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FFD164" w14:textId="77777777" w:rsidR="00AC775D" w:rsidRPr="00A419DD" w:rsidRDefault="00A419DD" w:rsidP="009C3053">
      <w:pPr>
        <w:spacing w:line="240" w:lineRule="auto"/>
        <w:rPr>
          <w:b/>
        </w:rPr>
      </w:pPr>
      <w:r w:rsidRPr="00A419DD">
        <w:rPr>
          <w:b/>
        </w:rPr>
        <w:t>Supplementary Methods</w:t>
      </w:r>
    </w:p>
    <w:p w14:paraId="3010D0A8" w14:textId="77777777" w:rsidR="00A419DD" w:rsidRPr="003F31E3" w:rsidRDefault="003F31E3" w:rsidP="009C3053">
      <w:pPr>
        <w:spacing w:line="240" w:lineRule="auto"/>
        <w:rPr>
          <w:b/>
        </w:rPr>
      </w:pPr>
      <w:r w:rsidRPr="003F31E3">
        <w:rPr>
          <w:b/>
        </w:rPr>
        <w:t>Curation of</w:t>
      </w:r>
      <w:r w:rsidR="00BA6A36">
        <w:rPr>
          <w:b/>
        </w:rPr>
        <w:t xml:space="preserve"> founder</w:t>
      </w:r>
      <w:r w:rsidRPr="003F31E3">
        <w:rPr>
          <w:b/>
        </w:rPr>
        <w:t xml:space="preserve"> hypoxia gene sets</w:t>
      </w:r>
    </w:p>
    <w:p w14:paraId="10218304" w14:textId="693A68FC" w:rsidR="003F31E3" w:rsidRDefault="009C3053" w:rsidP="00021BBC">
      <w:pPr>
        <w:spacing w:line="480" w:lineRule="auto"/>
        <w:jc w:val="both"/>
      </w:pPr>
      <w:r>
        <w:t>From two recent review papers</w:t>
      </w:r>
      <w:r w:rsidR="00CF56B3">
        <w:t xml:space="preserve">, </w:t>
      </w:r>
      <w:r w:rsidR="00CF56B3" w:rsidRPr="00CF56B3">
        <w:rPr>
          <w:i/>
        </w:rPr>
        <w:t>i.e.</w:t>
      </w:r>
      <w:r w:rsidR="00CF56B3">
        <w:t xml:space="preserve"> </w:t>
      </w:r>
      <w:r>
        <w:t>Yang et al.</w:t>
      </w:r>
      <w:r w:rsidR="00EA4771">
        <w:t xml:space="preserve"> </w:t>
      </w:r>
      <w:r w:rsidR="00CF56B3">
        <w:t>(</w:t>
      </w:r>
      <w:r w:rsidR="00EA4771">
        <w:t>2018,</w:t>
      </w:r>
      <w:r>
        <w:t xml:space="preserve"> </w:t>
      </w:r>
      <w:r w:rsidRPr="009C3053">
        <w:t>PMID</w:t>
      </w:r>
      <w:r>
        <w:t>:</w:t>
      </w:r>
      <w:r w:rsidRPr="009C3053">
        <w:t xml:space="preserve"> 29513038</w:t>
      </w:r>
      <w:bookmarkStart w:id="0" w:name="_GoBack"/>
      <w:bookmarkEnd w:id="0"/>
      <w:r w:rsidR="00CF56B3">
        <w:t>)</w:t>
      </w:r>
      <w:r w:rsidR="004615C5">
        <w:t xml:space="preserve"> </w:t>
      </w:r>
      <w:r w:rsidR="004615C5">
        <w:fldChar w:fldCharType="begin" w:fldLock="1"/>
      </w:r>
      <w:r w:rsidR="004615C5">
        <w:instrText>ADDIN CSL_CITATION { "citationItems" : [ { "id" : "ITEM-1", "itemData" : { "ISSN" : "0007-1285", "abstract" : "Hypoxia is a generic micro-environmental factor of solid tumours. High levels of hypoxia lead to resistance to radiotherapy, which can be targeted by adding hypoxia-modifying therapy to improve clinical outcomes. Not all patients benefit from hypoxia-modifying therapy, and there is a need for biomarkers to enable progression to biologically personalised radiotherapy. Gene expression signatures are a relatively new category of biomarkers that can reflect tumour hypoxia. This article reviews the published hypoxia gene signatures, summarising their development and validation. The challenges of gene signature derivation and development, and advantages and disadvantages in comparison with other hypoxia biomarkers are also discussed. Current evidence supports investment in gene signatures as a promising hypoxia biomarker approach for clinical utility.", "author" : [ { "dropping-particle" : "", "family" : "Yang", "given" : "Lingjian", "non-dropping-particle" : "", "parse-names" : false, "suffix" : "" }, { "dropping-particle" : "", "family" : "West", "given" : "Catharine M L", "non-dropping-particle" : "", "parse-names" : false, "suffix" : "" } ], "container-title" : "The British Journal of Radiology", "id" : "ITEM-1", "issued" : { "date-parts" : [ [ "2018", "3", "20" ] ] }, "page" : "20180036", "publisher" : "The British Institute of Radiology", "title" : "Hypoxia gene expression signatures as predictive biomarkers for personalising radiotherapy", "type" : "article-journal" }, "uris" : [ "http://www.mendeley.com/documents/?uuid=9094d3c4-83de-44f9-a3c1-fa52c296ad1e" ] } ], "mendeley" : { "formattedCitation" : "&lt;sup&gt;1&lt;/sup&gt;", "plainTextFormattedCitation" : "1", "previouslyFormattedCitation" : "&lt;sup&gt;1&lt;/sup&gt;" }, "properties" : { "noteIndex" : 0 }, "schema" : "https://github.com/citation-style-language/schema/raw/master/csl-citation.json" }</w:instrText>
      </w:r>
      <w:r w:rsidR="004615C5">
        <w:fldChar w:fldCharType="separate"/>
      </w:r>
      <w:r w:rsidR="004615C5" w:rsidRPr="004615C5">
        <w:rPr>
          <w:noProof/>
          <w:vertAlign w:val="superscript"/>
        </w:rPr>
        <w:t>1</w:t>
      </w:r>
      <w:r w:rsidR="004615C5">
        <w:fldChar w:fldCharType="end"/>
      </w:r>
      <w:r w:rsidR="00CF56B3">
        <w:t xml:space="preserve"> and</w:t>
      </w:r>
      <w:r>
        <w:t xml:space="preserve"> Harris et al.</w:t>
      </w:r>
      <w:r w:rsidR="00EA4771">
        <w:t xml:space="preserve"> </w:t>
      </w:r>
      <w:r w:rsidR="00CF56B3">
        <w:t>(</w:t>
      </w:r>
      <w:r w:rsidR="00EA4771">
        <w:t>2015,</w:t>
      </w:r>
      <w:r>
        <w:t xml:space="preserve"> PMID: </w:t>
      </w:r>
      <w:r w:rsidRPr="009C3053">
        <w:t>26282471</w:t>
      </w:r>
      <w:r>
        <w:t>)</w:t>
      </w:r>
      <w:r w:rsidR="00C20182">
        <w:t xml:space="preserve"> </w:t>
      </w:r>
      <w:r w:rsidR="00C20182">
        <w:fldChar w:fldCharType="begin" w:fldLock="1"/>
      </w:r>
      <w:r w:rsidR="00C20182">
        <w:instrText>ADDIN CSL_CITATION { "citationItems" : [ { "id" : "ITEM-1", "itemData" : { "DOI" : "10.1016/j.clon.2015.07.004", "ISSN" : "0936-6555", "author" : [ { "dropping-particle" : "", "family" : "Harris", "given" : "B H L", "non-dropping-particle" : "", "parse-names" : false, "suffix" : "" }, { "dropping-particle" : "", "family" : "Barberis", "given" : "A", "non-dropping-particle" : "", "parse-names" : false, "suffix" : "" }, { "dropping-particle" : "", "family" : "West", "given" : "C M L", "non-dropping-particle" : "", "parse-names" : false, "suffix" : "" }, { "dropping-particle" : "", "family" : "Buffa", "given" : "F M", "non-dropping-particle" : "", "parse-names" : false, "suffix" : "" } ], "container-title" : "Clinical Oncology", "id" : "ITEM-1", "issue" : "10", "issued" : { "date-parts" : [ [ "2017", "6", "28" ] ] }, "note" : "doi: 10.1016/j.clon.2015.07.004", "page" : "547-560", "publisher" : "Elsevier", "title" : "Gene Expression Signatures as Biomarkers of Tumour Hypoxia", "type" : "article-journal", "volume" : "27" }, "uris" : [ "http://www.mendeley.com/documents/?uuid=130a121c-83ce-4d91-97f9-015eecd9aab6" ] } ], "mendeley" : { "formattedCitation" : "&lt;sup&gt;2&lt;/sup&gt;", "plainTextFormattedCitation" : "2", "previouslyFormattedCitation" : "&lt;sup&gt;2&lt;/sup&gt;" }, "properties" : { "noteIndex" : 0 }, "schema" : "https://github.com/citation-style-language/schema/raw/master/csl-citation.json" }</w:instrText>
      </w:r>
      <w:r w:rsidR="00C20182">
        <w:fldChar w:fldCharType="separate"/>
      </w:r>
      <w:r w:rsidR="00C20182" w:rsidRPr="00C20182">
        <w:rPr>
          <w:noProof/>
          <w:vertAlign w:val="superscript"/>
        </w:rPr>
        <w:t>2</w:t>
      </w:r>
      <w:r w:rsidR="00C20182">
        <w:fldChar w:fldCharType="end"/>
      </w:r>
      <w:r>
        <w:t xml:space="preserve">, we curated a number of </w:t>
      </w:r>
      <w:r w:rsidR="00E86DA5">
        <w:t>founder hypoxia gene set</w:t>
      </w:r>
      <w:r>
        <w:t>. The studies that include only bioinformatics analysis</w:t>
      </w:r>
      <w:r w:rsidR="00041942">
        <w:t xml:space="preserve"> without </w:t>
      </w:r>
      <w:r w:rsidR="00041942" w:rsidRPr="00041942">
        <w:rPr>
          <w:i/>
        </w:rPr>
        <w:t>in vitro</w:t>
      </w:r>
      <w:r w:rsidR="00041942">
        <w:t xml:space="preserve"> or </w:t>
      </w:r>
      <w:r w:rsidR="00041942" w:rsidRPr="00041942">
        <w:rPr>
          <w:i/>
        </w:rPr>
        <w:t>in vivo</w:t>
      </w:r>
      <w:r w:rsidR="00041942">
        <w:t xml:space="preserve"> experiment</w:t>
      </w:r>
      <w:r>
        <w:t xml:space="preserve"> were removed</w:t>
      </w:r>
      <w:r w:rsidR="006A2306">
        <w:t xml:space="preserve"> as lacking direct evidence of hypoxia relevance. We further excluded any study that derives gene expression signatures using patient prognosis information, as the resultant gene signature </w:t>
      </w:r>
      <w:r w:rsidR="00EA22F9">
        <w:t>could</w:t>
      </w:r>
      <w:r w:rsidR="006A2306">
        <w:t xml:space="preserve"> reflect biological parameters beyond hypoxia. </w:t>
      </w:r>
      <w:r w:rsidR="00ED17CF">
        <w:t>Wi</w:t>
      </w:r>
      <w:r w:rsidR="002A0ADA">
        <w:t>th a couple of</w:t>
      </w:r>
      <w:r w:rsidR="00ED17CF">
        <w:t xml:space="preserve"> exceptions detailed below</w:t>
      </w:r>
      <w:r w:rsidR="00EF662B">
        <w:t>, we remove</w:t>
      </w:r>
      <w:r w:rsidR="00ED17CF">
        <w:t>d</w:t>
      </w:r>
      <w:r w:rsidR="00EF662B">
        <w:t xml:space="preserve"> the </w:t>
      </w:r>
      <w:r w:rsidR="002A0ADA">
        <w:t>publications</w:t>
      </w:r>
      <w:r w:rsidR="00EF662B">
        <w:t xml:space="preserve"> that only studied one single cell line, as those would have</w:t>
      </w:r>
      <w:r w:rsidR="00ED17CF">
        <w:t xml:space="preserve"> high</w:t>
      </w:r>
      <w:r w:rsidR="00EF662B">
        <w:t xml:space="preserve"> false positive rates. </w:t>
      </w:r>
      <w:proofErr w:type="spellStart"/>
      <w:r w:rsidR="00EA4771" w:rsidRPr="00EA4771">
        <w:t>Elvidge</w:t>
      </w:r>
      <w:proofErr w:type="spellEnd"/>
      <w:r w:rsidR="00CF56B3">
        <w:t xml:space="preserve"> et al. (</w:t>
      </w:r>
      <w:r w:rsidR="00EA4771" w:rsidRPr="00EA4771">
        <w:t>2006</w:t>
      </w:r>
      <w:r w:rsidR="00CF56B3">
        <w:t xml:space="preserve">, PMID: </w:t>
      </w:r>
      <w:r w:rsidR="00CF56B3" w:rsidRPr="00CF56B3">
        <w:t>16565084</w:t>
      </w:r>
      <w:r w:rsidR="00CF56B3">
        <w:t>)</w:t>
      </w:r>
      <w:r w:rsidR="004615C5">
        <w:t xml:space="preserve"> </w:t>
      </w:r>
      <w:r w:rsidR="004615C5">
        <w:fldChar w:fldCharType="begin" w:fldLock="1"/>
      </w:r>
      <w:r w:rsidR="004615C5">
        <w:instrText>ADDIN CSL_CITATION { "citationItems" : [ { "id" : "ITEM-1", "itemData" : { "DOI" : "10.1074/jbc.M511408200", "abstract" : "Studies of gene regulation by oxygen have revealed novel signal pathways that regulate the hypoxia-inducible factor (HIF) transcriptional system through post-translational hydroxylation of specific prolyl and asparaginyl residues in HIF-\u03b1 subunits. These oxygen-sensitive modifications are catalyzed by members of the 2-oxoglutarate (2-OG) dioxygenase family (PHD1, PHD2, PHD3, and FIH-1), raising an important question regarding the extent of involvement of these and other enzymes of the same family in directing the global changes in gene expression that are induced by hypoxia. To address this, we compared patterns of gene expression induced by hypoxia and by a nonspecific 2-OG-dependent dioxygenase inhibitor, dimethyloxalylglycine (DMOG), among a set of 22,000 transcripts, by microarray analysis of MCF7 cells. By using short interfering RNA-based suppression of HIF-\u03b1 subunits, we also compared responses that were dependent on, or independent of, the HIF system. Results revealed striking concordance between patterns of gene expression induced by hypoxia and by DMOG, indicating the central involvement of 2-OG-dependent dioxygenases in oxygen-regulated gene expression. Many of these responses were suppressed by short interfering RNAs directed against HIF-1\u03b1 and HIF-2\u03b1, with HIF-1\u03b1 suppression manifesting substantially greater effects than HIF-2\u03b1 suppression, supporting the importance of HIF pathways. Nevertheless, the definition of genes regulated by both hypoxia and DMOG, but not HIF, distinguished other pathways most likely involving the action of 2-OG-dependent dioxygenases on non-HIF substrates. ", "author" : [ { "dropping-particle" : "", "family" : "Elvidge", "given" : "Gareth P", "non-dropping-particle" : "", "parse-names" : false, "suffix" : "" }, { "dropping-particle" : "", "family" : "Glenny", "given" : "Louisa", "non-dropping-particle" : "", "parse-names" : false, "suffix" : "" }, { "dropping-particle" : "", "family" : "Appelhoff", "given" : "Rebecca J", "non-dropping-particle" : "", "parse-names" : false, "suffix" : "" }, { "dropping-particle" : "", "family" : "Ratcliffe", "given" : "Peter J", "non-dropping-particle" : "", "parse-names" : false, "suffix" : "" }, { "dropping-particle" : "", "family" : "Ragoussis", "given" : "Jiannis", "non-dropping-particle" : "", "parse-names" : false, "suffix" : "" }, { "dropping-particle" : "", "family" : "Gleadle", "given" : "Jonathan M", "non-dropping-particle" : "", "parse-names" : false, "suffix" : "" } ], "container-title" : "Journal of Biological Chemistry ", "id" : "ITEM-1", "issue" : "22 ", "issued" : { "date-parts" : [ [ "2006", "6", "2" ] ] }, "note" : "10.1074/jbc.M511408200", "page" : "15215-15226", "title" : "Concordant Regulation of Gene Expression by Hypoxia and 2-Oxoglutarate-dependent Dioxygenase Inhibition: THE ROLE OF HIF-1\u03b1, HIF-2\u03b1, AND OTHER PATHWAYS ", "type" : "article-journal", "volume" : "281 " }, "uris" : [ "http://www.mendeley.com/documents/?uuid=3201967d-ed81-47a0-bcfe-15dcf7bf5a5f" ] } ], "mendeley" : { "formattedCitation" : "&lt;sup&gt;3&lt;/sup&gt;", "plainTextFormattedCitation" : "3", "previouslyFormattedCitation" : "&lt;sup&gt;3&lt;/sup&gt;" }, "properties" : { "noteIndex" : 0 }, "schema" : "https://github.com/citation-style-language/schema/raw/master/csl-citation.json" }</w:instrText>
      </w:r>
      <w:r w:rsidR="004615C5">
        <w:fldChar w:fldCharType="separate"/>
      </w:r>
      <w:r w:rsidR="004615C5" w:rsidRPr="004615C5">
        <w:rPr>
          <w:noProof/>
          <w:vertAlign w:val="superscript"/>
        </w:rPr>
        <w:t>3</w:t>
      </w:r>
      <w:r w:rsidR="004615C5">
        <w:fldChar w:fldCharType="end"/>
      </w:r>
      <w:r w:rsidR="00CF56B3">
        <w:t xml:space="preserve"> and </w:t>
      </w:r>
      <w:proofErr w:type="spellStart"/>
      <w:r w:rsidR="00CF56B3" w:rsidRPr="00CF56B3">
        <w:t>Aprelikova</w:t>
      </w:r>
      <w:proofErr w:type="spellEnd"/>
      <w:r w:rsidR="00CF56B3">
        <w:t xml:space="preserve"> et al. </w:t>
      </w:r>
      <w:r w:rsidR="00CF56B3" w:rsidRPr="00CF56B3">
        <w:t>(2006</w:t>
      </w:r>
      <w:r w:rsidR="00CF56B3">
        <w:t xml:space="preserve">, PMID: </w:t>
      </w:r>
      <w:r w:rsidR="00CF56B3" w:rsidRPr="00CF56B3">
        <w:t>16740701)</w:t>
      </w:r>
      <w:r w:rsidR="004615C5">
        <w:t xml:space="preserve"> </w:t>
      </w:r>
      <w:r w:rsidR="004615C5">
        <w:fldChar w:fldCharType="begin" w:fldLock="1"/>
      </w:r>
      <w:r w:rsidR="004615C5">
        <w:instrText>ADDIN CSL_CITATION { "citationItems" : [ { "id" : "ITEM-1", "itemData" : { "abstract" : "Tumor hypoxia often directly correlates with aggressive phenotype, metastasis progression, and resistance to chemotherapy. Two transcription factors [hypoxia-inducible factor-1\u03b1 (HIF-1\u03b1) and HIF-2\u03b1] are dramatically induced in hypoxic areas and regulate the expression of genes necessary for tumor adaptation to the conditions of low oxygen; however, the relative contribution of these factors is controversial. We used RNA interference\u2013mediated inactivation of HIF-1\u03b1 or HIF-2\u03b1 followed by microarray analysis to identify genes specifically regulated by either HIF-1 or HIF-2 in hypoxia. We found that, in the MCF7 cell line, the vast majority of hypoxia-responsive genes (&amp;amp;gt;80%) were dependent on the presence of HIF-1\u03b1. However, a small group of genes were preferentially regulated by HIF-2\u03b1. Promoter analysis for this group of genes revealed that all of them have putative binding sites for ETS family transcription factors, and 10 of 11 HIF-2\u03b1-dependent genes had at least one potential hypoxia-responsive element (HRE) in proximity to an ETS transcription factor binding site. Knockdown of ELK-1, the most often represented member of ETS family, significantly reduced hypoxic induction of the HIF-2\u03b1-dependent genes. Physical and functional interaction between ELK-1 and HIF-2\u03b1 were supported by coimmunoprecipitation of these two proteins, luciferase reporter assay using CITED2 promoter, and binding of ELK-1 protein to the promoters of CITED2 and WISP2 genes in proximity to a HRE. These data suggest that the choice of the target genes by HIF-1 or HIF-2 depends on availability and cooperation of HIFs with other factors recognizing their cognate elements in the promoters. (Cancer Res 2006; 66(11): 5641-7) \u00a92006 American Association for Cancer Research.", "author" : [ { "dropping-particle" : "", "family" : "Aprelikova", "given" : "Olga", "non-dropping-particle" : "", "parse-names" : false, "suffix" : "" }, { "dropping-particle" : "", "family" : "Wood", "given" : "Matthew", "non-dropping-particle" : "", "parse-names" : false, "suffix" : "" }, { "dropping-particle" : "", "family" : "Tackett", "given" : "Sean", "non-dropping-particle" : "", "parse-names" : false, "suffix" : "" }, { "dropping-particle" : "", "family" : "Chandramouli", "given" : "Gadisetti V R", "non-dropping-particle" : "", "parse-names" : false, "suffix" : "" }, { "dropping-particle" : "", "family" : "Barrett", "given" : "J Carl", "non-dropping-particle" : "", "parse-names" : false, "suffix" : "" } ], "container-title" : "Cancer Research", "id" : "ITEM-1", "issue" : "11", "issued" : { "date-parts" : [ [ "2006", "6", "1" ] ] }, "page" : "5641 LP - 5647", "title" : "Role of ETS Transcription Factors in the Hypoxia-Inducible Factor-2 Target Gene Selection", "type" : "article-journal", "volume" : "66" }, "uris" : [ "http://www.mendeley.com/documents/?uuid=2032310f-70a2-4d83-b378-b071b69f8c27" ] } ], "mendeley" : { "formattedCitation" : "&lt;sup&gt;4&lt;/sup&gt;", "plainTextFormattedCitation" : "4", "previouslyFormattedCitation" : "&lt;sup&gt;4&lt;/sup&gt;" }, "properties" : { "noteIndex" : 0 }, "schema" : "https://github.com/citation-style-language/schema/raw/master/csl-citation.json" }</w:instrText>
      </w:r>
      <w:r w:rsidR="004615C5">
        <w:fldChar w:fldCharType="separate"/>
      </w:r>
      <w:r w:rsidR="004615C5" w:rsidRPr="004615C5">
        <w:rPr>
          <w:noProof/>
          <w:vertAlign w:val="superscript"/>
        </w:rPr>
        <w:t>4</w:t>
      </w:r>
      <w:r w:rsidR="004615C5">
        <w:fldChar w:fldCharType="end"/>
      </w:r>
      <w:r w:rsidR="00CF56B3">
        <w:t xml:space="preserve"> both studied </w:t>
      </w:r>
      <w:r w:rsidR="00CF56B3" w:rsidRPr="00CF56B3">
        <w:t>MCF7</w:t>
      </w:r>
      <w:r w:rsidR="00CF56B3">
        <w:t xml:space="preserve"> breast cancer cell line but under different time point</w:t>
      </w:r>
      <w:r w:rsidR="00C72E68">
        <w:t>s</w:t>
      </w:r>
      <w:r w:rsidR="00CF56B3">
        <w:t xml:space="preserve"> and hypoxia concentration</w:t>
      </w:r>
      <w:r w:rsidR="00C72E68">
        <w:t>s.</w:t>
      </w:r>
      <w:r w:rsidR="00CF56B3">
        <w:t xml:space="preserve"> </w:t>
      </w:r>
      <w:r w:rsidR="00C72E68">
        <w:t>T</w:t>
      </w:r>
      <w:r w:rsidR="00CF56B3">
        <w:t>herefore the overlap between the two was used</w:t>
      </w:r>
      <w:r w:rsidR="00ED17CF">
        <w:t xml:space="preserve"> to increase confidence</w:t>
      </w:r>
      <w:r w:rsidR="00CF56B3">
        <w:t xml:space="preserve">. </w:t>
      </w:r>
      <w:r w:rsidR="007C224A">
        <w:t xml:space="preserve">Wang et al. (2005, PMID: </w:t>
      </w:r>
      <w:r w:rsidR="007C224A" w:rsidRPr="007C224A">
        <w:t>15833863</w:t>
      </w:r>
      <w:r w:rsidR="007C224A">
        <w:t>)</w:t>
      </w:r>
      <w:r w:rsidR="004615C5">
        <w:t xml:space="preserve"> </w:t>
      </w:r>
      <w:r w:rsidR="004615C5">
        <w:fldChar w:fldCharType="begin" w:fldLock="1"/>
      </w:r>
      <w:r w:rsidR="004615C5">
        <w:instrText>ADDIN CSL_CITATION { "citationItems" : [ { "id" : "ITEM-1", "itemData" : { "abstract" : "Cells exposed to hypoxia respond by increasing the level of hypoxia-inducible factor-1 (HIF-1). This factor then activates a number of genes by binding to hypoxia response elements in their promoter regions. A second hypoxia-responsive factor, HIF-2, can activate many of the same genes as HIF-1. Overexpression of HIFs accompanies the pathogenesis of many tumors. It is unclear, however, as to the respective role of these factors in responsiveness to hypoxia and other stresses. To address this issue, we used microarray technology to study the genes activated in HEK293T cells by hypoxia or transfection with the \u03b1 chain of HIF-1 (or mutant HIF-1 resistant to degradation) or HIF-2. Fifty-six genes were found to be up-regulated at least 3-fold by either hypoxia or transfection. Of these, 21 were elevated both by transfection with HIF-1\u03b1 and with HIF-2\u03b1, and 14 were preferentially activated by HIF-1\u03b1 including several involved in glycolysis. Ten genes were preferentially activated by HIF-2\u03b1, including two (CACNA1A and PTPRZ1) implicated in neurologic diseases. Interestingly, most HIF-2\u03b1\u2013responsive genes were not substantially activated by hypoxia. An additional 10 genes were up-regulated by hypoxia but minimally activated by HIF-1\u03b1 or HIF-2\u03b1 transfection. Ten of the genes were studied by quantitative real-time PCR and/or by Northern blot and the results paralleled those found with microarray technology. Although confirmation in other systems will be necessary, these results indicate that whereas some genes are robustly activated by both HIF-1 and HIF-2, others can be preferentially activated by one or the other factor. \u00a92005 American Association for Cancer Research.", "author" : [ { "dropping-particle" : "", "family" : "Wang", "given" : "Victoria", "non-dropping-particle" : "", "parse-names" : false, "suffix" : "" }, { "dropping-particle" : "", "family" : "Davis", "given" : "David A", "non-dropping-particle" : "", "parse-names" : false, "suffix" : "" }, { "dropping-particle" : "", "family" : "Haque", "given" : "Muzammel", "non-dropping-particle" : "", "parse-names" : false, "suffix" : "" }, { "dropping-particle" : "", "family" : "Huang", "given" : "L Eric", "non-dropping-particle" : "", "parse-names" : false, "suffix" : "" }, { "dropping-particle" : "", "family" : "Yarchoan", "given" : "Robert", "non-dropping-particle" : "", "parse-names" : false, "suffix" : "" } ], "container-title" : "Cancer Research", "id" : "ITEM-1", "issue" : "8", "issued" : { "date-parts" : [ [ "2005", "4", "15" ] ] }, "page" : "3299 LP  - 3306", "title" : "Differential Gene Up-Regulation by Hypoxia-Inducible Factor-1\u03b1 and Hypoxia-Inducible Factor-2\u03b1 in HEK293T Cells", "type" : "article-journal", "volume" : "65" }, "uris" : [ "http://www.mendeley.com/documents/?uuid=e4447806-8ec7-477b-a5ac-e5a97c7b6940" ] } ], "mendeley" : { "formattedCitation" : "&lt;sup&gt;5&lt;/sup&gt;", "plainTextFormattedCitation" : "5", "previouslyFormattedCitation" : "&lt;sup&gt;5&lt;/sup&gt;" }, "properties" : { "noteIndex" : 0 }, "schema" : "https://github.com/citation-style-language/schema/raw/master/csl-citation.json" }</w:instrText>
      </w:r>
      <w:r w:rsidR="004615C5">
        <w:fldChar w:fldCharType="separate"/>
      </w:r>
      <w:r w:rsidR="004615C5" w:rsidRPr="004615C5">
        <w:rPr>
          <w:noProof/>
          <w:vertAlign w:val="superscript"/>
        </w:rPr>
        <w:t>5</w:t>
      </w:r>
      <w:r w:rsidR="004615C5">
        <w:fldChar w:fldCharType="end"/>
      </w:r>
      <w:r w:rsidR="007C224A">
        <w:t xml:space="preserve"> studied one cell line but performed extra microarray studies after HIF transfection, and therefore was of high confidence and included in our study. Among the remaining studies, </w:t>
      </w:r>
      <w:proofErr w:type="spellStart"/>
      <w:r w:rsidR="00EF662B" w:rsidRPr="00EF662B">
        <w:t>Mense</w:t>
      </w:r>
      <w:proofErr w:type="spellEnd"/>
      <w:r w:rsidR="00EF662B">
        <w:t xml:space="preserve"> et al.</w:t>
      </w:r>
      <w:r w:rsidR="00EF662B" w:rsidRPr="00EF662B">
        <w:t xml:space="preserve"> (2006</w:t>
      </w:r>
      <w:r w:rsidR="00EF662B">
        <w:t xml:space="preserve">, PMID: </w:t>
      </w:r>
      <w:r w:rsidR="00EF662B" w:rsidRPr="00EF662B">
        <w:t>16507782)</w:t>
      </w:r>
      <w:r w:rsidR="004615C5">
        <w:t xml:space="preserve"> </w:t>
      </w:r>
      <w:r w:rsidR="004615C5">
        <w:fldChar w:fldCharType="begin" w:fldLock="1"/>
      </w:r>
      <w:r w:rsidR="00C20182">
        <w:instrText>ADDIN CSL_CITATION { "citationItems" : [ { "id" : "ITEM-1", "itemData" : { "ISSN" : "1094-8341", "author" : [ { "dropping-particle" : "", "family" : "Mense", "given" : "S M", "non-dropping-particle" : "", "parse-names" : false, "suffix" : "" }, { "dropping-particle" : "", "family" : "Sengupta", "given" : "A", "non-dropping-particle" : "", "parse-names" : false, "suffix" : "" }, { "dropping-particle" : "", "family" : "Zhou", "given" : "M", "non-dropping-particle" : "", "parse-names" : false, "suffix" : "" }, { "dropping-particle" : "", "family" : "Lan", "given" : "C", "non-dropping-particle" : "", "parse-names" : false, "suffix" : "" }, { "dropping-particle" : "", "family" : "Bentsman", "given" : "G", "non-dropping-particle" : "", "parse-names" : false, "suffix" : "" }, { "dropping-particle" : "", "family" : "Volsky", "given" : "D J", "non-dropping-particle" : "", "parse-names" : false, "suffix" : "" }, { "dropping-particle" : "", "family" : "Zhang", "given" : "L", "non-dropping-particle" : "", "parse-names" : false, "suffix" : "" } ], "container-title" : "Physiological Genomics", "id" : "ITEM-1", "issue" : "3", "issued" : { "date-parts" : [ [ "2006", "5", "16" ] ] }, "page" : "435-449", "publisher" : "American Physiological Society", "title" : "Gene expression profiling reveals the profound upregulation of hypoxia-responsive genes in primary human astrocytes", "type" : "article-journal", "volume" : "25" }, "uris" : [ "http://www.mendeley.com/documents/?uuid=4e4d1f38-ee73-48c7-ad0b-3054d0e79390" ] } ], "mendeley" : { "formattedCitation" : "&lt;sup&gt;6&lt;/sup&gt;", "plainTextFormattedCitation" : "6", "previouslyFormattedCitation" : "&lt;sup&gt;6&lt;/sup&gt;" }, "properties" : { "noteIndex" : 0 }, "schema" : "https://github.com/citation-style-language/schema/raw/master/csl-citation.json" }</w:instrText>
      </w:r>
      <w:r w:rsidR="004615C5">
        <w:fldChar w:fldCharType="separate"/>
      </w:r>
      <w:r w:rsidR="004615C5" w:rsidRPr="004615C5">
        <w:rPr>
          <w:noProof/>
          <w:vertAlign w:val="superscript"/>
        </w:rPr>
        <w:t>6</w:t>
      </w:r>
      <w:r w:rsidR="004615C5">
        <w:fldChar w:fldCharType="end"/>
      </w:r>
      <w:r w:rsidR="00EF662B">
        <w:t xml:space="preserve">, </w:t>
      </w:r>
      <w:r w:rsidR="00EF662B" w:rsidRPr="00EF662B">
        <w:t>Bosco (2006</w:t>
      </w:r>
      <w:r w:rsidR="00EF662B">
        <w:t xml:space="preserve">, PMID: </w:t>
      </w:r>
      <w:r w:rsidR="00EF662B" w:rsidRPr="00EF662B">
        <w:t>16849508)</w:t>
      </w:r>
      <w:r w:rsidR="004615C5">
        <w:t xml:space="preserve"> </w:t>
      </w:r>
      <w:r w:rsidR="004615C5">
        <w:fldChar w:fldCharType="begin" w:fldLock="1"/>
      </w:r>
      <w:r w:rsidR="00C20182">
        <w:instrText>ADDIN CSL_CITATION { "citationItems" : [ { "id" : "ITEM-1", "itemData" : { "author" : [ { "dropping-particle" : "", "family" : "Bosco", "given" : "Maria Carla", "non-dropping-particle" : "", "parse-names" : false, "suffix" : "" }, { "dropping-particle" : "", "family" : "Puppo", "given" : "Maura", "non-dropping-particle" : "", "parse-names" : false, "suffix" : "" }, { "dropping-particle" : "", "family" : "Santangelo", "given" : "Clara", "non-dropping-particle" : "", "parse-names" : false, "suffix" : "" }, { "dropping-particle" : "", "family" : "Anfosso", "given" : "Luca", "non-dropping-particle" : "", "parse-names" : false, "suffix" : "" }, { "dropping-particle" : "", "family" : "Pfeffer", "given" : "Ulrich", "non-dropping-particle" : "", "parse-names" : false, "suffix" : "" }, { "dropping-particle" : "", "family" : "Fardin", "given" : "Paolo", "non-dropping-particle" : "", "parse-names" : false, "suffix" : "" }, { "dropping-particle" : "", "family" : "Battaglia", "given" : "Florinda", "non-dropping-particle" : "", "parse-names" : false, "suffix" : "" }, { "dropping-particle" : "", "family" : "Varesio", "given" : "Luigi", "non-dropping-particle" : "", "parse-names" : false, "suffix" : "" } ], "container-title" : "The Journal of Immunology", "id" : "ITEM-1", "issue" : "3", "issued" : { "date-parts" : [ [ "2006", "8", "1" ] ] }, "page" : "1941 LP - 1955", "title" : "Hypoxia Modifies the Transcriptome of Primary Human Monocytes: Modulation of Novel Immune-Related Genes and Identification Of CC-Chemokine Ligand 20 as a New Hypoxia-Inducible Gene", "type" : "article-journal", "volume" : "177" }, "uris" : [ "http://www.mendeley.com/documents/?uuid=bb66831c-0494-49c9-a176-7ab36a1cb7b2" ] } ], "mendeley" : { "formattedCitation" : "&lt;sup&gt;7&lt;/sup&gt;", "plainTextFormattedCitation" : "7", "previouslyFormattedCitation" : "&lt;sup&gt;7&lt;/sup&gt;" }, "properties" : { "noteIndex" : 0 }, "schema" : "https://github.com/citation-style-language/schema/raw/master/csl-citation.json" }</w:instrText>
      </w:r>
      <w:r w:rsidR="004615C5">
        <w:fldChar w:fldCharType="separate"/>
      </w:r>
      <w:r w:rsidR="004615C5" w:rsidRPr="004615C5">
        <w:rPr>
          <w:noProof/>
          <w:vertAlign w:val="superscript"/>
        </w:rPr>
        <w:t>7</w:t>
      </w:r>
      <w:r w:rsidR="004615C5">
        <w:fldChar w:fldCharType="end"/>
      </w:r>
      <w:r w:rsidR="00EF662B">
        <w:t xml:space="preserve"> and </w:t>
      </w:r>
      <w:proofErr w:type="spellStart"/>
      <w:r w:rsidR="00EF662B" w:rsidRPr="00EF662B">
        <w:t>Detwiller</w:t>
      </w:r>
      <w:proofErr w:type="spellEnd"/>
      <w:r w:rsidR="00EF662B">
        <w:t xml:space="preserve"> et al.</w:t>
      </w:r>
      <w:r w:rsidR="00EF662B" w:rsidRPr="00EF662B">
        <w:t xml:space="preserve"> (2005</w:t>
      </w:r>
      <w:r w:rsidR="00EF662B">
        <w:t xml:space="preserve">, PMID: </w:t>
      </w:r>
      <w:r w:rsidR="00EF662B" w:rsidRPr="00EF662B">
        <w:t>15994966)</w:t>
      </w:r>
      <w:r w:rsidR="004615C5">
        <w:t xml:space="preserve"> </w:t>
      </w:r>
      <w:r w:rsidR="004615C5">
        <w:fldChar w:fldCharType="begin" w:fldLock="1"/>
      </w:r>
      <w:r w:rsidR="00C20182">
        <w:instrText>ADDIN CSL_CITATION { "citationItems" : [ { "id" : "ITEM-1", "itemData" : { "author" : [ { "dropping-particle" : "", "family" : "Detwiller", "given" : "Kara Y", "non-dropping-particle" : "", "parse-names" : false, "suffix" : "" }, { "dropping-particle" : "", "family" : "Fernando", "given" : "Namali T", "non-dropping-particle" : "", "parse-names" : false, "suffix" : "" }, { "dropping-particle" : "", "family" : "Segal", "given" : "Neil H", "non-dropping-particle" : "", "parse-names" : false, "suffix" : "" }, { "dropping-particle" : "", "family" : "Ryeom", "given" : "Sandra W", "non-dropping-particle" : "", "parse-names" : false, "suffix" : "" }, { "dropping-particle" : "", "family" : "D&amp;#039;Amore", "given" : "Patricia A", "non-dropping-particle" : "", "parse-names" : false, "suffix" : "" }, { "dropping-particle" : "", "family" : "Yoon", "given" : "Sam S", "non-dropping-particle" : "", "parse-names" : false, "suffix" : "" } ], "container-title" : "Cancer Research", "id" : "ITEM-1", "issue" : "13", "issued" : { "date-parts" : [ [ "2005", "7", "1" ] ] }, "page" : "5881 LP - 5889", "title" : "Analysis of Hypoxia-Related Gene Expression in Sarcomas and Effect of Hypoxia on RNA Interference of Vascular Endothelial Cell Growth Factor A", "type" : "article-journal", "volume" : "65" }, "uris" : [ "http://www.mendeley.com/documents/?uuid=3a346692-9cfb-4ad0-9587-ec52da51bdf1" ] } ], "mendeley" : { "formattedCitation" : "&lt;sup&gt;8&lt;/sup&gt;", "plainTextFormattedCitation" : "8", "previouslyFormattedCitation" : "&lt;sup&gt;8&lt;/sup&gt;" }, "properties" : { "noteIndex" : 0 }, "schema" : "https://github.com/citation-style-language/schema/raw/master/csl-citation.json" }</w:instrText>
      </w:r>
      <w:r w:rsidR="004615C5">
        <w:fldChar w:fldCharType="separate"/>
      </w:r>
      <w:r w:rsidR="004615C5" w:rsidRPr="004615C5">
        <w:rPr>
          <w:noProof/>
          <w:vertAlign w:val="superscript"/>
        </w:rPr>
        <w:t>8</w:t>
      </w:r>
      <w:r w:rsidR="004615C5">
        <w:fldChar w:fldCharType="end"/>
      </w:r>
      <w:r w:rsidR="004615C5">
        <w:t xml:space="preserve"> </w:t>
      </w:r>
      <w:r w:rsidR="00EF662B">
        <w:t xml:space="preserve"> were removed as the gene sets were re-analysed and represented in </w:t>
      </w:r>
      <w:r w:rsidR="00EF662B" w:rsidRPr="00EF662B">
        <w:t>Benita</w:t>
      </w:r>
      <w:r w:rsidR="00EF662B">
        <w:t xml:space="preserve"> et al.</w:t>
      </w:r>
      <w:r w:rsidR="00EF662B" w:rsidRPr="00EF662B">
        <w:t xml:space="preserve"> (2009</w:t>
      </w:r>
      <w:r w:rsidR="00EF662B">
        <w:t xml:space="preserve">, PMID: </w:t>
      </w:r>
      <w:r w:rsidR="00EF662B" w:rsidRPr="00EF662B">
        <w:t>19491311)</w:t>
      </w:r>
      <w:r w:rsidR="004615C5">
        <w:t xml:space="preserve"> </w:t>
      </w:r>
      <w:r w:rsidR="004615C5">
        <w:fldChar w:fldCharType="begin" w:fldLock="1"/>
      </w:r>
      <w:r w:rsidR="004615C5">
        <w:instrText>ADDIN CSL_CITATION { "citationItems" : [ { "id" : "ITEM-1", "itemData" : { "ISSN" : "0305-1048", "abstract" : "The transcription factor Hypoxia-inducible factor 1 (HIF-1) plays a central role in the transcriptional response to oxygen flux. To gain insight into the molecular pathways regulated by HIF-1, it is essential to identify the downstream-target genes. We report here a strategy to identify HIF-1-target genes based on an integrative genomic approach combining computational strategies and experimental validation. To identify HIF-1-target genes microarrays data sets were used to rank genes based on their differential response to hypoxia. The proximal promoters of these genes were then analyzed for the presence of conserved HIF-1-binding sites. Genes were scored and ranked based on their response to hypoxia and their HIF-binding site score. Using this strategy we recovered 41% of the previously confirmed HIF-1-target genes that responded to hypoxia in the microarrays and provide a catalogue of predicted HIF-1 targets. We present experimental validation for ANKRD37 as a novel HIF-1-target gene. Together these analyses demonstrate the potential to recover novel HIF-1-target genes and the discovery of mammalian-regulatory elements operative in the context of microarray data sets.", "author" : [ { "dropping-particle" : "", "family" : "Benita", "given" : "Yair", "non-dropping-particle" : "", "parse-names" : false, "suffix" : "" }, { "dropping-particle" : "", "family" : "Kikuchi", "given" : "Hirotoshi", "non-dropping-particle" : "", "parse-names" : false, "suffix" : "" }, { "dropping-particle" : "", "family" : "Smith", "given" : "Andrew D", "non-dropping-particle" : "", "parse-names" : false, "suffix" : "" }, { "dropping-particle" : "", "family" : "Zhang", "given" : "Michael Q", "non-dropping-particle" : "", "parse-names" : false, "suffix" : "" }, { "dropping-particle" : "", "family" : "Chung", "given" : "Daniel C", "non-dropping-particle" : "", "parse-names" : false, "suffix" : "" }, { "dropping-particle" : "", "family" : "Xavier", "given" : "Ramnik J", "non-dropping-particle" : "", "parse-names" : false, "suffix" : "" } ], "container-title" : "Nucleic Acids Research", "id" : "ITEM-1", "issue" : "14", "issued" : { "date-parts" : [ [ "2009", "8", "1" ] ] }, "page" : "4587-4602", "title" : "An integrative genomics approach identifies Hypoxia Inducible Factor-1 (HIF-1)-target genes that form the core response to hypoxia", "type" : "article-journal", "volume" : "37" }, "uris" : [ "http://www.mendeley.com/documents/?uuid=9393b968-174a-4cd9-b2bb-9431332849ca" ] } ], "mendeley" : { "formattedCitation" : "&lt;sup&gt;9&lt;/sup&gt;", "plainTextFormattedCitation" : "9", "previouslyFormattedCitation" : "&lt;sup&gt;9&lt;/sup&gt;" }, "properties" : { "noteIndex" : 0 }, "schema" : "https://github.com/citation-style-language/schema/raw/master/csl-citation.json" }</w:instrText>
      </w:r>
      <w:r w:rsidR="004615C5">
        <w:fldChar w:fldCharType="separate"/>
      </w:r>
      <w:r w:rsidR="004615C5" w:rsidRPr="004615C5">
        <w:rPr>
          <w:noProof/>
          <w:vertAlign w:val="superscript"/>
        </w:rPr>
        <w:t>9</w:t>
      </w:r>
      <w:r w:rsidR="004615C5">
        <w:fldChar w:fldCharType="end"/>
      </w:r>
      <w:r w:rsidR="00EF662B">
        <w:t xml:space="preserve">. </w:t>
      </w:r>
      <w:r w:rsidR="00EF662B" w:rsidRPr="00EF662B">
        <w:t>Seigneuric</w:t>
      </w:r>
      <w:r w:rsidR="00EF662B">
        <w:t xml:space="preserve"> et al.</w:t>
      </w:r>
      <w:r w:rsidR="00EF662B" w:rsidRPr="00EF662B">
        <w:t xml:space="preserve"> (2007</w:t>
      </w:r>
      <w:r w:rsidR="00EF662B">
        <w:t xml:space="preserve">, PMID: </w:t>
      </w:r>
      <w:r w:rsidR="00EF662B" w:rsidRPr="00EF662B">
        <w:t>17532074)</w:t>
      </w:r>
      <w:r w:rsidR="004615C5">
        <w:t xml:space="preserve"> </w:t>
      </w:r>
      <w:r w:rsidR="004615C5">
        <w:fldChar w:fldCharType="begin" w:fldLock="1"/>
      </w:r>
      <w:r w:rsidR="00C20182">
        <w:instrText>ADDIN CSL_CITATION { "citationItems" : [ { "id" : "ITEM-1", "itemData" : { "ISSN" : "0167-8140", "author" : [ { "dropping-particle" : "", "family" : "Seigneuric", "given" : "Renaud", "non-dropping-particle" : "", "parse-names" : false, "suffix" : "" }, { "dropping-particle" : "", "family" : "Starmans", "given" : "Maud H W", "non-dropping-particle" : "", "parse-names" : false, "suffix" : "" }, { "dropping-particle" : "", "family" : "Fung", "given" : "Glenn", "non-dropping-particle" : "", "parse-names" : false, "suffix" : "" }, { "dropping-particle" : "", "family" : "Krishnapuram", "given" : "Balaji", "non-dropping-particle" : "", "parse-names" : false, "suffix" : "" }, { "dropping-particle" : "", "family" : "Nuyten", "given" : "Dimitry S A", "non-dropping-particle" : "", "parse-names" : false, "suffix" : "" }, { "dropping-particle" : "", "family" : "Erk", "given" : "Arie", "non-dropping-particle" : "van", "parse-names" : false, "suffix" : "" }, { "dropping-particle" : "", "family" : "Magagnin", "given" : "Michael G", "non-dropping-particle" : "", "parse-names" : false, "suffix" : "" }, { "dropping-particle" : "", "family" : "Rouschop", "given" : "Kasper M", "non-dropping-particle" : "", "parse-names" : false, "suffix" : "" }, { "dropping-particle" : "", "family" : "Krishnan", "given" : "Sriram", "non-dropping-particle" : "", "parse-names" : false, "suffix" : "" }, { "dropping-particle" : "", "family" : "Rao", "given" : "R Bharat", "non-dropping-particle" : "", "parse-names" : false, "suffix" : "" }, { "dropping-particle" : "", "family" : "Evelo", "given" : "Chris T A", "non-dropping-particle" : "", "parse-names" : false, "suffix" : "" }, { "dropping-particle" : "", "family" : "Begg", "given" : "Adrian C", "non-dropping-particle" : "", "parse-names" : false, "suffix" : "" }, { "dropping-particle" : "", "family" : "Wouters", "given" : "Bradly G", "non-dropping-particle" : "", "parse-names" : false, "suffix" : "" }, { "dropping-particle" : "", "family" : "Lambin", "given" : "Philippe", "non-dropping-particle" : "", "parse-names" : false, "suffix" : "" } ], "container-title" : "Radiotherapy and Oncology", "id" : "ITEM-1", "issue" : "3", "issued" : { "date-parts" : [ [ "2007" ] ] }, "page" : "374-382", "title" : "Impact of supervised gene signatures of early hypoxia on patient survival", "type" : "article-journal", "volume" : "83" }, "uris" : [ "http://www.mendeley.com/documents/?uuid=80a27b93-8fb7-4ea6-83f9-a95e63c2b3a8" ] } ], "mendeley" : { "formattedCitation" : "&lt;sup&gt;10&lt;/sup&gt;", "plainTextFormattedCitation" : "10", "previouslyFormattedCitation" : "&lt;sup&gt;10&lt;/sup&gt;" }, "properties" : { "noteIndex" : 0 }, "schema" : "https://github.com/citation-style-language/schema/raw/master/csl-citation.json" }</w:instrText>
      </w:r>
      <w:r w:rsidR="004615C5">
        <w:fldChar w:fldCharType="separate"/>
      </w:r>
      <w:r w:rsidR="004615C5" w:rsidRPr="004615C5">
        <w:rPr>
          <w:noProof/>
          <w:vertAlign w:val="superscript"/>
        </w:rPr>
        <w:t>10</w:t>
      </w:r>
      <w:r w:rsidR="004615C5">
        <w:fldChar w:fldCharType="end"/>
      </w:r>
      <w:r w:rsidR="00EF662B">
        <w:t xml:space="preserve"> was removed as data was from and represented by </w:t>
      </w:r>
      <w:r w:rsidR="00EF662B" w:rsidRPr="00EF662B">
        <w:t>Chi</w:t>
      </w:r>
      <w:r w:rsidR="00EF662B">
        <w:t xml:space="preserve"> et al.</w:t>
      </w:r>
      <w:r w:rsidR="00EF662B" w:rsidRPr="00EF662B">
        <w:t xml:space="preserve"> (2006</w:t>
      </w:r>
      <w:r w:rsidR="00EF662B">
        <w:t xml:space="preserve">, PMID: </w:t>
      </w:r>
      <w:r w:rsidR="00EF662B" w:rsidRPr="00EF662B">
        <w:t>16417408)</w:t>
      </w:r>
      <w:r w:rsidR="004615C5">
        <w:t xml:space="preserve"> </w:t>
      </w:r>
      <w:r w:rsidR="004615C5">
        <w:fldChar w:fldCharType="begin" w:fldLock="1"/>
      </w:r>
      <w:r w:rsidR="004615C5">
        <w:instrText>ADDIN CSL_CITATION { "citationItems" : [ { "id" : "ITEM-1", "itemData" : { "abstract" : "The transcriptional response to hypoxia varies between cell types. A gene-expression signature of the cellular response to hypoxia is associated with a significantly poorer prognosis in breast and ovarian cancer.", "author" : [ { "dropping-particle" : "", "family" : "Chi", "given" : "Jen-Tsan", "non-dropping-particle" : "", "parse-names" : false, "suffix" : "" }, { "dropping-particle" : "", "family" : "Wang", "given" : "Zhen", "non-dropping-particle" : "", "parse-names" : false, "suffix" : "" }, { "dropping-particle" : "", "family" : "Nuyten", "given" : "Dimitry S A", "non-dropping-particle" : "", "parse-names" : false, "suffix" : "" }, { "dropping-particle" : "", "family" : "Rodriguez", "given" : "Edwin H", "non-dropping-particle" : "", "parse-names" : false, "suffix" : "" }, { "dropping-particle" : "", "family" : "Schaner", "given" : "Marci E", "non-dropping-particle" : "", "parse-names" : false, "suffix" : "" }, { "dropping-particle" : "", "family" : "Salim", "given" : "Ali", "non-dropping-particle" : "", "parse-names" : false, "suffix" : "" }, { "dropping-particle" : "", "family" : "Wang", "given" : "Yun", "non-dropping-particle" : "", "parse-names" : false, "suffix" : "" }, { "dropping-particle" : "", "family" : "Kristensen", "given" : "Gunnar B", "non-dropping-particle" : "", "parse-names" : false, "suffix" : "" }, { "dropping-particle" : "", "family" : "Helland", "given" : "\u00c5slaug", "non-dropping-particle" : "", "parse-names" : false, "suffix" : "" }, { "dropping-particle" : "", "family" : "B\u00f8rresen-Dale", "given" : "Anne-Lise", "non-dropping-particle" : "", "parse-names" : false, "suffix" : "" }, { "dropping-particle" : "", "family" : "Giaccia", "given" : "Amato", "non-dropping-particle" : "", "parse-names" : false, "suffix" : "" }, { "dropping-particle" : "", "family" : "Longaker", "given" : "Michael T", "non-dropping-particle" : "", "parse-names" : false, "suffix" : "" }, { "dropping-particle" : "", "family" : "Hastie", "given" : "Trevor", "non-dropping-particle" : "", "parse-names" : false, "suffix" : "" }, { "dropping-particle" : "", "family" : "Yang", "given" : "George P", "non-dropping-particle" : "", "parse-names" : false, "suffix" : "" }, { "dropping-particle" : "", "family" : "Vijver", "given" : "Marc J", "non-dropping-particle" : "van de", "parse-names" : false, "suffix" : "" }, { "dropping-particle" : "", "family" : "Brown", "given" : "Patrick O", "non-dropping-particle" : "", "parse-names" : false, "suffix" : "" } ], "container-title" : "PLOS Medicine", "id" : "ITEM-1", "issue" : "3", "issued" : { "date-parts" : [ [ "2006", "1", "24" ] ] }, "page" : "e47", "publisher" : "Public Library of Science", "title" : "Gene Expression Programs in Response to Hypoxia: Cell Type Specificity and Prognostic Significance in Human Cancers", "type" : "article-journal", "volume" : "3" }, "uris" : [ "http://www.mendeley.com/documents/?uuid=59b9ef8c-9150-4243-85f3-9bd0a7530110" ] } ], "mendeley" : { "formattedCitation" : "&lt;sup&gt;11&lt;/sup&gt;", "plainTextFormattedCitation" : "11", "previouslyFormattedCitation" : "&lt;sup&gt;11&lt;/sup&gt;" }, "properties" : { "noteIndex" : 0 }, "schema" : "https://github.com/citation-style-language/schema/raw/master/csl-citation.json" }</w:instrText>
      </w:r>
      <w:r w:rsidR="004615C5">
        <w:fldChar w:fldCharType="separate"/>
      </w:r>
      <w:r w:rsidR="004615C5" w:rsidRPr="004615C5">
        <w:rPr>
          <w:noProof/>
          <w:vertAlign w:val="superscript"/>
        </w:rPr>
        <w:t>11</w:t>
      </w:r>
      <w:r w:rsidR="004615C5">
        <w:fldChar w:fldCharType="end"/>
      </w:r>
      <w:r w:rsidR="00EF662B">
        <w:t xml:space="preserve">. </w:t>
      </w:r>
      <w:r w:rsidR="00EF662B" w:rsidRPr="00EF662B">
        <w:t>Jogi</w:t>
      </w:r>
      <w:r w:rsidR="00EF662B">
        <w:t xml:space="preserve"> et al.</w:t>
      </w:r>
      <w:r w:rsidR="00EF662B" w:rsidRPr="00EF662B">
        <w:t xml:space="preserve"> (2004</w:t>
      </w:r>
      <w:r w:rsidR="00EF662B">
        <w:t xml:space="preserve">, PMID: </w:t>
      </w:r>
      <w:r w:rsidR="00EF662B" w:rsidRPr="00EF662B">
        <w:t>15093745)</w:t>
      </w:r>
      <w:r w:rsidR="004615C5">
        <w:t xml:space="preserve"> </w:t>
      </w:r>
      <w:r w:rsidR="004615C5">
        <w:fldChar w:fldCharType="begin" w:fldLock="1"/>
      </w:r>
      <w:r w:rsidR="00C20182">
        <w:instrText>ADDIN CSL_CITATION { "citationItems" : [ { "id" : "ITEM-1", "itemData" : { "ISSN" : "0014-4827", "author" : [ { "dropping-particle" : "", "family" : "J\u00f6gi", "given" : "Annika", "non-dropping-particle" : "", "parse-names" : false, "suffix" : "" }, { "dropping-particle" : "", "family" : "Vallon-Christersson", "given" : "Johan", "non-dropping-particle" : "", "parse-names" : false, "suffix" : "" }, { "dropping-particle" : "", "family" : "Holmquist", "given" : "Linda", "non-dropping-particle" : "", "parse-names" : false, "suffix" : "" }, { "dropping-particle" : "", "family" : "Axelson", "given" : "H\u00e5kan", "non-dropping-particle" : "", "parse-names" : false, "suffix" : "" }, { "dropping-particle" : "", "family" : "Borg", "given" : "\u00c5ke", "non-dropping-particle" : "", "parse-names" : false, "suffix" : "" }, { "dropping-particle" : "", "family" : "P\u00e5hlman", "given" : "Sven", "non-dropping-particle" : "", "parse-names" : false, "suffix" : "" } ], "container-title" : "Experimental Cell Research", "id" : "ITEM-1", "issue" : "2", "issued" : { "date-parts" : [ [ "2004" ] ] }, "page" : "469-487", "title" : "Human neuroblastoma cells exposed to hypoxia: induction of genes associated with growth, survival, and aggressive behavior", "type" : "article-journal", "volume" : "295" }, "uris" : [ "http://www.mendeley.com/documents/?uuid=2dc7741c-0bf0-4dd7-a1ac-f93327bfa7d3" ] } ], "mendeley" : { "formattedCitation" : "&lt;sup&gt;12&lt;/sup&gt;", "plainTextFormattedCitation" : "12", "previouslyFormattedCitation" : "&lt;sup&gt;12&lt;/sup&gt;" }, "properties" : { "noteIndex" : 0 }, "schema" : "https://github.com/citation-style-language/schema/raw/master/csl-citation.json" }</w:instrText>
      </w:r>
      <w:r w:rsidR="004615C5">
        <w:fldChar w:fldCharType="separate"/>
      </w:r>
      <w:r w:rsidR="004615C5" w:rsidRPr="004615C5">
        <w:rPr>
          <w:noProof/>
          <w:vertAlign w:val="superscript"/>
        </w:rPr>
        <w:t>12</w:t>
      </w:r>
      <w:r w:rsidR="004615C5">
        <w:fldChar w:fldCharType="end"/>
      </w:r>
      <w:r w:rsidR="00EF662B">
        <w:t xml:space="preserve"> was removed as a similar but more comprehensive study was performed by Fardin (2010, PMID: </w:t>
      </w:r>
      <w:r w:rsidR="00EF662B" w:rsidRPr="00EF662B">
        <w:t>20652058</w:t>
      </w:r>
      <w:r w:rsidR="00EF662B">
        <w:t>)</w:t>
      </w:r>
      <w:r w:rsidR="004615C5">
        <w:t xml:space="preserve"> </w:t>
      </w:r>
      <w:r w:rsidR="004615C5">
        <w:fldChar w:fldCharType="begin" w:fldLock="1"/>
      </w:r>
      <w:r w:rsidR="004615C5">
        <w:instrText>ADDIN CSL_CITATION { "citationItems" : [ { "id" : "ITEM-1", "itemData" : { "ISSN" : "1476-4598", "abstract" : "Hypoxia is a condition of low oxygen tension occurring in the tumor microenvironment and it is related to poor prognosis in human cancer. To examine the relationship between hypoxia and neuroblastoma, we generated and tested an in vitro derived hypoxia gene signature for its ability to predict patients' outcome.", "author" : [ { "dropping-particle" : "", "family" : "Fardin", "given" : "Paolo", "non-dropping-particle" : "", "parse-names" : false, "suffix" : "" }, { "dropping-particle" : "", "family" : "Barla", "given" : "Annalisa", "non-dropping-particle" : "", "parse-names" : false, "suffix" : "" }, { "dropping-particle" : "", "family" : "Mosci", "given" : "Sofia", "non-dropping-particle" : "", "parse-names" : false, "suffix" : "" }, { "dropping-particle" : "", "family" : "Rosasco", "given" : "Lorenzo", "non-dropping-particle" : "", "parse-names" : false, "suffix" : "" }, { "dropping-particle" : "", "family" : "Verri", "given" : "Alessandro", "non-dropping-particle" : "", "parse-names" : false, "suffix" : "" }, { "dropping-particle" : "", "family" : "Versteeg", "given" : "Rogier", "non-dropping-particle" : "", "parse-names" : false, "suffix" : "" }, { "dropping-particle" : "", "family" : "Caron", "given" : "Huib N", "non-dropping-particle" : "", "parse-names" : false, "suffix" : "" }, { "dropping-particle" : "", "family" : "Molenaar", "given" : "Jan J", "non-dropping-particle" : "", "parse-names" : false, "suffix" : "" }, { "dropping-particle" : "", "family" : "\u00d8ra", "given" : "Ingrid", "non-dropping-particle" : "", "parse-names" : false, "suffix" : "" }, { "dropping-particle" : "", "family" : "Eva", "given" : "Alessandra", "non-dropping-particle" : "", "parse-names" : false, "suffix" : "" }, { "dropping-particle" : "", "family" : "Puppo", "given" : "Maura", "non-dropping-particle" : "", "parse-names" : false, "suffix" : "" }, { "dropping-particle" : "", "family" : "Varesio", "given" : "Luigi", "non-dropping-particle" : "", "parse-names" : false, "suffix" : "" } ], "container-title" : "Molecular Cancer", "id" : "ITEM-1", "issue" : "1", "issued" : { "date-parts" : [ [ "2010" ] ] }, "page" : "185", "title" : "A biology-driven approach identifies the hypoxia gene signature as a predictor of the outcome of neuroblastoma patients", "type" : "article-journal", "volume" : "9" }, "uris" : [ "http://www.mendeley.com/documents/?uuid=73cc67fd-bddf-4362-886e-00f6e30eb16d" ] } ], "mendeley" : { "formattedCitation" : "&lt;sup&gt;13&lt;/sup&gt;", "plainTextFormattedCitation" : "13", "previouslyFormattedCitation" : "&lt;sup&gt;13&lt;/sup&gt;" }, "properties" : { "noteIndex" : 0 }, "schema" : "https://github.com/citation-style-language/schema/raw/master/csl-citation.json" }</w:instrText>
      </w:r>
      <w:r w:rsidR="004615C5">
        <w:fldChar w:fldCharType="separate"/>
      </w:r>
      <w:r w:rsidR="004615C5" w:rsidRPr="004615C5">
        <w:rPr>
          <w:noProof/>
          <w:vertAlign w:val="superscript"/>
        </w:rPr>
        <w:t>13</w:t>
      </w:r>
      <w:r w:rsidR="004615C5">
        <w:fldChar w:fldCharType="end"/>
      </w:r>
      <w:r w:rsidR="00EF662B">
        <w:t xml:space="preserve">, which was included in this study. </w:t>
      </w:r>
      <w:r w:rsidR="00A2150E">
        <w:t xml:space="preserve">For </w:t>
      </w:r>
      <w:r w:rsidR="00A2150E" w:rsidRPr="00A2150E">
        <w:t>Fjeldbo</w:t>
      </w:r>
      <w:r w:rsidR="00A2150E">
        <w:t xml:space="preserve"> et al. (2016, PMID: </w:t>
      </w:r>
      <w:r w:rsidR="00A2150E" w:rsidRPr="00A2150E">
        <w:t>27012812</w:t>
      </w:r>
      <w:r w:rsidR="00A2150E">
        <w:t>)</w:t>
      </w:r>
      <w:r w:rsidR="004615C5">
        <w:t xml:space="preserve"> </w:t>
      </w:r>
      <w:r w:rsidR="004615C5">
        <w:fldChar w:fldCharType="begin" w:fldLock="1"/>
      </w:r>
      <w:r w:rsidR="00C20182">
        <w:instrText>ADDIN CSL_CITATION { "citationItems" : [ { "id" : "ITEM-1", "itemData" : { "author" : [ { "dropping-particle" : "", "family" : "Fjeldbo", "given" : "Christina S", "non-dropping-particle" : "", "parse-names" : false, "suffix" : "" }, { "dropping-particle" : "", "family" : "Julin", "given" : "Cathinka H", "non-dropping-particle" : "", "parse-names" : false, "suffix" : "" }, { "dropping-particle" : "", "family" : "Lando", "given" : "Malin", "non-dropping-particle" : "", "parse-names" : false, "suffix" : "" }, { "dropping-particle" : "", "family" : "Forsberg", "given" : "Malin F", "non-dropping-particle" : "", "parse-names" : false, "suffix" : "" }, { "dropping-particle" : "", "family" : "Aarnes", "given" : "Eva-Katrine", "non-dropping-particle" : "", "parse-names" : false, "suffix" : "" }, { "dropping-particle" : "", "family" : "Alsner", "given" : "Jan", "non-dropping-particle" : "", "parse-names" : false, "suffix" : "" }, { "dropping-particle" : "", "family" : "Kristensen", "given" : "Gunnar B", "non-dropping-particle" : "", "parse-names" : false, "suffix" : "" }, { "dropping-particle" : "", "family" : "Malinen", "given" : "Eirik", "non-dropping-particle" : "", "parse-names" : false, "suffix" : "" }, { "dropping-particle" : "", "family" : "Lyng", "given" : "Heidi", "non-dropping-particle" : "", "parse-names" : false, "suffix" : "" } ], "container-title" : "Clinical Cancer Research", "id" : "ITEM-1", "issue" : "16", "issued" : { "date-parts" : [ [ "2016", "8", "15" ] ] }, "page" : "4067 LP - 4076", "title" : "Integrative Analysis of DCE-MRI and Gene Expression Profiles in Construction of a Gene Classifier for Assessment of Hypoxia-Related Risk of Chemoradiotherapy Failure in Cervical Cancer", "type" : "article-journal", "volume" : "22" }, "uris" : [ "http://www.mendeley.com/documents/?uuid=b03f0eb7-9b7c-4fa2-a0d5-556971bb4889" ] } ], "mendeley" : { "formattedCitation" : "&lt;sup&gt;14&lt;/sup&gt;", "plainTextFormattedCitation" : "14", "previouslyFormattedCitation" : "&lt;sup&gt;14&lt;/sup&gt;" }, "properties" : { "noteIndex" : 0 }, "schema" : "https://github.com/citation-style-language/schema/raw/master/csl-citation.json" }</w:instrText>
      </w:r>
      <w:r w:rsidR="004615C5">
        <w:fldChar w:fldCharType="separate"/>
      </w:r>
      <w:r w:rsidR="004615C5" w:rsidRPr="004615C5">
        <w:rPr>
          <w:noProof/>
          <w:vertAlign w:val="superscript"/>
        </w:rPr>
        <w:t>14</w:t>
      </w:r>
      <w:r w:rsidR="004615C5">
        <w:fldChar w:fldCharType="end"/>
      </w:r>
      <w:r w:rsidR="00A2150E">
        <w:t xml:space="preserve">, we </w:t>
      </w:r>
      <w:r w:rsidR="00D06FD8">
        <w:t>used</w:t>
      </w:r>
      <w:r w:rsidR="00A2150E">
        <w:t xml:space="preserve"> genes inducible by hypoxia in more than 6 cell lines.</w:t>
      </w:r>
      <w:r w:rsidR="00021BBC">
        <w:t xml:space="preserve"> </w:t>
      </w:r>
      <w:r w:rsidR="00E86DA5">
        <w:t>Most of the</w:t>
      </w:r>
      <w:r w:rsidR="00F23108">
        <w:t xml:space="preserve"> above</w:t>
      </w:r>
      <w:r w:rsidR="00E86DA5">
        <w:t xml:space="preserve"> literature included in this study provided genes both induced and suppressed by hypoxia, defined as per original publication. We only kept the genes inducible by hypoxia in each founder gene set. </w:t>
      </w:r>
      <w:r w:rsidR="0010518D">
        <w:t>Furthermore, a</w:t>
      </w:r>
      <w:r w:rsidR="00021BBC" w:rsidRPr="00021BBC">
        <w:t xml:space="preserve"> hallmark hypoxia gene set was collected from Molecular Signatures Database. Another expert curated hypoxia gen</w:t>
      </w:r>
      <w:r w:rsidR="00021BBC">
        <w:t xml:space="preserve">e set was taken from Harris (2002, PMID: </w:t>
      </w:r>
      <w:r w:rsidR="00021BBC" w:rsidRPr="00021BBC">
        <w:t>11902584</w:t>
      </w:r>
      <w:r w:rsidR="00021BBC">
        <w:t>)</w:t>
      </w:r>
      <w:r w:rsidR="00C20182">
        <w:t xml:space="preserve"> </w:t>
      </w:r>
      <w:r w:rsidR="00C20182">
        <w:fldChar w:fldCharType="begin" w:fldLock="1"/>
      </w:r>
      <w:r w:rsidR="00C20182">
        <w:instrText>ADDIN CSL_CITATION { "citationItems" : [ { "id" : "ITEM-1", "itemData" : { "author" : [ { "dropping-particle" : "", "family" : "Harris", "given" : "Adrian L", "non-dropping-particle" : "", "parse-names" : false, "suffix" : "" } ], "container-title" : "Nature Reviews Cancer", "id" : "ITEM-1", "issued" : { "date-parts" : [ [ "2002", "1", "1" ] ] }, "page" : "38", "publisher" : "Nature Publishing Group", "title" : "Hypoxia \u2014 a key regulatory factor in tumour growth", "type" : "article-journal", "volume" : "2" }, "uris" : [ "http://www.mendeley.com/documents/?uuid=2a57f608-b62b-447c-9d8c-8a75a64be4b3" ] } ], "mendeley" : { "formattedCitation" : "&lt;sup&gt;15&lt;/sup&gt;", "plainTextFormattedCitation" : "15", "previouslyFormattedCitation" : "&lt;sup&gt;15&lt;/sup&gt;" }, "properties" : { "noteIndex" : 0 }, "schema" : "https://github.com/citation-style-language/schema/raw/master/csl-citation.json" }</w:instrText>
      </w:r>
      <w:r w:rsidR="00C20182">
        <w:fldChar w:fldCharType="separate"/>
      </w:r>
      <w:r w:rsidR="00C20182" w:rsidRPr="00C20182">
        <w:rPr>
          <w:noProof/>
          <w:vertAlign w:val="superscript"/>
        </w:rPr>
        <w:t>15</w:t>
      </w:r>
      <w:r w:rsidR="00C20182">
        <w:fldChar w:fldCharType="end"/>
      </w:r>
      <w:r w:rsidR="00021BBC">
        <w:t>.</w:t>
      </w:r>
      <w:r w:rsidR="009F3D63">
        <w:t xml:space="preserve"> </w:t>
      </w:r>
    </w:p>
    <w:p w14:paraId="48816039" w14:textId="6BEAB395" w:rsidR="00A54B1B" w:rsidRDefault="00021BBC" w:rsidP="007C224A">
      <w:pPr>
        <w:spacing w:line="480" w:lineRule="auto"/>
        <w:jc w:val="both"/>
      </w:pPr>
      <w:r>
        <w:lastRenderedPageBreak/>
        <w:t>Gene symbols from the old studies could be out-dated. For each founder gene set, we downloaded the gene alias from the original publication and converted them to</w:t>
      </w:r>
      <w:r w:rsidR="00B27543">
        <w:t xml:space="preserve"> the</w:t>
      </w:r>
      <w:r>
        <w:t xml:space="preserve"> latest official gene symbols using </w:t>
      </w:r>
      <w:r w:rsidRPr="00021BBC">
        <w:t>alias2Symbol</w:t>
      </w:r>
      <w:r>
        <w:t xml:space="preserve"> function from</w:t>
      </w:r>
      <w:r w:rsidR="002F1292">
        <w:t xml:space="preserve"> LIMMA package and</w:t>
      </w:r>
      <w:r>
        <w:t xml:space="preserve"> </w:t>
      </w:r>
      <w:proofErr w:type="spellStart"/>
      <w:r w:rsidRPr="00021BBC">
        <w:t>org.Hs.eg.db</w:t>
      </w:r>
      <w:proofErr w:type="spellEnd"/>
      <w:r>
        <w:t xml:space="preserve"> library</w:t>
      </w:r>
      <w:r w:rsidR="002F1292">
        <w:t xml:space="preserve"> as annotation</w:t>
      </w:r>
      <w:r>
        <w:t>,</w:t>
      </w:r>
      <w:r w:rsidR="002F1292">
        <w:t xml:space="preserve"> all</w:t>
      </w:r>
      <w:r>
        <w:t xml:space="preserve"> avail</w:t>
      </w:r>
      <w:r w:rsidR="002F1292">
        <w:t>able in Bioconductor.</w:t>
      </w:r>
    </w:p>
    <w:p w14:paraId="265542F9" w14:textId="77777777" w:rsidR="00A54B1B" w:rsidRDefault="00A54B1B"/>
    <w:p w14:paraId="2FF72340" w14:textId="77777777" w:rsidR="00FC18F4" w:rsidRDefault="00FC18F4">
      <w:pPr>
        <w:rPr>
          <w:b/>
        </w:rPr>
        <w:sectPr w:rsidR="00FC18F4" w:rsidSect="009454F5">
          <w:footerReference w:type="default" r:id="rId8"/>
          <w:pgSz w:w="11906" w:h="16838"/>
          <w:pgMar w:top="1440" w:right="1440" w:bottom="1440" w:left="1440" w:header="709" w:footer="709" w:gutter="0"/>
          <w:cols w:space="708"/>
          <w:docGrid w:linePitch="360"/>
        </w:sectPr>
      </w:pPr>
    </w:p>
    <w:p w14:paraId="37100B18" w14:textId="10638A23" w:rsidR="00A54B1B" w:rsidRPr="006818C7" w:rsidRDefault="00A54B1B" w:rsidP="00540733">
      <w:r w:rsidRPr="00A54B1B">
        <w:rPr>
          <w:b/>
        </w:rPr>
        <w:lastRenderedPageBreak/>
        <w:t>Supplementary Table S1</w:t>
      </w:r>
      <w:r w:rsidR="006818C7">
        <w:rPr>
          <w:b/>
        </w:rPr>
        <w:t xml:space="preserve"> </w:t>
      </w:r>
      <w:r w:rsidR="00BD3EA1" w:rsidRPr="00BD3EA1">
        <w:t xml:space="preserve">12 </w:t>
      </w:r>
      <w:r w:rsidR="00D075DC">
        <w:t xml:space="preserve">founder </w:t>
      </w:r>
      <w:r w:rsidR="00BD3EA1" w:rsidRPr="00BD3EA1">
        <w:t>h</w:t>
      </w:r>
      <w:r w:rsidR="006818C7" w:rsidRPr="00BD3EA1">
        <w:t>ypoxia</w:t>
      </w:r>
      <w:r w:rsidR="00827153">
        <w:t xml:space="preserve"> gene </w:t>
      </w:r>
      <w:r w:rsidR="009F64FA">
        <w:t>set</w:t>
      </w:r>
      <w:r w:rsidR="00827153">
        <w:t>s curated</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276"/>
        <w:gridCol w:w="1843"/>
        <w:gridCol w:w="3543"/>
        <w:gridCol w:w="1843"/>
        <w:gridCol w:w="671"/>
        <w:gridCol w:w="3047"/>
      </w:tblGrid>
      <w:tr w:rsidR="001E1E8A" w:rsidRPr="0024489D" w14:paraId="266384F2" w14:textId="77777777" w:rsidTr="005C59BC">
        <w:tc>
          <w:tcPr>
            <w:tcW w:w="1951" w:type="dxa"/>
            <w:tcBorders>
              <w:top w:val="single" w:sz="4" w:space="0" w:color="auto"/>
              <w:bottom w:val="single" w:sz="4" w:space="0" w:color="auto"/>
            </w:tcBorders>
          </w:tcPr>
          <w:p w14:paraId="7D865E13" w14:textId="77777777" w:rsidR="00BA6763" w:rsidRPr="0024489D" w:rsidRDefault="00BA6763" w:rsidP="00540733">
            <w:pPr>
              <w:rPr>
                <w:sz w:val="20"/>
              </w:rPr>
            </w:pPr>
            <w:r w:rsidRPr="0024489D">
              <w:rPr>
                <w:sz w:val="20"/>
              </w:rPr>
              <w:t>Study</w:t>
            </w:r>
          </w:p>
        </w:tc>
        <w:tc>
          <w:tcPr>
            <w:tcW w:w="1276" w:type="dxa"/>
            <w:tcBorders>
              <w:top w:val="single" w:sz="4" w:space="0" w:color="auto"/>
              <w:bottom w:val="single" w:sz="4" w:space="0" w:color="auto"/>
            </w:tcBorders>
          </w:tcPr>
          <w:p w14:paraId="26D3EE3F" w14:textId="77777777" w:rsidR="00BA6763" w:rsidRPr="0024489D" w:rsidRDefault="00BA6763" w:rsidP="00540733">
            <w:pPr>
              <w:rPr>
                <w:sz w:val="20"/>
              </w:rPr>
            </w:pPr>
            <w:r w:rsidRPr="0024489D">
              <w:rPr>
                <w:sz w:val="20"/>
              </w:rPr>
              <w:t>PubMed ID</w:t>
            </w:r>
          </w:p>
        </w:tc>
        <w:tc>
          <w:tcPr>
            <w:tcW w:w="1843" w:type="dxa"/>
            <w:tcBorders>
              <w:top w:val="single" w:sz="4" w:space="0" w:color="auto"/>
              <w:bottom w:val="single" w:sz="4" w:space="0" w:color="auto"/>
            </w:tcBorders>
          </w:tcPr>
          <w:p w14:paraId="2B67BDBB" w14:textId="77777777" w:rsidR="00BA6763" w:rsidRPr="0024489D" w:rsidRDefault="00BA6763" w:rsidP="00540733">
            <w:pPr>
              <w:rPr>
                <w:sz w:val="20"/>
              </w:rPr>
            </w:pPr>
            <w:r w:rsidRPr="0024489D">
              <w:rPr>
                <w:sz w:val="20"/>
              </w:rPr>
              <w:t>Site</w:t>
            </w:r>
          </w:p>
        </w:tc>
        <w:tc>
          <w:tcPr>
            <w:tcW w:w="3543" w:type="dxa"/>
            <w:tcBorders>
              <w:top w:val="single" w:sz="4" w:space="0" w:color="auto"/>
              <w:bottom w:val="single" w:sz="4" w:space="0" w:color="auto"/>
            </w:tcBorders>
          </w:tcPr>
          <w:p w14:paraId="45E6766A" w14:textId="77777777" w:rsidR="00BA6763" w:rsidRPr="0024489D" w:rsidRDefault="00BA6763" w:rsidP="00540733">
            <w:pPr>
              <w:rPr>
                <w:sz w:val="20"/>
              </w:rPr>
            </w:pPr>
            <w:r w:rsidRPr="0024489D">
              <w:rPr>
                <w:sz w:val="20"/>
              </w:rPr>
              <w:t>Cell line/Tissue</w:t>
            </w:r>
          </w:p>
        </w:tc>
        <w:tc>
          <w:tcPr>
            <w:tcW w:w="1843" w:type="dxa"/>
            <w:tcBorders>
              <w:top w:val="single" w:sz="4" w:space="0" w:color="auto"/>
              <w:bottom w:val="single" w:sz="4" w:space="0" w:color="auto"/>
            </w:tcBorders>
          </w:tcPr>
          <w:p w14:paraId="3559A54A" w14:textId="77777777" w:rsidR="00BA6763" w:rsidRPr="0024489D" w:rsidRDefault="00BA6763" w:rsidP="00540733">
            <w:pPr>
              <w:rPr>
                <w:sz w:val="20"/>
              </w:rPr>
            </w:pPr>
            <w:r w:rsidRPr="0024489D">
              <w:rPr>
                <w:sz w:val="20"/>
              </w:rPr>
              <w:t>O2%/ Time</w:t>
            </w:r>
          </w:p>
        </w:tc>
        <w:tc>
          <w:tcPr>
            <w:tcW w:w="671" w:type="dxa"/>
            <w:tcBorders>
              <w:top w:val="single" w:sz="4" w:space="0" w:color="auto"/>
              <w:bottom w:val="single" w:sz="4" w:space="0" w:color="auto"/>
            </w:tcBorders>
          </w:tcPr>
          <w:p w14:paraId="4B26C71F" w14:textId="77777777" w:rsidR="00BA6763" w:rsidRPr="0024489D" w:rsidRDefault="00BE10B6" w:rsidP="00540733">
            <w:pPr>
              <w:rPr>
                <w:sz w:val="20"/>
              </w:rPr>
            </w:pPr>
            <w:r w:rsidRPr="0024489D">
              <w:rPr>
                <w:sz w:val="20"/>
              </w:rPr>
              <w:t>Size</w:t>
            </w:r>
          </w:p>
        </w:tc>
        <w:tc>
          <w:tcPr>
            <w:tcW w:w="3047" w:type="dxa"/>
            <w:tcBorders>
              <w:top w:val="single" w:sz="4" w:space="0" w:color="auto"/>
              <w:bottom w:val="single" w:sz="4" w:space="0" w:color="auto"/>
            </w:tcBorders>
          </w:tcPr>
          <w:p w14:paraId="29B1D5CB" w14:textId="77777777" w:rsidR="00BA6763" w:rsidRPr="0024489D" w:rsidRDefault="00BA6763" w:rsidP="00540733">
            <w:pPr>
              <w:rPr>
                <w:sz w:val="20"/>
              </w:rPr>
            </w:pPr>
            <w:r w:rsidRPr="0024489D">
              <w:rPr>
                <w:sz w:val="20"/>
              </w:rPr>
              <w:t>Comment</w:t>
            </w:r>
          </w:p>
        </w:tc>
      </w:tr>
      <w:tr w:rsidR="001E1E8A" w:rsidRPr="0024489D" w14:paraId="0714ADF2" w14:textId="77777777" w:rsidTr="00202B99">
        <w:tc>
          <w:tcPr>
            <w:tcW w:w="1951" w:type="dxa"/>
            <w:tcBorders>
              <w:top w:val="single" w:sz="4" w:space="0" w:color="auto"/>
            </w:tcBorders>
          </w:tcPr>
          <w:p w14:paraId="52EFF43B" w14:textId="77777777" w:rsidR="00BA6763" w:rsidRPr="0024489D" w:rsidRDefault="00BA6763" w:rsidP="00202B99">
            <w:pPr>
              <w:rPr>
                <w:sz w:val="20"/>
              </w:rPr>
            </w:pPr>
            <w:r w:rsidRPr="0024489D">
              <w:rPr>
                <w:sz w:val="20"/>
              </w:rPr>
              <w:t>Sorensen (2010)</w:t>
            </w:r>
          </w:p>
        </w:tc>
        <w:tc>
          <w:tcPr>
            <w:tcW w:w="1276" w:type="dxa"/>
            <w:tcBorders>
              <w:top w:val="single" w:sz="4" w:space="0" w:color="auto"/>
            </w:tcBorders>
          </w:tcPr>
          <w:p w14:paraId="5A795DBD" w14:textId="77777777" w:rsidR="00BA6763" w:rsidRPr="0024489D" w:rsidRDefault="00BA6763" w:rsidP="00202B99">
            <w:pPr>
              <w:rPr>
                <w:sz w:val="20"/>
              </w:rPr>
            </w:pPr>
            <w:r w:rsidRPr="0024489D">
              <w:rPr>
                <w:sz w:val="20"/>
              </w:rPr>
              <w:t>20429727</w:t>
            </w:r>
          </w:p>
        </w:tc>
        <w:tc>
          <w:tcPr>
            <w:tcW w:w="1843" w:type="dxa"/>
            <w:tcBorders>
              <w:top w:val="single" w:sz="4" w:space="0" w:color="auto"/>
            </w:tcBorders>
          </w:tcPr>
          <w:p w14:paraId="7D0E017C" w14:textId="77777777" w:rsidR="00BA6763" w:rsidRPr="0024489D" w:rsidRDefault="00AE467E" w:rsidP="00202B99">
            <w:pPr>
              <w:rPr>
                <w:sz w:val="20"/>
              </w:rPr>
            </w:pPr>
            <w:r w:rsidRPr="0024489D">
              <w:rPr>
                <w:sz w:val="20"/>
              </w:rPr>
              <w:t>H</w:t>
            </w:r>
            <w:r w:rsidR="00BA6763" w:rsidRPr="0024489D">
              <w:rPr>
                <w:sz w:val="20"/>
              </w:rPr>
              <w:t>ead&amp;neck</w:t>
            </w:r>
          </w:p>
        </w:tc>
        <w:tc>
          <w:tcPr>
            <w:tcW w:w="3543" w:type="dxa"/>
            <w:tcBorders>
              <w:top w:val="single" w:sz="4" w:space="0" w:color="auto"/>
            </w:tcBorders>
          </w:tcPr>
          <w:p w14:paraId="1D5BEC7B" w14:textId="77777777" w:rsidR="00BA6763" w:rsidRPr="0024489D" w:rsidRDefault="009877EA" w:rsidP="00202B99">
            <w:pPr>
              <w:rPr>
                <w:sz w:val="20"/>
              </w:rPr>
            </w:pPr>
            <w:r w:rsidRPr="0024489D">
              <w:rPr>
                <w:sz w:val="20"/>
              </w:rPr>
              <w:t>FaDuDD, UtScc5, UtScc14, UTSCC15</w:t>
            </w:r>
          </w:p>
        </w:tc>
        <w:tc>
          <w:tcPr>
            <w:tcW w:w="1843" w:type="dxa"/>
            <w:tcBorders>
              <w:top w:val="single" w:sz="4" w:space="0" w:color="auto"/>
            </w:tcBorders>
          </w:tcPr>
          <w:p w14:paraId="6A8BFD07" w14:textId="77777777" w:rsidR="00BA6763" w:rsidRPr="0024489D" w:rsidRDefault="00176EBD" w:rsidP="00202B99">
            <w:pPr>
              <w:rPr>
                <w:sz w:val="20"/>
              </w:rPr>
            </w:pPr>
            <w:r w:rsidRPr="0024489D">
              <w:rPr>
                <w:sz w:val="20"/>
              </w:rPr>
              <w:t>5%,1%,0.1%,0.01%,0%/ 24hrs</w:t>
            </w:r>
          </w:p>
        </w:tc>
        <w:tc>
          <w:tcPr>
            <w:tcW w:w="671" w:type="dxa"/>
            <w:tcBorders>
              <w:top w:val="single" w:sz="4" w:space="0" w:color="auto"/>
            </w:tcBorders>
          </w:tcPr>
          <w:p w14:paraId="1776E749" w14:textId="77777777" w:rsidR="00BA6763" w:rsidRPr="0024489D" w:rsidRDefault="00BA6763" w:rsidP="00202B99">
            <w:pPr>
              <w:rPr>
                <w:sz w:val="20"/>
              </w:rPr>
            </w:pPr>
            <w:r w:rsidRPr="0024489D">
              <w:rPr>
                <w:sz w:val="20"/>
              </w:rPr>
              <w:t>27</w:t>
            </w:r>
          </w:p>
        </w:tc>
        <w:tc>
          <w:tcPr>
            <w:tcW w:w="3047" w:type="dxa"/>
            <w:tcBorders>
              <w:top w:val="single" w:sz="4" w:space="0" w:color="auto"/>
            </w:tcBorders>
          </w:tcPr>
          <w:p w14:paraId="4793AB05" w14:textId="77777777" w:rsidR="00BA6763" w:rsidRPr="0024489D" w:rsidRDefault="009877EA" w:rsidP="00202B99">
            <w:pPr>
              <w:rPr>
                <w:sz w:val="20"/>
              </w:rPr>
            </w:pPr>
            <w:r w:rsidRPr="0024489D">
              <w:rPr>
                <w:sz w:val="20"/>
              </w:rPr>
              <w:t>Hypoxia inducible</w:t>
            </w:r>
            <w:r w:rsidR="00AE467E" w:rsidRPr="0024489D">
              <w:rPr>
                <w:sz w:val="20"/>
              </w:rPr>
              <w:t xml:space="preserve"> in ≥3 cell lines</w:t>
            </w:r>
            <w:r w:rsidRPr="0024489D">
              <w:rPr>
                <w:sz w:val="20"/>
              </w:rPr>
              <w:t xml:space="preserve"> &amp; pH independent</w:t>
            </w:r>
          </w:p>
        </w:tc>
      </w:tr>
      <w:tr w:rsidR="001E1E8A" w:rsidRPr="0024489D" w14:paraId="4C6448FE" w14:textId="77777777" w:rsidTr="00202B99">
        <w:tc>
          <w:tcPr>
            <w:tcW w:w="1951" w:type="dxa"/>
          </w:tcPr>
          <w:p w14:paraId="3F61C932" w14:textId="77777777" w:rsidR="00BA6763" w:rsidRPr="0024489D" w:rsidRDefault="00A1268E" w:rsidP="00202B99">
            <w:pPr>
              <w:rPr>
                <w:sz w:val="20"/>
              </w:rPr>
            </w:pPr>
            <w:r w:rsidRPr="0024489D">
              <w:rPr>
                <w:sz w:val="20"/>
              </w:rPr>
              <w:t>Fardin (2010)</w:t>
            </w:r>
          </w:p>
        </w:tc>
        <w:tc>
          <w:tcPr>
            <w:tcW w:w="1276" w:type="dxa"/>
          </w:tcPr>
          <w:p w14:paraId="25706A6B" w14:textId="77777777" w:rsidR="00BA6763" w:rsidRPr="0024489D" w:rsidRDefault="00A1268E" w:rsidP="00202B99">
            <w:pPr>
              <w:rPr>
                <w:sz w:val="20"/>
              </w:rPr>
            </w:pPr>
            <w:r w:rsidRPr="0024489D">
              <w:rPr>
                <w:sz w:val="20"/>
              </w:rPr>
              <w:t>20624283</w:t>
            </w:r>
          </w:p>
        </w:tc>
        <w:tc>
          <w:tcPr>
            <w:tcW w:w="1843" w:type="dxa"/>
          </w:tcPr>
          <w:p w14:paraId="64AF49E2" w14:textId="77777777" w:rsidR="00BA6763" w:rsidRPr="0024489D" w:rsidRDefault="00AE467E" w:rsidP="00202B99">
            <w:pPr>
              <w:rPr>
                <w:sz w:val="20"/>
              </w:rPr>
            </w:pPr>
            <w:r w:rsidRPr="0024489D">
              <w:rPr>
                <w:sz w:val="20"/>
              </w:rPr>
              <w:t>Neuroblastoma</w:t>
            </w:r>
          </w:p>
        </w:tc>
        <w:tc>
          <w:tcPr>
            <w:tcW w:w="3543" w:type="dxa"/>
          </w:tcPr>
          <w:p w14:paraId="33B25A17" w14:textId="77777777" w:rsidR="00BA6763" w:rsidRPr="0024489D" w:rsidRDefault="00AE467E" w:rsidP="00202B99">
            <w:pPr>
              <w:rPr>
                <w:sz w:val="20"/>
              </w:rPr>
            </w:pPr>
            <w:r w:rsidRPr="0024489D">
              <w:rPr>
                <w:sz w:val="20"/>
              </w:rPr>
              <w:t>GI-LI-N, ACN, SHEP-2, SK-N-BE2(C), IMR-32, SK-N-F1, LAN-1, SK-N-SH, GI-ME-N, SHEP-21N</w:t>
            </w:r>
          </w:p>
        </w:tc>
        <w:tc>
          <w:tcPr>
            <w:tcW w:w="1843" w:type="dxa"/>
          </w:tcPr>
          <w:p w14:paraId="5C36E8EA" w14:textId="77777777" w:rsidR="00BA6763" w:rsidRPr="0024489D" w:rsidRDefault="00AE467E" w:rsidP="00202B99">
            <w:pPr>
              <w:rPr>
                <w:sz w:val="20"/>
              </w:rPr>
            </w:pPr>
            <w:r w:rsidRPr="0024489D">
              <w:rPr>
                <w:sz w:val="20"/>
              </w:rPr>
              <w:t>1%/ 18hrs</w:t>
            </w:r>
          </w:p>
        </w:tc>
        <w:tc>
          <w:tcPr>
            <w:tcW w:w="671" w:type="dxa"/>
          </w:tcPr>
          <w:p w14:paraId="41923A91" w14:textId="77777777" w:rsidR="00BA6763" w:rsidRPr="0024489D" w:rsidRDefault="00AE467E" w:rsidP="00202B99">
            <w:pPr>
              <w:rPr>
                <w:sz w:val="20"/>
              </w:rPr>
            </w:pPr>
            <w:r w:rsidRPr="0024489D">
              <w:rPr>
                <w:sz w:val="20"/>
              </w:rPr>
              <w:t>32</w:t>
            </w:r>
          </w:p>
        </w:tc>
        <w:tc>
          <w:tcPr>
            <w:tcW w:w="3047" w:type="dxa"/>
          </w:tcPr>
          <w:p w14:paraId="21DD932F" w14:textId="77777777" w:rsidR="00BA6763" w:rsidRPr="0024489D" w:rsidRDefault="00AE467E" w:rsidP="00202B99">
            <w:pPr>
              <w:rPr>
                <w:sz w:val="20"/>
              </w:rPr>
            </w:pPr>
            <w:r w:rsidRPr="0024489D">
              <w:rPr>
                <w:sz w:val="20"/>
              </w:rPr>
              <w:t>Inducible by hypoxia in all 11 lines</w:t>
            </w:r>
          </w:p>
        </w:tc>
      </w:tr>
      <w:tr w:rsidR="001E1E8A" w:rsidRPr="0024489D" w14:paraId="5E3C2F64" w14:textId="77777777" w:rsidTr="00202B99">
        <w:tc>
          <w:tcPr>
            <w:tcW w:w="1951" w:type="dxa"/>
          </w:tcPr>
          <w:p w14:paraId="3E5106B9" w14:textId="77777777" w:rsidR="00BA6763" w:rsidRPr="0024489D" w:rsidRDefault="00DB33CA" w:rsidP="00202B99">
            <w:pPr>
              <w:rPr>
                <w:sz w:val="20"/>
              </w:rPr>
            </w:pPr>
            <w:r w:rsidRPr="0024489D">
              <w:rPr>
                <w:sz w:val="20"/>
              </w:rPr>
              <w:t>Benita (2009)</w:t>
            </w:r>
          </w:p>
        </w:tc>
        <w:tc>
          <w:tcPr>
            <w:tcW w:w="1276" w:type="dxa"/>
          </w:tcPr>
          <w:p w14:paraId="457BC7DD" w14:textId="77777777" w:rsidR="00BA6763" w:rsidRPr="0024489D" w:rsidRDefault="00DB33CA" w:rsidP="00202B99">
            <w:pPr>
              <w:rPr>
                <w:sz w:val="20"/>
              </w:rPr>
            </w:pPr>
            <w:bookmarkStart w:id="1" w:name="OLE_LINK1"/>
            <w:bookmarkStart w:id="2" w:name="OLE_LINK2"/>
            <w:r w:rsidRPr="0024489D">
              <w:rPr>
                <w:sz w:val="20"/>
              </w:rPr>
              <w:t>19491311</w:t>
            </w:r>
            <w:bookmarkEnd w:id="1"/>
            <w:bookmarkEnd w:id="2"/>
          </w:p>
        </w:tc>
        <w:tc>
          <w:tcPr>
            <w:tcW w:w="1843" w:type="dxa"/>
          </w:tcPr>
          <w:p w14:paraId="38AF4F43" w14:textId="77777777" w:rsidR="00DB33CA" w:rsidRPr="0024489D" w:rsidRDefault="00DB33CA" w:rsidP="00202B99">
            <w:pPr>
              <w:rPr>
                <w:sz w:val="20"/>
              </w:rPr>
            </w:pPr>
            <w:r w:rsidRPr="0024489D">
              <w:rPr>
                <w:sz w:val="20"/>
              </w:rPr>
              <w:t>Glioblastoma</w:t>
            </w:r>
            <w:r w:rsidR="001E78CD" w:rsidRPr="0024489D">
              <w:rPr>
                <w:sz w:val="20"/>
              </w:rPr>
              <w:t>,</w:t>
            </w:r>
          </w:p>
          <w:p w14:paraId="38809F59" w14:textId="77777777" w:rsidR="00BA6763" w:rsidRPr="0024489D" w:rsidRDefault="001E78CD" w:rsidP="00202B99">
            <w:pPr>
              <w:rPr>
                <w:sz w:val="20"/>
              </w:rPr>
            </w:pPr>
            <w:r w:rsidRPr="0024489D">
              <w:rPr>
                <w:sz w:val="20"/>
              </w:rPr>
              <w:t>Cervix, Breast, Astrocytes, monocytes, B cells</w:t>
            </w:r>
          </w:p>
        </w:tc>
        <w:tc>
          <w:tcPr>
            <w:tcW w:w="3543" w:type="dxa"/>
          </w:tcPr>
          <w:p w14:paraId="396DE349" w14:textId="77777777" w:rsidR="00BA6763" w:rsidRPr="0024489D" w:rsidRDefault="00DB33CA" w:rsidP="00202B99">
            <w:pPr>
              <w:rPr>
                <w:sz w:val="20"/>
              </w:rPr>
            </w:pPr>
            <w:r w:rsidRPr="0024489D">
              <w:rPr>
                <w:sz w:val="20"/>
              </w:rPr>
              <w:t>MCF7, U251, Astrocytes, monocytes, B cells, HeLa</w:t>
            </w:r>
          </w:p>
        </w:tc>
        <w:tc>
          <w:tcPr>
            <w:tcW w:w="1843" w:type="dxa"/>
          </w:tcPr>
          <w:p w14:paraId="47B54C13" w14:textId="77777777" w:rsidR="00BA6763" w:rsidRPr="0024489D" w:rsidRDefault="00BA6763" w:rsidP="00202B99">
            <w:pPr>
              <w:rPr>
                <w:sz w:val="20"/>
              </w:rPr>
            </w:pPr>
          </w:p>
        </w:tc>
        <w:tc>
          <w:tcPr>
            <w:tcW w:w="671" w:type="dxa"/>
          </w:tcPr>
          <w:p w14:paraId="1134459A" w14:textId="77777777" w:rsidR="00BA6763" w:rsidRPr="0024489D" w:rsidRDefault="00DB33CA" w:rsidP="00202B99">
            <w:pPr>
              <w:rPr>
                <w:sz w:val="20"/>
              </w:rPr>
            </w:pPr>
            <w:r w:rsidRPr="0024489D">
              <w:rPr>
                <w:sz w:val="20"/>
              </w:rPr>
              <w:t>60</w:t>
            </w:r>
          </w:p>
        </w:tc>
        <w:tc>
          <w:tcPr>
            <w:tcW w:w="3047" w:type="dxa"/>
          </w:tcPr>
          <w:p w14:paraId="1D5EF07A" w14:textId="77777777" w:rsidR="00BA6763" w:rsidRPr="0024489D" w:rsidRDefault="00DB33CA" w:rsidP="00202B99">
            <w:pPr>
              <w:rPr>
                <w:sz w:val="20"/>
              </w:rPr>
            </w:pPr>
            <w:r w:rsidRPr="0024489D">
              <w:rPr>
                <w:sz w:val="20"/>
              </w:rPr>
              <w:t>Top predicted HIF-target/ Inducible by hypoxia ≥3 cell types</w:t>
            </w:r>
          </w:p>
        </w:tc>
      </w:tr>
      <w:tr w:rsidR="001E1E8A" w:rsidRPr="0024489D" w14:paraId="7CEF2E62" w14:textId="77777777" w:rsidTr="00202B99">
        <w:tc>
          <w:tcPr>
            <w:tcW w:w="1951" w:type="dxa"/>
          </w:tcPr>
          <w:p w14:paraId="45F2FC93" w14:textId="77777777" w:rsidR="00BA6763" w:rsidRPr="0024489D" w:rsidRDefault="007150E5" w:rsidP="00202B99">
            <w:pPr>
              <w:rPr>
                <w:sz w:val="20"/>
              </w:rPr>
            </w:pPr>
            <w:r w:rsidRPr="0024489D">
              <w:rPr>
                <w:sz w:val="20"/>
              </w:rPr>
              <w:t>Sung (2007)</w:t>
            </w:r>
          </w:p>
        </w:tc>
        <w:tc>
          <w:tcPr>
            <w:tcW w:w="1276" w:type="dxa"/>
          </w:tcPr>
          <w:p w14:paraId="15D066CD" w14:textId="77777777" w:rsidR="00BA6763" w:rsidRPr="0024489D" w:rsidRDefault="007150E5" w:rsidP="00202B99">
            <w:pPr>
              <w:rPr>
                <w:sz w:val="20"/>
              </w:rPr>
            </w:pPr>
            <w:r w:rsidRPr="0024489D">
              <w:rPr>
                <w:sz w:val="20"/>
              </w:rPr>
              <w:t>17320280</w:t>
            </w:r>
          </w:p>
        </w:tc>
        <w:tc>
          <w:tcPr>
            <w:tcW w:w="1843" w:type="dxa"/>
          </w:tcPr>
          <w:p w14:paraId="77048050" w14:textId="77777777" w:rsidR="00BA6763" w:rsidRPr="0024489D" w:rsidRDefault="007150E5" w:rsidP="00202B99">
            <w:pPr>
              <w:rPr>
                <w:sz w:val="20"/>
              </w:rPr>
            </w:pPr>
            <w:r w:rsidRPr="0024489D">
              <w:rPr>
                <w:sz w:val="20"/>
              </w:rPr>
              <w:t>Nasopharynx</w:t>
            </w:r>
          </w:p>
        </w:tc>
        <w:tc>
          <w:tcPr>
            <w:tcW w:w="3543" w:type="dxa"/>
          </w:tcPr>
          <w:p w14:paraId="02BB85F6" w14:textId="77777777" w:rsidR="00BA6763" w:rsidRPr="0024489D" w:rsidRDefault="007150E5" w:rsidP="00202B99">
            <w:pPr>
              <w:rPr>
                <w:sz w:val="20"/>
              </w:rPr>
            </w:pPr>
            <w:r w:rsidRPr="0024489D">
              <w:rPr>
                <w:sz w:val="20"/>
              </w:rPr>
              <w:t>CNE-20, HONE-1</w:t>
            </w:r>
          </w:p>
        </w:tc>
        <w:tc>
          <w:tcPr>
            <w:tcW w:w="1843" w:type="dxa"/>
          </w:tcPr>
          <w:p w14:paraId="6F0EDC72" w14:textId="77777777" w:rsidR="00BA6763" w:rsidRPr="0024489D" w:rsidRDefault="007150E5" w:rsidP="00202B99">
            <w:pPr>
              <w:rPr>
                <w:sz w:val="20"/>
              </w:rPr>
            </w:pPr>
            <w:r w:rsidRPr="0024489D">
              <w:rPr>
                <w:sz w:val="20"/>
              </w:rPr>
              <w:t>0.1%/16hrs</w:t>
            </w:r>
          </w:p>
        </w:tc>
        <w:tc>
          <w:tcPr>
            <w:tcW w:w="671" w:type="dxa"/>
          </w:tcPr>
          <w:p w14:paraId="282BF675" w14:textId="77777777" w:rsidR="00BA6763" w:rsidRPr="0024489D" w:rsidRDefault="007150E5" w:rsidP="00202B99">
            <w:pPr>
              <w:rPr>
                <w:sz w:val="20"/>
              </w:rPr>
            </w:pPr>
            <w:r w:rsidRPr="0024489D">
              <w:rPr>
                <w:sz w:val="20"/>
              </w:rPr>
              <w:t>90</w:t>
            </w:r>
          </w:p>
        </w:tc>
        <w:tc>
          <w:tcPr>
            <w:tcW w:w="3047" w:type="dxa"/>
          </w:tcPr>
          <w:p w14:paraId="399AA66B" w14:textId="77777777" w:rsidR="00BA6763" w:rsidRPr="0024489D" w:rsidRDefault="006F2B96" w:rsidP="00202B99">
            <w:pPr>
              <w:rPr>
                <w:sz w:val="20"/>
              </w:rPr>
            </w:pPr>
            <w:r w:rsidRPr="0024489D">
              <w:rPr>
                <w:sz w:val="20"/>
              </w:rPr>
              <w:t>Inducible by hypoxia in both cell lines</w:t>
            </w:r>
          </w:p>
        </w:tc>
      </w:tr>
      <w:tr w:rsidR="001E1E8A" w:rsidRPr="0024489D" w14:paraId="0FF23083" w14:textId="77777777" w:rsidTr="00202B99">
        <w:tc>
          <w:tcPr>
            <w:tcW w:w="1951" w:type="dxa"/>
          </w:tcPr>
          <w:p w14:paraId="7ED36BCB" w14:textId="77777777" w:rsidR="00BA6763" w:rsidRPr="0024489D" w:rsidRDefault="006A05D2" w:rsidP="00202B99">
            <w:pPr>
              <w:rPr>
                <w:sz w:val="20"/>
              </w:rPr>
            </w:pPr>
            <w:r w:rsidRPr="0024489D">
              <w:rPr>
                <w:sz w:val="20"/>
              </w:rPr>
              <w:t>Chi (2006)</w:t>
            </w:r>
          </w:p>
        </w:tc>
        <w:tc>
          <w:tcPr>
            <w:tcW w:w="1276" w:type="dxa"/>
          </w:tcPr>
          <w:p w14:paraId="0FDB573D" w14:textId="77777777" w:rsidR="00BA6763" w:rsidRPr="0024489D" w:rsidRDefault="00197AC0" w:rsidP="00202B99">
            <w:pPr>
              <w:rPr>
                <w:sz w:val="20"/>
              </w:rPr>
            </w:pPr>
            <w:r w:rsidRPr="0024489D">
              <w:rPr>
                <w:sz w:val="20"/>
              </w:rPr>
              <w:t>16417408</w:t>
            </w:r>
          </w:p>
        </w:tc>
        <w:tc>
          <w:tcPr>
            <w:tcW w:w="1843" w:type="dxa"/>
          </w:tcPr>
          <w:p w14:paraId="6CAE88D0" w14:textId="77777777" w:rsidR="00BA6763" w:rsidRPr="0024489D" w:rsidRDefault="00540733" w:rsidP="00202B99">
            <w:pPr>
              <w:rPr>
                <w:sz w:val="20"/>
              </w:rPr>
            </w:pPr>
            <w:r w:rsidRPr="0024489D">
              <w:rPr>
                <w:sz w:val="20"/>
              </w:rPr>
              <w:t>Epithelial cells</w:t>
            </w:r>
          </w:p>
        </w:tc>
        <w:tc>
          <w:tcPr>
            <w:tcW w:w="3543" w:type="dxa"/>
          </w:tcPr>
          <w:p w14:paraId="7EC3829A" w14:textId="77777777" w:rsidR="00BA6763" w:rsidRPr="0024489D" w:rsidRDefault="00F44610" w:rsidP="00202B99">
            <w:pPr>
              <w:rPr>
                <w:sz w:val="20"/>
              </w:rPr>
            </w:pPr>
            <w:r w:rsidRPr="0024489D">
              <w:rPr>
                <w:sz w:val="20"/>
              </w:rPr>
              <w:t>Human mammalian epithelial cells, renal proximal tubule epithelial cells</w:t>
            </w:r>
          </w:p>
        </w:tc>
        <w:tc>
          <w:tcPr>
            <w:tcW w:w="1843" w:type="dxa"/>
          </w:tcPr>
          <w:p w14:paraId="2D7655A4" w14:textId="77777777" w:rsidR="00BA6763" w:rsidRPr="0024489D" w:rsidRDefault="00F44610" w:rsidP="00202B99">
            <w:pPr>
              <w:rPr>
                <w:sz w:val="20"/>
              </w:rPr>
            </w:pPr>
            <w:r w:rsidRPr="0024489D">
              <w:rPr>
                <w:sz w:val="20"/>
              </w:rPr>
              <w:t>2%&amp;0.02%/ 1,3,6,12,24hrs</w:t>
            </w:r>
          </w:p>
        </w:tc>
        <w:tc>
          <w:tcPr>
            <w:tcW w:w="671" w:type="dxa"/>
          </w:tcPr>
          <w:p w14:paraId="2FC04C9F" w14:textId="77777777" w:rsidR="00BA6763" w:rsidRPr="0024489D" w:rsidRDefault="00197AC0" w:rsidP="00202B99">
            <w:pPr>
              <w:rPr>
                <w:sz w:val="20"/>
              </w:rPr>
            </w:pPr>
            <w:r w:rsidRPr="0024489D">
              <w:rPr>
                <w:sz w:val="20"/>
              </w:rPr>
              <w:t>119</w:t>
            </w:r>
          </w:p>
        </w:tc>
        <w:tc>
          <w:tcPr>
            <w:tcW w:w="3047" w:type="dxa"/>
          </w:tcPr>
          <w:p w14:paraId="7F4833A5" w14:textId="77777777" w:rsidR="00BA6763" w:rsidRPr="0024489D" w:rsidRDefault="00BA6763" w:rsidP="00202B99">
            <w:pPr>
              <w:rPr>
                <w:sz w:val="20"/>
              </w:rPr>
            </w:pPr>
          </w:p>
        </w:tc>
      </w:tr>
      <w:tr w:rsidR="001E1E8A" w:rsidRPr="0024489D" w14:paraId="27BA5A93" w14:textId="77777777" w:rsidTr="00202B99">
        <w:tc>
          <w:tcPr>
            <w:tcW w:w="1951" w:type="dxa"/>
          </w:tcPr>
          <w:p w14:paraId="593BD6E6" w14:textId="03B043F7" w:rsidR="00BA6763" w:rsidRPr="0024489D" w:rsidRDefault="00540733" w:rsidP="00202B99">
            <w:pPr>
              <w:rPr>
                <w:sz w:val="20"/>
              </w:rPr>
            </w:pPr>
            <w:r w:rsidRPr="0024489D">
              <w:rPr>
                <w:sz w:val="20"/>
              </w:rPr>
              <w:t>Wang (2005)</w:t>
            </w:r>
            <w:r w:rsidR="0024489D" w:rsidRPr="0024489D">
              <w:rPr>
                <w:sz w:val="20"/>
              </w:rPr>
              <w:t>*</w:t>
            </w:r>
          </w:p>
        </w:tc>
        <w:tc>
          <w:tcPr>
            <w:tcW w:w="1276" w:type="dxa"/>
          </w:tcPr>
          <w:p w14:paraId="67B01011" w14:textId="77777777" w:rsidR="00BA6763" w:rsidRPr="0024489D" w:rsidRDefault="00540733" w:rsidP="00202B99">
            <w:pPr>
              <w:rPr>
                <w:sz w:val="20"/>
              </w:rPr>
            </w:pPr>
            <w:r w:rsidRPr="0024489D">
              <w:rPr>
                <w:sz w:val="20"/>
              </w:rPr>
              <w:t>15833863</w:t>
            </w:r>
          </w:p>
        </w:tc>
        <w:tc>
          <w:tcPr>
            <w:tcW w:w="1843" w:type="dxa"/>
          </w:tcPr>
          <w:p w14:paraId="68654632" w14:textId="77777777" w:rsidR="00BA6763" w:rsidRPr="0024489D" w:rsidRDefault="00540733" w:rsidP="00202B99">
            <w:pPr>
              <w:rPr>
                <w:sz w:val="20"/>
              </w:rPr>
            </w:pPr>
            <w:r w:rsidRPr="0024489D">
              <w:rPr>
                <w:sz w:val="20"/>
              </w:rPr>
              <w:t>Embryonic kidney cells</w:t>
            </w:r>
          </w:p>
        </w:tc>
        <w:tc>
          <w:tcPr>
            <w:tcW w:w="3543" w:type="dxa"/>
          </w:tcPr>
          <w:p w14:paraId="1042ED32" w14:textId="77777777" w:rsidR="00BA6763" w:rsidRPr="0024489D" w:rsidRDefault="00540733" w:rsidP="00202B99">
            <w:pPr>
              <w:rPr>
                <w:sz w:val="20"/>
              </w:rPr>
            </w:pPr>
            <w:r w:rsidRPr="0024489D">
              <w:rPr>
                <w:sz w:val="20"/>
              </w:rPr>
              <w:t>HEK293T</w:t>
            </w:r>
          </w:p>
        </w:tc>
        <w:tc>
          <w:tcPr>
            <w:tcW w:w="1843" w:type="dxa"/>
          </w:tcPr>
          <w:p w14:paraId="72924265" w14:textId="77777777" w:rsidR="00BA6763" w:rsidRPr="0024489D" w:rsidRDefault="00540733" w:rsidP="00202B99">
            <w:pPr>
              <w:rPr>
                <w:sz w:val="20"/>
              </w:rPr>
            </w:pPr>
            <w:r w:rsidRPr="0024489D">
              <w:rPr>
                <w:sz w:val="20"/>
              </w:rPr>
              <w:t>1%/16hrs</w:t>
            </w:r>
          </w:p>
        </w:tc>
        <w:tc>
          <w:tcPr>
            <w:tcW w:w="671" w:type="dxa"/>
          </w:tcPr>
          <w:p w14:paraId="700A1579" w14:textId="77777777" w:rsidR="00BA6763" w:rsidRPr="0024489D" w:rsidRDefault="00540733" w:rsidP="00202B99">
            <w:pPr>
              <w:rPr>
                <w:sz w:val="20"/>
              </w:rPr>
            </w:pPr>
            <w:r w:rsidRPr="0024489D">
              <w:rPr>
                <w:sz w:val="20"/>
              </w:rPr>
              <w:t>56</w:t>
            </w:r>
          </w:p>
        </w:tc>
        <w:tc>
          <w:tcPr>
            <w:tcW w:w="3047" w:type="dxa"/>
          </w:tcPr>
          <w:p w14:paraId="4DE6BBAA" w14:textId="320ED94A" w:rsidR="00BA6763" w:rsidRPr="0024489D" w:rsidRDefault="00540733" w:rsidP="00952C55">
            <w:pPr>
              <w:rPr>
                <w:sz w:val="20"/>
              </w:rPr>
            </w:pPr>
            <w:r w:rsidRPr="0024489D">
              <w:rPr>
                <w:sz w:val="20"/>
              </w:rPr>
              <w:t xml:space="preserve">Inducible by hypoxia or </w:t>
            </w:r>
            <w:r w:rsidR="00952C55" w:rsidRPr="0024489D">
              <w:rPr>
                <w:sz w:val="20"/>
              </w:rPr>
              <w:t>by</w:t>
            </w:r>
            <w:r w:rsidR="009F3D63" w:rsidRPr="0024489D">
              <w:rPr>
                <w:sz w:val="20"/>
              </w:rPr>
              <w:t xml:space="preserve"> </w:t>
            </w:r>
            <w:r w:rsidRPr="0024489D">
              <w:rPr>
                <w:sz w:val="20"/>
              </w:rPr>
              <w:t>transfected with HIF 1α, HIF-1α mut, or HIF-2α</w:t>
            </w:r>
          </w:p>
        </w:tc>
      </w:tr>
      <w:tr w:rsidR="001E1E8A" w:rsidRPr="0024489D" w14:paraId="3C884A09" w14:textId="77777777" w:rsidTr="00202B99">
        <w:tc>
          <w:tcPr>
            <w:tcW w:w="1951" w:type="dxa"/>
          </w:tcPr>
          <w:p w14:paraId="33318FDF" w14:textId="1C2C00B9" w:rsidR="00540733" w:rsidRPr="0024489D" w:rsidRDefault="00540733" w:rsidP="00202B99">
            <w:pPr>
              <w:rPr>
                <w:sz w:val="20"/>
              </w:rPr>
            </w:pPr>
            <w:proofErr w:type="spellStart"/>
            <w:r w:rsidRPr="0024489D">
              <w:rPr>
                <w:sz w:val="20"/>
              </w:rPr>
              <w:t>Elvidge</w:t>
            </w:r>
            <w:proofErr w:type="spellEnd"/>
            <w:r w:rsidRPr="0024489D">
              <w:rPr>
                <w:sz w:val="20"/>
              </w:rPr>
              <w:t xml:space="preserve"> (2006)</w:t>
            </w:r>
            <w:r w:rsidR="0024489D" w:rsidRPr="0024489D">
              <w:rPr>
                <w:sz w:val="20"/>
              </w:rPr>
              <w:t>^</w:t>
            </w:r>
          </w:p>
          <w:p w14:paraId="0F692905" w14:textId="5F247034" w:rsidR="00BA6763" w:rsidRPr="0024489D" w:rsidRDefault="00540733" w:rsidP="00202B99">
            <w:pPr>
              <w:rPr>
                <w:sz w:val="20"/>
              </w:rPr>
            </w:pPr>
            <w:proofErr w:type="spellStart"/>
            <w:r w:rsidRPr="0024489D">
              <w:rPr>
                <w:sz w:val="20"/>
              </w:rPr>
              <w:t>Aprelikova</w:t>
            </w:r>
            <w:proofErr w:type="spellEnd"/>
            <w:r w:rsidR="00BE10B6" w:rsidRPr="0024489D">
              <w:rPr>
                <w:sz w:val="20"/>
              </w:rPr>
              <w:t xml:space="preserve"> </w:t>
            </w:r>
            <w:r w:rsidRPr="0024489D">
              <w:rPr>
                <w:sz w:val="20"/>
              </w:rPr>
              <w:t>(2006)</w:t>
            </w:r>
            <w:r w:rsidR="0024489D" w:rsidRPr="0024489D">
              <w:rPr>
                <w:sz w:val="20"/>
              </w:rPr>
              <w:t>^</w:t>
            </w:r>
          </w:p>
        </w:tc>
        <w:tc>
          <w:tcPr>
            <w:tcW w:w="1276" w:type="dxa"/>
          </w:tcPr>
          <w:p w14:paraId="50575179" w14:textId="77777777" w:rsidR="00540733" w:rsidRPr="0024489D" w:rsidRDefault="00540733" w:rsidP="00202B99">
            <w:pPr>
              <w:rPr>
                <w:sz w:val="20"/>
              </w:rPr>
            </w:pPr>
            <w:r w:rsidRPr="0024489D">
              <w:rPr>
                <w:sz w:val="20"/>
              </w:rPr>
              <w:t>16565084</w:t>
            </w:r>
          </w:p>
          <w:p w14:paraId="40DD72B0" w14:textId="77777777" w:rsidR="00BA6763" w:rsidRPr="0024489D" w:rsidRDefault="00540733" w:rsidP="00202B99">
            <w:pPr>
              <w:rPr>
                <w:sz w:val="20"/>
              </w:rPr>
            </w:pPr>
            <w:r w:rsidRPr="0024489D">
              <w:rPr>
                <w:sz w:val="20"/>
              </w:rPr>
              <w:t>16740701</w:t>
            </w:r>
          </w:p>
        </w:tc>
        <w:tc>
          <w:tcPr>
            <w:tcW w:w="1843" w:type="dxa"/>
          </w:tcPr>
          <w:p w14:paraId="0A859AB7" w14:textId="77777777" w:rsidR="00C15CB1" w:rsidRPr="0024489D" w:rsidRDefault="00540733" w:rsidP="00202B99">
            <w:pPr>
              <w:rPr>
                <w:sz w:val="20"/>
              </w:rPr>
            </w:pPr>
            <w:r w:rsidRPr="0024489D">
              <w:rPr>
                <w:sz w:val="20"/>
              </w:rPr>
              <w:t>Breast</w:t>
            </w:r>
          </w:p>
        </w:tc>
        <w:tc>
          <w:tcPr>
            <w:tcW w:w="3543" w:type="dxa"/>
          </w:tcPr>
          <w:p w14:paraId="428D0A9D" w14:textId="77777777" w:rsidR="00BA6763" w:rsidRPr="0024489D" w:rsidRDefault="00540733" w:rsidP="00202B99">
            <w:pPr>
              <w:rPr>
                <w:sz w:val="20"/>
              </w:rPr>
            </w:pPr>
            <w:r w:rsidRPr="0024489D">
              <w:rPr>
                <w:sz w:val="20"/>
              </w:rPr>
              <w:t>MCF7</w:t>
            </w:r>
          </w:p>
        </w:tc>
        <w:tc>
          <w:tcPr>
            <w:tcW w:w="1843" w:type="dxa"/>
          </w:tcPr>
          <w:p w14:paraId="37DD025A" w14:textId="77777777" w:rsidR="00540733" w:rsidRPr="0024489D" w:rsidRDefault="00540733" w:rsidP="00202B99">
            <w:pPr>
              <w:rPr>
                <w:sz w:val="20"/>
              </w:rPr>
            </w:pPr>
            <w:r w:rsidRPr="0024489D">
              <w:rPr>
                <w:sz w:val="20"/>
              </w:rPr>
              <w:t>0.5%/8hrs,</w:t>
            </w:r>
          </w:p>
          <w:p w14:paraId="34AFFDF4" w14:textId="77777777" w:rsidR="00BA6763" w:rsidRPr="0024489D" w:rsidRDefault="00540733" w:rsidP="00202B99">
            <w:pPr>
              <w:rPr>
                <w:sz w:val="20"/>
              </w:rPr>
            </w:pPr>
            <w:r w:rsidRPr="0024489D">
              <w:rPr>
                <w:sz w:val="20"/>
              </w:rPr>
              <w:t>1%/16hrs</w:t>
            </w:r>
          </w:p>
        </w:tc>
        <w:tc>
          <w:tcPr>
            <w:tcW w:w="671" w:type="dxa"/>
          </w:tcPr>
          <w:p w14:paraId="5EAE4983" w14:textId="77777777" w:rsidR="00BA6763" w:rsidRPr="0024489D" w:rsidRDefault="00540733" w:rsidP="00202B99">
            <w:pPr>
              <w:rPr>
                <w:sz w:val="20"/>
              </w:rPr>
            </w:pPr>
            <w:r w:rsidRPr="0024489D">
              <w:rPr>
                <w:sz w:val="20"/>
              </w:rPr>
              <w:t>84</w:t>
            </w:r>
          </w:p>
        </w:tc>
        <w:tc>
          <w:tcPr>
            <w:tcW w:w="3047" w:type="dxa"/>
          </w:tcPr>
          <w:p w14:paraId="5F47188E" w14:textId="77777777" w:rsidR="00540733" w:rsidRPr="0024489D" w:rsidRDefault="00540733" w:rsidP="00202B99">
            <w:pPr>
              <w:rPr>
                <w:sz w:val="20"/>
              </w:rPr>
            </w:pPr>
            <w:r w:rsidRPr="0024489D">
              <w:rPr>
                <w:sz w:val="20"/>
              </w:rPr>
              <w:t>Overlap between two gene lists</w:t>
            </w:r>
          </w:p>
          <w:p w14:paraId="4585E3FD" w14:textId="77777777" w:rsidR="00BA6763" w:rsidRPr="0024489D" w:rsidRDefault="00BA6763" w:rsidP="00202B99">
            <w:pPr>
              <w:rPr>
                <w:sz w:val="20"/>
              </w:rPr>
            </w:pPr>
          </w:p>
        </w:tc>
      </w:tr>
      <w:tr w:rsidR="00D95E8C" w:rsidRPr="0024489D" w14:paraId="0B5D2623" w14:textId="77777777" w:rsidTr="00202B99">
        <w:tc>
          <w:tcPr>
            <w:tcW w:w="1951" w:type="dxa"/>
          </w:tcPr>
          <w:p w14:paraId="538D0F0A" w14:textId="77777777" w:rsidR="00D95E8C" w:rsidRPr="0024489D" w:rsidRDefault="00E65D0C" w:rsidP="00202B99">
            <w:pPr>
              <w:rPr>
                <w:sz w:val="20"/>
              </w:rPr>
            </w:pPr>
            <w:r w:rsidRPr="0024489D">
              <w:rPr>
                <w:sz w:val="20"/>
              </w:rPr>
              <w:t>Fjeldbo (2016)</w:t>
            </w:r>
          </w:p>
        </w:tc>
        <w:tc>
          <w:tcPr>
            <w:tcW w:w="1276" w:type="dxa"/>
          </w:tcPr>
          <w:p w14:paraId="6586CF51" w14:textId="77777777" w:rsidR="00D95E8C" w:rsidRPr="0024489D" w:rsidRDefault="00E65D0C" w:rsidP="00202B99">
            <w:pPr>
              <w:rPr>
                <w:sz w:val="20"/>
              </w:rPr>
            </w:pPr>
            <w:r w:rsidRPr="0024489D">
              <w:rPr>
                <w:sz w:val="20"/>
              </w:rPr>
              <w:t>27012812</w:t>
            </w:r>
          </w:p>
        </w:tc>
        <w:tc>
          <w:tcPr>
            <w:tcW w:w="1843" w:type="dxa"/>
          </w:tcPr>
          <w:p w14:paraId="7FCC4AB6" w14:textId="77777777" w:rsidR="00D95E8C" w:rsidRPr="0024489D" w:rsidRDefault="00E65D0C" w:rsidP="00202B99">
            <w:pPr>
              <w:rPr>
                <w:sz w:val="20"/>
              </w:rPr>
            </w:pPr>
            <w:r w:rsidRPr="0024489D">
              <w:rPr>
                <w:sz w:val="20"/>
              </w:rPr>
              <w:t>Cervix</w:t>
            </w:r>
          </w:p>
        </w:tc>
        <w:tc>
          <w:tcPr>
            <w:tcW w:w="3543" w:type="dxa"/>
          </w:tcPr>
          <w:p w14:paraId="5B5B24B9" w14:textId="77777777" w:rsidR="00D95E8C" w:rsidRPr="0024489D" w:rsidRDefault="00E65D0C" w:rsidP="00202B99">
            <w:pPr>
              <w:rPr>
                <w:sz w:val="20"/>
              </w:rPr>
            </w:pPr>
            <w:r w:rsidRPr="0024489D">
              <w:rPr>
                <w:sz w:val="20"/>
              </w:rPr>
              <w:t>HeLa, SW756, C-33 A, C-4I, ME-180, HT-3, SiHa, CaSki</w:t>
            </w:r>
          </w:p>
        </w:tc>
        <w:tc>
          <w:tcPr>
            <w:tcW w:w="1843" w:type="dxa"/>
          </w:tcPr>
          <w:p w14:paraId="529CA9BE" w14:textId="77777777" w:rsidR="00D95E8C" w:rsidRPr="0024489D" w:rsidRDefault="00E65D0C" w:rsidP="00202B99">
            <w:pPr>
              <w:rPr>
                <w:sz w:val="20"/>
              </w:rPr>
            </w:pPr>
            <w:r w:rsidRPr="0024489D">
              <w:rPr>
                <w:sz w:val="20"/>
              </w:rPr>
              <w:t>0.2%/ 24hrs</w:t>
            </w:r>
          </w:p>
        </w:tc>
        <w:tc>
          <w:tcPr>
            <w:tcW w:w="671" w:type="dxa"/>
          </w:tcPr>
          <w:p w14:paraId="5F28C460" w14:textId="77777777" w:rsidR="00D95E8C" w:rsidRPr="0024489D" w:rsidRDefault="00E65D0C" w:rsidP="00202B99">
            <w:pPr>
              <w:rPr>
                <w:sz w:val="20"/>
              </w:rPr>
            </w:pPr>
            <w:r w:rsidRPr="0024489D">
              <w:rPr>
                <w:sz w:val="20"/>
              </w:rPr>
              <w:t>43</w:t>
            </w:r>
          </w:p>
        </w:tc>
        <w:tc>
          <w:tcPr>
            <w:tcW w:w="3047" w:type="dxa"/>
          </w:tcPr>
          <w:p w14:paraId="3A02755C" w14:textId="77777777" w:rsidR="00D95E8C" w:rsidRPr="0024489D" w:rsidRDefault="00E65D0C" w:rsidP="00202B99">
            <w:pPr>
              <w:rPr>
                <w:sz w:val="20"/>
              </w:rPr>
            </w:pPr>
            <w:r w:rsidRPr="0024489D">
              <w:rPr>
                <w:sz w:val="20"/>
              </w:rPr>
              <w:t>Inducible by hypoxia in ≥6 cell lines</w:t>
            </w:r>
          </w:p>
        </w:tc>
      </w:tr>
      <w:tr w:rsidR="00D95E8C" w:rsidRPr="0024489D" w14:paraId="31DAF566" w14:textId="77777777" w:rsidTr="00202B99">
        <w:tc>
          <w:tcPr>
            <w:tcW w:w="1951" w:type="dxa"/>
          </w:tcPr>
          <w:p w14:paraId="0F8CCCC8" w14:textId="77777777" w:rsidR="00D95E8C" w:rsidRPr="0024489D" w:rsidRDefault="00A23DC2" w:rsidP="00202B99">
            <w:pPr>
              <w:rPr>
                <w:sz w:val="20"/>
              </w:rPr>
            </w:pPr>
            <w:r w:rsidRPr="0024489D">
              <w:rPr>
                <w:sz w:val="20"/>
              </w:rPr>
              <w:t>Ragnum (2014)</w:t>
            </w:r>
          </w:p>
        </w:tc>
        <w:tc>
          <w:tcPr>
            <w:tcW w:w="1276" w:type="dxa"/>
          </w:tcPr>
          <w:p w14:paraId="2798D3BF" w14:textId="77777777" w:rsidR="00D95E8C" w:rsidRPr="0024489D" w:rsidRDefault="00A23DC2" w:rsidP="00202B99">
            <w:pPr>
              <w:rPr>
                <w:sz w:val="20"/>
              </w:rPr>
            </w:pPr>
            <w:r w:rsidRPr="0024489D">
              <w:rPr>
                <w:sz w:val="20"/>
              </w:rPr>
              <w:t>25461803</w:t>
            </w:r>
          </w:p>
        </w:tc>
        <w:tc>
          <w:tcPr>
            <w:tcW w:w="1843" w:type="dxa"/>
          </w:tcPr>
          <w:p w14:paraId="2D001DFB" w14:textId="77777777" w:rsidR="00D95E8C" w:rsidRPr="0024489D" w:rsidRDefault="00A23DC2" w:rsidP="00202B99">
            <w:pPr>
              <w:rPr>
                <w:sz w:val="20"/>
              </w:rPr>
            </w:pPr>
            <w:r w:rsidRPr="0024489D">
              <w:rPr>
                <w:sz w:val="20"/>
              </w:rPr>
              <w:t>Prostate</w:t>
            </w:r>
          </w:p>
        </w:tc>
        <w:tc>
          <w:tcPr>
            <w:tcW w:w="3543" w:type="dxa"/>
          </w:tcPr>
          <w:p w14:paraId="788AE69E" w14:textId="1368A542" w:rsidR="00D95E8C" w:rsidRPr="0024489D" w:rsidRDefault="00A23DC2" w:rsidP="00202B99">
            <w:pPr>
              <w:rPr>
                <w:sz w:val="20"/>
              </w:rPr>
            </w:pPr>
            <w:r w:rsidRPr="0024489D">
              <w:rPr>
                <w:sz w:val="20"/>
              </w:rPr>
              <w:t xml:space="preserve">39 primary </w:t>
            </w:r>
            <w:proofErr w:type="spellStart"/>
            <w:r w:rsidR="009F3D63" w:rsidRPr="0024489D">
              <w:rPr>
                <w:sz w:val="20"/>
              </w:rPr>
              <w:t>tumors</w:t>
            </w:r>
            <w:proofErr w:type="spellEnd"/>
          </w:p>
        </w:tc>
        <w:tc>
          <w:tcPr>
            <w:tcW w:w="1843" w:type="dxa"/>
          </w:tcPr>
          <w:p w14:paraId="03BE43B2" w14:textId="77777777" w:rsidR="00D95E8C" w:rsidRPr="0024489D" w:rsidRDefault="00D95E8C" w:rsidP="00202B99">
            <w:pPr>
              <w:rPr>
                <w:sz w:val="20"/>
              </w:rPr>
            </w:pPr>
          </w:p>
        </w:tc>
        <w:tc>
          <w:tcPr>
            <w:tcW w:w="671" w:type="dxa"/>
          </w:tcPr>
          <w:p w14:paraId="3537C6BA" w14:textId="77777777" w:rsidR="00D95E8C" w:rsidRPr="0024489D" w:rsidRDefault="00A23DC2" w:rsidP="00202B99">
            <w:pPr>
              <w:rPr>
                <w:sz w:val="20"/>
              </w:rPr>
            </w:pPr>
            <w:r w:rsidRPr="0024489D">
              <w:rPr>
                <w:sz w:val="20"/>
              </w:rPr>
              <w:t>32</w:t>
            </w:r>
          </w:p>
        </w:tc>
        <w:tc>
          <w:tcPr>
            <w:tcW w:w="3047" w:type="dxa"/>
          </w:tcPr>
          <w:p w14:paraId="37CF96DA" w14:textId="77777777" w:rsidR="00D95E8C" w:rsidRPr="0024489D" w:rsidRDefault="00A23DC2" w:rsidP="00202B99">
            <w:pPr>
              <w:rPr>
                <w:sz w:val="20"/>
              </w:rPr>
            </w:pPr>
            <w:r w:rsidRPr="0024489D">
              <w:rPr>
                <w:sz w:val="20"/>
              </w:rPr>
              <w:t>Genes correlated with pimonidazole staining</w:t>
            </w:r>
          </w:p>
        </w:tc>
      </w:tr>
      <w:tr w:rsidR="00D95E8C" w:rsidRPr="0024489D" w14:paraId="57FF9FF9" w14:textId="77777777" w:rsidTr="00202B99">
        <w:tc>
          <w:tcPr>
            <w:tcW w:w="1951" w:type="dxa"/>
          </w:tcPr>
          <w:p w14:paraId="3805197B" w14:textId="77777777" w:rsidR="00D95E8C" w:rsidRPr="0024489D" w:rsidRDefault="00AF7DC2" w:rsidP="00202B99">
            <w:pPr>
              <w:rPr>
                <w:sz w:val="20"/>
              </w:rPr>
            </w:pPr>
            <w:r w:rsidRPr="0024489D">
              <w:rPr>
                <w:sz w:val="20"/>
              </w:rPr>
              <w:t>Yang (2017)</w:t>
            </w:r>
          </w:p>
        </w:tc>
        <w:tc>
          <w:tcPr>
            <w:tcW w:w="1276" w:type="dxa"/>
          </w:tcPr>
          <w:p w14:paraId="36AF4BD7" w14:textId="77777777" w:rsidR="00D95E8C" w:rsidRPr="0024489D" w:rsidRDefault="00AF7DC2" w:rsidP="00202B99">
            <w:pPr>
              <w:rPr>
                <w:sz w:val="20"/>
              </w:rPr>
            </w:pPr>
            <w:r w:rsidRPr="0024489D">
              <w:rPr>
                <w:sz w:val="20"/>
              </w:rPr>
              <w:t>29423096</w:t>
            </w:r>
          </w:p>
        </w:tc>
        <w:tc>
          <w:tcPr>
            <w:tcW w:w="1843" w:type="dxa"/>
          </w:tcPr>
          <w:p w14:paraId="7DFD4DDE" w14:textId="77777777" w:rsidR="00D95E8C" w:rsidRPr="0024489D" w:rsidRDefault="00AF7DC2" w:rsidP="00202B99">
            <w:pPr>
              <w:rPr>
                <w:sz w:val="20"/>
              </w:rPr>
            </w:pPr>
            <w:r w:rsidRPr="0024489D">
              <w:rPr>
                <w:sz w:val="20"/>
              </w:rPr>
              <w:t>Sarcoma</w:t>
            </w:r>
          </w:p>
        </w:tc>
        <w:tc>
          <w:tcPr>
            <w:tcW w:w="3543" w:type="dxa"/>
          </w:tcPr>
          <w:p w14:paraId="79A14AE3" w14:textId="77777777" w:rsidR="00D95E8C" w:rsidRPr="0024489D" w:rsidRDefault="00AF7DC2" w:rsidP="00202B99">
            <w:pPr>
              <w:rPr>
                <w:sz w:val="20"/>
              </w:rPr>
            </w:pPr>
            <w:r w:rsidRPr="0024489D">
              <w:rPr>
                <w:sz w:val="20"/>
              </w:rPr>
              <w:t>93T449, HT1080, SKUT1, SNF96-2, SW684, SW872, SW982</w:t>
            </w:r>
          </w:p>
        </w:tc>
        <w:tc>
          <w:tcPr>
            <w:tcW w:w="1843" w:type="dxa"/>
          </w:tcPr>
          <w:p w14:paraId="3BC2CF71" w14:textId="77777777" w:rsidR="00D95E8C" w:rsidRPr="0024489D" w:rsidRDefault="00423EEA" w:rsidP="00202B99">
            <w:pPr>
              <w:rPr>
                <w:sz w:val="20"/>
              </w:rPr>
            </w:pPr>
            <w:r w:rsidRPr="0024489D">
              <w:rPr>
                <w:sz w:val="20"/>
              </w:rPr>
              <w:t>1%/24hrs</w:t>
            </w:r>
          </w:p>
        </w:tc>
        <w:tc>
          <w:tcPr>
            <w:tcW w:w="671" w:type="dxa"/>
          </w:tcPr>
          <w:p w14:paraId="3B9CE7F6" w14:textId="77777777" w:rsidR="00D95E8C" w:rsidRPr="0024489D" w:rsidRDefault="001E1E8A" w:rsidP="00202B99">
            <w:pPr>
              <w:rPr>
                <w:sz w:val="20"/>
              </w:rPr>
            </w:pPr>
            <w:r w:rsidRPr="0024489D">
              <w:rPr>
                <w:sz w:val="20"/>
              </w:rPr>
              <w:t>34</w:t>
            </w:r>
          </w:p>
        </w:tc>
        <w:tc>
          <w:tcPr>
            <w:tcW w:w="3047" w:type="dxa"/>
          </w:tcPr>
          <w:p w14:paraId="0D7B8DE7" w14:textId="77777777" w:rsidR="00D95E8C" w:rsidRPr="0024489D" w:rsidRDefault="00423EEA" w:rsidP="00202B99">
            <w:pPr>
              <w:rPr>
                <w:sz w:val="20"/>
              </w:rPr>
            </w:pPr>
            <w:r w:rsidRPr="0024489D">
              <w:rPr>
                <w:sz w:val="20"/>
              </w:rPr>
              <w:t>Inducible by hypoxia in all 7 lines</w:t>
            </w:r>
          </w:p>
        </w:tc>
      </w:tr>
      <w:tr w:rsidR="00D95E8C" w:rsidRPr="0024489D" w14:paraId="23258BB8" w14:textId="77777777" w:rsidTr="00202B99">
        <w:tc>
          <w:tcPr>
            <w:tcW w:w="1951" w:type="dxa"/>
          </w:tcPr>
          <w:p w14:paraId="04A8F11F" w14:textId="77777777" w:rsidR="00D95E8C" w:rsidRPr="0024489D" w:rsidRDefault="000B3821" w:rsidP="00202B99">
            <w:pPr>
              <w:rPr>
                <w:sz w:val="20"/>
              </w:rPr>
            </w:pPr>
            <w:r w:rsidRPr="0024489D">
              <w:rPr>
                <w:sz w:val="20"/>
              </w:rPr>
              <w:t>Hallmark Hypoxia</w:t>
            </w:r>
          </w:p>
        </w:tc>
        <w:tc>
          <w:tcPr>
            <w:tcW w:w="1276" w:type="dxa"/>
          </w:tcPr>
          <w:p w14:paraId="6036E7AF" w14:textId="77777777" w:rsidR="00D95E8C" w:rsidRPr="0024489D" w:rsidRDefault="00D95E8C" w:rsidP="00202B99">
            <w:pPr>
              <w:rPr>
                <w:sz w:val="20"/>
              </w:rPr>
            </w:pPr>
          </w:p>
        </w:tc>
        <w:tc>
          <w:tcPr>
            <w:tcW w:w="1843" w:type="dxa"/>
          </w:tcPr>
          <w:p w14:paraId="356311F8" w14:textId="77777777" w:rsidR="00D95E8C" w:rsidRPr="0024489D" w:rsidRDefault="000B3821" w:rsidP="00202B99">
            <w:pPr>
              <w:rPr>
                <w:sz w:val="20"/>
              </w:rPr>
            </w:pPr>
            <w:r w:rsidRPr="0024489D">
              <w:rPr>
                <w:sz w:val="20"/>
              </w:rPr>
              <w:t>Breast, non-small cell lung cancer, melanoma, Epithelial Cells</w:t>
            </w:r>
          </w:p>
        </w:tc>
        <w:tc>
          <w:tcPr>
            <w:tcW w:w="3543" w:type="dxa"/>
          </w:tcPr>
          <w:p w14:paraId="34B5386D" w14:textId="7092F234" w:rsidR="00D95E8C" w:rsidRPr="0024489D" w:rsidRDefault="00D95E8C" w:rsidP="00202B99">
            <w:pPr>
              <w:rPr>
                <w:sz w:val="20"/>
              </w:rPr>
            </w:pPr>
          </w:p>
        </w:tc>
        <w:tc>
          <w:tcPr>
            <w:tcW w:w="1843" w:type="dxa"/>
          </w:tcPr>
          <w:p w14:paraId="27428591" w14:textId="77777777" w:rsidR="00D95E8C" w:rsidRPr="0024489D" w:rsidRDefault="00D95E8C" w:rsidP="00202B99">
            <w:pPr>
              <w:rPr>
                <w:sz w:val="20"/>
              </w:rPr>
            </w:pPr>
          </w:p>
        </w:tc>
        <w:tc>
          <w:tcPr>
            <w:tcW w:w="671" w:type="dxa"/>
          </w:tcPr>
          <w:p w14:paraId="3E0AC898" w14:textId="77777777" w:rsidR="00D95E8C" w:rsidRPr="0024489D" w:rsidRDefault="000B3821" w:rsidP="00202B99">
            <w:pPr>
              <w:rPr>
                <w:sz w:val="20"/>
              </w:rPr>
            </w:pPr>
            <w:r w:rsidRPr="0024489D">
              <w:rPr>
                <w:sz w:val="20"/>
              </w:rPr>
              <w:t>200</w:t>
            </w:r>
          </w:p>
        </w:tc>
        <w:tc>
          <w:tcPr>
            <w:tcW w:w="3047" w:type="dxa"/>
          </w:tcPr>
          <w:p w14:paraId="3EBE3C8C" w14:textId="029B7EB4" w:rsidR="00D95E8C" w:rsidRPr="0024489D" w:rsidRDefault="00E347ED" w:rsidP="00202B99">
            <w:pPr>
              <w:rPr>
                <w:sz w:val="20"/>
              </w:rPr>
            </w:pPr>
            <w:r>
              <w:rPr>
                <w:sz w:val="20"/>
              </w:rPr>
              <w:t xml:space="preserve">Expert curation from </w:t>
            </w:r>
            <w:r w:rsidR="00F754DA" w:rsidRPr="0024489D">
              <w:rPr>
                <w:sz w:val="20"/>
              </w:rPr>
              <w:t>Molecular Signatures Database</w:t>
            </w:r>
          </w:p>
        </w:tc>
      </w:tr>
      <w:tr w:rsidR="00202B99" w:rsidRPr="0024489D" w14:paraId="7CF57FC0" w14:textId="77777777" w:rsidTr="00202B99">
        <w:tc>
          <w:tcPr>
            <w:tcW w:w="1951" w:type="dxa"/>
          </w:tcPr>
          <w:p w14:paraId="726DE8E8" w14:textId="77777777" w:rsidR="00202B99" w:rsidRPr="0024489D" w:rsidRDefault="00202B99" w:rsidP="00202B99">
            <w:pPr>
              <w:rPr>
                <w:sz w:val="20"/>
              </w:rPr>
            </w:pPr>
            <w:r w:rsidRPr="0024489D">
              <w:rPr>
                <w:sz w:val="20"/>
              </w:rPr>
              <w:t>Harris (2002)</w:t>
            </w:r>
          </w:p>
        </w:tc>
        <w:tc>
          <w:tcPr>
            <w:tcW w:w="1276" w:type="dxa"/>
          </w:tcPr>
          <w:p w14:paraId="7D8D0F07" w14:textId="77777777" w:rsidR="00202B99" w:rsidRPr="0024489D" w:rsidRDefault="00202B99" w:rsidP="00202B99">
            <w:pPr>
              <w:rPr>
                <w:sz w:val="20"/>
              </w:rPr>
            </w:pPr>
            <w:r w:rsidRPr="0024489D">
              <w:rPr>
                <w:sz w:val="20"/>
              </w:rPr>
              <w:t>11902584</w:t>
            </w:r>
          </w:p>
        </w:tc>
        <w:tc>
          <w:tcPr>
            <w:tcW w:w="1843" w:type="dxa"/>
          </w:tcPr>
          <w:p w14:paraId="27867E66" w14:textId="77777777" w:rsidR="00202B99" w:rsidRPr="0024489D" w:rsidRDefault="00202B99" w:rsidP="00202B99">
            <w:pPr>
              <w:rPr>
                <w:sz w:val="20"/>
              </w:rPr>
            </w:pPr>
          </w:p>
        </w:tc>
        <w:tc>
          <w:tcPr>
            <w:tcW w:w="3543" w:type="dxa"/>
          </w:tcPr>
          <w:p w14:paraId="6DABD675" w14:textId="77777777" w:rsidR="00202B99" w:rsidRPr="0024489D" w:rsidRDefault="00202B99" w:rsidP="00202B99">
            <w:pPr>
              <w:rPr>
                <w:sz w:val="20"/>
              </w:rPr>
            </w:pPr>
          </w:p>
        </w:tc>
        <w:tc>
          <w:tcPr>
            <w:tcW w:w="1843" w:type="dxa"/>
          </w:tcPr>
          <w:p w14:paraId="744F4AAD" w14:textId="77777777" w:rsidR="00202B99" w:rsidRPr="0024489D" w:rsidRDefault="00202B99" w:rsidP="00202B99">
            <w:pPr>
              <w:rPr>
                <w:sz w:val="20"/>
              </w:rPr>
            </w:pPr>
          </w:p>
        </w:tc>
        <w:tc>
          <w:tcPr>
            <w:tcW w:w="671" w:type="dxa"/>
          </w:tcPr>
          <w:p w14:paraId="20F0B893" w14:textId="67589491" w:rsidR="00202B99" w:rsidRPr="0024489D" w:rsidRDefault="00202B99" w:rsidP="00202B99">
            <w:pPr>
              <w:rPr>
                <w:sz w:val="20"/>
              </w:rPr>
            </w:pPr>
          </w:p>
        </w:tc>
        <w:tc>
          <w:tcPr>
            <w:tcW w:w="3047" w:type="dxa"/>
          </w:tcPr>
          <w:p w14:paraId="4DE59E44" w14:textId="77777777" w:rsidR="00202B99" w:rsidRPr="0024489D" w:rsidRDefault="00202B99" w:rsidP="00202B99">
            <w:pPr>
              <w:rPr>
                <w:sz w:val="20"/>
              </w:rPr>
            </w:pPr>
            <w:r w:rsidRPr="0024489D">
              <w:rPr>
                <w:sz w:val="20"/>
              </w:rPr>
              <w:t>Expert curation</w:t>
            </w:r>
          </w:p>
        </w:tc>
      </w:tr>
    </w:tbl>
    <w:p w14:paraId="6C1A24D5" w14:textId="77777777" w:rsidR="002C29F1" w:rsidRDefault="0024489D" w:rsidP="002C29F1">
      <w:pPr>
        <w:spacing w:line="240" w:lineRule="auto"/>
        <w:rPr>
          <w:sz w:val="20"/>
        </w:rPr>
      </w:pPr>
      <w:r w:rsidRPr="0024489D">
        <w:rPr>
          <w:sz w:val="20"/>
        </w:rPr>
        <w:t>*</w:t>
      </w:r>
      <w:r w:rsidR="0064004E">
        <w:rPr>
          <w:sz w:val="20"/>
        </w:rPr>
        <w:t xml:space="preserve">This single cell line study was included because additional HIF transfection experiment was performed to increase the confidence of finding. </w:t>
      </w:r>
    </w:p>
    <w:p w14:paraId="7132DBEA" w14:textId="208A8A36" w:rsidR="00FC18F4" w:rsidRDefault="0064004E" w:rsidP="002C29F1">
      <w:pPr>
        <w:spacing w:line="240" w:lineRule="auto"/>
        <w:rPr>
          <w:sz w:val="20"/>
        </w:rPr>
      </w:pPr>
      <w:r>
        <w:rPr>
          <w:sz w:val="20"/>
        </w:rPr>
        <w:t>^The two reports stud</w:t>
      </w:r>
      <w:r w:rsidR="002C29F1">
        <w:rPr>
          <w:sz w:val="20"/>
        </w:rPr>
        <w:t>ied the same cell line but on different O2 concentration of time points. Therefore the overlap of the two gene lists was used in this work.</w:t>
      </w:r>
      <w:r>
        <w:rPr>
          <w:sz w:val="20"/>
        </w:rPr>
        <w:t xml:space="preserve">  </w:t>
      </w:r>
    </w:p>
    <w:p w14:paraId="42C176B4" w14:textId="77777777" w:rsidR="0064004E" w:rsidRDefault="0064004E">
      <w:pPr>
        <w:rPr>
          <w:sz w:val="20"/>
        </w:rPr>
      </w:pPr>
    </w:p>
    <w:p w14:paraId="12F3BDBF" w14:textId="77777777" w:rsidR="0064004E" w:rsidRPr="0024489D" w:rsidRDefault="0064004E">
      <w:pPr>
        <w:rPr>
          <w:sz w:val="20"/>
        </w:rPr>
        <w:sectPr w:rsidR="0064004E" w:rsidRPr="0024489D" w:rsidSect="00D7185A">
          <w:pgSz w:w="16838" w:h="11906" w:orient="landscape"/>
          <w:pgMar w:top="1440" w:right="1440" w:bottom="1440" w:left="1440" w:header="709" w:footer="709" w:gutter="0"/>
          <w:cols w:space="708"/>
          <w:docGrid w:linePitch="360"/>
        </w:sectPr>
      </w:pPr>
    </w:p>
    <w:p w14:paraId="472B80E4" w14:textId="24A10460" w:rsidR="00182904" w:rsidRDefault="00827153">
      <w:bookmarkStart w:id="3" w:name="OLE_LINK3"/>
      <w:bookmarkStart w:id="4" w:name="OLE_LINK4"/>
      <w:r>
        <w:rPr>
          <w:b/>
        </w:rPr>
        <w:lastRenderedPageBreak/>
        <w:t>Supplementary Table S</w:t>
      </w:r>
      <w:r w:rsidR="00182904">
        <w:rPr>
          <w:b/>
        </w:rPr>
        <w:t>2</w:t>
      </w:r>
      <w:r w:rsidRPr="00827153">
        <w:t xml:space="preserve"> Details of the </w:t>
      </w:r>
      <w:r w:rsidR="001A7822">
        <w:t>5</w:t>
      </w:r>
      <w:r w:rsidR="00255C5D">
        <w:t>2</w:t>
      </w:r>
      <w:r w:rsidR="001A7822">
        <w:t xml:space="preserve"> core hypoxia genes</w:t>
      </w:r>
      <w:r w:rsidR="00B10E2B">
        <w:t xml:space="preserve">. </w:t>
      </w:r>
      <w:r w:rsidR="005955E6">
        <w:t>Frequency denotes the number of times a gene appears in 12 founder gene s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094"/>
        <w:gridCol w:w="5440"/>
        <w:gridCol w:w="1153"/>
      </w:tblGrid>
      <w:tr w:rsidR="001A7822" w:rsidRPr="001A7822" w14:paraId="34C5676C" w14:textId="77777777" w:rsidTr="005800AA">
        <w:trPr>
          <w:trHeight w:val="300"/>
        </w:trPr>
        <w:tc>
          <w:tcPr>
            <w:tcW w:w="960" w:type="dxa"/>
            <w:tcBorders>
              <w:top w:val="single" w:sz="4" w:space="0" w:color="auto"/>
              <w:bottom w:val="single" w:sz="4" w:space="0" w:color="auto"/>
            </w:tcBorders>
            <w:noWrap/>
            <w:hideMark/>
          </w:tcPr>
          <w:bookmarkEnd w:id="3"/>
          <w:bookmarkEnd w:id="4"/>
          <w:p w14:paraId="6AFC7F6B" w14:textId="77777777" w:rsidR="001A7822" w:rsidRPr="0001657C" w:rsidRDefault="001A7822">
            <w:r w:rsidRPr="0001657C">
              <w:t>SYMBOL</w:t>
            </w:r>
          </w:p>
        </w:tc>
        <w:tc>
          <w:tcPr>
            <w:tcW w:w="960" w:type="dxa"/>
            <w:tcBorders>
              <w:top w:val="single" w:sz="4" w:space="0" w:color="auto"/>
              <w:bottom w:val="single" w:sz="4" w:space="0" w:color="auto"/>
            </w:tcBorders>
            <w:noWrap/>
            <w:hideMark/>
          </w:tcPr>
          <w:p w14:paraId="73B12ED8" w14:textId="77777777" w:rsidR="001A7822" w:rsidRPr="0001657C" w:rsidRDefault="001A7822">
            <w:r w:rsidRPr="0001657C">
              <w:t>ENTREZID</w:t>
            </w:r>
          </w:p>
        </w:tc>
        <w:tc>
          <w:tcPr>
            <w:tcW w:w="5440" w:type="dxa"/>
            <w:tcBorders>
              <w:top w:val="single" w:sz="4" w:space="0" w:color="auto"/>
              <w:bottom w:val="single" w:sz="4" w:space="0" w:color="auto"/>
            </w:tcBorders>
            <w:noWrap/>
            <w:hideMark/>
          </w:tcPr>
          <w:p w14:paraId="6F5F01C9" w14:textId="77777777" w:rsidR="001A7822" w:rsidRPr="0001657C" w:rsidRDefault="001A7822">
            <w:r w:rsidRPr="0001657C">
              <w:t>GENENAME</w:t>
            </w:r>
          </w:p>
        </w:tc>
        <w:tc>
          <w:tcPr>
            <w:tcW w:w="967" w:type="dxa"/>
            <w:tcBorders>
              <w:top w:val="single" w:sz="4" w:space="0" w:color="auto"/>
              <w:bottom w:val="single" w:sz="4" w:space="0" w:color="auto"/>
            </w:tcBorders>
            <w:noWrap/>
            <w:hideMark/>
          </w:tcPr>
          <w:p w14:paraId="2AD47CD3" w14:textId="77777777" w:rsidR="001A7822" w:rsidRPr="0001657C" w:rsidRDefault="001A7822">
            <w:r w:rsidRPr="0001657C">
              <w:t>Frequency</w:t>
            </w:r>
          </w:p>
        </w:tc>
      </w:tr>
      <w:tr w:rsidR="001A7822" w:rsidRPr="001A7822" w14:paraId="162ABDF5" w14:textId="77777777" w:rsidTr="005800AA">
        <w:trPr>
          <w:trHeight w:val="300"/>
        </w:trPr>
        <w:tc>
          <w:tcPr>
            <w:tcW w:w="960" w:type="dxa"/>
            <w:tcBorders>
              <w:top w:val="single" w:sz="4" w:space="0" w:color="auto"/>
            </w:tcBorders>
            <w:noWrap/>
            <w:hideMark/>
          </w:tcPr>
          <w:p w14:paraId="141D59A0" w14:textId="77777777" w:rsidR="001A7822" w:rsidRPr="0001657C" w:rsidRDefault="001A7822">
            <w:r w:rsidRPr="0001657C">
              <w:t>BNIP3L</w:t>
            </w:r>
          </w:p>
        </w:tc>
        <w:tc>
          <w:tcPr>
            <w:tcW w:w="960" w:type="dxa"/>
            <w:tcBorders>
              <w:top w:val="single" w:sz="4" w:space="0" w:color="auto"/>
            </w:tcBorders>
            <w:noWrap/>
            <w:hideMark/>
          </w:tcPr>
          <w:p w14:paraId="45041C3A" w14:textId="77777777" w:rsidR="001A7822" w:rsidRPr="0001657C" w:rsidRDefault="001A7822" w:rsidP="001A7822">
            <w:r w:rsidRPr="0001657C">
              <w:t>665</w:t>
            </w:r>
          </w:p>
        </w:tc>
        <w:tc>
          <w:tcPr>
            <w:tcW w:w="5440" w:type="dxa"/>
            <w:tcBorders>
              <w:top w:val="single" w:sz="4" w:space="0" w:color="auto"/>
            </w:tcBorders>
            <w:noWrap/>
            <w:hideMark/>
          </w:tcPr>
          <w:p w14:paraId="49BBB363" w14:textId="77777777" w:rsidR="001A7822" w:rsidRPr="0001657C" w:rsidRDefault="001A7822">
            <w:r w:rsidRPr="0001657C">
              <w:t>BCL2 interacting protein 3 like</w:t>
            </w:r>
          </w:p>
        </w:tc>
        <w:tc>
          <w:tcPr>
            <w:tcW w:w="967" w:type="dxa"/>
            <w:tcBorders>
              <w:top w:val="single" w:sz="4" w:space="0" w:color="auto"/>
            </w:tcBorders>
            <w:noWrap/>
            <w:hideMark/>
          </w:tcPr>
          <w:p w14:paraId="40DDC065" w14:textId="77777777" w:rsidR="001A7822" w:rsidRPr="0001657C" w:rsidRDefault="001A7822" w:rsidP="001A7822">
            <w:r w:rsidRPr="0001657C">
              <w:t>10</w:t>
            </w:r>
          </w:p>
        </w:tc>
      </w:tr>
      <w:tr w:rsidR="001A7822" w:rsidRPr="001A7822" w14:paraId="531F2258" w14:textId="77777777" w:rsidTr="005800AA">
        <w:trPr>
          <w:trHeight w:val="300"/>
        </w:trPr>
        <w:tc>
          <w:tcPr>
            <w:tcW w:w="960" w:type="dxa"/>
            <w:noWrap/>
            <w:hideMark/>
          </w:tcPr>
          <w:p w14:paraId="00C61CA0" w14:textId="77777777" w:rsidR="001A7822" w:rsidRPr="0001657C" w:rsidRDefault="001A7822">
            <w:r w:rsidRPr="0001657C">
              <w:t>FAM162A</w:t>
            </w:r>
          </w:p>
        </w:tc>
        <w:tc>
          <w:tcPr>
            <w:tcW w:w="960" w:type="dxa"/>
            <w:noWrap/>
            <w:hideMark/>
          </w:tcPr>
          <w:p w14:paraId="4B44D794" w14:textId="77777777" w:rsidR="001A7822" w:rsidRPr="0001657C" w:rsidRDefault="001A7822" w:rsidP="001A7822">
            <w:r w:rsidRPr="0001657C">
              <w:t>26355</w:t>
            </w:r>
          </w:p>
        </w:tc>
        <w:tc>
          <w:tcPr>
            <w:tcW w:w="5440" w:type="dxa"/>
            <w:noWrap/>
            <w:hideMark/>
          </w:tcPr>
          <w:p w14:paraId="2B0F1E1D" w14:textId="77777777" w:rsidR="001A7822" w:rsidRPr="0001657C" w:rsidRDefault="001A7822">
            <w:r w:rsidRPr="0001657C">
              <w:t>family with sequence similarity 162 member A</w:t>
            </w:r>
          </w:p>
        </w:tc>
        <w:tc>
          <w:tcPr>
            <w:tcW w:w="967" w:type="dxa"/>
            <w:noWrap/>
            <w:hideMark/>
          </w:tcPr>
          <w:p w14:paraId="7E02F933" w14:textId="77777777" w:rsidR="001A7822" w:rsidRPr="0001657C" w:rsidRDefault="001A7822" w:rsidP="001A7822">
            <w:r w:rsidRPr="0001657C">
              <w:t>10</w:t>
            </w:r>
          </w:p>
        </w:tc>
      </w:tr>
      <w:tr w:rsidR="001A7822" w:rsidRPr="001A7822" w14:paraId="0FE78BC2" w14:textId="77777777" w:rsidTr="005800AA">
        <w:trPr>
          <w:trHeight w:val="300"/>
        </w:trPr>
        <w:tc>
          <w:tcPr>
            <w:tcW w:w="960" w:type="dxa"/>
            <w:noWrap/>
            <w:hideMark/>
          </w:tcPr>
          <w:p w14:paraId="6C757DE1" w14:textId="77777777" w:rsidR="001A7822" w:rsidRPr="0001657C" w:rsidRDefault="001A7822">
            <w:r w:rsidRPr="0001657C">
              <w:t>P4HA1</w:t>
            </w:r>
          </w:p>
        </w:tc>
        <w:tc>
          <w:tcPr>
            <w:tcW w:w="960" w:type="dxa"/>
            <w:noWrap/>
            <w:hideMark/>
          </w:tcPr>
          <w:p w14:paraId="726B20DD" w14:textId="77777777" w:rsidR="001A7822" w:rsidRPr="0001657C" w:rsidRDefault="001A7822" w:rsidP="001A7822">
            <w:r w:rsidRPr="0001657C">
              <w:t>5033</w:t>
            </w:r>
          </w:p>
        </w:tc>
        <w:tc>
          <w:tcPr>
            <w:tcW w:w="5440" w:type="dxa"/>
            <w:noWrap/>
            <w:hideMark/>
          </w:tcPr>
          <w:p w14:paraId="12D8AF81" w14:textId="77777777" w:rsidR="001A7822" w:rsidRPr="0001657C" w:rsidRDefault="001A7822">
            <w:r w:rsidRPr="0001657C">
              <w:t>prolyl 4-hydroxylase subunit alpha 1</w:t>
            </w:r>
          </w:p>
        </w:tc>
        <w:tc>
          <w:tcPr>
            <w:tcW w:w="967" w:type="dxa"/>
            <w:noWrap/>
            <w:hideMark/>
          </w:tcPr>
          <w:p w14:paraId="1DD1AD06" w14:textId="77777777" w:rsidR="001A7822" w:rsidRPr="0001657C" w:rsidRDefault="001A7822" w:rsidP="001A7822">
            <w:r w:rsidRPr="0001657C">
              <w:t>10</w:t>
            </w:r>
          </w:p>
        </w:tc>
      </w:tr>
      <w:tr w:rsidR="001A7822" w:rsidRPr="001A7822" w14:paraId="62D60831" w14:textId="77777777" w:rsidTr="005800AA">
        <w:trPr>
          <w:trHeight w:val="300"/>
        </w:trPr>
        <w:tc>
          <w:tcPr>
            <w:tcW w:w="960" w:type="dxa"/>
            <w:noWrap/>
            <w:hideMark/>
          </w:tcPr>
          <w:p w14:paraId="40E95D61" w14:textId="77777777" w:rsidR="001A7822" w:rsidRPr="0001657C" w:rsidRDefault="001A7822">
            <w:r w:rsidRPr="0001657C">
              <w:t>BHLHE40</w:t>
            </w:r>
          </w:p>
        </w:tc>
        <w:tc>
          <w:tcPr>
            <w:tcW w:w="960" w:type="dxa"/>
            <w:noWrap/>
            <w:hideMark/>
          </w:tcPr>
          <w:p w14:paraId="53B02C27" w14:textId="77777777" w:rsidR="001A7822" w:rsidRPr="0001657C" w:rsidRDefault="001A7822" w:rsidP="001A7822">
            <w:r w:rsidRPr="0001657C">
              <w:t>8553</w:t>
            </w:r>
          </w:p>
        </w:tc>
        <w:tc>
          <w:tcPr>
            <w:tcW w:w="5440" w:type="dxa"/>
            <w:noWrap/>
            <w:hideMark/>
          </w:tcPr>
          <w:p w14:paraId="289AACCF" w14:textId="77777777" w:rsidR="001A7822" w:rsidRPr="0001657C" w:rsidRDefault="001A7822">
            <w:r w:rsidRPr="0001657C">
              <w:t>basic helix-loop-helix family member e40</w:t>
            </w:r>
          </w:p>
        </w:tc>
        <w:tc>
          <w:tcPr>
            <w:tcW w:w="967" w:type="dxa"/>
            <w:noWrap/>
            <w:hideMark/>
          </w:tcPr>
          <w:p w14:paraId="50E45678" w14:textId="77777777" w:rsidR="001A7822" w:rsidRPr="0001657C" w:rsidRDefault="001A7822" w:rsidP="001A7822">
            <w:r w:rsidRPr="0001657C">
              <w:t>9</w:t>
            </w:r>
          </w:p>
        </w:tc>
      </w:tr>
      <w:tr w:rsidR="001A7822" w:rsidRPr="001A7822" w14:paraId="0C5842CE" w14:textId="77777777" w:rsidTr="005800AA">
        <w:trPr>
          <w:trHeight w:val="300"/>
        </w:trPr>
        <w:tc>
          <w:tcPr>
            <w:tcW w:w="960" w:type="dxa"/>
            <w:noWrap/>
            <w:hideMark/>
          </w:tcPr>
          <w:p w14:paraId="48052E65" w14:textId="77777777" w:rsidR="001A7822" w:rsidRPr="0001657C" w:rsidRDefault="001A7822">
            <w:r w:rsidRPr="0001657C">
              <w:t>BNIP3</w:t>
            </w:r>
          </w:p>
        </w:tc>
        <w:tc>
          <w:tcPr>
            <w:tcW w:w="960" w:type="dxa"/>
            <w:noWrap/>
            <w:hideMark/>
          </w:tcPr>
          <w:p w14:paraId="09D1B66E" w14:textId="77777777" w:rsidR="001A7822" w:rsidRPr="0001657C" w:rsidRDefault="001A7822" w:rsidP="001A7822">
            <w:r w:rsidRPr="0001657C">
              <w:t>664</w:t>
            </w:r>
          </w:p>
        </w:tc>
        <w:tc>
          <w:tcPr>
            <w:tcW w:w="5440" w:type="dxa"/>
            <w:noWrap/>
            <w:hideMark/>
          </w:tcPr>
          <w:p w14:paraId="4D50565A" w14:textId="77777777" w:rsidR="001A7822" w:rsidRPr="0001657C" w:rsidRDefault="001A7822">
            <w:r w:rsidRPr="0001657C">
              <w:t>BCL2 interacting protein 3</w:t>
            </w:r>
          </w:p>
        </w:tc>
        <w:tc>
          <w:tcPr>
            <w:tcW w:w="967" w:type="dxa"/>
            <w:noWrap/>
            <w:hideMark/>
          </w:tcPr>
          <w:p w14:paraId="1E0DA3F9" w14:textId="77777777" w:rsidR="001A7822" w:rsidRPr="0001657C" w:rsidRDefault="001A7822" w:rsidP="001A7822">
            <w:r w:rsidRPr="0001657C">
              <w:t>9</w:t>
            </w:r>
          </w:p>
        </w:tc>
      </w:tr>
      <w:tr w:rsidR="001A7822" w:rsidRPr="001A7822" w14:paraId="05B57972" w14:textId="77777777" w:rsidTr="005800AA">
        <w:trPr>
          <w:trHeight w:val="300"/>
        </w:trPr>
        <w:tc>
          <w:tcPr>
            <w:tcW w:w="960" w:type="dxa"/>
            <w:noWrap/>
            <w:hideMark/>
          </w:tcPr>
          <w:p w14:paraId="310786EB" w14:textId="77777777" w:rsidR="001A7822" w:rsidRPr="0001657C" w:rsidRDefault="001A7822">
            <w:r w:rsidRPr="0001657C">
              <w:t>NDRG1</w:t>
            </w:r>
          </w:p>
        </w:tc>
        <w:tc>
          <w:tcPr>
            <w:tcW w:w="960" w:type="dxa"/>
            <w:noWrap/>
            <w:hideMark/>
          </w:tcPr>
          <w:p w14:paraId="08CFB40D" w14:textId="77777777" w:rsidR="001A7822" w:rsidRPr="0001657C" w:rsidRDefault="001A7822" w:rsidP="001A7822">
            <w:r w:rsidRPr="0001657C">
              <w:t>10397</w:t>
            </w:r>
          </w:p>
        </w:tc>
        <w:tc>
          <w:tcPr>
            <w:tcW w:w="5440" w:type="dxa"/>
            <w:noWrap/>
            <w:hideMark/>
          </w:tcPr>
          <w:p w14:paraId="233AFF90" w14:textId="77777777" w:rsidR="001A7822" w:rsidRPr="0001657C" w:rsidRDefault="001A7822">
            <w:r w:rsidRPr="0001657C">
              <w:t>N-myc downstream regulated 1</w:t>
            </w:r>
          </w:p>
        </w:tc>
        <w:tc>
          <w:tcPr>
            <w:tcW w:w="967" w:type="dxa"/>
            <w:noWrap/>
            <w:hideMark/>
          </w:tcPr>
          <w:p w14:paraId="296AEA91" w14:textId="77777777" w:rsidR="001A7822" w:rsidRPr="0001657C" w:rsidRDefault="001A7822" w:rsidP="001A7822">
            <w:r w:rsidRPr="0001657C">
              <w:t>9</w:t>
            </w:r>
          </w:p>
        </w:tc>
      </w:tr>
      <w:tr w:rsidR="001A7822" w:rsidRPr="001A7822" w14:paraId="17BBD583" w14:textId="77777777" w:rsidTr="005800AA">
        <w:trPr>
          <w:trHeight w:val="300"/>
        </w:trPr>
        <w:tc>
          <w:tcPr>
            <w:tcW w:w="960" w:type="dxa"/>
            <w:noWrap/>
            <w:hideMark/>
          </w:tcPr>
          <w:p w14:paraId="1E00C9CE" w14:textId="77777777" w:rsidR="001A7822" w:rsidRPr="0001657C" w:rsidRDefault="001A7822">
            <w:r w:rsidRPr="0001657C">
              <w:t>P4HA2</w:t>
            </w:r>
          </w:p>
        </w:tc>
        <w:tc>
          <w:tcPr>
            <w:tcW w:w="960" w:type="dxa"/>
            <w:noWrap/>
            <w:hideMark/>
          </w:tcPr>
          <w:p w14:paraId="1F4AB0F1" w14:textId="77777777" w:rsidR="001A7822" w:rsidRPr="0001657C" w:rsidRDefault="001A7822" w:rsidP="001A7822">
            <w:r w:rsidRPr="0001657C">
              <w:t>8974</w:t>
            </w:r>
          </w:p>
        </w:tc>
        <w:tc>
          <w:tcPr>
            <w:tcW w:w="5440" w:type="dxa"/>
            <w:noWrap/>
            <w:hideMark/>
          </w:tcPr>
          <w:p w14:paraId="0F72BD82" w14:textId="77777777" w:rsidR="001A7822" w:rsidRPr="0001657C" w:rsidRDefault="001A7822">
            <w:r w:rsidRPr="0001657C">
              <w:t>prolyl 4-hydroxylase subunit alpha 2</w:t>
            </w:r>
          </w:p>
        </w:tc>
        <w:tc>
          <w:tcPr>
            <w:tcW w:w="967" w:type="dxa"/>
            <w:noWrap/>
            <w:hideMark/>
          </w:tcPr>
          <w:p w14:paraId="3FDCE14B" w14:textId="77777777" w:rsidR="001A7822" w:rsidRPr="0001657C" w:rsidRDefault="001A7822" w:rsidP="001A7822">
            <w:r w:rsidRPr="0001657C">
              <w:t>9</w:t>
            </w:r>
          </w:p>
        </w:tc>
      </w:tr>
      <w:tr w:rsidR="001A7822" w:rsidRPr="001A7822" w14:paraId="628D4C77" w14:textId="77777777" w:rsidTr="005800AA">
        <w:trPr>
          <w:trHeight w:val="300"/>
        </w:trPr>
        <w:tc>
          <w:tcPr>
            <w:tcW w:w="960" w:type="dxa"/>
            <w:noWrap/>
            <w:hideMark/>
          </w:tcPr>
          <w:p w14:paraId="1BFABF36" w14:textId="77777777" w:rsidR="001A7822" w:rsidRPr="0001657C" w:rsidRDefault="001A7822">
            <w:r w:rsidRPr="0001657C">
              <w:t>PGK1</w:t>
            </w:r>
          </w:p>
        </w:tc>
        <w:tc>
          <w:tcPr>
            <w:tcW w:w="960" w:type="dxa"/>
            <w:noWrap/>
            <w:hideMark/>
          </w:tcPr>
          <w:p w14:paraId="7D862C11" w14:textId="77777777" w:rsidR="001A7822" w:rsidRPr="0001657C" w:rsidRDefault="001A7822" w:rsidP="001A7822">
            <w:r w:rsidRPr="0001657C">
              <w:t>5230</w:t>
            </w:r>
          </w:p>
        </w:tc>
        <w:tc>
          <w:tcPr>
            <w:tcW w:w="5440" w:type="dxa"/>
            <w:noWrap/>
            <w:hideMark/>
          </w:tcPr>
          <w:p w14:paraId="1F5583E2" w14:textId="77777777" w:rsidR="001A7822" w:rsidRPr="0001657C" w:rsidRDefault="001A7822">
            <w:r w:rsidRPr="0001657C">
              <w:t>phosphoglycerate kinase 1</w:t>
            </w:r>
          </w:p>
        </w:tc>
        <w:tc>
          <w:tcPr>
            <w:tcW w:w="967" w:type="dxa"/>
            <w:noWrap/>
            <w:hideMark/>
          </w:tcPr>
          <w:p w14:paraId="2EB14ABF" w14:textId="77777777" w:rsidR="001A7822" w:rsidRPr="0001657C" w:rsidRDefault="001A7822" w:rsidP="001A7822">
            <w:r w:rsidRPr="0001657C">
              <w:t>9</w:t>
            </w:r>
          </w:p>
        </w:tc>
      </w:tr>
      <w:tr w:rsidR="001A7822" w:rsidRPr="001A7822" w14:paraId="6DF28521" w14:textId="77777777" w:rsidTr="005800AA">
        <w:trPr>
          <w:trHeight w:val="300"/>
        </w:trPr>
        <w:tc>
          <w:tcPr>
            <w:tcW w:w="960" w:type="dxa"/>
            <w:noWrap/>
            <w:hideMark/>
          </w:tcPr>
          <w:p w14:paraId="61BB4B38" w14:textId="77777777" w:rsidR="001A7822" w:rsidRPr="0001657C" w:rsidRDefault="001A7822">
            <w:r w:rsidRPr="0001657C">
              <w:t>ADM</w:t>
            </w:r>
          </w:p>
        </w:tc>
        <w:tc>
          <w:tcPr>
            <w:tcW w:w="960" w:type="dxa"/>
            <w:noWrap/>
            <w:hideMark/>
          </w:tcPr>
          <w:p w14:paraId="694182F3" w14:textId="77777777" w:rsidR="001A7822" w:rsidRPr="0001657C" w:rsidRDefault="001A7822" w:rsidP="001A7822">
            <w:r w:rsidRPr="0001657C">
              <w:t>133</w:t>
            </w:r>
          </w:p>
        </w:tc>
        <w:tc>
          <w:tcPr>
            <w:tcW w:w="5440" w:type="dxa"/>
            <w:noWrap/>
            <w:hideMark/>
          </w:tcPr>
          <w:p w14:paraId="11499BCB" w14:textId="77777777" w:rsidR="001A7822" w:rsidRPr="0001657C" w:rsidRDefault="001A7822">
            <w:r w:rsidRPr="0001657C">
              <w:t>adrenomedullin</w:t>
            </w:r>
          </w:p>
        </w:tc>
        <w:tc>
          <w:tcPr>
            <w:tcW w:w="967" w:type="dxa"/>
            <w:noWrap/>
            <w:hideMark/>
          </w:tcPr>
          <w:p w14:paraId="4FEA635B" w14:textId="77777777" w:rsidR="001A7822" w:rsidRPr="0001657C" w:rsidRDefault="001A7822" w:rsidP="001A7822">
            <w:r w:rsidRPr="0001657C">
              <w:t>8</w:t>
            </w:r>
          </w:p>
        </w:tc>
      </w:tr>
      <w:tr w:rsidR="001A7822" w:rsidRPr="001A7822" w14:paraId="6C22456A" w14:textId="77777777" w:rsidTr="005800AA">
        <w:trPr>
          <w:trHeight w:val="300"/>
        </w:trPr>
        <w:tc>
          <w:tcPr>
            <w:tcW w:w="960" w:type="dxa"/>
            <w:noWrap/>
            <w:hideMark/>
          </w:tcPr>
          <w:p w14:paraId="0BEA327C" w14:textId="77777777" w:rsidR="001A7822" w:rsidRPr="0001657C" w:rsidRDefault="001A7822">
            <w:r w:rsidRPr="0001657C">
              <w:t>ALDOC</w:t>
            </w:r>
          </w:p>
        </w:tc>
        <w:tc>
          <w:tcPr>
            <w:tcW w:w="960" w:type="dxa"/>
            <w:noWrap/>
            <w:hideMark/>
          </w:tcPr>
          <w:p w14:paraId="329F7D50" w14:textId="77777777" w:rsidR="001A7822" w:rsidRPr="0001657C" w:rsidRDefault="001A7822" w:rsidP="001A7822">
            <w:r w:rsidRPr="0001657C">
              <w:t>230</w:t>
            </w:r>
          </w:p>
        </w:tc>
        <w:tc>
          <w:tcPr>
            <w:tcW w:w="5440" w:type="dxa"/>
            <w:noWrap/>
            <w:hideMark/>
          </w:tcPr>
          <w:p w14:paraId="2B973DBB" w14:textId="77777777" w:rsidR="001A7822" w:rsidRPr="0001657C" w:rsidRDefault="001A7822">
            <w:r w:rsidRPr="0001657C">
              <w:t>aldolase, fructose-bisphosphate C</w:t>
            </w:r>
          </w:p>
        </w:tc>
        <w:tc>
          <w:tcPr>
            <w:tcW w:w="967" w:type="dxa"/>
            <w:noWrap/>
            <w:hideMark/>
          </w:tcPr>
          <w:p w14:paraId="6427F657" w14:textId="77777777" w:rsidR="001A7822" w:rsidRPr="0001657C" w:rsidRDefault="001A7822" w:rsidP="001A7822">
            <w:r w:rsidRPr="0001657C">
              <w:t>8</w:t>
            </w:r>
          </w:p>
        </w:tc>
      </w:tr>
      <w:tr w:rsidR="001A7822" w:rsidRPr="001A7822" w14:paraId="7D5CD7AD" w14:textId="77777777" w:rsidTr="005800AA">
        <w:trPr>
          <w:trHeight w:val="300"/>
        </w:trPr>
        <w:tc>
          <w:tcPr>
            <w:tcW w:w="960" w:type="dxa"/>
            <w:noWrap/>
            <w:hideMark/>
          </w:tcPr>
          <w:p w14:paraId="79CDDD3A" w14:textId="77777777" w:rsidR="001A7822" w:rsidRPr="0001657C" w:rsidRDefault="001A7822">
            <w:r w:rsidRPr="0001657C">
              <w:t>DDIT4</w:t>
            </w:r>
          </w:p>
        </w:tc>
        <w:tc>
          <w:tcPr>
            <w:tcW w:w="960" w:type="dxa"/>
            <w:noWrap/>
            <w:hideMark/>
          </w:tcPr>
          <w:p w14:paraId="69AD05A9" w14:textId="77777777" w:rsidR="001A7822" w:rsidRPr="0001657C" w:rsidRDefault="001A7822" w:rsidP="001A7822">
            <w:r w:rsidRPr="0001657C">
              <w:t>54541</w:t>
            </w:r>
          </w:p>
        </w:tc>
        <w:tc>
          <w:tcPr>
            <w:tcW w:w="5440" w:type="dxa"/>
            <w:noWrap/>
            <w:hideMark/>
          </w:tcPr>
          <w:p w14:paraId="2DBF0D85" w14:textId="77777777" w:rsidR="001A7822" w:rsidRPr="0001657C" w:rsidRDefault="001A7822">
            <w:r w:rsidRPr="0001657C">
              <w:t>DNA damage inducible transcript 4</w:t>
            </w:r>
          </w:p>
        </w:tc>
        <w:tc>
          <w:tcPr>
            <w:tcW w:w="967" w:type="dxa"/>
            <w:noWrap/>
            <w:hideMark/>
          </w:tcPr>
          <w:p w14:paraId="15767B17" w14:textId="77777777" w:rsidR="001A7822" w:rsidRPr="0001657C" w:rsidRDefault="001A7822" w:rsidP="001A7822">
            <w:r w:rsidRPr="0001657C">
              <w:t>8</w:t>
            </w:r>
          </w:p>
        </w:tc>
      </w:tr>
      <w:tr w:rsidR="001A7822" w:rsidRPr="001A7822" w14:paraId="03D3C289" w14:textId="77777777" w:rsidTr="005800AA">
        <w:trPr>
          <w:trHeight w:val="300"/>
        </w:trPr>
        <w:tc>
          <w:tcPr>
            <w:tcW w:w="960" w:type="dxa"/>
            <w:noWrap/>
            <w:hideMark/>
          </w:tcPr>
          <w:p w14:paraId="6DCAFC22" w14:textId="77777777" w:rsidR="001A7822" w:rsidRPr="0001657C" w:rsidRDefault="001A7822">
            <w:r w:rsidRPr="0001657C">
              <w:t>HK2</w:t>
            </w:r>
          </w:p>
        </w:tc>
        <w:tc>
          <w:tcPr>
            <w:tcW w:w="960" w:type="dxa"/>
            <w:noWrap/>
            <w:hideMark/>
          </w:tcPr>
          <w:p w14:paraId="1F37A0F6" w14:textId="77777777" w:rsidR="001A7822" w:rsidRPr="0001657C" w:rsidRDefault="001A7822" w:rsidP="001A7822">
            <w:r w:rsidRPr="0001657C">
              <w:t>3099</w:t>
            </w:r>
          </w:p>
        </w:tc>
        <w:tc>
          <w:tcPr>
            <w:tcW w:w="5440" w:type="dxa"/>
            <w:noWrap/>
            <w:hideMark/>
          </w:tcPr>
          <w:p w14:paraId="3426B38B" w14:textId="77777777" w:rsidR="001A7822" w:rsidRPr="0001657C" w:rsidRDefault="001A7822">
            <w:r w:rsidRPr="0001657C">
              <w:t>hexokinase 2</w:t>
            </w:r>
          </w:p>
        </w:tc>
        <w:tc>
          <w:tcPr>
            <w:tcW w:w="967" w:type="dxa"/>
            <w:noWrap/>
            <w:hideMark/>
          </w:tcPr>
          <w:p w14:paraId="4BC29B7C" w14:textId="77777777" w:rsidR="001A7822" w:rsidRPr="0001657C" w:rsidRDefault="001A7822" w:rsidP="001A7822">
            <w:r w:rsidRPr="0001657C">
              <w:t>8</w:t>
            </w:r>
          </w:p>
        </w:tc>
      </w:tr>
      <w:tr w:rsidR="001A7822" w:rsidRPr="001A7822" w14:paraId="122CF21F" w14:textId="77777777" w:rsidTr="005800AA">
        <w:trPr>
          <w:trHeight w:val="300"/>
        </w:trPr>
        <w:tc>
          <w:tcPr>
            <w:tcW w:w="960" w:type="dxa"/>
            <w:noWrap/>
            <w:hideMark/>
          </w:tcPr>
          <w:p w14:paraId="6DDAB71E" w14:textId="77777777" w:rsidR="001A7822" w:rsidRPr="0001657C" w:rsidRDefault="001A7822">
            <w:r w:rsidRPr="0001657C">
              <w:t>IGFBP3</w:t>
            </w:r>
          </w:p>
        </w:tc>
        <w:tc>
          <w:tcPr>
            <w:tcW w:w="960" w:type="dxa"/>
            <w:noWrap/>
            <w:hideMark/>
          </w:tcPr>
          <w:p w14:paraId="7AAFE052" w14:textId="77777777" w:rsidR="001A7822" w:rsidRPr="0001657C" w:rsidRDefault="001A7822" w:rsidP="001A7822">
            <w:r w:rsidRPr="0001657C">
              <w:t>3486</w:t>
            </w:r>
          </w:p>
        </w:tc>
        <w:tc>
          <w:tcPr>
            <w:tcW w:w="5440" w:type="dxa"/>
            <w:noWrap/>
            <w:hideMark/>
          </w:tcPr>
          <w:p w14:paraId="483DB5AE" w14:textId="77777777" w:rsidR="001A7822" w:rsidRPr="0001657C" w:rsidRDefault="001A7822">
            <w:r w:rsidRPr="0001657C">
              <w:t>insulin like growth factor binding protein 3</w:t>
            </w:r>
          </w:p>
        </w:tc>
        <w:tc>
          <w:tcPr>
            <w:tcW w:w="967" w:type="dxa"/>
            <w:noWrap/>
            <w:hideMark/>
          </w:tcPr>
          <w:p w14:paraId="026FB2D9" w14:textId="77777777" w:rsidR="001A7822" w:rsidRPr="0001657C" w:rsidRDefault="001A7822" w:rsidP="001A7822">
            <w:r w:rsidRPr="0001657C">
              <w:t>8</w:t>
            </w:r>
          </w:p>
        </w:tc>
      </w:tr>
      <w:tr w:rsidR="001A7822" w:rsidRPr="001A7822" w14:paraId="289ACFA7" w14:textId="77777777" w:rsidTr="005800AA">
        <w:trPr>
          <w:trHeight w:val="300"/>
        </w:trPr>
        <w:tc>
          <w:tcPr>
            <w:tcW w:w="960" w:type="dxa"/>
            <w:noWrap/>
            <w:hideMark/>
          </w:tcPr>
          <w:p w14:paraId="61514715" w14:textId="77777777" w:rsidR="001A7822" w:rsidRPr="0001657C" w:rsidRDefault="001A7822">
            <w:r w:rsidRPr="0001657C">
              <w:t>KDM3A</w:t>
            </w:r>
          </w:p>
        </w:tc>
        <w:tc>
          <w:tcPr>
            <w:tcW w:w="960" w:type="dxa"/>
            <w:noWrap/>
            <w:hideMark/>
          </w:tcPr>
          <w:p w14:paraId="0620EDD7" w14:textId="77777777" w:rsidR="001A7822" w:rsidRPr="0001657C" w:rsidRDefault="001A7822" w:rsidP="001A7822">
            <w:r w:rsidRPr="0001657C">
              <w:t>55818</w:t>
            </w:r>
          </w:p>
        </w:tc>
        <w:tc>
          <w:tcPr>
            <w:tcW w:w="5440" w:type="dxa"/>
            <w:noWrap/>
            <w:hideMark/>
          </w:tcPr>
          <w:p w14:paraId="3850F239" w14:textId="77777777" w:rsidR="001A7822" w:rsidRPr="0001657C" w:rsidRDefault="001A7822">
            <w:r w:rsidRPr="0001657C">
              <w:t>lysine demethylase 3A</w:t>
            </w:r>
          </w:p>
        </w:tc>
        <w:tc>
          <w:tcPr>
            <w:tcW w:w="967" w:type="dxa"/>
            <w:noWrap/>
            <w:hideMark/>
          </w:tcPr>
          <w:p w14:paraId="1469597D" w14:textId="77777777" w:rsidR="001A7822" w:rsidRPr="0001657C" w:rsidRDefault="001A7822" w:rsidP="001A7822">
            <w:r w:rsidRPr="0001657C">
              <w:t>8</w:t>
            </w:r>
          </w:p>
        </w:tc>
      </w:tr>
      <w:tr w:rsidR="001A7822" w:rsidRPr="001A7822" w14:paraId="4A7F0A78" w14:textId="77777777" w:rsidTr="005800AA">
        <w:trPr>
          <w:trHeight w:val="300"/>
        </w:trPr>
        <w:tc>
          <w:tcPr>
            <w:tcW w:w="960" w:type="dxa"/>
            <w:noWrap/>
            <w:hideMark/>
          </w:tcPr>
          <w:p w14:paraId="561CF8D5" w14:textId="77777777" w:rsidR="001A7822" w:rsidRPr="0001657C" w:rsidRDefault="001A7822">
            <w:r w:rsidRPr="0001657C">
              <w:t>CCNG2</w:t>
            </w:r>
          </w:p>
        </w:tc>
        <w:tc>
          <w:tcPr>
            <w:tcW w:w="960" w:type="dxa"/>
            <w:noWrap/>
            <w:hideMark/>
          </w:tcPr>
          <w:p w14:paraId="3082E1F1" w14:textId="77777777" w:rsidR="001A7822" w:rsidRPr="0001657C" w:rsidRDefault="001A7822" w:rsidP="001A7822">
            <w:r w:rsidRPr="0001657C">
              <w:t>901</w:t>
            </w:r>
          </w:p>
        </w:tc>
        <w:tc>
          <w:tcPr>
            <w:tcW w:w="5440" w:type="dxa"/>
            <w:noWrap/>
            <w:hideMark/>
          </w:tcPr>
          <w:p w14:paraId="282296DF" w14:textId="77777777" w:rsidR="001A7822" w:rsidRPr="0001657C" w:rsidRDefault="001A7822">
            <w:r w:rsidRPr="0001657C">
              <w:t>cyclin G2</w:t>
            </w:r>
          </w:p>
        </w:tc>
        <w:tc>
          <w:tcPr>
            <w:tcW w:w="967" w:type="dxa"/>
            <w:noWrap/>
            <w:hideMark/>
          </w:tcPr>
          <w:p w14:paraId="5202A4F4" w14:textId="77777777" w:rsidR="001A7822" w:rsidRPr="0001657C" w:rsidRDefault="001A7822" w:rsidP="001A7822">
            <w:r w:rsidRPr="0001657C">
              <w:t>7</w:t>
            </w:r>
          </w:p>
        </w:tc>
      </w:tr>
      <w:tr w:rsidR="001A7822" w:rsidRPr="001A7822" w14:paraId="0A53B1E9" w14:textId="77777777" w:rsidTr="005800AA">
        <w:trPr>
          <w:trHeight w:val="300"/>
        </w:trPr>
        <w:tc>
          <w:tcPr>
            <w:tcW w:w="960" w:type="dxa"/>
            <w:noWrap/>
            <w:hideMark/>
          </w:tcPr>
          <w:p w14:paraId="06C171AB" w14:textId="77777777" w:rsidR="001A7822" w:rsidRPr="0001657C" w:rsidRDefault="001A7822">
            <w:r w:rsidRPr="0001657C">
              <w:t>ERO1A</w:t>
            </w:r>
          </w:p>
        </w:tc>
        <w:tc>
          <w:tcPr>
            <w:tcW w:w="960" w:type="dxa"/>
            <w:noWrap/>
            <w:hideMark/>
          </w:tcPr>
          <w:p w14:paraId="463258F4" w14:textId="77777777" w:rsidR="001A7822" w:rsidRPr="0001657C" w:rsidRDefault="001A7822" w:rsidP="001A7822">
            <w:r w:rsidRPr="0001657C">
              <w:t>30001</w:t>
            </w:r>
          </w:p>
        </w:tc>
        <w:tc>
          <w:tcPr>
            <w:tcW w:w="5440" w:type="dxa"/>
            <w:noWrap/>
            <w:hideMark/>
          </w:tcPr>
          <w:p w14:paraId="148B6C73" w14:textId="77777777" w:rsidR="001A7822" w:rsidRPr="0001657C" w:rsidRDefault="001A7822">
            <w:r w:rsidRPr="0001657C">
              <w:t>endoplasmic reticulum oxidoreductase 1 alpha</w:t>
            </w:r>
          </w:p>
        </w:tc>
        <w:tc>
          <w:tcPr>
            <w:tcW w:w="967" w:type="dxa"/>
            <w:noWrap/>
            <w:hideMark/>
          </w:tcPr>
          <w:p w14:paraId="43CC2928" w14:textId="77777777" w:rsidR="001A7822" w:rsidRPr="0001657C" w:rsidRDefault="001A7822" w:rsidP="001A7822">
            <w:r w:rsidRPr="0001657C">
              <w:t>7</w:t>
            </w:r>
          </w:p>
        </w:tc>
      </w:tr>
      <w:tr w:rsidR="001A7822" w:rsidRPr="001A7822" w14:paraId="7C6818C3" w14:textId="77777777" w:rsidTr="005800AA">
        <w:trPr>
          <w:trHeight w:val="300"/>
        </w:trPr>
        <w:tc>
          <w:tcPr>
            <w:tcW w:w="960" w:type="dxa"/>
            <w:noWrap/>
            <w:hideMark/>
          </w:tcPr>
          <w:p w14:paraId="47DCEAF8" w14:textId="77777777" w:rsidR="001A7822" w:rsidRPr="0001657C" w:rsidRDefault="001A7822">
            <w:r w:rsidRPr="0001657C">
              <w:t>MXI1</w:t>
            </w:r>
          </w:p>
        </w:tc>
        <w:tc>
          <w:tcPr>
            <w:tcW w:w="960" w:type="dxa"/>
            <w:noWrap/>
            <w:hideMark/>
          </w:tcPr>
          <w:p w14:paraId="012F1632" w14:textId="77777777" w:rsidR="001A7822" w:rsidRPr="0001657C" w:rsidRDefault="001A7822" w:rsidP="001A7822">
            <w:r w:rsidRPr="0001657C">
              <w:t>4601</w:t>
            </w:r>
          </w:p>
        </w:tc>
        <w:tc>
          <w:tcPr>
            <w:tcW w:w="5440" w:type="dxa"/>
            <w:noWrap/>
            <w:hideMark/>
          </w:tcPr>
          <w:p w14:paraId="06733770" w14:textId="77777777" w:rsidR="001A7822" w:rsidRPr="0001657C" w:rsidRDefault="001A7822">
            <w:r w:rsidRPr="0001657C">
              <w:t>MAX interactor 1, dimerization protein</w:t>
            </w:r>
          </w:p>
        </w:tc>
        <w:tc>
          <w:tcPr>
            <w:tcW w:w="967" w:type="dxa"/>
            <w:noWrap/>
            <w:hideMark/>
          </w:tcPr>
          <w:p w14:paraId="0D226ACE" w14:textId="77777777" w:rsidR="001A7822" w:rsidRPr="0001657C" w:rsidRDefault="001A7822" w:rsidP="001A7822">
            <w:r w:rsidRPr="0001657C">
              <w:t>7</w:t>
            </w:r>
          </w:p>
        </w:tc>
      </w:tr>
      <w:tr w:rsidR="001A7822" w:rsidRPr="001A7822" w14:paraId="6AC91D88" w14:textId="77777777" w:rsidTr="005800AA">
        <w:trPr>
          <w:trHeight w:val="300"/>
        </w:trPr>
        <w:tc>
          <w:tcPr>
            <w:tcW w:w="960" w:type="dxa"/>
            <w:noWrap/>
            <w:hideMark/>
          </w:tcPr>
          <w:p w14:paraId="408AED0D" w14:textId="77777777" w:rsidR="001A7822" w:rsidRPr="0001657C" w:rsidRDefault="001A7822">
            <w:r w:rsidRPr="0001657C">
              <w:t>PDK1</w:t>
            </w:r>
          </w:p>
        </w:tc>
        <w:tc>
          <w:tcPr>
            <w:tcW w:w="960" w:type="dxa"/>
            <w:noWrap/>
            <w:hideMark/>
          </w:tcPr>
          <w:p w14:paraId="2CB4F3A6" w14:textId="77777777" w:rsidR="001A7822" w:rsidRPr="0001657C" w:rsidRDefault="001A7822" w:rsidP="001A7822">
            <w:r w:rsidRPr="0001657C">
              <w:t>5163</w:t>
            </w:r>
          </w:p>
        </w:tc>
        <w:tc>
          <w:tcPr>
            <w:tcW w:w="5440" w:type="dxa"/>
            <w:noWrap/>
            <w:hideMark/>
          </w:tcPr>
          <w:p w14:paraId="34F3FEAC" w14:textId="77777777" w:rsidR="001A7822" w:rsidRPr="0001657C" w:rsidRDefault="001A7822">
            <w:r w:rsidRPr="0001657C">
              <w:t>pyruvate dehydrogenase kinase 1</w:t>
            </w:r>
          </w:p>
        </w:tc>
        <w:tc>
          <w:tcPr>
            <w:tcW w:w="967" w:type="dxa"/>
            <w:noWrap/>
            <w:hideMark/>
          </w:tcPr>
          <w:p w14:paraId="0F7DDE62" w14:textId="77777777" w:rsidR="001A7822" w:rsidRPr="0001657C" w:rsidRDefault="001A7822" w:rsidP="001A7822">
            <w:r w:rsidRPr="0001657C">
              <w:t>7</w:t>
            </w:r>
          </w:p>
        </w:tc>
      </w:tr>
      <w:tr w:rsidR="001A7822" w:rsidRPr="001A7822" w14:paraId="5415B641" w14:textId="77777777" w:rsidTr="005800AA">
        <w:trPr>
          <w:trHeight w:val="300"/>
        </w:trPr>
        <w:tc>
          <w:tcPr>
            <w:tcW w:w="960" w:type="dxa"/>
            <w:noWrap/>
            <w:hideMark/>
          </w:tcPr>
          <w:p w14:paraId="407ED2A2" w14:textId="77777777" w:rsidR="001A7822" w:rsidRPr="0001657C" w:rsidRDefault="001A7822">
            <w:r w:rsidRPr="0001657C">
              <w:t>SLC2A1</w:t>
            </w:r>
          </w:p>
        </w:tc>
        <w:tc>
          <w:tcPr>
            <w:tcW w:w="960" w:type="dxa"/>
            <w:noWrap/>
            <w:hideMark/>
          </w:tcPr>
          <w:p w14:paraId="5C635DCD" w14:textId="77777777" w:rsidR="001A7822" w:rsidRPr="0001657C" w:rsidRDefault="001A7822" w:rsidP="001A7822">
            <w:r w:rsidRPr="0001657C">
              <w:t>6513</w:t>
            </w:r>
          </w:p>
        </w:tc>
        <w:tc>
          <w:tcPr>
            <w:tcW w:w="5440" w:type="dxa"/>
            <w:noWrap/>
            <w:hideMark/>
          </w:tcPr>
          <w:p w14:paraId="6B127037" w14:textId="77777777" w:rsidR="001A7822" w:rsidRPr="0001657C" w:rsidRDefault="001A7822">
            <w:r w:rsidRPr="0001657C">
              <w:t>solute carrier family 2 member 1</w:t>
            </w:r>
          </w:p>
        </w:tc>
        <w:tc>
          <w:tcPr>
            <w:tcW w:w="967" w:type="dxa"/>
            <w:noWrap/>
            <w:hideMark/>
          </w:tcPr>
          <w:p w14:paraId="3D67D9A7" w14:textId="77777777" w:rsidR="001A7822" w:rsidRPr="0001657C" w:rsidRDefault="001A7822" w:rsidP="001A7822">
            <w:r w:rsidRPr="0001657C">
              <w:t>7</w:t>
            </w:r>
          </w:p>
        </w:tc>
      </w:tr>
      <w:tr w:rsidR="001A7822" w:rsidRPr="001A7822" w14:paraId="5B1B136B" w14:textId="77777777" w:rsidTr="005800AA">
        <w:trPr>
          <w:trHeight w:val="300"/>
        </w:trPr>
        <w:tc>
          <w:tcPr>
            <w:tcW w:w="960" w:type="dxa"/>
            <w:noWrap/>
            <w:hideMark/>
          </w:tcPr>
          <w:p w14:paraId="5FFDCC9B" w14:textId="77777777" w:rsidR="001A7822" w:rsidRPr="0001657C" w:rsidRDefault="001A7822">
            <w:r w:rsidRPr="0001657C">
              <w:t>ANKRD37</w:t>
            </w:r>
          </w:p>
        </w:tc>
        <w:tc>
          <w:tcPr>
            <w:tcW w:w="960" w:type="dxa"/>
            <w:noWrap/>
            <w:hideMark/>
          </w:tcPr>
          <w:p w14:paraId="269F2CDA" w14:textId="77777777" w:rsidR="001A7822" w:rsidRPr="0001657C" w:rsidRDefault="001A7822" w:rsidP="001A7822">
            <w:r w:rsidRPr="0001657C">
              <w:t>353322</w:t>
            </w:r>
          </w:p>
        </w:tc>
        <w:tc>
          <w:tcPr>
            <w:tcW w:w="5440" w:type="dxa"/>
            <w:noWrap/>
            <w:hideMark/>
          </w:tcPr>
          <w:p w14:paraId="4388792B" w14:textId="77777777" w:rsidR="001A7822" w:rsidRPr="0001657C" w:rsidRDefault="001A7822">
            <w:r w:rsidRPr="0001657C">
              <w:t>ankyrin repeat domain 37</w:t>
            </w:r>
          </w:p>
        </w:tc>
        <w:tc>
          <w:tcPr>
            <w:tcW w:w="967" w:type="dxa"/>
            <w:noWrap/>
            <w:hideMark/>
          </w:tcPr>
          <w:p w14:paraId="659D3585" w14:textId="77777777" w:rsidR="001A7822" w:rsidRPr="0001657C" w:rsidRDefault="001A7822" w:rsidP="001A7822">
            <w:r w:rsidRPr="0001657C">
              <w:t>6</w:t>
            </w:r>
          </w:p>
        </w:tc>
      </w:tr>
      <w:tr w:rsidR="001A7822" w:rsidRPr="001A7822" w14:paraId="30097D2A" w14:textId="77777777" w:rsidTr="005800AA">
        <w:trPr>
          <w:trHeight w:val="300"/>
        </w:trPr>
        <w:tc>
          <w:tcPr>
            <w:tcW w:w="960" w:type="dxa"/>
            <w:noWrap/>
            <w:hideMark/>
          </w:tcPr>
          <w:p w14:paraId="38C4E37C" w14:textId="77777777" w:rsidR="001A7822" w:rsidRPr="0001657C" w:rsidRDefault="001A7822">
            <w:r w:rsidRPr="0001657C">
              <w:t>HILPDA</w:t>
            </w:r>
          </w:p>
        </w:tc>
        <w:tc>
          <w:tcPr>
            <w:tcW w:w="960" w:type="dxa"/>
            <w:noWrap/>
            <w:hideMark/>
          </w:tcPr>
          <w:p w14:paraId="7457F04C" w14:textId="77777777" w:rsidR="001A7822" w:rsidRPr="0001657C" w:rsidRDefault="001A7822" w:rsidP="001A7822">
            <w:r w:rsidRPr="0001657C">
              <w:t>29923</w:t>
            </w:r>
          </w:p>
        </w:tc>
        <w:tc>
          <w:tcPr>
            <w:tcW w:w="5440" w:type="dxa"/>
            <w:noWrap/>
            <w:hideMark/>
          </w:tcPr>
          <w:p w14:paraId="6CAA9528" w14:textId="77777777" w:rsidR="001A7822" w:rsidRPr="0001657C" w:rsidRDefault="001A7822">
            <w:r w:rsidRPr="0001657C">
              <w:t>hypoxia inducible lipid droplet associated</w:t>
            </w:r>
          </w:p>
        </w:tc>
        <w:tc>
          <w:tcPr>
            <w:tcW w:w="967" w:type="dxa"/>
            <w:noWrap/>
            <w:hideMark/>
          </w:tcPr>
          <w:p w14:paraId="672921FB" w14:textId="77777777" w:rsidR="001A7822" w:rsidRPr="0001657C" w:rsidRDefault="001A7822" w:rsidP="001A7822">
            <w:r w:rsidRPr="0001657C">
              <w:t>6</w:t>
            </w:r>
          </w:p>
        </w:tc>
      </w:tr>
      <w:tr w:rsidR="001A7822" w:rsidRPr="001A7822" w14:paraId="1867130A" w14:textId="77777777" w:rsidTr="005800AA">
        <w:trPr>
          <w:trHeight w:val="300"/>
        </w:trPr>
        <w:tc>
          <w:tcPr>
            <w:tcW w:w="960" w:type="dxa"/>
            <w:noWrap/>
            <w:hideMark/>
          </w:tcPr>
          <w:p w14:paraId="77138C12" w14:textId="77777777" w:rsidR="001A7822" w:rsidRPr="0001657C" w:rsidRDefault="001A7822">
            <w:r w:rsidRPr="0001657C">
              <w:t>INSIG2</w:t>
            </w:r>
          </w:p>
        </w:tc>
        <w:tc>
          <w:tcPr>
            <w:tcW w:w="960" w:type="dxa"/>
            <w:noWrap/>
            <w:hideMark/>
          </w:tcPr>
          <w:p w14:paraId="43F18A3F" w14:textId="77777777" w:rsidR="001A7822" w:rsidRPr="0001657C" w:rsidRDefault="001A7822" w:rsidP="001A7822">
            <w:r w:rsidRPr="0001657C">
              <w:t>51141</w:t>
            </w:r>
          </w:p>
        </w:tc>
        <w:tc>
          <w:tcPr>
            <w:tcW w:w="5440" w:type="dxa"/>
            <w:noWrap/>
            <w:hideMark/>
          </w:tcPr>
          <w:p w14:paraId="24516888" w14:textId="77777777" w:rsidR="001A7822" w:rsidRPr="0001657C" w:rsidRDefault="001A7822">
            <w:r w:rsidRPr="0001657C">
              <w:t>insulin induced gene 2</w:t>
            </w:r>
          </w:p>
        </w:tc>
        <w:tc>
          <w:tcPr>
            <w:tcW w:w="967" w:type="dxa"/>
            <w:noWrap/>
            <w:hideMark/>
          </w:tcPr>
          <w:p w14:paraId="6223F47C" w14:textId="77777777" w:rsidR="001A7822" w:rsidRPr="0001657C" w:rsidRDefault="001A7822" w:rsidP="001A7822">
            <w:r w:rsidRPr="0001657C">
              <w:t>6</w:t>
            </w:r>
          </w:p>
        </w:tc>
      </w:tr>
      <w:tr w:rsidR="001A7822" w:rsidRPr="001A7822" w14:paraId="30C36AB6" w14:textId="77777777" w:rsidTr="005800AA">
        <w:trPr>
          <w:trHeight w:val="300"/>
        </w:trPr>
        <w:tc>
          <w:tcPr>
            <w:tcW w:w="960" w:type="dxa"/>
            <w:noWrap/>
            <w:hideMark/>
          </w:tcPr>
          <w:p w14:paraId="45521FE1" w14:textId="77777777" w:rsidR="001A7822" w:rsidRPr="0001657C" w:rsidRDefault="001A7822">
            <w:r w:rsidRPr="0001657C">
              <w:t>PFKFB3</w:t>
            </w:r>
          </w:p>
        </w:tc>
        <w:tc>
          <w:tcPr>
            <w:tcW w:w="960" w:type="dxa"/>
            <w:noWrap/>
            <w:hideMark/>
          </w:tcPr>
          <w:p w14:paraId="7A9DCBE2" w14:textId="77777777" w:rsidR="001A7822" w:rsidRPr="0001657C" w:rsidRDefault="001A7822" w:rsidP="001A7822">
            <w:r w:rsidRPr="0001657C">
              <w:t>5209</w:t>
            </w:r>
          </w:p>
        </w:tc>
        <w:tc>
          <w:tcPr>
            <w:tcW w:w="5440" w:type="dxa"/>
            <w:noWrap/>
            <w:hideMark/>
          </w:tcPr>
          <w:p w14:paraId="12A39271" w14:textId="77777777" w:rsidR="001A7822" w:rsidRPr="0001657C" w:rsidRDefault="001A7822">
            <w:r w:rsidRPr="0001657C">
              <w:t>6-phosphofructo-2-kinase/fructose-2,6-biphosphatase 3</w:t>
            </w:r>
          </w:p>
        </w:tc>
        <w:tc>
          <w:tcPr>
            <w:tcW w:w="967" w:type="dxa"/>
            <w:noWrap/>
            <w:hideMark/>
          </w:tcPr>
          <w:p w14:paraId="2835BDE9" w14:textId="77777777" w:rsidR="001A7822" w:rsidRPr="0001657C" w:rsidRDefault="001A7822" w:rsidP="001A7822">
            <w:r w:rsidRPr="0001657C">
              <w:t>6</w:t>
            </w:r>
          </w:p>
        </w:tc>
      </w:tr>
      <w:tr w:rsidR="001A7822" w:rsidRPr="001A7822" w14:paraId="762FB543" w14:textId="77777777" w:rsidTr="005800AA">
        <w:trPr>
          <w:trHeight w:val="300"/>
        </w:trPr>
        <w:tc>
          <w:tcPr>
            <w:tcW w:w="960" w:type="dxa"/>
            <w:noWrap/>
            <w:hideMark/>
          </w:tcPr>
          <w:p w14:paraId="53E1A481" w14:textId="77777777" w:rsidR="001A7822" w:rsidRPr="0001657C" w:rsidRDefault="001A7822">
            <w:r w:rsidRPr="0001657C">
              <w:t>SLC2A3</w:t>
            </w:r>
          </w:p>
        </w:tc>
        <w:tc>
          <w:tcPr>
            <w:tcW w:w="960" w:type="dxa"/>
            <w:noWrap/>
            <w:hideMark/>
          </w:tcPr>
          <w:p w14:paraId="1270C148" w14:textId="77777777" w:rsidR="001A7822" w:rsidRPr="0001657C" w:rsidRDefault="001A7822" w:rsidP="001A7822">
            <w:r w:rsidRPr="0001657C">
              <w:t>6515</w:t>
            </w:r>
          </w:p>
        </w:tc>
        <w:tc>
          <w:tcPr>
            <w:tcW w:w="5440" w:type="dxa"/>
            <w:noWrap/>
            <w:hideMark/>
          </w:tcPr>
          <w:p w14:paraId="0AB3A786" w14:textId="77777777" w:rsidR="001A7822" w:rsidRPr="0001657C" w:rsidRDefault="001A7822">
            <w:r w:rsidRPr="0001657C">
              <w:t>solute carrier family 2 member 3</w:t>
            </w:r>
          </w:p>
        </w:tc>
        <w:tc>
          <w:tcPr>
            <w:tcW w:w="967" w:type="dxa"/>
            <w:noWrap/>
            <w:hideMark/>
          </w:tcPr>
          <w:p w14:paraId="292E7448" w14:textId="77777777" w:rsidR="001A7822" w:rsidRPr="0001657C" w:rsidRDefault="001A7822" w:rsidP="001A7822">
            <w:r w:rsidRPr="0001657C">
              <w:t>6</w:t>
            </w:r>
          </w:p>
        </w:tc>
      </w:tr>
      <w:tr w:rsidR="001A7822" w:rsidRPr="001A7822" w14:paraId="58EC0978" w14:textId="77777777" w:rsidTr="005800AA">
        <w:trPr>
          <w:trHeight w:val="300"/>
        </w:trPr>
        <w:tc>
          <w:tcPr>
            <w:tcW w:w="960" w:type="dxa"/>
            <w:noWrap/>
            <w:hideMark/>
          </w:tcPr>
          <w:p w14:paraId="1F49B3A4" w14:textId="77777777" w:rsidR="001A7822" w:rsidRPr="0001657C" w:rsidRDefault="001A7822">
            <w:r w:rsidRPr="0001657C">
              <w:t>STC2</w:t>
            </w:r>
          </w:p>
        </w:tc>
        <w:tc>
          <w:tcPr>
            <w:tcW w:w="960" w:type="dxa"/>
            <w:noWrap/>
            <w:hideMark/>
          </w:tcPr>
          <w:p w14:paraId="697D6E6C" w14:textId="77777777" w:rsidR="001A7822" w:rsidRPr="0001657C" w:rsidRDefault="001A7822" w:rsidP="001A7822">
            <w:r w:rsidRPr="0001657C">
              <w:t>8614</w:t>
            </w:r>
          </w:p>
        </w:tc>
        <w:tc>
          <w:tcPr>
            <w:tcW w:w="5440" w:type="dxa"/>
            <w:noWrap/>
            <w:hideMark/>
          </w:tcPr>
          <w:p w14:paraId="0C0208E4" w14:textId="77777777" w:rsidR="001A7822" w:rsidRPr="0001657C" w:rsidRDefault="001A7822">
            <w:r w:rsidRPr="0001657C">
              <w:t>stanniocalcin 2</w:t>
            </w:r>
          </w:p>
        </w:tc>
        <w:tc>
          <w:tcPr>
            <w:tcW w:w="967" w:type="dxa"/>
            <w:noWrap/>
            <w:hideMark/>
          </w:tcPr>
          <w:p w14:paraId="451BDCA2" w14:textId="77777777" w:rsidR="001A7822" w:rsidRPr="0001657C" w:rsidRDefault="001A7822" w:rsidP="001A7822">
            <w:r w:rsidRPr="0001657C">
              <w:t>6</w:t>
            </w:r>
          </w:p>
        </w:tc>
      </w:tr>
      <w:tr w:rsidR="001A7822" w:rsidRPr="001A7822" w14:paraId="4DE347AC" w14:textId="77777777" w:rsidTr="005800AA">
        <w:trPr>
          <w:trHeight w:val="300"/>
        </w:trPr>
        <w:tc>
          <w:tcPr>
            <w:tcW w:w="960" w:type="dxa"/>
            <w:noWrap/>
            <w:hideMark/>
          </w:tcPr>
          <w:p w14:paraId="72341988" w14:textId="77777777" w:rsidR="001A7822" w:rsidRPr="0001657C" w:rsidRDefault="001A7822">
            <w:r w:rsidRPr="0001657C">
              <w:t>VEGFA</w:t>
            </w:r>
          </w:p>
        </w:tc>
        <w:tc>
          <w:tcPr>
            <w:tcW w:w="960" w:type="dxa"/>
            <w:noWrap/>
            <w:hideMark/>
          </w:tcPr>
          <w:p w14:paraId="53C4678C" w14:textId="77777777" w:rsidR="001A7822" w:rsidRPr="0001657C" w:rsidRDefault="001A7822" w:rsidP="001A7822">
            <w:r w:rsidRPr="0001657C">
              <w:t>7422</w:t>
            </w:r>
          </w:p>
        </w:tc>
        <w:tc>
          <w:tcPr>
            <w:tcW w:w="5440" w:type="dxa"/>
            <w:noWrap/>
            <w:hideMark/>
          </w:tcPr>
          <w:p w14:paraId="30C54A7D" w14:textId="77777777" w:rsidR="001A7822" w:rsidRPr="0001657C" w:rsidRDefault="001A7822">
            <w:r w:rsidRPr="0001657C">
              <w:t>vascular endothelial growth factor A</w:t>
            </w:r>
          </w:p>
        </w:tc>
        <w:tc>
          <w:tcPr>
            <w:tcW w:w="967" w:type="dxa"/>
            <w:noWrap/>
            <w:hideMark/>
          </w:tcPr>
          <w:p w14:paraId="1BC77514" w14:textId="77777777" w:rsidR="001A7822" w:rsidRPr="0001657C" w:rsidRDefault="001A7822" w:rsidP="001A7822">
            <w:r w:rsidRPr="0001657C">
              <w:t>6</w:t>
            </w:r>
          </w:p>
        </w:tc>
      </w:tr>
      <w:tr w:rsidR="001A7822" w:rsidRPr="001A7822" w14:paraId="7617E903" w14:textId="77777777" w:rsidTr="005800AA">
        <w:trPr>
          <w:trHeight w:val="300"/>
        </w:trPr>
        <w:tc>
          <w:tcPr>
            <w:tcW w:w="960" w:type="dxa"/>
            <w:noWrap/>
            <w:hideMark/>
          </w:tcPr>
          <w:p w14:paraId="23416F4C" w14:textId="77777777" w:rsidR="001A7822" w:rsidRPr="0001657C" w:rsidRDefault="001A7822">
            <w:r w:rsidRPr="0001657C">
              <w:t>ZNF395</w:t>
            </w:r>
          </w:p>
        </w:tc>
        <w:tc>
          <w:tcPr>
            <w:tcW w:w="960" w:type="dxa"/>
            <w:noWrap/>
            <w:hideMark/>
          </w:tcPr>
          <w:p w14:paraId="205779F9" w14:textId="77777777" w:rsidR="001A7822" w:rsidRPr="0001657C" w:rsidRDefault="001A7822" w:rsidP="001A7822">
            <w:r w:rsidRPr="0001657C">
              <w:t>55893</w:t>
            </w:r>
          </w:p>
        </w:tc>
        <w:tc>
          <w:tcPr>
            <w:tcW w:w="5440" w:type="dxa"/>
            <w:noWrap/>
            <w:hideMark/>
          </w:tcPr>
          <w:p w14:paraId="56EF043F" w14:textId="77777777" w:rsidR="001A7822" w:rsidRPr="0001657C" w:rsidRDefault="001A7822">
            <w:r w:rsidRPr="0001657C">
              <w:t>zinc finger protein 395</w:t>
            </w:r>
          </w:p>
        </w:tc>
        <w:tc>
          <w:tcPr>
            <w:tcW w:w="967" w:type="dxa"/>
            <w:noWrap/>
            <w:hideMark/>
          </w:tcPr>
          <w:p w14:paraId="2A82C6F8" w14:textId="77777777" w:rsidR="001A7822" w:rsidRPr="0001657C" w:rsidRDefault="001A7822" w:rsidP="001A7822">
            <w:r w:rsidRPr="0001657C">
              <w:t>6</w:t>
            </w:r>
          </w:p>
        </w:tc>
      </w:tr>
      <w:tr w:rsidR="001A7822" w:rsidRPr="001A7822" w14:paraId="4267A9AE" w14:textId="77777777" w:rsidTr="005800AA">
        <w:trPr>
          <w:trHeight w:val="300"/>
        </w:trPr>
        <w:tc>
          <w:tcPr>
            <w:tcW w:w="960" w:type="dxa"/>
            <w:noWrap/>
            <w:hideMark/>
          </w:tcPr>
          <w:p w14:paraId="0E531EE4" w14:textId="77777777" w:rsidR="001A7822" w:rsidRPr="0001657C" w:rsidRDefault="001A7822">
            <w:r w:rsidRPr="0001657C">
              <w:t>ANGPTL4</w:t>
            </w:r>
          </w:p>
        </w:tc>
        <w:tc>
          <w:tcPr>
            <w:tcW w:w="960" w:type="dxa"/>
            <w:noWrap/>
            <w:hideMark/>
          </w:tcPr>
          <w:p w14:paraId="25D4BB9D" w14:textId="77777777" w:rsidR="001A7822" w:rsidRPr="0001657C" w:rsidRDefault="001A7822" w:rsidP="001A7822">
            <w:r w:rsidRPr="0001657C">
              <w:t>51129</w:t>
            </w:r>
          </w:p>
        </w:tc>
        <w:tc>
          <w:tcPr>
            <w:tcW w:w="5440" w:type="dxa"/>
            <w:noWrap/>
            <w:hideMark/>
          </w:tcPr>
          <w:p w14:paraId="6D2E4502" w14:textId="77777777" w:rsidR="001A7822" w:rsidRPr="0001657C" w:rsidRDefault="001A7822">
            <w:r w:rsidRPr="0001657C">
              <w:t>angiopoietin like 4</w:t>
            </w:r>
          </w:p>
        </w:tc>
        <w:tc>
          <w:tcPr>
            <w:tcW w:w="967" w:type="dxa"/>
            <w:noWrap/>
            <w:hideMark/>
          </w:tcPr>
          <w:p w14:paraId="231A48CD" w14:textId="77777777" w:rsidR="001A7822" w:rsidRPr="0001657C" w:rsidRDefault="001A7822" w:rsidP="001A7822">
            <w:r w:rsidRPr="0001657C">
              <w:t>5</w:t>
            </w:r>
          </w:p>
        </w:tc>
      </w:tr>
      <w:tr w:rsidR="001A7822" w:rsidRPr="001A7822" w14:paraId="2DEDEB94" w14:textId="77777777" w:rsidTr="005800AA">
        <w:trPr>
          <w:trHeight w:val="300"/>
        </w:trPr>
        <w:tc>
          <w:tcPr>
            <w:tcW w:w="960" w:type="dxa"/>
            <w:noWrap/>
            <w:hideMark/>
          </w:tcPr>
          <w:p w14:paraId="1DE53D72" w14:textId="77777777" w:rsidR="001A7822" w:rsidRPr="0001657C" w:rsidRDefault="001A7822">
            <w:r w:rsidRPr="0001657C">
              <w:t>ENO2</w:t>
            </w:r>
          </w:p>
        </w:tc>
        <w:tc>
          <w:tcPr>
            <w:tcW w:w="960" w:type="dxa"/>
            <w:noWrap/>
            <w:hideMark/>
          </w:tcPr>
          <w:p w14:paraId="7E7311F5" w14:textId="77777777" w:rsidR="001A7822" w:rsidRPr="0001657C" w:rsidRDefault="001A7822" w:rsidP="001A7822">
            <w:r w:rsidRPr="0001657C">
              <w:t>2026</w:t>
            </w:r>
          </w:p>
        </w:tc>
        <w:tc>
          <w:tcPr>
            <w:tcW w:w="5440" w:type="dxa"/>
            <w:noWrap/>
            <w:hideMark/>
          </w:tcPr>
          <w:p w14:paraId="1F84D227" w14:textId="77777777" w:rsidR="001A7822" w:rsidRPr="0001657C" w:rsidRDefault="001A7822">
            <w:r w:rsidRPr="0001657C">
              <w:t>enolase 2</w:t>
            </w:r>
          </w:p>
        </w:tc>
        <w:tc>
          <w:tcPr>
            <w:tcW w:w="967" w:type="dxa"/>
            <w:noWrap/>
            <w:hideMark/>
          </w:tcPr>
          <w:p w14:paraId="457ED63E" w14:textId="77777777" w:rsidR="001A7822" w:rsidRPr="0001657C" w:rsidRDefault="001A7822" w:rsidP="001A7822">
            <w:r w:rsidRPr="0001657C">
              <w:t>5</w:t>
            </w:r>
          </w:p>
        </w:tc>
      </w:tr>
      <w:tr w:rsidR="001A7822" w:rsidRPr="001A7822" w14:paraId="562AF698" w14:textId="77777777" w:rsidTr="005800AA">
        <w:trPr>
          <w:trHeight w:val="300"/>
        </w:trPr>
        <w:tc>
          <w:tcPr>
            <w:tcW w:w="960" w:type="dxa"/>
            <w:noWrap/>
            <w:hideMark/>
          </w:tcPr>
          <w:p w14:paraId="1B736B8D" w14:textId="77777777" w:rsidR="001A7822" w:rsidRPr="0001657C" w:rsidRDefault="001A7822">
            <w:r w:rsidRPr="0001657C">
              <w:t>FOS</w:t>
            </w:r>
          </w:p>
        </w:tc>
        <w:tc>
          <w:tcPr>
            <w:tcW w:w="960" w:type="dxa"/>
            <w:noWrap/>
            <w:hideMark/>
          </w:tcPr>
          <w:p w14:paraId="35F1D172" w14:textId="77777777" w:rsidR="001A7822" w:rsidRPr="0001657C" w:rsidRDefault="001A7822" w:rsidP="001A7822">
            <w:r w:rsidRPr="0001657C">
              <w:t>2353</w:t>
            </w:r>
          </w:p>
        </w:tc>
        <w:tc>
          <w:tcPr>
            <w:tcW w:w="5440" w:type="dxa"/>
            <w:noWrap/>
            <w:hideMark/>
          </w:tcPr>
          <w:p w14:paraId="18FCD85C" w14:textId="77777777" w:rsidR="001A7822" w:rsidRPr="0001657C" w:rsidRDefault="001A7822">
            <w:r w:rsidRPr="0001657C">
              <w:t>Fos proto-oncogene, AP-1 transcription factor subunit</w:t>
            </w:r>
          </w:p>
        </w:tc>
        <w:tc>
          <w:tcPr>
            <w:tcW w:w="967" w:type="dxa"/>
            <w:noWrap/>
            <w:hideMark/>
          </w:tcPr>
          <w:p w14:paraId="37050203" w14:textId="77777777" w:rsidR="001A7822" w:rsidRPr="0001657C" w:rsidRDefault="001A7822" w:rsidP="001A7822">
            <w:r w:rsidRPr="0001657C">
              <w:t>5</w:t>
            </w:r>
          </w:p>
        </w:tc>
      </w:tr>
      <w:tr w:rsidR="001A7822" w:rsidRPr="001A7822" w14:paraId="38F72DBD" w14:textId="77777777" w:rsidTr="005800AA">
        <w:trPr>
          <w:trHeight w:val="300"/>
        </w:trPr>
        <w:tc>
          <w:tcPr>
            <w:tcW w:w="960" w:type="dxa"/>
            <w:noWrap/>
            <w:hideMark/>
          </w:tcPr>
          <w:p w14:paraId="49430653" w14:textId="77777777" w:rsidR="001A7822" w:rsidRPr="0001657C" w:rsidRDefault="001A7822">
            <w:r w:rsidRPr="0001657C">
              <w:t>GBE1</w:t>
            </w:r>
          </w:p>
        </w:tc>
        <w:tc>
          <w:tcPr>
            <w:tcW w:w="960" w:type="dxa"/>
            <w:noWrap/>
            <w:hideMark/>
          </w:tcPr>
          <w:p w14:paraId="2B568794" w14:textId="77777777" w:rsidR="001A7822" w:rsidRPr="0001657C" w:rsidRDefault="001A7822" w:rsidP="001A7822">
            <w:r w:rsidRPr="0001657C">
              <w:t>2632</w:t>
            </w:r>
          </w:p>
        </w:tc>
        <w:tc>
          <w:tcPr>
            <w:tcW w:w="5440" w:type="dxa"/>
            <w:noWrap/>
            <w:hideMark/>
          </w:tcPr>
          <w:p w14:paraId="319C020C" w14:textId="77777777" w:rsidR="001A7822" w:rsidRPr="0001657C" w:rsidRDefault="001A7822">
            <w:r w:rsidRPr="0001657C">
              <w:t>1,4-alpha-glucan branching enzyme 1</w:t>
            </w:r>
          </w:p>
        </w:tc>
        <w:tc>
          <w:tcPr>
            <w:tcW w:w="967" w:type="dxa"/>
            <w:noWrap/>
            <w:hideMark/>
          </w:tcPr>
          <w:p w14:paraId="49075290" w14:textId="77777777" w:rsidR="001A7822" w:rsidRPr="0001657C" w:rsidRDefault="001A7822" w:rsidP="001A7822">
            <w:r w:rsidRPr="0001657C">
              <w:t>5</w:t>
            </w:r>
          </w:p>
        </w:tc>
      </w:tr>
      <w:tr w:rsidR="001A7822" w:rsidRPr="001A7822" w14:paraId="460014E5" w14:textId="77777777" w:rsidTr="005800AA">
        <w:trPr>
          <w:trHeight w:val="300"/>
        </w:trPr>
        <w:tc>
          <w:tcPr>
            <w:tcW w:w="960" w:type="dxa"/>
            <w:noWrap/>
            <w:hideMark/>
          </w:tcPr>
          <w:p w14:paraId="7DA273D0" w14:textId="77777777" w:rsidR="001A7822" w:rsidRPr="0001657C" w:rsidRDefault="001A7822">
            <w:r w:rsidRPr="0001657C">
              <w:t>LDHA</w:t>
            </w:r>
          </w:p>
        </w:tc>
        <w:tc>
          <w:tcPr>
            <w:tcW w:w="960" w:type="dxa"/>
            <w:noWrap/>
            <w:hideMark/>
          </w:tcPr>
          <w:p w14:paraId="5C41EFB1" w14:textId="77777777" w:rsidR="001A7822" w:rsidRPr="0001657C" w:rsidRDefault="001A7822" w:rsidP="001A7822">
            <w:r w:rsidRPr="0001657C">
              <w:t>3939</w:t>
            </w:r>
          </w:p>
        </w:tc>
        <w:tc>
          <w:tcPr>
            <w:tcW w:w="5440" w:type="dxa"/>
            <w:noWrap/>
            <w:hideMark/>
          </w:tcPr>
          <w:p w14:paraId="68954053" w14:textId="77777777" w:rsidR="001A7822" w:rsidRPr="0001657C" w:rsidRDefault="001A7822">
            <w:r w:rsidRPr="0001657C">
              <w:t>lactate dehydrogenase A</w:t>
            </w:r>
          </w:p>
        </w:tc>
        <w:tc>
          <w:tcPr>
            <w:tcW w:w="967" w:type="dxa"/>
            <w:noWrap/>
            <w:hideMark/>
          </w:tcPr>
          <w:p w14:paraId="40D1A6FD" w14:textId="77777777" w:rsidR="001A7822" w:rsidRPr="0001657C" w:rsidRDefault="001A7822" w:rsidP="001A7822">
            <w:r w:rsidRPr="0001657C">
              <w:t>5</w:t>
            </w:r>
          </w:p>
        </w:tc>
      </w:tr>
      <w:tr w:rsidR="001A7822" w:rsidRPr="001A7822" w14:paraId="69C21DA4" w14:textId="77777777" w:rsidTr="005800AA">
        <w:trPr>
          <w:trHeight w:val="300"/>
        </w:trPr>
        <w:tc>
          <w:tcPr>
            <w:tcW w:w="960" w:type="dxa"/>
            <w:noWrap/>
            <w:hideMark/>
          </w:tcPr>
          <w:p w14:paraId="0C2E7EFE" w14:textId="77777777" w:rsidR="001A7822" w:rsidRPr="0001657C" w:rsidRDefault="001A7822">
            <w:r w:rsidRPr="0001657C">
              <w:t>LOX</w:t>
            </w:r>
          </w:p>
        </w:tc>
        <w:tc>
          <w:tcPr>
            <w:tcW w:w="960" w:type="dxa"/>
            <w:noWrap/>
            <w:hideMark/>
          </w:tcPr>
          <w:p w14:paraId="6ECA9C07" w14:textId="77777777" w:rsidR="001A7822" w:rsidRPr="0001657C" w:rsidRDefault="001A7822" w:rsidP="001A7822">
            <w:r w:rsidRPr="0001657C">
              <w:t>4015</w:t>
            </w:r>
          </w:p>
        </w:tc>
        <w:tc>
          <w:tcPr>
            <w:tcW w:w="5440" w:type="dxa"/>
            <w:noWrap/>
            <w:hideMark/>
          </w:tcPr>
          <w:p w14:paraId="6DD0BCDD" w14:textId="77777777" w:rsidR="001A7822" w:rsidRPr="0001657C" w:rsidRDefault="001A7822">
            <w:r w:rsidRPr="0001657C">
              <w:t>lysyl oxidase</w:t>
            </w:r>
          </w:p>
        </w:tc>
        <w:tc>
          <w:tcPr>
            <w:tcW w:w="967" w:type="dxa"/>
            <w:noWrap/>
            <w:hideMark/>
          </w:tcPr>
          <w:p w14:paraId="7BEA6218" w14:textId="77777777" w:rsidR="001A7822" w:rsidRPr="0001657C" w:rsidRDefault="001A7822" w:rsidP="001A7822">
            <w:r w:rsidRPr="0001657C">
              <w:t>5</w:t>
            </w:r>
          </w:p>
        </w:tc>
      </w:tr>
      <w:tr w:rsidR="001A7822" w:rsidRPr="001A7822" w14:paraId="21211E82" w14:textId="77777777" w:rsidTr="005800AA">
        <w:trPr>
          <w:trHeight w:val="300"/>
        </w:trPr>
        <w:tc>
          <w:tcPr>
            <w:tcW w:w="960" w:type="dxa"/>
            <w:noWrap/>
            <w:hideMark/>
          </w:tcPr>
          <w:p w14:paraId="56F7FE35" w14:textId="77777777" w:rsidR="001A7822" w:rsidRPr="0001657C" w:rsidRDefault="001A7822">
            <w:r w:rsidRPr="0001657C">
              <w:t>PFKFB4</w:t>
            </w:r>
          </w:p>
        </w:tc>
        <w:tc>
          <w:tcPr>
            <w:tcW w:w="960" w:type="dxa"/>
            <w:noWrap/>
            <w:hideMark/>
          </w:tcPr>
          <w:p w14:paraId="02E02B19" w14:textId="77777777" w:rsidR="001A7822" w:rsidRPr="0001657C" w:rsidRDefault="001A7822" w:rsidP="001A7822">
            <w:r w:rsidRPr="0001657C">
              <w:t>5210</w:t>
            </w:r>
          </w:p>
        </w:tc>
        <w:tc>
          <w:tcPr>
            <w:tcW w:w="5440" w:type="dxa"/>
            <w:noWrap/>
            <w:hideMark/>
          </w:tcPr>
          <w:p w14:paraId="6CE20A83" w14:textId="77777777" w:rsidR="001A7822" w:rsidRPr="0001657C" w:rsidRDefault="001A7822">
            <w:r w:rsidRPr="0001657C">
              <w:t>6-phosphofructo-2-kinase/fructose-2,6-biphosphatase 4</w:t>
            </w:r>
          </w:p>
        </w:tc>
        <w:tc>
          <w:tcPr>
            <w:tcW w:w="967" w:type="dxa"/>
            <w:noWrap/>
            <w:hideMark/>
          </w:tcPr>
          <w:p w14:paraId="36BA38C8" w14:textId="77777777" w:rsidR="001A7822" w:rsidRPr="0001657C" w:rsidRDefault="001A7822" w:rsidP="001A7822">
            <w:r w:rsidRPr="0001657C">
              <w:t>5</w:t>
            </w:r>
          </w:p>
        </w:tc>
      </w:tr>
      <w:tr w:rsidR="001A7822" w:rsidRPr="001A7822" w14:paraId="45ADBF8C" w14:textId="77777777" w:rsidTr="005800AA">
        <w:trPr>
          <w:trHeight w:val="300"/>
        </w:trPr>
        <w:tc>
          <w:tcPr>
            <w:tcW w:w="960" w:type="dxa"/>
            <w:noWrap/>
            <w:hideMark/>
          </w:tcPr>
          <w:p w14:paraId="0E9C3081" w14:textId="77777777" w:rsidR="001A7822" w:rsidRPr="0001657C" w:rsidRDefault="001A7822">
            <w:r w:rsidRPr="0001657C">
              <w:t>PPFIA4</w:t>
            </w:r>
          </w:p>
        </w:tc>
        <w:tc>
          <w:tcPr>
            <w:tcW w:w="960" w:type="dxa"/>
            <w:noWrap/>
            <w:hideMark/>
          </w:tcPr>
          <w:p w14:paraId="18FD7F16" w14:textId="77777777" w:rsidR="001A7822" w:rsidRPr="0001657C" w:rsidRDefault="001A7822" w:rsidP="001A7822">
            <w:r w:rsidRPr="0001657C">
              <w:t>8497</w:t>
            </w:r>
          </w:p>
        </w:tc>
        <w:tc>
          <w:tcPr>
            <w:tcW w:w="5440" w:type="dxa"/>
            <w:noWrap/>
            <w:hideMark/>
          </w:tcPr>
          <w:p w14:paraId="500127A3" w14:textId="77777777" w:rsidR="001A7822" w:rsidRPr="0001657C" w:rsidRDefault="001A7822">
            <w:r w:rsidRPr="0001657C">
              <w:t>PTPRF interacting protein alpha 4</w:t>
            </w:r>
          </w:p>
        </w:tc>
        <w:tc>
          <w:tcPr>
            <w:tcW w:w="967" w:type="dxa"/>
            <w:noWrap/>
            <w:hideMark/>
          </w:tcPr>
          <w:p w14:paraId="575A7E57" w14:textId="77777777" w:rsidR="001A7822" w:rsidRPr="0001657C" w:rsidRDefault="001A7822" w:rsidP="001A7822">
            <w:r w:rsidRPr="0001657C">
              <w:t>5</w:t>
            </w:r>
          </w:p>
        </w:tc>
      </w:tr>
      <w:tr w:rsidR="001A7822" w:rsidRPr="001A7822" w14:paraId="72E784D0" w14:textId="77777777" w:rsidTr="005800AA">
        <w:trPr>
          <w:trHeight w:val="300"/>
        </w:trPr>
        <w:tc>
          <w:tcPr>
            <w:tcW w:w="960" w:type="dxa"/>
            <w:noWrap/>
            <w:hideMark/>
          </w:tcPr>
          <w:p w14:paraId="359A45F0" w14:textId="77777777" w:rsidR="001A7822" w:rsidRPr="0001657C" w:rsidRDefault="001A7822">
            <w:r w:rsidRPr="0001657C">
              <w:t>STC1</w:t>
            </w:r>
          </w:p>
        </w:tc>
        <w:tc>
          <w:tcPr>
            <w:tcW w:w="960" w:type="dxa"/>
            <w:noWrap/>
            <w:hideMark/>
          </w:tcPr>
          <w:p w14:paraId="7A79C720" w14:textId="77777777" w:rsidR="001A7822" w:rsidRPr="0001657C" w:rsidRDefault="001A7822" w:rsidP="001A7822">
            <w:r w:rsidRPr="0001657C">
              <w:t>6781</w:t>
            </w:r>
          </w:p>
        </w:tc>
        <w:tc>
          <w:tcPr>
            <w:tcW w:w="5440" w:type="dxa"/>
            <w:noWrap/>
            <w:hideMark/>
          </w:tcPr>
          <w:p w14:paraId="2CD906A5" w14:textId="77777777" w:rsidR="001A7822" w:rsidRPr="0001657C" w:rsidRDefault="001A7822">
            <w:r w:rsidRPr="0001657C">
              <w:t>stanniocalcin 1</w:t>
            </w:r>
          </w:p>
        </w:tc>
        <w:tc>
          <w:tcPr>
            <w:tcW w:w="967" w:type="dxa"/>
            <w:noWrap/>
            <w:hideMark/>
          </w:tcPr>
          <w:p w14:paraId="1CE0B0B3" w14:textId="77777777" w:rsidR="001A7822" w:rsidRPr="0001657C" w:rsidRDefault="001A7822" w:rsidP="001A7822">
            <w:r w:rsidRPr="0001657C">
              <w:t>5</w:t>
            </w:r>
          </w:p>
        </w:tc>
      </w:tr>
      <w:tr w:rsidR="001A7822" w:rsidRPr="001A7822" w14:paraId="0CF1A1C4" w14:textId="77777777" w:rsidTr="005800AA">
        <w:trPr>
          <w:trHeight w:val="300"/>
        </w:trPr>
        <w:tc>
          <w:tcPr>
            <w:tcW w:w="960" w:type="dxa"/>
            <w:noWrap/>
            <w:hideMark/>
          </w:tcPr>
          <w:p w14:paraId="36DF0BD6" w14:textId="77777777" w:rsidR="001A7822" w:rsidRPr="0001657C" w:rsidRDefault="001A7822">
            <w:r w:rsidRPr="0001657C">
              <w:t>WSB1</w:t>
            </w:r>
          </w:p>
        </w:tc>
        <w:tc>
          <w:tcPr>
            <w:tcW w:w="960" w:type="dxa"/>
            <w:noWrap/>
            <w:hideMark/>
          </w:tcPr>
          <w:p w14:paraId="25D5D65A" w14:textId="77777777" w:rsidR="001A7822" w:rsidRPr="0001657C" w:rsidRDefault="001A7822" w:rsidP="001A7822">
            <w:r w:rsidRPr="0001657C">
              <w:t>26118</w:t>
            </w:r>
          </w:p>
        </w:tc>
        <w:tc>
          <w:tcPr>
            <w:tcW w:w="5440" w:type="dxa"/>
            <w:noWrap/>
            <w:hideMark/>
          </w:tcPr>
          <w:p w14:paraId="178D0AB9" w14:textId="77777777" w:rsidR="001A7822" w:rsidRPr="0001657C" w:rsidRDefault="001A7822">
            <w:r w:rsidRPr="0001657C">
              <w:t>WD repeat and SOCS box containing 1</w:t>
            </w:r>
          </w:p>
        </w:tc>
        <w:tc>
          <w:tcPr>
            <w:tcW w:w="967" w:type="dxa"/>
            <w:noWrap/>
            <w:hideMark/>
          </w:tcPr>
          <w:p w14:paraId="18E10E63" w14:textId="77777777" w:rsidR="001A7822" w:rsidRPr="0001657C" w:rsidRDefault="001A7822" w:rsidP="001A7822">
            <w:r w:rsidRPr="0001657C">
              <w:t>5</w:t>
            </w:r>
          </w:p>
        </w:tc>
      </w:tr>
      <w:tr w:rsidR="001A7822" w:rsidRPr="001A7822" w14:paraId="1E53A6DF" w14:textId="77777777" w:rsidTr="005800AA">
        <w:trPr>
          <w:trHeight w:val="300"/>
        </w:trPr>
        <w:tc>
          <w:tcPr>
            <w:tcW w:w="960" w:type="dxa"/>
            <w:noWrap/>
            <w:hideMark/>
          </w:tcPr>
          <w:p w14:paraId="2CD79FB7" w14:textId="77777777" w:rsidR="001A7822" w:rsidRPr="0001657C" w:rsidRDefault="001A7822">
            <w:r w:rsidRPr="0001657C">
              <w:t>AK3</w:t>
            </w:r>
          </w:p>
        </w:tc>
        <w:tc>
          <w:tcPr>
            <w:tcW w:w="960" w:type="dxa"/>
            <w:noWrap/>
            <w:hideMark/>
          </w:tcPr>
          <w:p w14:paraId="6716FC34" w14:textId="77777777" w:rsidR="001A7822" w:rsidRPr="0001657C" w:rsidRDefault="001A7822" w:rsidP="001A7822">
            <w:r w:rsidRPr="0001657C">
              <w:t>50808</w:t>
            </w:r>
          </w:p>
        </w:tc>
        <w:tc>
          <w:tcPr>
            <w:tcW w:w="5440" w:type="dxa"/>
            <w:noWrap/>
            <w:hideMark/>
          </w:tcPr>
          <w:p w14:paraId="77D65717" w14:textId="77777777" w:rsidR="001A7822" w:rsidRPr="0001657C" w:rsidRDefault="001A7822">
            <w:r w:rsidRPr="0001657C">
              <w:t>adenylate kinase 3</w:t>
            </w:r>
          </w:p>
        </w:tc>
        <w:tc>
          <w:tcPr>
            <w:tcW w:w="967" w:type="dxa"/>
            <w:noWrap/>
            <w:hideMark/>
          </w:tcPr>
          <w:p w14:paraId="74D80563" w14:textId="77777777" w:rsidR="001A7822" w:rsidRPr="0001657C" w:rsidRDefault="001A7822" w:rsidP="001A7822">
            <w:r w:rsidRPr="0001657C">
              <w:t>4</w:t>
            </w:r>
          </w:p>
        </w:tc>
      </w:tr>
      <w:tr w:rsidR="001A7822" w:rsidRPr="001A7822" w14:paraId="4ED3178E" w14:textId="77777777" w:rsidTr="005800AA">
        <w:trPr>
          <w:trHeight w:val="300"/>
        </w:trPr>
        <w:tc>
          <w:tcPr>
            <w:tcW w:w="960" w:type="dxa"/>
            <w:noWrap/>
            <w:hideMark/>
          </w:tcPr>
          <w:p w14:paraId="0A356EE4" w14:textId="77777777" w:rsidR="001A7822" w:rsidRPr="0001657C" w:rsidRDefault="001A7822">
            <w:r w:rsidRPr="0001657C">
              <w:t>AK4</w:t>
            </w:r>
          </w:p>
        </w:tc>
        <w:tc>
          <w:tcPr>
            <w:tcW w:w="960" w:type="dxa"/>
            <w:noWrap/>
            <w:hideMark/>
          </w:tcPr>
          <w:p w14:paraId="3EEBC4F2" w14:textId="77777777" w:rsidR="001A7822" w:rsidRPr="0001657C" w:rsidRDefault="001A7822" w:rsidP="001A7822">
            <w:r w:rsidRPr="0001657C">
              <w:t>205</w:t>
            </w:r>
          </w:p>
        </w:tc>
        <w:tc>
          <w:tcPr>
            <w:tcW w:w="5440" w:type="dxa"/>
            <w:noWrap/>
            <w:hideMark/>
          </w:tcPr>
          <w:p w14:paraId="75EF4084" w14:textId="77777777" w:rsidR="001A7822" w:rsidRPr="0001657C" w:rsidRDefault="001A7822">
            <w:r w:rsidRPr="0001657C">
              <w:t>adenylate kinase 4</w:t>
            </w:r>
          </w:p>
        </w:tc>
        <w:tc>
          <w:tcPr>
            <w:tcW w:w="967" w:type="dxa"/>
            <w:noWrap/>
            <w:hideMark/>
          </w:tcPr>
          <w:p w14:paraId="768B0887" w14:textId="77777777" w:rsidR="001A7822" w:rsidRPr="0001657C" w:rsidRDefault="001A7822" w:rsidP="001A7822">
            <w:r w:rsidRPr="0001657C">
              <w:t>4</w:t>
            </w:r>
          </w:p>
        </w:tc>
      </w:tr>
      <w:tr w:rsidR="001A7822" w:rsidRPr="001A7822" w14:paraId="40DACC2A" w14:textId="77777777" w:rsidTr="005800AA">
        <w:trPr>
          <w:trHeight w:val="300"/>
        </w:trPr>
        <w:tc>
          <w:tcPr>
            <w:tcW w:w="960" w:type="dxa"/>
            <w:noWrap/>
            <w:hideMark/>
          </w:tcPr>
          <w:p w14:paraId="133B8DD0" w14:textId="77777777" w:rsidR="001A7822" w:rsidRPr="0001657C" w:rsidRDefault="001A7822">
            <w:r w:rsidRPr="0001657C">
              <w:t>ALDOA</w:t>
            </w:r>
          </w:p>
        </w:tc>
        <w:tc>
          <w:tcPr>
            <w:tcW w:w="960" w:type="dxa"/>
            <w:noWrap/>
            <w:hideMark/>
          </w:tcPr>
          <w:p w14:paraId="6EBC1543" w14:textId="77777777" w:rsidR="001A7822" w:rsidRPr="0001657C" w:rsidRDefault="001A7822" w:rsidP="001A7822">
            <w:r w:rsidRPr="0001657C">
              <w:t>226</w:t>
            </w:r>
          </w:p>
        </w:tc>
        <w:tc>
          <w:tcPr>
            <w:tcW w:w="5440" w:type="dxa"/>
            <w:noWrap/>
            <w:hideMark/>
          </w:tcPr>
          <w:p w14:paraId="4088AE17" w14:textId="77777777" w:rsidR="001A7822" w:rsidRPr="0001657C" w:rsidRDefault="001A7822">
            <w:r w:rsidRPr="0001657C">
              <w:t>aldolase, fructose-bisphosphate A</w:t>
            </w:r>
          </w:p>
        </w:tc>
        <w:tc>
          <w:tcPr>
            <w:tcW w:w="967" w:type="dxa"/>
            <w:noWrap/>
            <w:hideMark/>
          </w:tcPr>
          <w:p w14:paraId="568B80D8" w14:textId="77777777" w:rsidR="001A7822" w:rsidRPr="0001657C" w:rsidRDefault="001A7822" w:rsidP="001A7822">
            <w:r w:rsidRPr="0001657C">
              <w:t>4</w:t>
            </w:r>
          </w:p>
        </w:tc>
      </w:tr>
      <w:tr w:rsidR="001A7822" w:rsidRPr="001A7822" w14:paraId="4DC2BC38" w14:textId="77777777" w:rsidTr="005800AA">
        <w:trPr>
          <w:trHeight w:val="300"/>
        </w:trPr>
        <w:tc>
          <w:tcPr>
            <w:tcW w:w="960" w:type="dxa"/>
            <w:noWrap/>
            <w:hideMark/>
          </w:tcPr>
          <w:p w14:paraId="24D73E1A" w14:textId="77777777" w:rsidR="001A7822" w:rsidRPr="0001657C" w:rsidRDefault="001A7822">
            <w:r w:rsidRPr="0001657C">
              <w:t>BTG1</w:t>
            </w:r>
          </w:p>
        </w:tc>
        <w:tc>
          <w:tcPr>
            <w:tcW w:w="960" w:type="dxa"/>
            <w:noWrap/>
            <w:hideMark/>
          </w:tcPr>
          <w:p w14:paraId="707632ED" w14:textId="77777777" w:rsidR="001A7822" w:rsidRPr="0001657C" w:rsidRDefault="001A7822" w:rsidP="001A7822">
            <w:r w:rsidRPr="0001657C">
              <w:t>694</w:t>
            </w:r>
          </w:p>
        </w:tc>
        <w:tc>
          <w:tcPr>
            <w:tcW w:w="5440" w:type="dxa"/>
            <w:noWrap/>
            <w:hideMark/>
          </w:tcPr>
          <w:p w14:paraId="018C92E1" w14:textId="77777777" w:rsidR="001A7822" w:rsidRPr="0001657C" w:rsidRDefault="001A7822">
            <w:r w:rsidRPr="0001657C">
              <w:t>BTG anti-proliferation factor 1</w:t>
            </w:r>
          </w:p>
        </w:tc>
        <w:tc>
          <w:tcPr>
            <w:tcW w:w="967" w:type="dxa"/>
            <w:noWrap/>
            <w:hideMark/>
          </w:tcPr>
          <w:p w14:paraId="08EB810E" w14:textId="77777777" w:rsidR="001A7822" w:rsidRPr="0001657C" w:rsidRDefault="001A7822" w:rsidP="001A7822">
            <w:r w:rsidRPr="0001657C">
              <w:t>4</w:t>
            </w:r>
          </w:p>
        </w:tc>
      </w:tr>
      <w:tr w:rsidR="001A7822" w:rsidRPr="001A7822" w14:paraId="45870E43" w14:textId="77777777" w:rsidTr="005800AA">
        <w:trPr>
          <w:trHeight w:val="300"/>
        </w:trPr>
        <w:tc>
          <w:tcPr>
            <w:tcW w:w="960" w:type="dxa"/>
            <w:noWrap/>
            <w:hideMark/>
          </w:tcPr>
          <w:p w14:paraId="42BB9649" w14:textId="77777777" w:rsidR="001A7822" w:rsidRPr="0001657C" w:rsidRDefault="001A7822">
            <w:r w:rsidRPr="0001657C">
              <w:t>CA9</w:t>
            </w:r>
          </w:p>
        </w:tc>
        <w:tc>
          <w:tcPr>
            <w:tcW w:w="960" w:type="dxa"/>
            <w:noWrap/>
            <w:hideMark/>
          </w:tcPr>
          <w:p w14:paraId="318139E6" w14:textId="77777777" w:rsidR="001A7822" w:rsidRPr="0001657C" w:rsidRDefault="001A7822" w:rsidP="001A7822">
            <w:r w:rsidRPr="0001657C">
              <w:t>768</w:t>
            </w:r>
          </w:p>
        </w:tc>
        <w:tc>
          <w:tcPr>
            <w:tcW w:w="5440" w:type="dxa"/>
            <w:noWrap/>
            <w:hideMark/>
          </w:tcPr>
          <w:p w14:paraId="4596FC0E" w14:textId="77777777" w:rsidR="001A7822" w:rsidRPr="0001657C" w:rsidRDefault="001A7822">
            <w:r w:rsidRPr="0001657C">
              <w:t>carbonic anhydrase 9</w:t>
            </w:r>
          </w:p>
        </w:tc>
        <w:tc>
          <w:tcPr>
            <w:tcW w:w="967" w:type="dxa"/>
            <w:noWrap/>
            <w:hideMark/>
          </w:tcPr>
          <w:p w14:paraId="4C507436" w14:textId="77777777" w:rsidR="001A7822" w:rsidRPr="0001657C" w:rsidRDefault="001A7822" w:rsidP="001A7822">
            <w:r w:rsidRPr="0001657C">
              <w:t>4</w:t>
            </w:r>
          </w:p>
        </w:tc>
      </w:tr>
      <w:tr w:rsidR="001A7822" w:rsidRPr="001A7822" w14:paraId="1359A74E" w14:textId="77777777" w:rsidTr="005800AA">
        <w:trPr>
          <w:trHeight w:val="300"/>
        </w:trPr>
        <w:tc>
          <w:tcPr>
            <w:tcW w:w="960" w:type="dxa"/>
            <w:noWrap/>
            <w:hideMark/>
          </w:tcPr>
          <w:p w14:paraId="693B0797" w14:textId="77777777" w:rsidR="001A7822" w:rsidRPr="0001657C" w:rsidRDefault="001A7822">
            <w:r w:rsidRPr="0001657C">
              <w:lastRenderedPageBreak/>
              <w:t>CXCR4</w:t>
            </w:r>
          </w:p>
        </w:tc>
        <w:tc>
          <w:tcPr>
            <w:tcW w:w="960" w:type="dxa"/>
            <w:noWrap/>
            <w:hideMark/>
          </w:tcPr>
          <w:p w14:paraId="189F113C" w14:textId="77777777" w:rsidR="001A7822" w:rsidRPr="0001657C" w:rsidRDefault="001A7822" w:rsidP="001A7822">
            <w:r w:rsidRPr="0001657C">
              <w:t>7852</w:t>
            </w:r>
          </w:p>
        </w:tc>
        <w:tc>
          <w:tcPr>
            <w:tcW w:w="5440" w:type="dxa"/>
            <w:noWrap/>
            <w:hideMark/>
          </w:tcPr>
          <w:p w14:paraId="2964FB6C" w14:textId="77777777" w:rsidR="001A7822" w:rsidRPr="0001657C" w:rsidRDefault="001A7822">
            <w:r w:rsidRPr="0001657C">
              <w:t>C-X-C motif chemokine receptor 4</w:t>
            </w:r>
          </w:p>
        </w:tc>
        <w:tc>
          <w:tcPr>
            <w:tcW w:w="967" w:type="dxa"/>
            <w:noWrap/>
            <w:hideMark/>
          </w:tcPr>
          <w:p w14:paraId="220E22CC" w14:textId="77777777" w:rsidR="001A7822" w:rsidRPr="0001657C" w:rsidRDefault="001A7822" w:rsidP="001A7822">
            <w:r w:rsidRPr="0001657C">
              <w:t>4</w:t>
            </w:r>
          </w:p>
        </w:tc>
      </w:tr>
      <w:tr w:rsidR="001A7822" w:rsidRPr="001A7822" w14:paraId="479FC63C" w14:textId="77777777" w:rsidTr="005800AA">
        <w:trPr>
          <w:trHeight w:val="300"/>
        </w:trPr>
        <w:tc>
          <w:tcPr>
            <w:tcW w:w="960" w:type="dxa"/>
            <w:noWrap/>
            <w:hideMark/>
          </w:tcPr>
          <w:p w14:paraId="717421D7" w14:textId="77777777" w:rsidR="001A7822" w:rsidRPr="0001657C" w:rsidRDefault="001A7822">
            <w:r w:rsidRPr="0001657C">
              <w:t>EFNA3</w:t>
            </w:r>
          </w:p>
        </w:tc>
        <w:tc>
          <w:tcPr>
            <w:tcW w:w="960" w:type="dxa"/>
            <w:noWrap/>
            <w:hideMark/>
          </w:tcPr>
          <w:p w14:paraId="0F433264" w14:textId="77777777" w:rsidR="001A7822" w:rsidRPr="0001657C" w:rsidRDefault="001A7822" w:rsidP="001A7822">
            <w:r w:rsidRPr="0001657C">
              <w:t>1944</w:t>
            </w:r>
          </w:p>
        </w:tc>
        <w:tc>
          <w:tcPr>
            <w:tcW w:w="5440" w:type="dxa"/>
            <w:noWrap/>
            <w:hideMark/>
          </w:tcPr>
          <w:p w14:paraId="1FF0CE6B" w14:textId="77777777" w:rsidR="001A7822" w:rsidRPr="0001657C" w:rsidRDefault="001A7822">
            <w:r w:rsidRPr="0001657C">
              <w:t>ephrin A3</w:t>
            </w:r>
          </w:p>
        </w:tc>
        <w:tc>
          <w:tcPr>
            <w:tcW w:w="967" w:type="dxa"/>
            <w:noWrap/>
            <w:hideMark/>
          </w:tcPr>
          <w:p w14:paraId="742B992A" w14:textId="77777777" w:rsidR="001A7822" w:rsidRPr="0001657C" w:rsidRDefault="001A7822" w:rsidP="001A7822">
            <w:r w:rsidRPr="0001657C">
              <w:t>4</w:t>
            </w:r>
          </w:p>
        </w:tc>
      </w:tr>
      <w:tr w:rsidR="001A7822" w:rsidRPr="001A7822" w14:paraId="263AC85D" w14:textId="77777777" w:rsidTr="005800AA">
        <w:trPr>
          <w:trHeight w:val="300"/>
        </w:trPr>
        <w:tc>
          <w:tcPr>
            <w:tcW w:w="960" w:type="dxa"/>
            <w:noWrap/>
            <w:hideMark/>
          </w:tcPr>
          <w:p w14:paraId="5784CDE0" w14:textId="77777777" w:rsidR="001A7822" w:rsidRPr="0001657C" w:rsidRDefault="001A7822">
            <w:r w:rsidRPr="0001657C">
              <w:t>EGLN3</w:t>
            </w:r>
          </w:p>
        </w:tc>
        <w:tc>
          <w:tcPr>
            <w:tcW w:w="960" w:type="dxa"/>
            <w:noWrap/>
            <w:hideMark/>
          </w:tcPr>
          <w:p w14:paraId="1CDB01AA" w14:textId="77777777" w:rsidR="001A7822" w:rsidRPr="0001657C" w:rsidRDefault="001A7822" w:rsidP="001A7822">
            <w:r w:rsidRPr="0001657C">
              <w:t>112399</w:t>
            </w:r>
          </w:p>
        </w:tc>
        <w:tc>
          <w:tcPr>
            <w:tcW w:w="5440" w:type="dxa"/>
            <w:noWrap/>
            <w:hideMark/>
          </w:tcPr>
          <w:p w14:paraId="18DB90D4" w14:textId="77777777" w:rsidR="001A7822" w:rsidRPr="0001657C" w:rsidRDefault="001A7822">
            <w:r w:rsidRPr="0001657C">
              <w:t>egl-9 family hypoxia inducible factor 3</w:t>
            </w:r>
          </w:p>
        </w:tc>
        <w:tc>
          <w:tcPr>
            <w:tcW w:w="967" w:type="dxa"/>
            <w:noWrap/>
            <w:hideMark/>
          </w:tcPr>
          <w:p w14:paraId="3A4FE617" w14:textId="77777777" w:rsidR="001A7822" w:rsidRPr="0001657C" w:rsidRDefault="001A7822" w:rsidP="001A7822">
            <w:r w:rsidRPr="0001657C">
              <w:t>4</w:t>
            </w:r>
          </w:p>
        </w:tc>
      </w:tr>
      <w:tr w:rsidR="001A7822" w:rsidRPr="001A7822" w14:paraId="2AFE7990" w14:textId="77777777" w:rsidTr="005800AA">
        <w:trPr>
          <w:trHeight w:val="300"/>
        </w:trPr>
        <w:tc>
          <w:tcPr>
            <w:tcW w:w="960" w:type="dxa"/>
            <w:noWrap/>
            <w:hideMark/>
          </w:tcPr>
          <w:p w14:paraId="3825609E" w14:textId="77777777" w:rsidR="001A7822" w:rsidRPr="0001657C" w:rsidRDefault="001A7822">
            <w:r w:rsidRPr="0001657C">
              <w:t>GADD45B</w:t>
            </w:r>
          </w:p>
        </w:tc>
        <w:tc>
          <w:tcPr>
            <w:tcW w:w="960" w:type="dxa"/>
            <w:noWrap/>
            <w:hideMark/>
          </w:tcPr>
          <w:p w14:paraId="0CF85628" w14:textId="77777777" w:rsidR="001A7822" w:rsidRPr="0001657C" w:rsidRDefault="001A7822" w:rsidP="001A7822">
            <w:r w:rsidRPr="0001657C">
              <w:t>4616</w:t>
            </w:r>
          </w:p>
        </w:tc>
        <w:tc>
          <w:tcPr>
            <w:tcW w:w="5440" w:type="dxa"/>
            <w:noWrap/>
            <w:hideMark/>
          </w:tcPr>
          <w:p w14:paraId="2E0DFE52" w14:textId="77777777" w:rsidR="001A7822" w:rsidRPr="0001657C" w:rsidRDefault="001A7822">
            <w:r w:rsidRPr="0001657C">
              <w:t>growth arrest and DNA damage inducible beta</w:t>
            </w:r>
          </w:p>
        </w:tc>
        <w:tc>
          <w:tcPr>
            <w:tcW w:w="967" w:type="dxa"/>
            <w:noWrap/>
            <w:hideMark/>
          </w:tcPr>
          <w:p w14:paraId="69E255B2" w14:textId="77777777" w:rsidR="001A7822" w:rsidRPr="0001657C" w:rsidRDefault="001A7822" w:rsidP="001A7822">
            <w:r w:rsidRPr="0001657C">
              <w:t>4</w:t>
            </w:r>
          </w:p>
        </w:tc>
      </w:tr>
      <w:tr w:rsidR="001A7822" w:rsidRPr="001A7822" w14:paraId="1E673389" w14:textId="77777777" w:rsidTr="005800AA">
        <w:trPr>
          <w:trHeight w:val="300"/>
        </w:trPr>
        <w:tc>
          <w:tcPr>
            <w:tcW w:w="960" w:type="dxa"/>
            <w:noWrap/>
            <w:hideMark/>
          </w:tcPr>
          <w:p w14:paraId="7F8A525D" w14:textId="77777777" w:rsidR="001A7822" w:rsidRPr="0001657C" w:rsidRDefault="001A7822">
            <w:r w:rsidRPr="0001657C">
              <w:t>GAPDH</w:t>
            </w:r>
          </w:p>
        </w:tc>
        <w:tc>
          <w:tcPr>
            <w:tcW w:w="960" w:type="dxa"/>
            <w:noWrap/>
            <w:hideMark/>
          </w:tcPr>
          <w:p w14:paraId="7886BDCE" w14:textId="77777777" w:rsidR="001A7822" w:rsidRPr="0001657C" w:rsidRDefault="001A7822" w:rsidP="001A7822">
            <w:r w:rsidRPr="0001657C">
              <w:t>2597</w:t>
            </w:r>
          </w:p>
        </w:tc>
        <w:tc>
          <w:tcPr>
            <w:tcW w:w="5440" w:type="dxa"/>
            <w:noWrap/>
            <w:hideMark/>
          </w:tcPr>
          <w:p w14:paraId="642C8A22" w14:textId="77777777" w:rsidR="001A7822" w:rsidRPr="0001657C" w:rsidRDefault="001A7822">
            <w:r w:rsidRPr="0001657C">
              <w:t>glyceraldehyde-3-phosphate dehydrogenase</w:t>
            </w:r>
          </w:p>
        </w:tc>
        <w:tc>
          <w:tcPr>
            <w:tcW w:w="967" w:type="dxa"/>
            <w:noWrap/>
            <w:hideMark/>
          </w:tcPr>
          <w:p w14:paraId="1BBC35C3" w14:textId="77777777" w:rsidR="001A7822" w:rsidRPr="0001657C" w:rsidRDefault="001A7822" w:rsidP="001A7822">
            <w:r w:rsidRPr="0001657C">
              <w:t>4</w:t>
            </w:r>
          </w:p>
        </w:tc>
      </w:tr>
      <w:tr w:rsidR="001A7822" w:rsidRPr="001A7822" w14:paraId="1F5E163B" w14:textId="77777777" w:rsidTr="005800AA">
        <w:trPr>
          <w:trHeight w:val="300"/>
        </w:trPr>
        <w:tc>
          <w:tcPr>
            <w:tcW w:w="960" w:type="dxa"/>
            <w:noWrap/>
            <w:hideMark/>
          </w:tcPr>
          <w:p w14:paraId="7830E35C" w14:textId="77777777" w:rsidR="001A7822" w:rsidRPr="0001657C" w:rsidRDefault="001A7822">
            <w:r w:rsidRPr="0001657C">
              <w:t>GPI</w:t>
            </w:r>
          </w:p>
        </w:tc>
        <w:tc>
          <w:tcPr>
            <w:tcW w:w="960" w:type="dxa"/>
            <w:noWrap/>
            <w:hideMark/>
          </w:tcPr>
          <w:p w14:paraId="068F4366" w14:textId="77777777" w:rsidR="001A7822" w:rsidRPr="0001657C" w:rsidRDefault="001A7822" w:rsidP="001A7822">
            <w:r w:rsidRPr="0001657C">
              <w:t>2821</w:t>
            </w:r>
          </w:p>
        </w:tc>
        <w:tc>
          <w:tcPr>
            <w:tcW w:w="5440" w:type="dxa"/>
            <w:noWrap/>
            <w:hideMark/>
          </w:tcPr>
          <w:p w14:paraId="41196703" w14:textId="77777777" w:rsidR="001A7822" w:rsidRPr="0001657C" w:rsidRDefault="001A7822">
            <w:r w:rsidRPr="0001657C">
              <w:t>glucose-6-phosphate isomerase</w:t>
            </w:r>
          </w:p>
        </w:tc>
        <w:tc>
          <w:tcPr>
            <w:tcW w:w="967" w:type="dxa"/>
            <w:noWrap/>
            <w:hideMark/>
          </w:tcPr>
          <w:p w14:paraId="0691B875" w14:textId="77777777" w:rsidR="001A7822" w:rsidRPr="0001657C" w:rsidRDefault="001A7822" w:rsidP="001A7822">
            <w:r w:rsidRPr="0001657C">
              <w:t>4</w:t>
            </w:r>
          </w:p>
        </w:tc>
      </w:tr>
      <w:tr w:rsidR="001A7822" w:rsidRPr="001A7822" w14:paraId="37FD0976" w14:textId="77777777" w:rsidTr="005800AA">
        <w:trPr>
          <w:trHeight w:val="300"/>
        </w:trPr>
        <w:tc>
          <w:tcPr>
            <w:tcW w:w="960" w:type="dxa"/>
            <w:noWrap/>
            <w:hideMark/>
          </w:tcPr>
          <w:p w14:paraId="778791F9" w14:textId="77777777" w:rsidR="001A7822" w:rsidRPr="0001657C" w:rsidRDefault="001A7822">
            <w:r w:rsidRPr="0001657C">
              <w:t>GYS1</w:t>
            </w:r>
          </w:p>
        </w:tc>
        <w:tc>
          <w:tcPr>
            <w:tcW w:w="960" w:type="dxa"/>
            <w:noWrap/>
            <w:hideMark/>
          </w:tcPr>
          <w:p w14:paraId="26F7F4AB" w14:textId="77777777" w:rsidR="001A7822" w:rsidRPr="0001657C" w:rsidRDefault="001A7822" w:rsidP="001A7822">
            <w:r w:rsidRPr="0001657C">
              <w:t>2997</w:t>
            </w:r>
          </w:p>
        </w:tc>
        <w:tc>
          <w:tcPr>
            <w:tcW w:w="5440" w:type="dxa"/>
            <w:noWrap/>
            <w:hideMark/>
          </w:tcPr>
          <w:p w14:paraId="11721DAA" w14:textId="77777777" w:rsidR="001A7822" w:rsidRPr="0001657C" w:rsidRDefault="001A7822">
            <w:r w:rsidRPr="0001657C">
              <w:t>glycogen synthase 1</w:t>
            </w:r>
          </w:p>
        </w:tc>
        <w:tc>
          <w:tcPr>
            <w:tcW w:w="967" w:type="dxa"/>
            <w:noWrap/>
            <w:hideMark/>
          </w:tcPr>
          <w:p w14:paraId="61E8B88E" w14:textId="77777777" w:rsidR="001A7822" w:rsidRPr="0001657C" w:rsidRDefault="001A7822" w:rsidP="001A7822">
            <w:r w:rsidRPr="0001657C">
              <w:t>4</w:t>
            </w:r>
          </w:p>
        </w:tc>
      </w:tr>
      <w:tr w:rsidR="001A7822" w:rsidRPr="001A7822" w14:paraId="360784FA" w14:textId="77777777" w:rsidTr="005800AA">
        <w:trPr>
          <w:trHeight w:val="300"/>
        </w:trPr>
        <w:tc>
          <w:tcPr>
            <w:tcW w:w="960" w:type="dxa"/>
            <w:noWrap/>
            <w:hideMark/>
          </w:tcPr>
          <w:p w14:paraId="0160C099" w14:textId="77777777" w:rsidR="001A7822" w:rsidRPr="0001657C" w:rsidRDefault="001A7822">
            <w:r w:rsidRPr="0001657C">
              <w:t>PFKP</w:t>
            </w:r>
          </w:p>
        </w:tc>
        <w:tc>
          <w:tcPr>
            <w:tcW w:w="960" w:type="dxa"/>
            <w:noWrap/>
            <w:hideMark/>
          </w:tcPr>
          <w:p w14:paraId="77C9610E" w14:textId="77777777" w:rsidR="001A7822" w:rsidRPr="0001657C" w:rsidRDefault="001A7822" w:rsidP="001A7822">
            <w:r w:rsidRPr="0001657C">
              <w:t>5214</w:t>
            </w:r>
          </w:p>
        </w:tc>
        <w:tc>
          <w:tcPr>
            <w:tcW w:w="5440" w:type="dxa"/>
            <w:noWrap/>
            <w:hideMark/>
          </w:tcPr>
          <w:p w14:paraId="039D4E20" w14:textId="77777777" w:rsidR="001A7822" w:rsidRPr="0001657C" w:rsidRDefault="001A7822">
            <w:r w:rsidRPr="0001657C">
              <w:t>phosphofructokinase, platelet</w:t>
            </w:r>
          </w:p>
        </w:tc>
        <w:tc>
          <w:tcPr>
            <w:tcW w:w="967" w:type="dxa"/>
            <w:noWrap/>
            <w:hideMark/>
          </w:tcPr>
          <w:p w14:paraId="44CAE031" w14:textId="77777777" w:rsidR="001A7822" w:rsidRPr="0001657C" w:rsidRDefault="001A7822" w:rsidP="001A7822">
            <w:r w:rsidRPr="0001657C">
              <w:t>4</w:t>
            </w:r>
          </w:p>
        </w:tc>
      </w:tr>
      <w:tr w:rsidR="001A7822" w:rsidRPr="001A7822" w14:paraId="47480EA5" w14:textId="77777777" w:rsidTr="005800AA">
        <w:trPr>
          <w:trHeight w:val="300"/>
        </w:trPr>
        <w:tc>
          <w:tcPr>
            <w:tcW w:w="960" w:type="dxa"/>
            <w:noWrap/>
            <w:hideMark/>
          </w:tcPr>
          <w:p w14:paraId="5985481B" w14:textId="77777777" w:rsidR="001A7822" w:rsidRPr="0001657C" w:rsidRDefault="001A7822">
            <w:r w:rsidRPr="0001657C">
              <w:t>PLOD2</w:t>
            </w:r>
          </w:p>
        </w:tc>
        <w:tc>
          <w:tcPr>
            <w:tcW w:w="960" w:type="dxa"/>
            <w:noWrap/>
            <w:hideMark/>
          </w:tcPr>
          <w:p w14:paraId="692C131D" w14:textId="77777777" w:rsidR="001A7822" w:rsidRPr="0001657C" w:rsidRDefault="001A7822" w:rsidP="001A7822">
            <w:r w:rsidRPr="0001657C">
              <w:t>5352</w:t>
            </w:r>
          </w:p>
        </w:tc>
        <w:tc>
          <w:tcPr>
            <w:tcW w:w="5440" w:type="dxa"/>
            <w:noWrap/>
            <w:hideMark/>
          </w:tcPr>
          <w:p w14:paraId="5AE64189" w14:textId="77777777" w:rsidR="001A7822" w:rsidRPr="0001657C" w:rsidRDefault="001A7822">
            <w:r w:rsidRPr="0001657C">
              <w:t>procollagen-lysine,2-oxoglutarate 5-dioxygenase 2</w:t>
            </w:r>
          </w:p>
        </w:tc>
        <w:tc>
          <w:tcPr>
            <w:tcW w:w="967" w:type="dxa"/>
            <w:noWrap/>
            <w:hideMark/>
          </w:tcPr>
          <w:p w14:paraId="4E6D043A" w14:textId="77777777" w:rsidR="001A7822" w:rsidRPr="0001657C" w:rsidRDefault="001A7822" w:rsidP="001A7822">
            <w:r w:rsidRPr="0001657C">
              <w:t>4</w:t>
            </w:r>
          </w:p>
        </w:tc>
      </w:tr>
      <w:tr w:rsidR="001A7822" w:rsidRPr="001A7822" w14:paraId="0976F111" w14:textId="77777777" w:rsidTr="005800AA">
        <w:trPr>
          <w:trHeight w:val="300"/>
        </w:trPr>
        <w:tc>
          <w:tcPr>
            <w:tcW w:w="960" w:type="dxa"/>
            <w:noWrap/>
            <w:hideMark/>
          </w:tcPr>
          <w:p w14:paraId="3266A729" w14:textId="77777777" w:rsidR="001A7822" w:rsidRPr="0001657C" w:rsidRDefault="001A7822">
            <w:r w:rsidRPr="0001657C">
              <w:t>ZNF292</w:t>
            </w:r>
          </w:p>
        </w:tc>
        <w:tc>
          <w:tcPr>
            <w:tcW w:w="960" w:type="dxa"/>
            <w:noWrap/>
            <w:hideMark/>
          </w:tcPr>
          <w:p w14:paraId="272793DB" w14:textId="77777777" w:rsidR="001A7822" w:rsidRPr="0001657C" w:rsidRDefault="001A7822" w:rsidP="001A7822">
            <w:r w:rsidRPr="0001657C">
              <w:t>23036</w:t>
            </w:r>
          </w:p>
        </w:tc>
        <w:tc>
          <w:tcPr>
            <w:tcW w:w="5440" w:type="dxa"/>
            <w:noWrap/>
            <w:hideMark/>
          </w:tcPr>
          <w:p w14:paraId="346008BC" w14:textId="77777777" w:rsidR="001A7822" w:rsidRPr="0001657C" w:rsidRDefault="001A7822">
            <w:r w:rsidRPr="0001657C">
              <w:t>zinc finger protein 292</w:t>
            </w:r>
          </w:p>
        </w:tc>
        <w:tc>
          <w:tcPr>
            <w:tcW w:w="967" w:type="dxa"/>
            <w:noWrap/>
            <w:hideMark/>
          </w:tcPr>
          <w:p w14:paraId="633BD568" w14:textId="77777777" w:rsidR="001A7822" w:rsidRPr="0001657C" w:rsidRDefault="001A7822" w:rsidP="001A7822">
            <w:r w:rsidRPr="0001657C">
              <w:t>4</w:t>
            </w:r>
          </w:p>
        </w:tc>
      </w:tr>
    </w:tbl>
    <w:p w14:paraId="330ADD70" w14:textId="77777777" w:rsidR="00E658D7" w:rsidRDefault="00E658D7"/>
    <w:p w14:paraId="42DDD75F" w14:textId="77777777" w:rsidR="00E658D7" w:rsidRDefault="00E658D7"/>
    <w:p w14:paraId="539C2E81" w14:textId="77777777" w:rsidR="00E658D7" w:rsidRDefault="00E658D7"/>
    <w:p w14:paraId="29B0E049" w14:textId="77777777" w:rsidR="00E658D7" w:rsidRDefault="00E658D7"/>
    <w:p w14:paraId="019906B2" w14:textId="77777777" w:rsidR="00E658D7" w:rsidRDefault="00E658D7"/>
    <w:p w14:paraId="66A29AA7" w14:textId="77777777" w:rsidR="00E658D7" w:rsidRDefault="00E658D7"/>
    <w:p w14:paraId="0713D728" w14:textId="77777777" w:rsidR="00E658D7" w:rsidRDefault="00E658D7"/>
    <w:p w14:paraId="1F31DA59" w14:textId="77777777" w:rsidR="003073E2" w:rsidRDefault="003073E2"/>
    <w:p w14:paraId="56924061" w14:textId="77777777" w:rsidR="003073E2" w:rsidRDefault="003073E2"/>
    <w:p w14:paraId="43BC9DFB" w14:textId="77777777" w:rsidR="003073E2" w:rsidRDefault="003073E2"/>
    <w:p w14:paraId="360590BC" w14:textId="77777777" w:rsidR="003073E2" w:rsidRDefault="003073E2"/>
    <w:p w14:paraId="0E8E3B04" w14:textId="77777777" w:rsidR="003073E2" w:rsidRDefault="003073E2"/>
    <w:p w14:paraId="017ABD35" w14:textId="77777777" w:rsidR="003073E2" w:rsidRDefault="003073E2"/>
    <w:p w14:paraId="5CB948EF" w14:textId="77777777" w:rsidR="003073E2" w:rsidRDefault="003073E2"/>
    <w:p w14:paraId="4B2FD8E2" w14:textId="77777777" w:rsidR="003073E2" w:rsidRDefault="003073E2"/>
    <w:p w14:paraId="05A0362A" w14:textId="77777777" w:rsidR="003073E2" w:rsidRDefault="003073E2"/>
    <w:p w14:paraId="6E4A977C" w14:textId="77777777" w:rsidR="003073E2" w:rsidRDefault="003073E2"/>
    <w:p w14:paraId="3EA27306" w14:textId="77777777" w:rsidR="003073E2" w:rsidRDefault="003073E2"/>
    <w:p w14:paraId="79237422" w14:textId="77777777" w:rsidR="00E658D7" w:rsidRDefault="00E658D7"/>
    <w:p w14:paraId="602B3D14" w14:textId="77777777" w:rsidR="00E658D7" w:rsidRDefault="00E658D7"/>
    <w:p w14:paraId="75D30480" w14:textId="77777777" w:rsidR="00E658D7" w:rsidRDefault="00E658D7"/>
    <w:p w14:paraId="3B609358" w14:textId="77777777" w:rsidR="00F83878" w:rsidRDefault="00F83878">
      <w:pPr>
        <w:rPr>
          <w:b/>
        </w:rPr>
        <w:sectPr w:rsidR="00F83878" w:rsidSect="009454F5">
          <w:pgSz w:w="11906" w:h="16838"/>
          <w:pgMar w:top="1440" w:right="1440" w:bottom="1440" w:left="1440" w:header="709" w:footer="709" w:gutter="0"/>
          <w:cols w:space="708"/>
          <w:docGrid w:linePitch="360"/>
        </w:sectPr>
      </w:pPr>
    </w:p>
    <w:p w14:paraId="03015FBA" w14:textId="14ABA5AB" w:rsidR="009F3D63" w:rsidRDefault="006D4105">
      <w:r>
        <w:rPr>
          <w:b/>
        </w:rPr>
        <w:lastRenderedPageBreak/>
        <w:t>Supplementary Table S3</w:t>
      </w:r>
      <w:r w:rsidRPr="00827153">
        <w:t xml:space="preserve"> </w:t>
      </w:r>
      <w:r>
        <w:t>Hallmark gene sets associated with hypoxia gene expression phenotypes</w:t>
      </w:r>
      <w:r w:rsidR="0084651E">
        <w:t xml:space="preserve"> in pan cancer analysis by GSE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851"/>
        <w:gridCol w:w="850"/>
        <w:gridCol w:w="851"/>
        <w:gridCol w:w="1276"/>
        <w:gridCol w:w="1134"/>
        <w:gridCol w:w="1275"/>
      </w:tblGrid>
      <w:tr w:rsidR="00D643B9" w:rsidRPr="0001657C" w14:paraId="0FD0EB04" w14:textId="77777777" w:rsidTr="00D643B9">
        <w:trPr>
          <w:trHeight w:val="300"/>
        </w:trPr>
        <w:tc>
          <w:tcPr>
            <w:tcW w:w="4077" w:type="dxa"/>
            <w:tcBorders>
              <w:top w:val="single" w:sz="4" w:space="0" w:color="auto"/>
              <w:bottom w:val="single" w:sz="4" w:space="0" w:color="auto"/>
            </w:tcBorders>
            <w:noWrap/>
            <w:vAlign w:val="center"/>
            <w:hideMark/>
          </w:tcPr>
          <w:p w14:paraId="3612A4C7" w14:textId="301B9003" w:rsidR="0023201E" w:rsidRPr="0001657C" w:rsidRDefault="00875FF0" w:rsidP="0001657C">
            <w:bookmarkStart w:id="5" w:name="_Hlk519500634"/>
            <w:r>
              <w:rPr>
                <w:rFonts w:ascii="Calibri" w:hAnsi="Calibri"/>
                <w:color w:val="000000"/>
              </w:rPr>
              <w:t>HALLMARK GENE SET</w:t>
            </w:r>
          </w:p>
        </w:tc>
        <w:tc>
          <w:tcPr>
            <w:tcW w:w="851" w:type="dxa"/>
            <w:tcBorders>
              <w:top w:val="single" w:sz="4" w:space="0" w:color="auto"/>
              <w:bottom w:val="single" w:sz="4" w:space="0" w:color="auto"/>
            </w:tcBorders>
            <w:noWrap/>
            <w:vAlign w:val="center"/>
            <w:hideMark/>
          </w:tcPr>
          <w:p w14:paraId="044826CF" w14:textId="444C8A74" w:rsidR="0023201E" w:rsidRPr="0001657C" w:rsidRDefault="0023201E" w:rsidP="00FE6966">
            <w:pPr>
              <w:jc w:val="center"/>
            </w:pPr>
            <w:r w:rsidRPr="0001657C">
              <w:rPr>
                <w:rFonts w:ascii="Calibri" w:hAnsi="Calibri"/>
                <w:color w:val="000000"/>
              </w:rPr>
              <w:t>SIZE</w:t>
            </w:r>
          </w:p>
        </w:tc>
        <w:tc>
          <w:tcPr>
            <w:tcW w:w="850" w:type="dxa"/>
            <w:tcBorders>
              <w:top w:val="single" w:sz="4" w:space="0" w:color="auto"/>
              <w:bottom w:val="single" w:sz="4" w:space="0" w:color="auto"/>
            </w:tcBorders>
            <w:noWrap/>
            <w:vAlign w:val="center"/>
            <w:hideMark/>
          </w:tcPr>
          <w:p w14:paraId="5F0595BC" w14:textId="0B31E91E" w:rsidR="0023201E" w:rsidRPr="0001657C" w:rsidRDefault="0023201E" w:rsidP="00FE6966">
            <w:pPr>
              <w:jc w:val="center"/>
            </w:pPr>
            <w:r w:rsidRPr="0001657C">
              <w:rPr>
                <w:rFonts w:ascii="Calibri" w:hAnsi="Calibri"/>
                <w:color w:val="000000"/>
              </w:rPr>
              <w:t>ES</w:t>
            </w:r>
          </w:p>
        </w:tc>
        <w:tc>
          <w:tcPr>
            <w:tcW w:w="851" w:type="dxa"/>
            <w:tcBorders>
              <w:top w:val="single" w:sz="4" w:space="0" w:color="auto"/>
              <w:bottom w:val="single" w:sz="4" w:space="0" w:color="auto"/>
            </w:tcBorders>
            <w:noWrap/>
            <w:vAlign w:val="center"/>
            <w:hideMark/>
          </w:tcPr>
          <w:p w14:paraId="744E3286" w14:textId="767FE09D" w:rsidR="0023201E" w:rsidRPr="0001657C" w:rsidRDefault="0023201E" w:rsidP="00FE6966">
            <w:pPr>
              <w:jc w:val="center"/>
            </w:pPr>
            <w:r w:rsidRPr="0001657C">
              <w:rPr>
                <w:rFonts w:ascii="Calibri" w:hAnsi="Calibri"/>
                <w:color w:val="000000"/>
              </w:rPr>
              <w:t>NES</w:t>
            </w:r>
          </w:p>
        </w:tc>
        <w:tc>
          <w:tcPr>
            <w:tcW w:w="1276" w:type="dxa"/>
            <w:tcBorders>
              <w:top w:val="single" w:sz="4" w:space="0" w:color="auto"/>
              <w:bottom w:val="single" w:sz="4" w:space="0" w:color="auto"/>
            </w:tcBorders>
            <w:noWrap/>
            <w:vAlign w:val="center"/>
            <w:hideMark/>
          </w:tcPr>
          <w:p w14:paraId="76F527BA" w14:textId="216B4736" w:rsidR="0023201E" w:rsidRPr="0001657C" w:rsidRDefault="0023201E" w:rsidP="00D643B9">
            <w:pPr>
              <w:jc w:val="center"/>
            </w:pPr>
            <w:r w:rsidRPr="0001657C">
              <w:rPr>
                <w:rFonts w:ascii="Calibri" w:hAnsi="Calibri"/>
                <w:color w:val="000000"/>
              </w:rPr>
              <w:t>NOM</w:t>
            </w:r>
            <w:r w:rsidR="00D643B9">
              <w:rPr>
                <w:rFonts w:ascii="Calibri" w:hAnsi="Calibri"/>
                <w:color w:val="000000"/>
              </w:rPr>
              <w:t xml:space="preserve"> </w:t>
            </w:r>
            <w:r w:rsidRPr="0001657C">
              <w:rPr>
                <w:rFonts w:ascii="Calibri" w:hAnsi="Calibri"/>
                <w:color w:val="000000"/>
              </w:rPr>
              <w:t>p-</w:t>
            </w:r>
            <w:proofErr w:type="spellStart"/>
            <w:r w:rsidRPr="0001657C">
              <w:rPr>
                <w:rFonts w:ascii="Calibri" w:hAnsi="Calibri"/>
                <w:color w:val="000000"/>
              </w:rPr>
              <w:t>val</w:t>
            </w:r>
            <w:proofErr w:type="spellEnd"/>
          </w:p>
        </w:tc>
        <w:tc>
          <w:tcPr>
            <w:tcW w:w="1134" w:type="dxa"/>
            <w:tcBorders>
              <w:top w:val="single" w:sz="4" w:space="0" w:color="auto"/>
              <w:bottom w:val="single" w:sz="4" w:space="0" w:color="auto"/>
            </w:tcBorders>
            <w:noWrap/>
            <w:vAlign w:val="center"/>
            <w:hideMark/>
          </w:tcPr>
          <w:p w14:paraId="3601FDE3" w14:textId="229EE129" w:rsidR="0023201E" w:rsidRPr="0001657C" w:rsidRDefault="0023201E" w:rsidP="00D643B9">
            <w:pPr>
              <w:jc w:val="center"/>
            </w:pPr>
            <w:r w:rsidRPr="0001657C">
              <w:rPr>
                <w:rFonts w:ascii="Calibri" w:hAnsi="Calibri"/>
                <w:color w:val="000000"/>
              </w:rPr>
              <w:t>FDR</w:t>
            </w:r>
            <w:r w:rsidR="00D643B9">
              <w:rPr>
                <w:rFonts w:ascii="Calibri" w:hAnsi="Calibri"/>
                <w:color w:val="000000"/>
              </w:rPr>
              <w:t xml:space="preserve"> </w:t>
            </w:r>
            <w:r w:rsidRPr="0001657C">
              <w:rPr>
                <w:rFonts w:ascii="Calibri" w:hAnsi="Calibri"/>
                <w:color w:val="000000"/>
              </w:rPr>
              <w:t>q-</w:t>
            </w:r>
            <w:proofErr w:type="spellStart"/>
            <w:r w:rsidRPr="0001657C">
              <w:rPr>
                <w:rFonts w:ascii="Calibri" w:hAnsi="Calibri"/>
                <w:color w:val="000000"/>
              </w:rPr>
              <w:t>val</w:t>
            </w:r>
            <w:proofErr w:type="spellEnd"/>
          </w:p>
        </w:tc>
        <w:tc>
          <w:tcPr>
            <w:tcW w:w="1275" w:type="dxa"/>
            <w:tcBorders>
              <w:top w:val="single" w:sz="4" w:space="0" w:color="auto"/>
              <w:bottom w:val="single" w:sz="4" w:space="0" w:color="auto"/>
            </w:tcBorders>
            <w:noWrap/>
            <w:vAlign w:val="center"/>
            <w:hideMark/>
          </w:tcPr>
          <w:p w14:paraId="0575B5ED" w14:textId="6B6C25CC" w:rsidR="0023201E" w:rsidRPr="0001657C" w:rsidRDefault="0023201E" w:rsidP="00FE6966">
            <w:pPr>
              <w:jc w:val="center"/>
            </w:pPr>
            <w:r w:rsidRPr="0001657C">
              <w:rPr>
                <w:rFonts w:ascii="Calibri" w:hAnsi="Calibri"/>
                <w:color w:val="000000"/>
              </w:rPr>
              <w:t>FWER p-</w:t>
            </w:r>
            <w:proofErr w:type="spellStart"/>
            <w:r w:rsidRPr="0001657C">
              <w:rPr>
                <w:rFonts w:ascii="Calibri" w:hAnsi="Calibri"/>
                <w:color w:val="000000"/>
              </w:rPr>
              <w:t>val</w:t>
            </w:r>
            <w:proofErr w:type="spellEnd"/>
          </w:p>
        </w:tc>
      </w:tr>
      <w:tr w:rsidR="00D643B9" w:rsidRPr="0001657C" w14:paraId="309FA778" w14:textId="77777777" w:rsidTr="00D643B9">
        <w:trPr>
          <w:trHeight w:val="300"/>
        </w:trPr>
        <w:tc>
          <w:tcPr>
            <w:tcW w:w="4077" w:type="dxa"/>
            <w:tcBorders>
              <w:top w:val="single" w:sz="4" w:space="0" w:color="auto"/>
            </w:tcBorders>
            <w:noWrap/>
            <w:vAlign w:val="center"/>
            <w:hideMark/>
          </w:tcPr>
          <w:p w14:paraId="5CD4A87B" w14:textId="3AEFCFF4" w:rsidR="0023201E" w:rsidRPr="0001657C" w:rsidRDefault="0023201E" w:rsidP="00EC0154">
            <w:r w:rsidRPr="0001657C">
              <w:rPr>
                <w:rFonts w:ascii="Calibri" w:hAnsi="Calibri"/>
                <w:color w:val="000000"/>
              </w:rPr>
              <w:t>EPITHELIAL_MESENCHYMAL_TRANSITION</w:t>
            </w:r>
          </w:p>
        </w:tc>
        <w:tc>
          <w:tcPr>
            <w:tcW w:w="851" w:type="dxa"/>
            <w:tcBorders>
              <w:top w:val="single" w:sz="4" w:space="0" w:color="auto"/>
            </w:tcBorders>
            <w:noWrap/>
            <w:vAlign w:val="center"/>
            <w:hideMark/>
          </w:tcPr>
          <w:p w14:paraId="65506114" w14:textId="11E60C26" w:rsidR="0023201E" w:rsidRPr="0001657C" w:rsidRDefault="0023201E" w:rsidP="00FE6966">
            <w:pPr>
              <w:jc w:val="center"/>
            </w:pPr>
            <w:r w:rsidRPr="0001657C">
              <w:rPr>
                <w:rFonts w:ascii="Calibri" w:hAnsi="Calibri"/>
                <w:color w:val="000000"/>
              </w:rPr>
              <w:t>196</w:t>
            </w:r>
          </w:p>
        </w:tc>
        <w:tc>
          <w:tcPr>
            <w:tcW w:w="850" w:type="dxa"/>
            <w:tcBorders>
              <w:top w:val="single" w:sz="4" w:space="0" w:color="auto"/>
            </w:tcBorders>
            <w:noWrap/>
            <w:vAlign w:val="center"/>
            <w:hideMark/>
          </w:tcPr>
          <w:p w14:paraId="57A939C5" w14:textId="03962076" w:rsidR="0023201E" w:rsidRPr="0001657C" w:rsidRDefault="0023201E" w:rsidP="00FE6966">
            <w:pPr>
              <w:jc w:val="center"/>
            </w:pPr>
            <w:r w:rsidRPr="0001657C">
              <w:rPr>
                <w:rFonts w:ascii="Calibri" w:hAnsi="Calibri"/>
                <w:color w:val="000000"/>
              </w:rPr>
              <w:t>0.764</w:t>
            </w:r>
          </w:p>
        </w:tc>
        <w:tc>
          <w:tcPr>
            <w:tcW w:w="851" w:type="dxa"/>
            <w:tcBorders>
              <w:top w:val="single" w:sz="4" w:space="0" w:color="auto"/>
            </w:tcBorders>
            <w:noWrap/>
            <w:vAlign w:val="center"/>
            <w:hideMark/>
          </w:tcPr>
          <w:p w14:paraId="121A1DED" w14:textId="000EC60C" w:rsidR="0023201E" w:rsidRPr="0001657C" w:rsidRDefault="0023201E" w:rsidP="00FE6966">
            <w:pPr>
              <w:jc w:val="center"/>
            </w:pPr>
            <w:r w:rsidRPr="0001657C">
              <w:rPr>
                <w:rFonts w:ascii="Calibri" w:hAnsi="Calibri"/>
                <w:color w:val="000000"/>
              </w:rPr>
              <w:t>3.331</w:t>
            </w:r>
          </w:p>
        </w:tc>
        <w:tc>
          <w:tcPr>
            <w:tcW w:w="1276" w:type="dxa"/>
            <w:tcBorders>
              <w:top w:val="single" w:sz="4" w:space="0" w:color="auto"/>
            </w:tcBorders>
            <w:noWrap/>
            <w:vAlign w:val="center"/>
            <w:hideMark/>
          </w:tcPr>
          <w:p w14:paraId="0EFABB08" w14:textId="445A592F" w:rsidR="0023201E" w:rsidRPr="0001657C" w:rsidRDefault="0023201E" w:rsidP="00FE6966">
            <w:pPr>
              <w:jc w:val="center"/>
            </w:pPr>
            <w:r w:rsidRPr="0001657C">
              <w:rPr>
                <w:rFonts w:ascii="Calibri" w:hAnsi="Calibri"/>
                <w:color w:val="000000"/>
              </w:rPr>
              <w:t>0</w:t>
            </w:r>
          </w:p>
        </w:tc>
        <w:tc>
          <w:tcPr>
            <w:tcW w:w="1134" w:type="dxa"/>
            <w:tcBorders>
              <w:top w:val="single" w:sz="4" w:space="0" w:color="auto"/>
            </w:tcBorders>
            <w:noWrap/>
            <w:vAlign w:val="center"/>
            <w:hideMark/>
          </w:tcPr>
          <w:p w14:paraId="43E5E2A5" w14:textId="28EF8E50" w:rsidR="0023201E" w:rsidRPr="0001657C" w:rsidRDefault="0023201E" w:rsidP="00FE6966">
            <w:pPr>
              <w:jc w:val="center"/>
            </w:pPr>
            <w:r w:rsidRPr="0001657C">
              <w:rPr>
                <w:rFonts w:ascii="Calibri" w:hAnsi="Calibri"/>
                <w:color w:val="000000"/>
              </w:rPr>
              <w:t>0</w:t>
            </w:r>
          </w:p>
        </w:tc>
        <w:tc>
          <w:tcPr>
            <w:tcW w:w="1275" w:type="dxa"/>
            <w:tcBorders>
              <w:top w:val="single" w:sz="4" w:space="0" w:color="auto"/>
            </w:tcBorders>
            <w:noWrap/>
            <w:vAlign w:val="center"/>
            <w:hideMark/>
          </w:tcPr>
          <w:p w14:paraId="6534AB61" w14:textId="13AC59B0" w:rsidR="0023201E" w:rsidRPr="0001657C" w:rsidRDefault="0023201E" w:rsidP="00FE6966">
            <w:pPr>
              <w:jc w:val="center"/>
            </w:pPr>
            <w:r w:rsidRPr="0001657C">
              <w:rPr>
                <w:rFonts w:ascii="Calibri" w:hAnsi="Calibri"/>
                <w:color w:val="000000"/>
              </w:rPr>
              <w:t>0</w:t>
            </w:r>
          </w:p>
        </w:tc>
      </w:tr>
      <w:tr w:rsidR="00D643B9" w:rsidRPr="0001657C" w14:paraId="40BD009A" w14:textId="77777777" w:rsidTr="00D643B9">
        <w:trPr>
          <w:trHeight w:val="300"/>
        </w:trPr>
        <w:tc>
          <w:tcPr>
            <w:tcW w:w="4077" w:type="dxa"/>
            <w:noWrap/>
            <w:vAlign w:val="center"/>
            <w:hideMark/>
          </w:tcPr>
          <w:p w14:paraId="77E86A67" w14:textId="6029AE02" w:rsidR="0023201E" w:rsidRPr="0001657C" w:rsidRDefault="0023201E" w:rsidP="00EC0154">
            <w:r w:rsidRPr="0001657C">
              <w:rPr>
                <w:rFonts w:ascii="Calibri" w:hAnsi="Calibri"/>
                <w:color w:val="000000"/>
              </w:rPr>
              <w:t>TNFA_SIGNALING_VIA_NFKB</w:t>
            </w:r>
          </w:p>
        </w:tc>
        <w:tc>
          <w:tcPr>
            <w:tcW w:w="851" w:type="dxa"/>
            <w:noWrap/>
            <w:vAlign w:val="center"/>
            <w:hideMark/>
          </w:tcPr>
          <w:p w14:paraId="2A46DA05" w14:textId="7E68EE0E" w:rsidR="0023201E" w:rsidRPr="0001657C" w:rsidRDefault="0023201E" w:rsidP="00FE6966">
            <w:pPr>
              <w:jc w:val="center"/>
            </w:pPr>
            <w:r w:rsidRPr="0001657C">
              <w:rPr>
                <w:rFonts w:ascii="Calibri" w:hAnsi="Calibri"/>
                <w:color w:val="000000"/>
              </w:rPr>
              <w:t>197</w:t>
            </w:r>
          </w:p>
        </w:tc>
        <w:tc>
          <w:tcPr>
            <w:tcW w:w="850" w:type="dxa"/>
            <w:noWrap/>
            <w:vAlign w:val="center"/>
            <w:hideMark/>
          </w:tcPr>
          <w:p w14:paraId="7B26BB2B" w14:textId="7696C4BC" w:rsidR="0023201E" w:rsidRPr="0001657C" w:rsidRDefault="0023201E" w:rsidP="00FE6966">
            <w:pPr>
              <w:jc w:val="center"/>
            </w:pPr>
            <w:r w:rsidRPr="0001657C">
              <w:rPr>
                <w:rFonts w:ascii="Calibri" w:hAnsi="Calibri"/>
                <w:color w:val="000000"/>
              </w:rPr>
              <w:t>0.765</w:t>
            </w:r>
          </w:p>
        </w:tc>
        <w:tc>
          <w:tcPr>
            <w:tcW w:w="851" w:type="dxa"/>
            <w:noWrap/>
            <w:vAlign w:val="center"/>
            <w:hideMark/>
          </w:tcPr>
          <w:p w14:paraId="17E75A28" w14:textId="3A7A99A6" w:rsidR="0023201E" w:rsidRPr="0001657C" w:rsidRDefault="0023201E" w:rsidP="00FE6966">
            <w:pPr>
              <w:jc w:val="center"/>
            </w:pPr>
            <w:r w:rsidRPr="0001657C">
              <w:rPr>
                <w:rFonts w:ascii="Calibri" w:hAnsi="Calibri"/>
                <w:color w:val="000000"/>
              </w:rPr>
              <w:t>3.326</w:t>
            </w:r>
          </w:p>
        </w:tc>
        <w:tc>
          <w:tcPr>
            <w:tcW w:w="1276" w:type="dxa"/>
            <w:noWrap/>
            <w:vAlign w:val="center"/>
            <w:hideMark/>
          </w:tcPr>
          <w:p w14:paraId="217A7BFC" w14:textId="26776628"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2F34903" w14:textId="2F6FCEF0"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7A44E974" w14:textId="342D860E" w:rsidR="0023201E" w:rsidRPr="0001657C" w:rsidRDefault="0023201E" w:rsidP="00FE6966">
            <w:pPr>
              <w:jc w:val="center"/>
            </w:pPr>
            <w:r w:rsidRPr="0001657C">
              <w:rPr>
                <w:rFonts w:ascii="Calibri" w:hAnsi="Calibri"/>
                <w:color w:val="000000"/>
              </w:rPr>
              <w:t>0</w:t>
            </w:r>
          </w:p>
        </w:tc>
      </w:tr>
      <w:tr w:rsidR="00D643B9" w:rsidRPr="0001657C" w14:paraId="131D85E4" w14:textId="77777777" w:rsidTr="00D643B9">
        <w:trPr>
          <w:trHeight w:val="300"/>
        </w:trPr>
        <w:tc>
          <w:tcPr>
            <w:tcW w:w="4077" w:type="dxa"/>
            <w:noWrap/>
            <w:vAlign w:val="center"/>
            <w:hideMark/>
          </w:tcPr>
          <w:p w14:paraId="2DCCD85B" w14:textId="34E5F964" w:rsidR="0023201E" w:rsidRPr="0001657C" w:rsidRDefault="0023201E" w:rsidP="00EC0154">
            <w:r w:rsidRPr="0001657C">
              <w:rPr>
                <w:rFonts w:ascii="Calibri" w:hAnsi="Calibri"/>
                <w:color w:val="000000"/>
              </w:rPr>
              <w:t>HYPOXIA</w:t>
            </w:r>
          </w:p>
        </w:tc>
        <w:tc>
          <w:tcPr>
            <w:tcW w:w="851" w:type="dxa"/>
            <w:noWrap/>
            <w:vAlign w:val="center"/>
            <w:hideMark/>
          </w:tcPr>
          <w:p w14:paraId="2694EEAE" w14:textId="2E53C28E"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3A9557F6" w14:textId="76D1AB08" w:rsidR="0023201E" w:rsidRPr="0001657C" w:rsidRDefault="0023201E" w:rsidP="00FE6966">
            <w:pPr>
              <w:jc w:val="center"/>
            </w:pPr>
            <w:r w:rsidRPr="0001657C">
              <w:rPr>
                <w:rFonts w:ascii="Calibri" w:hAnsi="Calibri"/>
                <w:color w:val="000000"/>
              </w:rPr>
              <w:t>0.756</w:t>
            </w:r>
          </w:p>
        </w:tc>
        <w:tc>
          <w:tcPr>
            <w:tcW w:w="851" w:type="dxa"/>
            <w:noWrap/>
            <w:vAlign w:val="center"/>
            <w:hideMark/>
          </w:tcPr>
          <w:p w14:paraId="0E5C4E8A" w14:textId="349B9A14" w:rsidR="0023201E" w:rsidRPr="0001657C" w:rsidRDefault="0023201E" w:rsidP="00FE6966">
            <w:pPr>
              <w:jc w:val="center"/>
            </w:pPr>
            <w:r w:rsidRPr="0001657C">
              <w:rPr>
                <w:rFonts w:ascii="Calibri" w:hAnsi="Calibri"/>
                <w:color w:val="000000"/>
              </w:rPr>
              <w:t>3.290</w:t>
            </w:r>
          </w:p>
        </w:tc>
        <w:tc>
          <w:tcPr>
            <w:tcW w:w="1276" w:type="dxa"/>
            <w:noWrap/>
            <w:vAlign w:val="center"/>
            <w:hideMark/>
          </w:tcPr>
          <w:p w14:paraId="063DB344" w14:textId="5AB0ACFA"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0812F4D9" w14:textId="6D8FCF16"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5A47E4B3" w14:textId="7E57CF15" w:rsidR="0023201E" w:rsidRPr="0001657C" w:rsidRDefault="0023201E" w:rsidP="00FE6966">
            <w:pPr>
              <w:jc w:val="center"/>
            </w:pPr>
            <w:r w:rsidRPr="0001657C">
              <w:rPr>
                <w:rFonts w:ascii="Calibri" w:hAnsi="Calibri"/>
                <w:color w:val="000000"/>
              </w:rPr>
              <w:t>0</w:t>
            </w:r>
          </w:p>
        </w:tc>
      </w:tr>
      <w:tr w:rsidR="00D643B9" w:rsidRPr="0001657C" w14:paraId="6E731BDD" w14:textId="77777777" w:rsidTr="00D643B9">
        <w:trPr>
          <w:trHeight w:val="300"/>
        </w:trPr>
        <w:tc>
          <w:tcPr>
            <w:tcW w:w="4077" w:type="dxa"/>
            <w:noWrap/>
            <w:vAlign w:val="center"/>
            <w:hideMark/>
          </w:tcPr>
          <w:p w14:paraId="6EA62DA7" w14:textId="4C91DD75" w:rsidR="0023201E" w:rsidRPr="0001657C" w:rsidRDefault="0023201E" w:rsidP="00EC0154">
            <w:r w:rsidRPr="0001657C">
              <w:rPr>
                <w:rFonts w:ascii="Calibri" w:hAnsi="Calibri"/>
                <w:color w:val="000000"/>
              </w:rPr>
              <w:t>INFLAMMATORY_RESPONSE</w:t>
            </w:r>
          </w:p>
        </w:tc>
        <w:tc>
          <w:tcPr>
            <w:tcW w:w="851" w:type="dxa"/>
            <w:noWrap/>
            <w:vAlign w:val="center"/>
            <w:hideMark/>
          </w:tcPr>
          <w:p w14:paraId="783257DA" w14:textId="29340295" w:rsidR="0023201E" w:rsidRPr="0001657C" w:rsidRDefault="0023201E" w:rsidP="00FE6966">
            <w:pPr>
              <w:jc w:val="center"/>
            </w:pPr>
            <w:r w:rsidRPr="0001657C">
              <w:rPr>
                <w:rFonts w:ascii="Calibri" w:hAnsi="Calibri"/>
                <w:color w:val="000000"/>
              </w:rPr>
              <w:t>196</w:t>
            </w:r>
          </w:p>
        </w:tc>
        <w:tc>
          <w:tcPr>
            <w:tcW w:w="850" w:type="dxa"/>
            <w:noWrap/>
            <w:vAlign w:val="center"/>
            <w:hideMark/>
          </w:tcPr>
          <w:p w14:paraId="3E612D86" w14:textId="6AA9A146" w:rsidR="0023201E" w:rsidRPr="0001657C" w:rsidRDefault="0023201E" w:rsidP="00FE6966">
            <w:pPr>
              <w:jc w:val="center"/>
            </w:pPr>
            <w:r w:rsidRPr="0001657C">
              <w:rPr>
                <w:rFonts w:ascii="Calibri" w:hAnsi="Calibri"/>
                <w:color w:val="000000"/>
              </w:rPr>
              <w:t>0.659</w:t>
            </w:r>
          </w:p>
        </w:tc>
        <w:tc>
          <w:tcPr>
            <w:tcW w:w="851" w:type="dxa"/>
            <w:noWrap/>
            <w:vAlign w:val="center"/>
            <w:hideMark/>
          </w:tcPr>
          <w:p w14:paraId="311C33BD" w14:textId="095649E1" w:rsidR="0023201E" w:rsidRPr="0001657C" w:rsidRDefault="0023201E" w:rsidP="00FE6966">
            <w:pPr>
              <w:jc w:val="center"/>
            </w:pPr>
            <w:r w:rsidRPr="0001657C">
              <w:rPr>
                <w:rFonts w:ascii="Calibri" w:hAnsi="Calibri"/>
                <w:color w:val="000000"/>
              </w:rPr>
              <w:t>2.905</w:t>
            </w:r>
          </w:p>
        </w:tc>
        <w:tc>
          <w:tcPr>
            <w:tcW w:w="1276" w:type="dxa"/>
            <w:noWrap/>
            <w:vAlign w:val="center"/>
            <w:hideMark/>
          </w:tcPr>
          <w:p w14:paraId="21F9AD22" w14:textId="611041C7"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0273B22B" w14:textId="04DA4384"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B86D3AB" w14:textId="3A771B50" w:rsidR="0023201E" w:rsidRPr="0001657C" w:rsidRDefault="0023201E" w:rsidP="00FE6966">
            <w:pPr>
              <w:jc w:val="center"/>
            </w:pPr>
            <w:r w:rsidRPr="0001657C">
              <w:rPr>
                <w:rFonts w:ascii="Calibri" w:hAnsi="Calibri"/>
                <w:color w:val="000000"/>
              </w:rPr>
              <w:t>0</w:t>
            </w:r>
          </w:p>
        </w:tc>
      </w:tr>
      <w:tr w:rsidR="00D643B9" w:rsidRPr="0001657C" w14:paraId="36116DB4" w14:textId="77777777" w:rsidTr="00D643B9">
        <w:trPr>
          <w:trHeight w:val="300"/>
        </w:trPr>
        <w:tc>
          <w:tcPr>
            <w:tcW w:w="4077" w:type="dxa"/>
            <w:noWrap/>
            <w:vAlign w:val="center"/>
            <w:hideMark/>
          </w:tcPr>
          <w:p w14:paraId="5100EED6" w14:textId="1B55E428" w:rsidR="0023201E" w:rsidRPr="0001657C" w:rsidRDefault="0023201E" w:rsidP="00EC0154">
            <w:r w:rsidRPr="0001657C">
              <w:rPr>
                <w:rFonts w:ascii="Calibri" w:hAnsi="Calibri"/>
                <w:color w:val="000000"/>
              </w:rPr>
              <w:t>MTORC1_SIGNALING</w:t>
            </w:r>
          </w:p>
        </w:tc>
        <w:tc>
          <w:tcPr>
            <w:tcW w:w="851" w:type="dxa"/>
            <w:noWrap/>
            <w:vAlign w:val="center"/>
            <w:hideMark/>
          </w:tcPr>
          <w:p w14:paraId="2BD763D5" w14:textId="3612C95A" w:rsidR="0023201E" w:rsidRPr="0001657C" w:rsidRDefault="0023201E" w:rsidP="00FE6966">
            <w:pPr>
              <w:jc w:val="center"/>
            </w:pPr>
            <w:r w:rsidRPr="0001657C">
              <w:rPr>
                <w:rFonts w:ascii="Calibri" w:hAnsi="Calibri"/>
                <w:color w:val="000000"/>
              </w:rPr>
              <w:t>195</w:t>
            </w:r>
          </w:p>
        </w:tc>
        <w:tc>
          <w:tcPr>
            <w:tcW w:w="850" w:type="dxa"/>
            <w:noWrap/>
            <w:vAlign w:val="center"/>
            <w:hideMark/>
          </w:tcPr>
          <w:p w14:paraId="011D9EED" w14:textId="25E65097" w:rsidR="0023201E" w:rsidRPr="0001657C" w:rsidRDefault="0023201E" w:rsidP="00FE6966">
            <w:pPr>
              <w:jc w:val="center"/>
            </w:pPr>
            <w:r w:rsidRPr="0001657C">
              <w:rPr>
                <w:rFonts w:ascii="Calibri" w:hAnsi="Calibri"/>
                <w:color w:val="000000"/>
              </w:rPr>
              <w:t>0.664</w:t>
            </w:r>
          </w:p>
        </w:tc>
        <w:tc>
          <w:tcPr>
            <w:tcW w:w="851" w:type="dxa"/>
            <w:noWrap/>
            <w:vAlign w:val="center"/>
            <w:hideMark/>
          </w:tcPr>
          <w:p w14:paraId="68669494" w14:textId="34A45081" w:rsidR="0023201E" w:rsidRPr="0001657C" w:rsidRDefault="0023201E" w:rsidP="00FE6966">
            <w:pPr>
              <w:jc w:val="center"/>
            </w:pPr>
            <w:r w:rsidRPr="0001657C">
              <w:rPr>
                <w:rFonts w:ascii="Calibri" w:hAnsi="Calibri"/>
                <w:color w:val="000000"/>
              </w:rPr>
              <w:t>2.892</w:t>
            </w:r>
          </w:p>
        </w:tc>
        <w:tc>
          <w:tcPr>
            <w:tcW w:w="1276" w:type="dxa"/>
            <w:noWrap/>
            <w:vAlign w:val="center"/>
            <w:hideMark/>
          </w:tcPr>
          <w:p w14:paraId="425EF198" w14:textId="0D63D7BC"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F6734E0" w14:textId="2CDA687D"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45645B5A" w14:textId="34670C9F" w:rsidR="0023201E" w:rsidRPr="0001657C" w:rsidRDefault="0023201E" w:rsidP="00FE6966">
            <w:pPr>
              <w:jc w:val="center"/>
            </w:pPr>
            <w:r w:rsidRPr="0001657C">
              <w:rPr>
                <w:rFonts w:ascii="Calibri" w:hAnsi="Calibri"/>
                <w:color w:val="000000"/>
              </w:rPr>
              <w:t>0</w:t>
            </w:r>
          </w:p>
        </w:tc>
      </w:tr>
      <w:tr w:rsidR="00D643B9" w:rsidRPr="0001657C" w14:paraId="5FD60F8C" w14:textId="77777777" w:rsidTr="00D643B9">
        <w:trPr>
          <w:trHeight w:val="300"/>
        </w:trPr>
        <w:tc>
          <w:tcPr>
            <w:tcW w:w="4077" w:type="dxa"/>
            <w:noWrap/>
            <w:vAlign w:val="center"/>
            <w:hideMark/>
          </w:tcPr>
          <w:p w14:paraId="55AA5C58" w14:textId="1384E62B" w:rsidR="0023201E" w:rsidRPr="0001657C" w:rsidRDefault="0023201E" w:rsidP="00EC0154">
            <w:r w:rsidRPr="0001657C">
              <w:rPr>
                <w:rFonts w:ascii="Calibri" w:hAnsi="Calibri"/>
                <w:color w:val="000000"/>
              </w:rPr>
              <w:t>GLYCOLYSIS</w:t>
            </w:r>
          </w:p>
        </w:tc>
        <w:tc>
          <w:tcPr>
            <w:tcW w:w="851" w:type="dxa"/>
            <w:noWrap/>
            <w:vAlign w:val="center"/>
            <w:hideMark/>
          </w:tcPr>
          <w:p w14:paraId="03A58087" w14:textId="52EBE04A" w:rsidR="0023201E" w:rsidRPr="0001657C" w:rsidRDefault="0023201E" w:rsidP="00FE6966">
            <w:pPr>
              <w:jc w:val="center"/>
            </w:pPr>
            <w:r w:rsidRPr="0001657C">
              <w:rPr>
                <w:rFonts w:ascii="Calibri" w:hAnsi="Calibri"/>
                <w:color w:val="000000"/>
              </w:rPr>
              <w:t>198</w:t>
            </w:r>
          </w:p>
        </w:tc>
        <w:tc>
          <w:tcPr>
            <w:tcW w:w="850" w:type="dxa"/>
            <w:noWrap/>
            <w:vAlign w:val="center"/>
            <w:hideMark/>
          </w:tcPr>
          <w:p w14:paraId="7F406560" w14:textId="608095B4" w:rsidR="0023201E" w:rsidRPr="0001657C" w:rsidRDefault="0023201E" w:rsidP="00FE6966">
            <w:pPr>
              <w:jc w:val="center"/>
            </w:pPr>
            <w:r w:rsidRPr="0001657C">
              <w:rPr>
                <w:rFonts w:ascii="Calibri" w:hAnsi="Calibri"/>
                <w:color w:val="000000"/>
              </w:rPr>
              <w:t>0.656</w:t>
            </w:r>
          </w:p>
        </w:tc>
        <w:tc>
          <w:tcPr>
            <w:tcW w:w="851" w:type="dxa"/>
            <w:noWrap/>
            <w:vAlign w:val="center"/>
            <w:hideMark/>
          </w:tcPr>
          <w:p w14:paraId="647E05C4" w14:textId="43CEDF53" w:rsidR="0023201E" w:rsidRPr="0001657C" w:rsidRDefault="0023201E" w:rsidP="00FE6966">
            <w:pPr>
              <w:jc w:val="center"/>
            </w:pPr>
            <w:r w:rsidRPr="0001657C">
              <w:rPr>
                <w:rFonts w:ascii="Calibri" w:hAnsi="Calibri"/>
                <w:color w:val="000000"/>
              </w:rPr>
              <w:t>2.824</w:t>
            </w:r>
          </w:p>
        </w:tc>
        <w:tc>
          <w:tcPr>
            <w:tcW w:w="1276" w:type="dxa"/>
            <w:noWrap/>
            <w:vAlign w:val="center"/>
            <w:hideMark/>
          </w:tcPr>
          <w:p w14:paraId="51B00DA3" w14:textId="0D0F0089"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A081375" w14:textId="397AE882"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52DF6943" w14:textId="36268A06" w:rsidR="0023201E" w:rsidRPr="0001657C" w:rsidRDefault="0023201E" w:rsidP="00FE6966">
            <w:pPr>
              <w:jc w:val="center"/>
            </w:pPr>
            <w:r w:rsidRPr="0001657C">
              <w:rPr>
                <w:rFonts w:ascii="Calibri" w:hAnsi="Calibri"/>
                <w:color w:val="000000"/>
              </w:rPr>
              <w:t>0</w:t>
            </w:r>
          </w:p>
        </w:tc>
      </w:tr>
      <w:tr w:rsidR="00D643B9" w:rsidRPr="0001657C" w14:paraId="2BDC7E8A" w14:textId="77777777" w:rsidTr="00D643B9">
        <w:trPr>
          <w:trHeight w:val="300"/>
        </w:trPr>
        <w:tc>
          <w:tcPr>
            <w:tcW w:w="4077" w:type="dxa"/>
            <w:noWrap/>
            <w:vAlign w:val="center"/>
            <w:hideMark/>
          </w:tcPr>
          <w:p w14:paraId="321F5064" w14:textId="68E15DC7" w:rsidR="0023201E" w:rsidRPr="0001657C" w:rsidRDefault="0023201E" w:rsidP="00EC0154">
            <w:r w:rsidRPr="0001657C">
              <w:rPr>
                <w:rFonts w:ascii="Calibri" w:hAnsi="Calibri"/>
                <w:color w:val="000000"/>
              </w:rPr>
              <w:t>G2M_CHECKPOINT</w:t>
            </w:r>
          </w:p>
        </w:tc>
        <w:tc>
          <w:tcPr>
            <w:tcW w:w="851" w:type="dxa"/>
            <w:noWrap/>
            <w:vAlign w:val="center"/>
            <w:hideMark/>
          </w:tcPr>
          <w:p w14:paraId="765BE0B2" w14:textId="702AC330"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3DC7FABC" w14:textId="10BB93CB" w:rsidR="0023201E" w:rsidRPr="0001657C" w:rsidRDefault="0023201E" w:rsidP="00FE6966">
            <w:pPr>
              <w:jc w:val="center"/>
            </w:pPr>
            <w:r w:rsidRPr="0001657C">
              <w:rPr>
                <w:rFonts w:ascii="Calibri" w:hAnsi="Calibri"/>
                <w:color w:val="000000"/>
              </w:rPr>
              <w:t>0.632</w:t>
            </w:r>
          </w:p>
        </w:tc>
        <w:tc>
          <w:tcPr>
            <w:tcW w:w="851" w:type="dxa"/>
            <w:noWrap/>
            <w:vAlign w:val="center"/>
            <w:hideMark/>
          </w:tcPr>
          <w:p w14:paraId="3BEAD1B1" w14:textId="2F43468F" w:rsidR="0023201E" w:rsidRPr="0001657C" w:rsidRDefault="0023201E" w:rsidP="00FE6966">
            <w:pPr>
              <w:jc w:val="center"/>
            </w:pPr>
            <w:r w:rsidRPr="0001657C">
              <w:rPr>
                <w:rFonts w:ascii="Calibri" w:hAnsi="Calibri"/>
                <w:color w:val="000000"/>
              </w:rPr>
              <w:t>2.776</w:t>
            </w:r>
          </w:p>
        </w:tc>
        <w:tc>
          <w:tcPr>
            <w:tcW w:w="1276" w:type="dxa"/>
            <w:noWrap/>
            <w:vAlign w:val="center"/>
            <w:hideMark/>
          </w:tcPr>
          <w:p w14:paraId="3A7B5382" w14:textId="093F2AE2"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283F84C2" w14:textId="205B78DC"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7D4DAD9" w14:textId="3D91E2C8" w:rsidR="0023201E" w:rsidRPr="0001657C" w:rsidRDefault="0023201E" w:rsidP="00FE6966">
            <w:pPr>
              <w:jc w:val="center"/>
            </w:pPr>
            <w:r w:rsidRPr="0001657C">
              <w:rPr>
                <w:rFonts w:ascii="Calibri" w:hAnsi="Calibri"/>
                <w:color w:val="000000"/>
              </w:rPr>
              <w:t>0</w:t>
            </w:r>
          </w:p>
        </w:tc>
      </w:tr>
      <w:tr w:rsidR="00D643B9" w:rsidRPr="0001657C" w14:paraId="35CDBC84" w14:textId="77777777" w:rsidTr="00D643B9">
        <w:trPr>
          <w:trHeight w:val="300"/>
        </w:trPr>
        <w:tc>
          <w:tcPr>
            <w:tcW w:w="4077" w:type="dxa"/>
            <w:noWrap/>
            <w:vAlign w:val="center"/>
            <w:hideMark/>
          </w:tcPr>
          <w:p w14:paraId="44EF4774" w14:textId="7E38D610" w:rsidR="0023201E" w:rsidRPr="0001657C" w:rsidRDefault="0023201E" w:rsidP="00EC0154">
            <w:r w:rsidRPr="0001657C">
              <w:rPr>
                <w:rFonts w:ascii="Calibri" w:hAnsi="Calibri"/>
                <w:color w:val="000000"/>
              </w:rPr>
              <w:t>E2F_TARGETS</w:t>
            </w:r>
          </w:p>
        </w:tc>
        <w:tc>
          <w:tcPr>
            <w:tcW w:w="851" w:type="dxa"/>
            <w:noWrap/>
            <w:vAlign w:val="center"/>
            <w:hideMark/>
          </w:tcPr>
          <w:p w14:paraId="2A950662" w14:textId="749271BF"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32229DE4" w14:textId="1A410EA9" w:rsidR="0023201E" w:rsidRPr="0001657C" w:rsidRDefault="0023201E" w:rsidP="00FE6966">
            <w:pPr>
              <w:jc w:val="center"/>
            </w:pPr>
            <w:r w:rsidRPr="0001657C">
              <w:rPr>
                <w:rFonts w:ascii="Calibri" w:hAnsi="Calibri"/>
                <w:color w:val="000000"/>
              </w:rPr>
              <w:t>0.626</w:t>
            </w:r>
          </w:p>
        </w:tc>
        <w:tc>
          <w:tcPr>
            <w:tcW w:w="851" w:type="dxa"/>
            <w:noWrap/>
            <w:vAlign w:val="center"/>
            <w:hideMark/>
          </w:tcPr>
          <w:p w14:paraId="751007D2" w14:textId="33D94259" w:rsidR="0023201E" w:rsidRPr="0001657C" w:rsidRDefault="0023201E" w:rsidP="00FE6966">
            <w:pPr>
              <w:jc w:val="center"/>
            </w:pPr>
            <w:r w:rsidRPr="0001657C">
              <w:rPr>
                <w:rFonts w:ascii="Calibri" w:hAnsi="Calibri"/>
                <w:color w:val="000000"/>
              </w:rPr>
              <w:t>2.715</w:t>
            </w:r>
          </w:p>
        </w:tc>
        <w:tc>
          <w:tcPr>
            <w:tcW w:w="1276" w:type="dxa"/>
            <w:noWrap/>
            <w:vAlign w:val="center"/>
            <w:hideMark/>
          </w:tcPr>
          <w:p w14:paraId="0308F4E2" w14:textId="2E705DE4"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09A743AB" w14:textId="447B41DF"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70DBA820" w14:textId="196775EF" w:rsidR="0023201E" w:rsidRPr="0001657C" w:rsidRDefault="0023201E" w:rsidP="00FE6966">
            <w:pPr>
              <w:jc w:val="center"/>
            </w:pPr>
            <w:r w:rsidRPr="0001657C">
              <w:rPr>
                <w:rFonts w:ascii="Calibri" w:hAnsi="Calibri"/>
                <w:color w:val="000000"/>
              </w:rPr>
              <w:t>0</w:t>
            </w:r>
          </w:p>
        </w:tc>
      </w:tr>
      <w:tr w:rsidR="00D643B9" w:rsidRPr="0001657C" w14:paraId="2DFE8DE8" w14:textId="77777777" w:rsidTr="00D643B9">
        <w:trPr>
          <w:trHeight w:val="300"/>
        </w:trPr>
        <w:tc>
          <w:tcPr>
            <w:tcW w:w="4077" w:type="dxa"/>
            <w:noWrap/>
            <w:vAlign w:val="center"/>
            <w:hideMark/>
          </w:tcPr>
          <w:p w14:paraId="30C5EA0C" w14:textId="4FA3F8DB" w:rsidR="0023201E" w:rsidRPr="0001657C" w:rsidRDefault="0023201E" w:rsidP="00EC0154">
            <w:r w:rsidRPr="0001657C">
              <w:rPr>
                <w:rFonts w:ascii="Calibri" w:hAnsi="Calibri"/>
                <w:color w:val="000000"/>
              </w:rPr>
              <w:t>INTERFERON_GAMMA_RESPONSE</w:t>
            </w:r>
          </w:p>
        </w:tc>
        <w:tc>
          <w:tcPr>
            <w:tcW w:w="851" w:type="dxa"/>
            <w:noWrap/>
            <w:vAlign w:val="center"/>
            <w:hideMark/>
          </w:tcPr>
          <w:p w14:paraId="33B09CE3" w14:textId="63186D20" w:rsidR="0023201E" w:rsidRPr="0001657C" w:rsidRDefault="0023201E" w:rsidP="00FE6966">
            <w:pPr>
              <w:jc w:val="center"/>
            </w:pPr>
            <w:r w:rsidRPr="0001657C">
              <w:rPr>
                <w:rFonts w:ascii="Calibri" w:hAnsi="Calibri"/>
                <w:color w:val="000000"/>
              </w:rPr>
              <w:t>197</w:t>
            </w:r>
          </w:p>
        </w:tc>
        <w:tc>
          <w:tcPr>
            <w:tcW w:w="850" w:type="dxa"/>
            <w:noWrap/>
            <w:vAlign w:val="center"/>
            <w:hideMark/>
          </w:tcPr>
          <w:p w14:paraId="197F71BB" w14:textId="3C0D65FA" w:rsidR="0023201E" w:rsidRPr="0001657C" w:rsidRDefault="0023201E" w:rsidP="00FE6966">
            <w:pPr>
              <w:jc w:val="center"/>
            </w:pPr>
            <w:r w:rsidRPr="0001657C">
              <w:rPr>
                <w:rFonts w:ascii="Calibri" w:hAnsi="Calibri"/>
                <w:color w:val="000000"/>
              </w:rPr>
              <w:t>0.626</w:t>
            </w:r>
          </w:p>
        </w:tc>
        <w:tc>
          <w:tcPr>
            <w:tcW w:w="851" w:type="dxa"/>
            <w:noWrap/>
            <w:vAlign w:val="center"/>
            <w:hideMark/>
          </w:tcPr>
          <w:p w14:paraId="493ACE6D" w14:textId="5765B8F5" w:rsidR="0023201E" w:rsidRPr="0001657C" w:rsidRDefault="0023201E" w:rsidP="00FE6966">
            <w:pPr>
              <w:jc w:val="center"/>
            </w:pPr>
            <w:r w:rsidRPr="0001657C">
              <w:rPr>
                <w:rFonts w:ascii="Calibri" w:hAnsi="Calibri"/>
                <w:color w:val="000000"/>
              </w:rPr>
              <w:t>2.714</w:t>
            </w:r>
          </w:p>
        </w:tc>
        <w:tc>
          <w:tcPr>
            <w:tcW w:w="1276" w:type="dxa"/>
            <w:noWrap/>
            <w:vAlign w:val="center"/>
            <w:hideMark/>
          </w:tcPr>
          <w:p w14:paraId="700E0DFA" w14:textId="5746D803"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63B1C9D" w14:textId="63B837E4"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04C5A95A" w14:textId="4D8F3815" w:rsidR="0023201E" w:rsidRPr="0001657C" w:rsidRDefault="0023201E" w:rsidP="00FE6966">
            <w:pPr>
              <w:jc w:val="center"/>
            </w:pPr>
            <w:r w:rsidRPr="0001657C">
              <w:rPr>
                <w:rFonts w:ascii="Calibri" w:hAnsi="Calibri"/>
                <w:color w:val="000000"/>
              </w:rPr>
              <w:t>0</w:t>
            </w:r>
          </w:p>
        </w:tc>
      </w:tr>
      <w:tr w:rsidR="00D643B9" w:rsidRPr="0001657C" w14:paraId="0C630C9A" w14:textId="77777777" w:rsidTr="00D643B9">
        <w:trPr>
          <w:trHeight w:val="300"/>
        </w:trPr>
        <w:tc>
          <w:tcPr>
            <w:tcW w:w="4077" w:type="dxa"/>
            <w:noWrap/>
            <w:vAlign w:val="center"/>
            <w:hideMark/>
          </w:tcPr>
          <w:p w14:paraId="1996B734" w14:textId="3A625EF4" w:rsidR="0023201E" w:rsidRPr="0001657C" w:rsidRDefault="0023201E" w:rsidP="00EC0154">
            <w:r w:rsidRPr="0001657C">
              <w:rPr>
                <w:rFonts w:ascii="Calibri" w:hAnsi="Calibri"/>
                <w:color w:val="000000"/>
              </w:rPr>
              <w:t>ANGIOGENESIS</w:t>
            </w:r>
          </w:p>
        </w:tc>
        <w:tc>
          <w:tcPr>
            <w:tcW w:w="851" w:type="dxa"/>
            <w:noWrap/>
            <w:vAlign w:val="center"/>
            <w:hideMark/>
          </w:tcPr>
          <w:p w14:paraId="45FF0907" w14:textId="6BE63F8A" w:rsidR="0023201E" w:rsidRPr="0001657C" w:rsidRDefault="0023201E" w:rsidP="00FE6966">
            <w:pPr>
              <w:jc w:val="center"/>
            </w:pPr>
            <w:r w:rsidRPr="0001657C">
              <w:rPr>
                <w:rFonts w:ascii="Calibri" w:hAnsi="Calibri"/>
                <w:color w:val="000000"/>
              </w:rPr>
              <w:t>35</w:t>
            </w:r>
          </w:p>
        </w:tc>
        <w:tc>
          <w:tcPr>
            <w:tcW w:w="850" w:type="dxa"/>
            <w:noWrap/>
            <w:vAlign w:val="center"/>
            <w:hideMark/>
          </w:tcPr>
          <w:p w14:paraId="640A21CA" w14:textId="2B96E070" w:rsidR="0023201E" w:rsidRPr="0001657C" w:rsidRDefault="0023201E" w:rsidP="00FE6966">
            <w:pPr>
              <w:jc w:val="center"/>
            </w:pPr>
            <w:r w:rsidRPr="0001657C">
              <w:rPr>
                <w:rFonts w:ascii="Calibri" w:hAnsi="Calibri"/>
                <w:color w:val="000000"/>
              </w:rPr>
              <w:t>0.790</w:t>
            </w:r>
          </w:p>
        </w:tc>
        <w:tc>
          <w:tcPr>
            <w:tcW w:w="851" w:type="dxa"/>
            <w:noWrap/>
            <w:vAlign w:val="center"/>
            <w:hideMark/>
          </w:tcPr>
          <w:p w14:paraId="73BF30D3" w14:textId="171A4E7A" w:rsidR="0023201E" w:rsidRPr="0001657C" w:rsidRDefault="0023201E" w:rsidP="00FE6966">
            <w:pPr>
              <w:jc w:val="center"/>
            </w:pPr>
            <w:r w:rsidRPr="0001657C">
              <w:rPr>
                <w:rFonts w:ascii="Calibri" w:hAnsi="Calibri"/>
                <w:color w:val="000000"/>
              </w:rPr>
              <w:t>2.622</w:t>
            </w:r>
          </w:p>
        </w:tc>
        <w:tc>
          <w:tcPr>
            <w:tcW w:w="1276" w:type="dxa"/>
            <w:noWrap/>
            <w:vAlign w:val="center"/>
            <w:hideMark/>
          </w:tcPr>
          <w:p w14:paraId="08C104D1" w14:textId="5269F412"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FE28AA2" w14:textId="39ACC199"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60ED5858" w14:textId="1A3C8419" w:rsidR="0023201E" w:rsidRPr="0001657C" w:rsidRDefault="0023201E" w:rsidP="00FE6966">
            <w:pPr>
              <w:jc w:val="center"/>
            </w:pPr>
            <w:r w:rsidRPr="0001657C">
              <w:rPr>
                <w:rFonts w:ascii="Calibri" w:hAnsi="Calibri"/>
                <w:color w:val="000000"/>
              </w:rPr>
              <w:t>0</w:t>
            </w:r>
          </w:p>
        </w:tc>
      </w:tr>
      <w:tr w:rsidR="00D643B9" w:rsidRPr="0001657C" w14:paraId="2B5A22C6" w14:textId="77777777" w:rsidTr="00D643B9">
        <w:trPr>
          <w:trHeight w:val="300"/>
        </w:trPr>
        <w:tc>
          <w:tcPr>
            <w:tcW w:w="4077" w:type="dxa"/>
            <w:noWrap/>
            <w:vAlign w:val="center"/>
            <w:hideMark/>
          </w:tcPr>
          <w:p w14:paraId="4EE7213F" w14:textId="2421CC12" w:rsidR="0023201E" w:rsidRPr="0001657C" w:rsidRDefault="0023201E" w:rsidP="00EC0154">
            <w:r w:rsidRPr="0001657C">
              <w:rPr>
                <w:rFonts w:ascii="Calibri" w:hAnsi="Calibri"/>
                <w:color w:val="000000"/>
              </w:rPr>
              <w:t>IL6_JAK_STAT3_SIGNALING</w:t>
            </w:r>
          </w:p>
        </w:tc>
        <w:tc>
          <w:tcPr>
            <w:tcW w:w="851" w:type="dxa"/>
            <w:noWrap/>
            <w:vAlign w:val="center"/>
            <w:hideMark/>
          </w:tcPr>
          <w:p w14:paraId="13F35BA9" w14:textId="42F3B6D4" w:rsidR="0023201E" w:rsidRPr="0001657C" w:rsidRDefault="0023201E" w:rsidP="00FE6966">
            <w:pPr>
              <w:jc w:val="center"/>
            </w:pPr>
            <w:r w:rsidRPr="0001657C">
              <w:rPr>
                <w:rFonts w:ascii="Calibri" w:hAnsi="Calibri"/>
                <w:color w:val="000000"/>
              </w:rPr>
              <w:t>87</w:t>
            </w:r>
          </w:p>
        </w:tc>
        <w:tc>
          <w:tcPr>
            <w:tcW w:w="850" w:type="dxa"/>
            <w:noWrap/>
            <w:vAlign w:val="center"/>
            <w:hideMark/>
          </w:tcPr>
          <w:p w14:paraId="7A1019D7" w14:textId="5FDD0E44" w:rsidR="0023201E" w:rsidRPr="0001657C" w:rsidRDefault="0023201E" w:rsidP="00FE6966">
            <w:pPr>
              <w:jc w:val="center"/>
            </w:pPr>
            <w:r w:rsidRPr="0001657C">
              <w:rPr>
                <w:rFonts w:ascii="Calibri" w:hAnsi="Calibri"/>
                <w:color w:val="000000"/>
              </w:rPr>
              <w:t>0.657</w:t>
            </w:r>
          </w:p>
        </w:tc>
        <w:tc>
          <w:tcPr>
            <w:tcW w:w="851" w:type="dxa"/>
            <w:noWrap/>
            <w:vAlign w:val="center"/>
            <w:hideMark/>
          </w:tcPr>
          <w:p w14:paraId="56BC36D4" w14:textId="4C4ED337" w:rsidR="0023201E" w:rsidRPr="0001657C" w:rsidRDefault="0023201E" w:rsidP="00FE6966">
            <w:pPr>
              <w:jc w:val="center"/>
            </w:pPr>
            <w:r w:rsidRPr="0001657C">
              <w:rPr>
                <w:rFonts w:ascii="Calibri" w:hAnsi="Calibri"/>
                <w:color w:val="000000"/>
              </w:rPr>
              <w:t>2.559</w:t>
            </w:r>
          </w:p>
        </w:tc>
        <w:tc>
          <w:tcPr>
            <w:tcW w:w="1276" w:type="dxa"/>
            <w:noWrap/>
            <w:vAlign w:val="center"/>
            <w:hideMark/>
          </w:tcPr>
          <w:p w14:paraId="0D90483F" w14:textId="19FBE635"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3305B92" w14:textId="7E4222D3"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135E335" w14:textId="698AE195" w:rsidR="0023201E" w:rsidRPr="0001657C" w:rsidRDefault="0023201E" w:rsidP="00FE6966">
            <w:pPr>
              <w:jc w:val="center"/>
            </w:pPr>
            <w:r w:rsidRPr="0001657C">
              <w:rPr>
                <w:rFonts w:ascii="Calibri" w:hAnsi="Calibri"/>
                <w:color w:val="000000"/>
              </w:rPr>
              <w:t>0</w:t>
            </w:r>
          </w:p>
        </w:tc>
      </w:tr>
      <w:tr w:rsidR="00D643B9" w:rsidRPr="0001657C" w14:paraId="743B5E06" w14:textId="77777777" w:rsidTr="00D643B9">
        <w:trPr>
          <w:trHeight w:val="300"/>
        </w:trPr>
        <w:tc>
          <w:tcPr>
            <w:tcW w:w="4077" w:type="dxa"/>
            <w:noWrap/>
            <w:vAlign w:val="center"/>
            <w:hideMark/>
          </w:tcPr>
          <w:p w14:paraId="3BF4DA73" w14:textId="7A5DDDBF" w:rsidR="0023201E" w:rsidRPr="0001657C" w:rsidRDefault="0023201E" w:rsidP="00EC0154">
            <w:r w:rsidRPr="0001657C">
              <w:rPr>
                <w:rFonts w:ascii="Calibri" w:hAnsi="Calibri"/>
                <w:color w:val="000000"/>
              </w:rPr>
              <w:t>MYC_TARGETS_V1</w:t>
            </w:r>
          </w:p>
        </w:tc>
        <w:tc>
          <w:tcPr>
            <w:tcW w:w="851" w:type="dxa"/>
            <w:noWrap/>
            <w:vAlign w:val="center"/>
            <w:hideMark/>
          </w:tcPr>
          <w:p w14:paraId="3B6D436C" w14:textId="68A6A6D0" w:rsidR="0023201E" w:rsidRPr="0001657C" w:rsidRDefault="0023201E" w:rsidP="00FE6966">
            <w:pPr>
              <w:jc w:val="center"/>
            </w:pPr>
            <w:r w:rsidRPr="0001657C">
              <w:rPr>
                <w:rFonts w:ascii="Calibri" w:hAnsi="Calibri"/>
                <w:color w:val="000000"/>
              </w:rPr>
              <w:t>197</w:t>
            </w:r>
          </w:p>
        </w:tc>
        <w:tc>
          <w:tcPr>
            <w:tcW w:w="850" w:type="dxa"/>
            <w:noWrap/>
            <w:vAlign w:val="center"/>
            <w:hideMark/>
          </w:tcPr>
          <w:p w14:paraId="69C0514F" w14:textId="115DDB29" w:rsidR="0023201E" w:rsidRPr="0001657C" w:rsidRDefault="0023201E" w:rsidP="00FE6966">
            <w:pPr>
              <w:jc w:val="center"/>
            </w:pPr>
            <w:r w:rsidRPr="0001657C">
              <w:rPr>
                <w:rFonts w:ascii="Calibri" w:hAnsi="Calibri"/>
                <w:color w:val="000000"/>
              </w:rPr>
              <w:t>0.590</w:t>
            </w:r>
          </w:p>
        </w:tc>
        <w:tc>
          <w:tcPr>
            <w:tcW w:w="851" w:type="dxa"/>
            <w:noWrap/>
            <w:vAlign w:val="center"/>
            <w:hideMark/>
          </w:tcPr>
          <w:p w14:paraId="11FC440E" w14:textId="10CDA8E4" w:rsidR="0023201E" w:rsidRPr="0001657C" w:rsidRDefault="0023201E" w:rsidP="00FE6966">
            <w:pPr>
              <w:jc w:val="center"/>
            </w:pPr>
            <w:r w:rsidRPr="0001657C">
              <w:rPr>
                <w:rFonts w:ascii="Calibri" w:hAnsi="Calibri"/>
                <w:color w:val="000000"/>
              </w:rPr>
              <w:t>2.556</w:t>
            </w:r>
          </w:p>
        </w:tc>
        <w:tc>
          <w:tcPr>
            <w:tcW w:w="1276" w:type="dxa"/>
            <w:noWrap/>
            <w:vAlign w:val="center"/>
            <w:hideMark/>
          </w:tcPr>
          <w:p w14:paraId="15CB8656" w14:textId="512EF201"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3BED3C07" w14:textId="51B55A2A"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1724A785" w14:textId="7B471582" w:rsidR="0023201E" w:rsidRPr="0001657C" w:rsidRDefault="0023201E" w:rsidP="00FE6966">
            <w:pPr>
              <w:jc w:val="center"/>
            </w:pPr>
            <w:r w:rsidRPr="0001657C">
              <w:rPr>
                <w:rFonts w:ascii="Calibri" w:hAnsi="Calibri"/>
                <w:color w:val="000000"/>
              </w:rPr>
              <w:t>0</w:t>
            </w:r>
          </w:p>
        </w:tc>
      </w:tr>
      <w:tr w:rsidR="00D643B9" w:rsidRPr="0001657C" w14:paraId="3B2ACDBE" w14:textId="77777777" w:rsidTr="00D643B9">
        <w:trPr>
          <w:trHeight w:val="300"/>
        </w:trPr>
        <w:tc>
          <w:tcPr>
            <w:tcW w:w="4077" w:type="dxa"/>
            <w:noWrap/>
            <w:vAlign w:val="center"/>
            <w:hideMark/>
          </w:tcPr>
          <w:p w14:paraId="2492FBAD" w14:textId="35ADDA0A" w:rsidR="0023201E" w:rsidRPr="0001657C" w:rsidRDefault="0023201E" w:rsidP="00EC0154">
            <w:r w:rsidRPr="0001657C">
              <w:rPr>
                <w:rFonts w:ascii="Calibri" w:hAnsi="Calibri"/>
                <w:color w:val="000000"/>
              </w:rPr>
              <w:t>APOPTOSIS</w:t>
            </w:r>
          </w:p>
        </w:tc>
        <w:tc>
          <w:tcPr>
            <w:tcW w:w="851" w:type="dxa"/>
            <w:noWrap/>
            <w:vAlign w:val="center"/>
            <w:hideMark/>
          </w:tcPr>
          <w:p w14:paraId="35CDDA1D" w14:textId="3625B0D2" w:rsidR="0023201E" w:rsidRPr="0001657C" w:rsidRDefault="0023201E" w:rsidP="00FE6966">
            <w:pPr>
              <w:jc w:val="center"/>
            </w:pPr>
            <w:r w:rsidRPr="0001657C">
              <w:rPr>
                <w:rFonts w:ascii="Calibri" w:hAnsi="Calibri"/>
                <w:color w:val="000000"/>
              </w:rPr>
              <w:t>158</w:t>
            </w:r>
          </w:p>
        </w:tc>
        <w:tc>
          <w:tcPr>
            <w:tcW w:w="850" w:type="dxa"/>
            <w:noWrap/>
            <w:vAlign w:val="center"/>
            <w:hideMark/>
          </w:tcPr>
          <w:p w14:paraId="35356234" w14:textId="31E7DFCE" w:rsidR="0023201E" w:rsidRPr="0001657C" w:rsidRDefault="0023201E" w:rsidP="00FE6966">
            <w:pPr>
              <w:jc w:val="center"/>
            </w:pPr>
            <w:r w:rsidRPr="0001657C">
              <w:rPr>
                <w:rFonts w:ascii="Calibri" w:hAnsi="Calibri"/>
                <w:color w:val="000000"/>
              </w:rPr>
              <w:t>0.593</w:t>
            </w:r>
          </w:p>
        </w:tc>
        <w:tc>
          <w:tcPr>
            <w:tcW w:w="851" w:type="dxa"/>
            <w:noWrap/>
            <w:vAlign w:val="center"/>
            <w:hideMark/>
          </w:tcPr>
          <w:p w14:paraId="5C052C4C" w14:textId="334998B7" w:rsidR="0023201E" w:rsidRPr="0001657C" w:rsidRDefault="0023201E" w:rsidP="00FE6966">
            <w:pPr>
              <w:jc w:val="center"/>
            </w:pPr>
            <w:r w:rsidRPr="0001657C">
              <w:rPr>
                <w:rFonts w:ascii="Calibri" w:hAnsi="Calibri"/>
                <w:color w:val="000000"/>
              </w:rPr>
              <w:t>2.501</w:t>
            </w:r>
          </w:p>
        </w:tc>
        <w:tc>
          <w:tcPr>
            <w:tcW w:w="1276" w:type="dxa"/>
            <w:noWrap/>
            <w:vAlign w:val="center"/>
            <w:hideMark/>
          </w:tcPr>
          <w:p w14:paraId="4D813D6B" w14:textId="745B6A41"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21E1B98" w14:textId="3D74757D"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08157B60" w14:textId="2BD4A30B" w:rsidR="0023201E" w:rsidRPr="0001657C" w:rsidRDefault="0023201E" w:rsidP="00FE6966">
            <w:pPr>
              <w:jc w:val="center"/>
            </w:pPr>
            <w:r w:rsidRPr="0001657C">
              <w:rPr>
                <w:rFonts w:ascii="Calibri" w:hAnsi="Calibri"/>
                <w:color w:val="000000"/>
              </w:rPr>
              <w:t>0</w:t>
            </w:r>
          </w:p>
        </w:tc>
      </w:tr>
      <w:tr w:rsidR="00D643B9" w:rsidRPr="0001657C" w14:paraId="2DC99E4A" w14:textId="77777777" w:rsidTr="00D643B9">
        <w:trPr>
          <w:trHeight w:val="300"/>
        </w:trPr>
        <w:tc>
          <w:tcPr>
            <w:tcW w:w="4077" w:type="dxa"/>
            <w:noWrap/>
            <w:vAlign w:val="center"/>
            <w:hideMark/>
          </w:tcPr>
          <w:p w14:paraId="7423D0E1" w14:textId="183D10F0" w:rsidR="0023201E" w:rsidRPr="0001657C" w:rsidRDefault="0023201E" w:rsidP="00EC0154">
            <w:r w:rsidRPr="0001657C">
              <w:rPr>
                <w:rFonts w:ascii="Calibri" w:hAnsi="Calibri"/>
                <w:color w:val="000000"/>
              </w:rPr>
              <w:t>IL2_STAT5_SIGNALING</w:t>
            </w:r>
          </w:p>
        </w:tc>
        <w:tc>
          <w:tcPr>
            <w:tcW w:w="851" w:type="dxa"/>
            <w:noWrap/>
            <w:vAlign w:val="center"/>
            <w:hideMark/>
          </w:tcPr>
          <w:p w14:paraId="1D11464B" w14:textId="411F6573"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3AC27D25" w14:textId="1462045A" w:rsidR="0023201E" w:rsidRPr="0001657C" w:rsidRDefault="0023201E" w:rsidP="00FE6966">
            <w:pPr>
              <w:jc w:val="center"/>
            </w:pPr>
            <w:r w:rsidRPr="0001657C">
              <w:rPr>
                <w:rFonts w:ascii="Calibri" w:hAnsi="Calibri"/>
                <w:color w:val="000000"/>
              </w:rPr>
              <w:t>0.573</w:t>
            </w:r>
          </w:p>
        </w:tc>
        <w:tc>
          <w:tcPr>
            <w:tcW w:w="851" w:type="dxa"/>
            <w:noWrap/>
            <w:vAlign w:val="center"/>
            <w:hideMark/>
          </w:tcPr>
          <w:p w14:paraId="5247BC5F" w14:textId="327D2830" w:rsidR="0023201E" w:rsidRPr="0001657C" w:rsidRDefault="0023201E" w:rsidP="00FE6966">
            <w:pPr>
              <w:jc w:val="center"/>
            </w:pPr>
            <w:r w:rsidRPr="0001657C">
              <w:rPr>
                <w:rFonts w:ascii="Calibri" w:hAnsi="Calibri"/>
                <w:color w:val="000000"/>
              </w:rPr>
              <w:t>2.500</w:t>
            </w:r>
          </w:p>
        </w:tc>
        <w:tc>
          <w:tcPr>
            <w:tcW w:w="1276" w:type="dxa"/>
            <w:noWrap/>
            <w:vAlign w:val="center"/>
            <w:hideMark/>
          </w:tcPr>
          <w:p w14:paraId="251270BD" w14:textId="4EB3D21E"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F7BCF89" w14:textId="4104A435"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5BD5A28B" w14:textId="5F225A40" w:rsidR="0023201E" w:rsidRPr="0001657C" w:rsidRDefault="0023201E" w:rsidP="00FE6966">
            <w:pPr>
              <w:jc w:val="center"/>
            </w:pPr>
            <w:r w:rsidRPr="0001657C">
              <w:rPr>
                <w:rFonts w:ascii="Calibri" w:hAnsi="Calibri"/>
                <w:color w:val="000000"/>
              </w:rPr>
              <w:t>0</w:t>
            </w:r>
          </w:p>
        </w:tc>
      </w:tr>
      <w:tr w:rsidR="00D643B9" w:rsidRPr="0001657C" w14:paraId="65517F2A" w14:textId="77777777" w:rsidTr="00D643B9">
        <w:trPr>
          <w:trHeight w:val="300"/>
        </w:trPr>
        <w:tc>
          <w:tcPr>
            <w:tcW w:w="4077" w:type="dxa"/>
            <w:noWrap/>
            <w:vAlign w:val="center"/>
            <w:hideMark/>
          </w:tcPr>
          <w:p w14:paraId="2ACA5706" w14:textId="7BEC3513" w:rsidR="0023201E" w:rsidRPr="0001657C" w:rsidRDefault="0023201E" w:rsidP="00EC0154">
            <w:r w:rsidRPr="0001657C">
              <w:rPr>
                <w:rFonts w:ascii="Calibri" w:hAnsi="Calibri"/>
                <w:color w:val="000000"/>
              </w:rPr>
              <w:t>COMPLEMENT</w:t>
            </w:r>
          </w:p>
        </w:tc>
        <w:tc>
          <w:tcPr>
            <w:tcW w:w="851" w:type="dxa"/>
            <w:noWrap/>
            <w:vAlign w:val="center"/>
            <w:hideMark/>
          </w:tcPr>
          <w:p w14:paraId="2F79485D" w14:textId="04E44C75"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5AD9E0B0" w14:textId="06F2C4E3" w:rsidR="0023201E" w:rsidRPr="0001657C" w:rsidRDefault="0023201E" w:rsidP="00FE6966">
            <w:pPr>
              <w:jc w:val="center"/>
            </w:pPr>
            <w:r w:rsidRPr="0001657C">
              <w:rPr>
                <w:rFonts w:ascii="Calibri" w:hAnsi="Calibri"/>
                <w:color w:val="000000"/>
              </w:rPr>
              <w:t>0.565</w:t>
            </w:r>
          </w:p>
        </w:tc>
        <w:tc>
          <w:tcPr>
            <w:tcW w:w="851" w:type="dxa"/>
            <w:noWrap/>
            <w:vAlign w:val="center"/>
            <w:hideMark/>
          </w:tcPr>
          <w:p w14:paraId="738DB606" w14:textId="582A1120" w:rsidR="0023201E" w:rsidRPr="0001657C" w:rsidRDefault="0023201E" w:rsidP="00FE6966">
            <w:pPr>
              <w:jc w:val="center"/>
            </w:pPr>
            <w:r w:rsidRPr="0001657C">
              <w:rPr>
                <w:rFonts w:ascii="Calibri" w:hAnsi="Calibri"/>
                <w:color w:val="000000"/>
              </w:rPr>
              <w:t>2.468</w:t>
            </w:r>
          </w:p>
        </w:tc>
        <w:tc>
          <w:tcPr>
            <w:tcW w:w="1276" w:type="dxa"/>
            <w:noWrap/>
            <w:vAlign w:val="center"/>
            <w:hideMark/>
          </w:tcPr>
          <w:p w14:paraId="1E8CE836" w14:textId="048E9CEF"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1EB525FA" w14:textId="70552D11"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67EB0CD" w14:textId="61DFC2D1" w:rsidR="0023201E" w:rsidRPr="0001657C" w:rsidRDefault="0023201E" w:rsidP="00FE6966">
            <w:pPr>
              <w:jc w:val="center"/>
            </w:pPr>
            <w:r w:rsidRPr="0001657C">
              <w:rPr>
                <w:rFonts w:ascii="Calibri" w:hAnsi="Calibri"/>
                <w:color w:val="000000"/>
              </w:rPr>
              <w:t>0</w:t>
            </w:r>
          </w:p>
        </w:tc>
      </w:tr>
      <w:tr w:rsidR="00D643B9" w:rsidRPr="0001657C" w14:paraId="4BFC3566" w14:textId="77777777" w:rsidTr="00D643B9">
        <w:trPr>
          <w:trHeight w:val="300"/>
        </w:trPr>
        <w:tc>
          <w:tcPr>
            <w:tcW w:w="4077" w:type="dxa"/>
            <w:noWrap/>
            <w:vAlign w:val="center"/>
            <w:hideMark/>
          </w:tcPr>
          <w:p w14:paraId="02884E2C" w14:textId="55A01269" w:rsidR="0023201E" w:rsidRPr="0001657C" w:rsidRDefault="0023201E" w:rsidP="00EC0154">
            <w:r w:rsidRPr="0001657C">
              <w:rPr>
                <w:rFonts w:ascii="Calibri" w:hAnsi="Calibri"/>
                <w:color w:val="000000"/>
              </w:rPr>
              <w:t>ALLOGRAFT_REJECTION</w:t>
            </w:r>
          </w:p>
        </w:tc>
        <w:tc>
          <w:tcPr>
            <w:tcW w:w="851" w:type="dxa"/>
            <w:noWrap/>
            <w:vAlign w:val="center"/>
            <w:hideMark/>
          </w:tcPr>
          <w:p w14:paraId="422B8E47" w14:textId="0BE992D9" w:rsidR="0023201E" w:rsidRPr="0001657C" w:rsidRDefault="0023201E" w:rsidP="00FE6966">
            <w:pPr>
              <w:jc w:val="center"/>
            </w:pPr>
            <w:r w:rsidRPr="0001657C">
              <w:rPr>
                <w:rFonts w:ascii="Calibri" w:hAnsi="Calibri"/>
                <w:color w:val="000000"/>
              </w:rPr>
              <w:t>198</w:t>
            </w:r>
          </w:p>
        </w:tc>
        <w:tc>
          <w:tcPr>
            <w:tcW w:w="850" w:type="dxa"/>
            <w:noWrap/>
            <w:vAlign w:val="center"/>
            <w:hideMark/>
          </w:tcPr>
          <w:p w14:paraId="1BFE1EA7" w14:textId="69B325FD" w:rsidR="0023201E" w:rsidRPr="0001657C" w:rsidRDefault="0023201E" w:rsidP="00FE6966">
            <w:pPr>
              <w:jc w:val="center"/>
            </w:pPr>
            <w:r w:rsidRPr="0001657C">
              <w:rPr>
                <w:rFonts w:ascii="Calibri" w:hAnsi="Calibri"/>
                <w:color w:val="000000"/>
              </w:rPr>
              <w:t>0.567</w:t>
            </w:r>
          </w:p>
        </w:tc>
        <w:tc>
          <w:tcPr>
            <w:tcW w:w="851" w:type="dxa"/>
            <w:noWrap/>
            <w:vAlign w:val="center"/>
            <w:hideMark/>
          </w:tcPr>
          <w:p w14:paraId="7EEAA383" w14:textId="663F7977" w:rsidR="0023201E" w:rsidRPr="0001657C" w:rsidRDefault="0023201E" w:rsidP="00FE6966">
            <w:pPr>
              <w:jc w:val="center"/>
            </w:pPr>
            <w:r w:rsidRPr="0001657C">
              <w:rPr>
                <w:rFonts w:ascii="Calibri" w:hAnsi="Calibri"/>
                <w:color w:val="000000"/>
              </w:rPr>
              <w:t>2.447</w:t>
            </w:r>
          </w:p>
        </w:tc>
        <w:tc>
          <w:tcPr>
            <w:tcW w:w="1276" w:type="dxa"/>
            <w:noWrap/>
            <w:vAlign w:val="center"/>
            <w:hideMark/>
          </w:tcPr>
          <w:p w14:paraId="0A8FD74C" w14:textId="6F850AC2"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B433814" w14:textId="74E4151D"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6CCB3D51" w14:textId="54E5A9D4" w:rsidR="0023201E" w:rsidRPr="0001657C" w:rsidRDefault="0023201E" w:rsidP="00FE6966">
            <w:pPr>
              <w:jc w:val="center"/>
            </w:pPr>
            <w:r w:rsidRPr="0001657C">
              <w:rPr>
                <w:rFonts w:ascii="Calibri" w:hAnsi="Calibri"/>
                <w:color w:val="000000"/>
              </w:rPr>
              <w:t>0</w:t>
            </w:r>
          </w:p>
        </w:tc>
      </w:tr>
      <w:tr w:rsidR="00D643B9" w:rsidRPr="0001657C" w14:paraId="05E9355A" w14:textId="77777777" w:rsidTr="00D643B9">
        <w:trPr>
          <w:trHeight w:val="300"/>
        </w:trPr>
        <w:tc>
          <w:tcPr>
            <w:tcW w:w="4077" w:type="dxa"/>
            <w:noWrap/>
            <w:vAlign w:val="center"/>
            <w:hideMark/>
          </w:tcPr>
          <w:p w14:paraId="25997654" w14:textId="6880281F" w:rsidR="0023201E" w:rsidRPr="0001657C" w:rsidRDefault="0023201E" w:rsidP="00EC0154">
            <w:r w:rsidRPr="0001657C">
              <w:rPr>
                <w:rFonts w:ascii="Calibri" w:hAnsi="Calibri"/>
                <w:color w:val="000000"/>
              </w:rPr>
              <w:t>P53_PATHWAY</w:t>
            </w:r>
          </w:p>
        </w:tc>
        <w:tc>
          <w:tcPr>
            <w:tcW w:w="851" w:type="dxa"/>
            <w:noWrap/>
            <w:vAlign w:val="center"/>
            <w:hideMark/>
          </w:tcPr>
          <w:p w14:paraId="0B5D3A0D" w14:textId="10E24345"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1288CDC8" w14:textId="26D7F1A7" w:rsidR="0023201E" w:rsidRPr="0001657C" w:rsidRDefault="0023201E" w:rsidP="00FE6966">
            <w:pPr>
              <w:jc w:val="center"/>
            </w:pPr>
            <w:r w:rsidRPr="0001657C">
              <w:rPr>
                <w:rFonts w:ascii="Calibri" w:hAnsi="Calibri"/>
                <w:color w:val="000000"/>
              </w:rPr>
              <w:t>0.563</w:t>
            </w:r>
          </w:p>
        </w:tc>
        <w:tc>
          <w:tcPr>
            <w:tcW w:w="851" w:type="dxa"/>
            <w:noWrap/>
            <w:vAlign w:val="center"/>
            <w:hideMark/>
          </w:tcPr>
          <w:p w14:paraId="254B28F5" w14:textId="52B8A49B" w:rsidR="0023201E" w:rsidRPr="0001657C" w:rsidRDefault="0023201E" w:rsidP="00FE6966">
            <w:pPr>
              <w:jc w:val="center"/>
            </w:pPr>
            <w:r w:rsidRPr="0001657C">
              <w:rPr>
                <w:rFonts w:ascii="Calibri" w:hAnsi="Calibri"/>
                <w:color w:val="000000"/>
              </w:rPr>
              <w:t>2.447</w:t>
            </w:r>
          </w:p>
        </w:tc>
        <w:tc>
          <w:tcPr>
            <w:tcW w:w="1276" w:type="dxa"/>
            <w:noWrap/>
            <w:vAlign w:val="center"/>
            <w:hideMark/>
          </w:tcPr>
          <w:p w14:paraId="4F6EF46D" w14:textId="71B4112A"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EA3E6FE" w14:textId="328D6B7F"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0E17F9C" w14:textId="1E5D7232" w:rsidR="0023201E" w:rsidRPr="0001657C" w:rsidRDefault="0023201E" w:rsidP="00FE6966">
            <w:pPr>
              <w:jc w:val="center"/>
            </w:pPr>
            <w:r w:rsidRPr="0001657C">
              <w:rPr>
                <w:rFonts w:ascii="Calibri" w:hAnsi="Calibri"/>
                <w:color w:val="000000"/>
              </w:rPr>
              <w:t>0</w:t>
            </w:r>
          </w:p>
        </w:tc>
      </w:tr>
      <w:tr w:rsidR="00D643B9" w:rsidRPr="0001657C" w14:paraId="69C1D80B" w14:textId="77777777" w:rsidTr="00D643B9">
        <w:trPr>
          <w:trHeight w:val="300"/>
        </w:trPr>
        <w:tc>
          <w:tcPr>
            <w:tcW w:w="4077" w:type="dxa"/>
            <w:noWrap/>
            <w:vAlign w:val="center"/>
            <w:hideMark/>
          </w:tcPr>
          <w:p w14:paraId="5EB08194" w14:textId="538EB125" w:rsidR="0023201E" w:rsidRPr="0001657C" w:rsidRDefault="0023201E" w:rsidP="00EC0154">
            <w:r w:rsidRPr="0001657C">
              <w:rPr>
                <w:rFonts w:ascii="Calibri" w:hAnsi="Calibri"/>
                <w:color w:val="000000"/>
              </w:rPr>
              <w:t>APICAL_JUNCTION</w:t>
            </w:r>
          </w:p>
        </w:tc>
        <w:tc>
          <w:tcPr>
            <w:tcW w:w="851" w:type="dxa"/>
            <w:noWrap/>
            <w:vAlign w:val="center"/>
            <w:hideMark/>
          </w:tcPr>
          <w:p w14:paraId="3467FA56" w14:textId="30D601AD" w:rsidR="0023201E" w:rsidRPr="0001657C" w:rsidRDefault="0023201E" w:rsidP="00FE6966">
            <w:pPr>
              <w:jc w:val="center"/>
            </w:pPr>
            <w:r w:rsidRPr="0001657C">
              <w:rPr>
                <w:rFonts w:ascii="Calibri" w:hAnsi="Calibri"/>
                <w:color w:val="000000"/>
              </w:rPr>
              <w:t>191</w:t>
            </w:r>
          </w:p>
        </w:tc>
        <w:tc>
          <w:tcPr>
            <w:tcW w:w="850" w:type="dxa"/>
            <w:noWrap/>
            <w:vAlign w:val="center"/>
            <w:hideMark/>
          </w:tcPr>
          <w:p w14:paraId="13FB7A7B" w14:textId="4AC1BE05" w:rsidR="0023201E" w:rsidRPr="0001657C" w:rsidRDefault="0023201E" w:rsidP="00FE6966">
            <w:pPr>
              <w:jc w:val="center"/>
            </w:pPr>
            <w:r w:rsidRPr="0001657C">
              <w:rPr>
                <w:rFonts w:ascii="Calibri" w:hAnsi="Calibri"/>
                <w:color w:val="000000"/>
              </w:rPr>
              <w:t>0.535</w:t>
            </w:r>
          </w:p>
        </w:tc>
        <w:tc>
          <w:tcPr>
            <w:tcW w:w="851" w:type="dxa"/>
            <w:noWrap/>
            <w:vAlign w:val="center"/>
            <w:hideMark/>
          </w:tcPr>
          <w:p w14:paraId="31966DDE" w14:textId="73390A4B" w:rsidR="0023201E" w:rsidRPr="0001657C" w:rsidRDefault="0023201E" w:rsidP="00FE6966">
            <w:pPr>
              <w:jc w:val="center"/>
            </w:pPr>
            <w:r w:rsidRPr="0001657C">
              <w:rPr>
                <w:rFonts w:ascii="Calibri" w:hAnsi="Calibri"/>
                <w:color w:val="000000"/>
              </w:rPr>
              <w:t>2.338</w:t>
            </w:r>
          </w:p>
        </w:tc>
        <w:tc>
          <w:tcPr>
            <w:tcW w:w="1276" w:type="dxa"/>
            <w:noWrap/>
            <w:vAlign w:val="center"/>
            <w:hideMark/>
          </w:tcPr>
          <w:p w14:paraId="7301A56D" w14:textId="13874E96"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21344740" w14:textId="1B96517A"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6D9E3771" w14:textId="2002B179" w:rsidR="0023201E" w:rsidRPr="0001657C" w:rsidRDefault="0023201E" w:rsidP="00FE6966">
            <w:pPr>
              <w:jc w:val="center"/>
            </w:pPr>
            <w:r w:rsidRPr="0001657C">
              <w:rPr>
                <w:rFonts w:ascii="Calibri" w:hAnsi="Calibri"/>
                <w:color w:val="000000"/>
              </w:rPr>
              <w:t>0</w:t>
            </w:r>
          </w:p>
        </w:tc>
      </w:tr>
      <w:tr w:rsidR="00D643B9" w:rsidRPr="0001657C" w14:paraId="3E10CE6E" w14:textId="77777777" w:rsidTr="00D643B9">
        <w:trPr>
          <w:trHeight w:val="300"/>
        </w:trPr>
        <w:tc>
          <w:tcPr>
            <w:tcW w:w="4077" w:type="dxa"/>
            <w:noWrap/>
            <w:vAlign w:val="center"/>
            <w:hideMark/>
          </w:tcPr>
          <w:p w14:paraId="4C8A10B6" w14:textId="3AD4DEAA" w:rsidR="0023201E" w:rsidRPr="0001657C" w:rsidRDefault="0023201E" w:rsidP="00EC0154">
            <w:r w:rsidRPr="0001657C">
              <w:rPr>
                <w:rFonts w:ascii="Calibri" w:hAnsi="Calibri"/>
                <w:color w:val="000000"/>
              </w:rPr>
              <w:t>INTERFERON_ALPHA_RESPONSE</w:t>
            </w:r>
          </w:p>
        </w:tc>
        <w:tc>
          <w:tcPr>
            <w:tcW w:w="851" w:type="dxa"/>
            <w:noWrap/>
            <w:vAlign w:val="center"/>
            <w:hideMark/>
          </w:tcPr>
          <w:p w14:paraId="67AFF37A" w14:textId="218749FC" w:rsidR="0023201E" w:rsidRPr="0001657C" w:rsidRDefault="0023201E" w:rsidP="00FE6966">
            <w:pPr>
              <w:jc w:val="center"/>
            </w:pPr>
            <w:r w:rsidRPr="0001657C">
              <w:rPr>
                <w:rFonts w:ascii="Calibri" w:hAnsi="Calibri"/>
                <w:color w:val="000000"/>
              </w:rPr>
              <w:t>93</w:t>
            </w:r>
          </w:p>
        </w:tc>
        <w:tc>
          <w:tcPr>
            <w:tcW w:w="850" w:type="dxa"/>
            <w:noWrap/>
            <w:vAlign w:val="center"/>
            <w:hideMark/>
          </w:tcPr>
          <w:p w14:paraId="641C7598" w14:textId="255E0187" w:rsidR="0023201E" w:rsidRPr="0001657C" w:rsidRDefault="0023201E" w:rsidP="00FE6966">
            <w:pPr>
              <w:jc w:val="center"/>
            </w:pPr>
            <w:r w:rsidRPr="0001657C">
              <w:rPr>
                <w:rFonts w:ascii="Calibri" w:hAnsi="Calibri"/>
                <w:color w:val="000000"/>
              </w:rPr>
              <w:t>0.588</w:t>
            </w:r>
          </w:p>
        </w:tc>
        <w:tc>
          <w:tcPr>
            <w:tcW w:w="851" w:type="dxa"/>
            <w:noWrap/>
            <w:vAlign w:val="center"/>
            <w:hideMark/>
          </w:tcPr>
          <w:p w14:paraId="32D84619" w14:textId="56477B5E" w:rsidR="0023201E" w:rsidRPr="0001657C" w:rsidRDefault="0023201E" w:rsidP="00FE6966">
            <w:pPr>
              <w:jc w:val="center"/>
            </w:pPr>
            <w:r w:rsidRPr="0001657C">
              <w:rPr>
                <w:rFonts w:ascii="Calibri" w:hAnsi="Calibri"/>
                <w:color w:val="000000"/>
              </w:rPr>
              <w:t>2.318</w:t>
            </w:r>
          </w:p>
        </w:tc>
        <w:tc>
          <w:tcPr>
            <w:tcW w:w="1276" w:type="dxa"/>
            <w:noWrap/>
            <w:vAlign w:val="center"/>
            <w:hideMark/>
          </w:tcPr>
          <w:p w14:paraId="2E060CEB" w14:textId="3C4762E0"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392A5310" w14:textId="0495DC85"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27C14F6D" w14:textId="2C6C542A" w:rsidR="0023201E" w:rsidRPr="0001657C" w:rsidRDefault="0023201E" w:rsidP="00FE6966">
            <w:pPr>
              <w:jc w:val="center"/>
            </w:pPr>
            <w:r w:rsidRPr="0001657C">
              <w:rPr>
                <w:rFonts w:ascii="Calibri" w:hAnsi="Calibri"/>
                <w:color w:val="000000"/>
              </w:rPr>
              <w:t>0</w:t>
            </w:r>
          </w:p>
        </w:tc>
      </w:tr>
      <w:tr w:rsidR="00D643B9" w:rsidRPr="0001657C" w14:paraId="15C400EB" w14:textId="77777777" w:rsidTr="00D643B9">
        <w:trPr>
          <w:trHeight w:val="300"/>
        </w:trPr>
        <w:tc>
          <w:tcPr>
            <w:tcW w:w="4077" w:type="dxa"/>
            <w:noWrap/>
            <w:vAlign w:val="center"/>
            <w:hideMark/>
          </w:tcPr>
          <w:p w14:paraId="25CC36E4" w14:textId="4DD489EE" w:rsidR="0023201E" w:rsidRPr="0001657C" w:rsidRDefault="0023201E" w:rsidP="00EC0154">
            <w:r w:rsidRPr="0001657C">
              <w:rPr>
                <w:rFonts w:ascii="Calibri" w:hAnsi="Calibri"/>
                <w:color w:val="000000"/>
              </w:rPr>
              <w:t>TGF_BETA_SIGNALING</w:t>
            </w:r>
          </w:p>
        </w:tc>
        <w:tc>
          <w:tcPr>
            <w:tcW w:w="851" w:type="dxa"/>
            <w:noWrap/>
            <w:vAlign w:val="center"/>
            <w:hideMark/>
          </w:tcPr>
          <w:p w14:paraId="26629602" w14:textId="69DF3174" w:rsidR="0023201E" w:rsidRPr="0001657C" w:rsidRDefault="0023201E" w:rsidP="00FE6966">
            <w:pPr>
              <w:jc w:val="center"/>
            </w:pPr>
            <w:r w:rsidRPr="0001657C">
              <w:rPr>
                <w:rFonts w:ascii="Calibri" w:hAnsi="Calibri"/>
                <w:color w:val="000000"/>
              </w:rPr>
              <w:t>53</w:t>
            </w:r>
          </w:p>
        </w:tc>
        <w:tc>
          <w:tcPr>
            <w:tcW w:w="850" w:type="dxa"/>
            <w:noWrap/>
            <w:vAlign w:val="center"/>
            <w:hideMark/>
          </w:tcPr>
          <w:p w14:paraId="2F2181A6" w14:textId="6DD517BE" w:rsidR="0023201E" w:rsidRPr="0001657C" w:rsidRDefault="0023201E" w:rsidP="00FE6966">
            <w:pPr>
              <w:jc w:val="center"/>
            </w:pPr>
            <w:r w:rsidRPr="0001657C">
              <w:rPr>
                <w:rFonts w:ascii="Calibri" w:hAnsi="Calibri"/>
                <w:color w:val="000000"/>
              </w:rPr>
              <w:t>0.632</w:t>
            </w:r>
          </w:p>
        </w:tc>
        <w:tc>
          <w:tcPr>
            <w:tcW w:w="851" w:type="dxa"/>
            <w:noWrap/>
            <w:vAlign w:val="center"/>
            <w:hideMark/>
          </w:tcPr>
          <w:p w14:paraId="33779C9D" w14:textId="55E86387" w:rsidR="0023201E" w:rsidRPr="0001657C" w:rsidRDefault="0023201E" w:rsidP="00FE6966">
            <w:pPr>
              <w:jc w:val="center"/>
            </w:pPr>
            <w:r w:rsidRPr="0001657C">
              <w:rPr>
                <w:rFonts w:ascii="Calibri" w:hAnsi="Calibri"/>
                <w:color w:val="000000"/>
              </w:rPr>
              <w:t>2.283</w:t>
            </w:r>
          </w:p>
        </w:tc>
        <w:tc>
          <w:tcPr>
            <w:tcW w:w="1276" w:type="dxa"/>
            <w:noWrap/>
            <w:vAlign w:val="center"/>
            <w:hideMark/>
          </w:tcPr>
          <w:p w14:paraId="0EC00EAD" w14:textId="40D18D9C"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8FFBBF1" w14:textId="24A5D8D7"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05D9F621" w14:textId="08A84765" w:rsidR="0023201E" w:rsidRPr="0001657C" w:rsidRDefault="0023201E" w:rsidP="00FE6966">
            <w:pPr>
              <w:jc w:val="center"/>
            </w:pPr>
            <w:r w:rsidRPr="0001657C">
              <w:rPr>
                <w:rFonts w:ascii="Calibri" w:hAnsi="Calibri"/>
                <w:color w:val="000000"/>
              </w:rPr>
              <w:t>0</w:t>
            </w:r>
          </w:p>
        </w:tc>
      </w:tr>
      <w:tr w:rsidR="00D643B9" w:rsidRPr="0001657C" w14:paraId="6245D523" w14:textId="77777777" w:rsidTr="00D643B9">
        <w:trPr>
          <w:trHeight w:val="300"/>
        </w:trPr>
        <w:tc>
          <w:tcPr>
            <w:tcW w:w="4077" w:type="dxa"/>
            <w:noWrap/>
            <w:vAlign w:val="center"/>
            <w:hideMark/>
          </w:tcPr>
          <w:p w14:paraId="1B64024D" w14:textId="1553F941" w:rsidR="0023201E" w:rsidRPr="0001657C" w:rsidRDefault="0023201E" w:rsidP="00EC0154">
            <w:r w:rsidRPr="0001657C">
              <w:rPr>
                <w:rFonts w:ascii="Calibri" w:hAnsi="Calibri"/>
                <w:color w:val="000000"/>
              </w:rPr>
              <w:t>COAGULATION</w:t>
            </w:r>
          </w:p>
        </w:tc>
        <w:tc>
          <w:tcPr>
            <w:tcW w:w="851" w:type="dxa"/>
            <w:noWrap/>
            <w:vAlign w:val="center"/>
            <w:hideMark/>
          </w:tcPr>
          <w:p w14:paraId="66B91006" w14:textId="4FE5824E" w:rsidR="0023201E" w:rsidRPr="0001657C" w:rsidRDefault="0023201E" w:rsidP="00FE6966">
            <w:pPr>
              <w:jc w:val="center"/>
            </w:pPr>
            <w:r w:rsidRPr="0001657C">
              <w:rPr>
                <w:rFonts w:ascii="Calibri" w:hAnsi="Calibri"/>
                <w:color w:val="000000"/>
              </w:rPr>
              <w:t>135</w:t>
            </w:r>
          </w:p>
        </w:tc>
        <w:tc>
          <w:tcPr>
            <w:tcW w:w="850" w:type="dxa"/>
            <w:noWrap/>
            <w:vAlign w:val="center"/>
            <w:hideMark/>
          </w:tcPr>
          <w:p w14:paraId="64A89E07" w14:textId="43A94CDF" w:rsidR="0023201E" w:rsidRPr="0001657C" w:rsidRDefault="0023201E" w:rsidP="00FE6966">
            <w:pPr>
              <w:jc w:val="center"/>
            </w:pPr>
            <w:r w:rsidRPr="0001657C">
              <w:rPr>
                <w:rFonts w:ascii="Calibri" w:hAnsi="Calibri"/>
                <w:color w:val="000000"/>
              </w:rPr>
              <w:t>0.542</w:t>
            </w:r>
          </w:p>
        </w:tc>
        <w:tc>
          <w:tcPr>
            <w:tcW w:w="851" w:type="dxa"/>
            <w:noWrap/>
            <w:vAlign w:val="center"/>
            <w:hideMark/>
          </w:tcPr>
          <w:p w14:paraId="33C3694E" w14:textId="28BB4CC7" w:rsidR="0023201E" w:rsidRPr="0001657C" w:rsidRDefault="0023201E" w:rsidP="00FE6966">
            <w:pPr>
              <w:jc w:val="center"/>
            </w:pPr>
            <w:r w:rsidRPr="0001657C">
              <w:rPr>
                <w:rFonts w:ascii="Calibri" w:hAnsi="Calibri"/>
                <w:color w:val="000000"/>
              </w:rPr>
              <w:t>2.268</w:t>
            </w:r>
          </w:p>
        </w:tc>
        <w:tc>
          <w:tcPr>
            <w:tcW w:w="1276" w:type="dxa"/>
            <w:noWrap/>
            <w:vAlign w:val="center"/>
            <w:hideMark/>
          </w:tcPr>
          <w:p w14:paraId="6AABAB5A" w14:textId="40AD66EB"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56D9899D" w14:textId="04141156"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728137C7" w14:textId="740BCFBE" w:rsidR="0023201E" w:rsidRPr="0001657C" w:rsidRDefault="0023201E" w:rsidP="00FE6966">
            <w:pPr>
              <w:jc w:val="center"/>
            </w:pPr>
            <w:r w:rsidRPr="0001657C">
              <w:rPr>
                <w:rFonts w:ascii="Calibri" w:hAnsi="Calibri"/>
                <w:color w:val="000000"/>
              </w:rPr>
              <w:t>0</w:t>
            </w:r>
          </w:p>
        </w:tc>
      </w:tr>
      <w:tr w:rsidR="00D643B9" w:rsidRPr="0001657C" w14:paraId="61D4CF7C" w14:textId="77777777" w:rsidTr="00D643B9">
        <w:trPr>
          <w:trHeight w:val="300"/>
        </w:trPr>
        <w:tc>
          <w:tcPr>
            <w:tcW w:w="4077" w:type="dxa"/>
            <w:noWrap/>
            <w:vAlign w:val="center"/>
            <w:hideMark/>
          </w:tcPr>
          <w:p w14:paraId="2C0E85B2" w14:textId="686E50A5" w:rsidR="0023201E" w:rsidRPr="0001657C" w:rsidRDefault="0023201E" w:rsidP="00EC0154">
            <w:r w:rsidRPr="0001657C">
              <w:rPr>
                <w:rFonts w:ascii="Calibri" w:hAnsi="Calibri"/>
                <w:color w:val="000000"/>
              </w:rPr>
              <w:t>KRAS_SIGNALING_UP</w:t>
            </w:r>
          </w:p>
        </w:tc>
        <w:tc>
          <w:tcPr>
            <w:tcW w:w="851" w:type="dxa"/>
            <w:noWrap/>
            <w:vAlign w:val="center"/>
            <w:hideMark/>
          </w:tcPr>
          <w:p w14:paraId="442BB94F" w14:textId="2CEB0ED6"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5C70D5A7" w14:textId="63185B5F" w:rsidR="0023201E" w:rsidRPr="0001657C" w:rsidRDefault="0023201E" w:rsidP="00FE6966">
            <w:pPr>
              <w:jc w:val="center"/>
            </w:pPr>
            <w:r w:rsidRPr="0001657C">
              <w:rPr>
                <w:rFonts w:ascii="Calibri" w:hAnsi="Calibri"/>
                <w:color w:val="000000"/>
              </w:rPr>
              <w:t>0.508</w:t>
            </w:r>
          </w:p>
        </w:tc>
        <w:tc>
          <w:tcPr>
            <w:tcW w:w="851" w:type="dxa"/>
            <w:noWrap/>
            <w:vAlign w:val="center"/>
            <w:hideMark/>
          </w:tcPr>
          <w:p w14:paraId="6FC14C38" w14:textId="29CE24FD" w:rsidR="0023201E" w:rsidRPr="0001657C" w:rsidRDefault="0023201E" w:rsidP="00FE6966">
            <w:pPr>
              <w:jc w:val="center"/>
            </w:pPr>
            <w:r w:rsidRPr="0001657C">
              <w:rPr>
                <w:rFonts w:ascii="Calibri" w:hAnsi="Calibri"/>
                <w:color w:val="000000"/>
              </w:rPr>
              <w:t>2.225</w:t>
            </w:r>
          </w:p>
        </w:tc>
        <w:tc>
          <w:tcPr>
            <w:tcW w:w="1276" w:type="dxa"/>
            <w:noWrap/>
            <w:vAlign w:val="center"/>
            <w:hideMark/>
          </w:tcPr>
          <w:p w14:paraId="6595F767" w14:textId="5FA82FB8"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5411C62" w14:textId="54D3F23D"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6DEAC001" w14:textId="58A5D01A" w:rsidR="0023201E" w:rsidRPr="0001657C" w:rsidRDefault="0023201E" w:rsidP="00FE6966">
            <w:pPr>
              <w:jc w:val="center"/>
            </w:pPr>
            <w:r w:rsidRPr="0001657C">
              <w:rPr>
                <w:rFonts w:ascii="Calibri" w:hAnsi="Calibri"/>
                <w:color w:val="000000"/>
              </w:rPr>
              <w:t>0</w:t>
            </w:r>
          </w:p>
        </w:tc>
      </w:tr>
      <w:tr w:rsidR="00D643B9" w:rsidRPr="0001657C" w14:paraId="3EB27F0F" w14:textId="77777777" w:rsidTr="00D643B9">
        <w:trPr>
          <w:trHeight w:val="300"/>
        </w:trPr>
        <w:tc>
          <w:tcPr>
            <w:tcW w:w="4077" w:type="dxa"/>
            <w:noWrap/>
            <w:vAlign w:val="center"/>
            <w:hideMark/>
          </w:tcPr>
          <w:p w14:paraId="3C28C241" w14:textId="2180F29B" w:rsidR="0023201E" w:rsidRPr="0001657C" w:rsidRDefault="0023201E" w:rsidP="00EC0154">
            <w:r w:rsidRPr="0001657C">
              <w:rPr>
                <w:rFonts w:ascii="Calibri" w:hAnsi="Calibri"/>
                <w:color w:val="000000"/>
              </w:rPr>
              <w:t>UV_RESPONSE_UP</w:t>
            </w:r>
          </w:p>
        </w:tc>
        <w:tc>
          <w:tcPr>
            <w:tcW w:w="851" w:type="dxa"/>
            <w:noWrap/>
            <w:vAlign w:val="center"/>
            <w:hideMark/>
          </w:tcPr>
          <w:p w14:paraId="02B11B46" w14:textId="60221414" w:rsidR="0023201E" w:rsidRPr="0001657C" w:rsidRDefault="0023201E" w:rsidP="00FE6966">
            <w:pPr>
              <w:jc w:val="center"/>
            </w:pPr>
            <w:r w:rsidRPr="0001657C">
              <w:rPr>
                <w:rFonts w:ascii="Calibri" w:hAnsi="Calibri"/>
                <w:color w:val="000000"/>
              </w:rPr>
              <w:t>154</w:t>
            </w:r>
          </w:p>
        </w:tc>
        <w:tc>
          <w:tcPr>
            <w:tcW w:w="850" w:type="dxa"/>
            <w:noWrap/>
            <w:vAlign w:val="center"/>
            <w:hideMark/>
          </w:tcPr>
          <w:p w14:paraId="5F6FEFDF" w14:textId="5E2331B7" w:rsidR="0023201E" w:rsidRPr="0001657C" w:rsidRDefault="0023201E" w:rsidP="00FE6966">
            <w:pPr>
              <w:jc w:val="center"/>
            </w:pPr>
            <w:r w:rsidRPr="0001657C">
              <w:rPr>
                <w:rFonts w:ascii="Calibri" w:hAnsi="Calibri"/>
                <w:color w:val="000000"/>
              </w:rPr>
              <w:t>0.508</w:t>
            </w:r>
          </w:p>
        </w:tc>
        <w:tc>
          <w:tcPr>
            <w:tcW w:w="851" w:type="dxa"/>
            <w:noWrap/>
            <w:vAlign w:val="center"/>
            <w:hideMark/>
          </w:tcPr>
          <w:p w14:paraId="645214A1" w14:textId="67D8B7DB" w:rsidR="0023201E" w:rsidRPr="0001657C" w:rsidRDefault="0023201E" w:rsidP="00FE6966">
            <w:pPr>
              <w:jc w:val="center"/>
            </w:pPr>
            <w:r w:rsidRPr="0001657C">
              <w:rPr>
                <w:rFonts w:ascii="Calibri" w:hAnsi="Calibri"/>
                <w:color w:val="000000"/>
              </w:rPr>
              <w:t>2.156</w:t>
            </w:r>
          </w:p>
        </w:tc>
        <w:tc>
          <w:tcPr>
            <w:tcW w:w="1276" w:type="dxa"/>
            <w:noWrap/>
            <w:vAlign w:val="center"/>
            <w:hideMark/>
          </w:tcPr>
          <w:p w14:paraId="3BEE546F" w14:textId="54605CD4"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129E809" w14:textId="22068BE3"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7FB78692" w14:textId="2C7FBCEE" w:rsidR="0023201E" w:rsidRPr="0001657C" w:rsidRDefault="0023201E" w:rsidP="00FE6966">
            <w:pPr>
              <w:jc w:val="center"/>
            </w:pPr>
            <w:r w:rsidRPr="0001657C">
              <w:rPr>
                <w:rFonts w:ascii="Calibri" w:hAnsi="Calibri"/>
                <w:color w:val="000000"/>
              </w:rPr>
              <w:t>0</w:t>
            </w:r>
          </w:p>
        </w:tc>
      </w:tr>
      <w:tr w:rsidR="00D643B9" w:rsidRPr="0001657C" w14:paraId="170FCA61" w14:textId="77777777" w:rsidTr="00D643B9">
        <w:trPr>
          <w:trHeight w:val="300"/>
        </w:trPr>
        <w:tc>
          <w:tcPr>
            <w:tcW w:w="4077" w:type="dxa"/>
            <w:noWrap/>
            <w:vAlign w:val="center"/>
            <w:hideMark/>
          </w:tcPr>
          <w:p w14:paraId="60C12B34" w14:textId="2E420FDB" w:rsidR="0023201E" w:rsidRPr="0001657C" w:rsidRDefault="0023201E" w:rsidP="00EC0154">
            <w:r w:rsidRPr="0001657C">
              <w:rPr>
                <w:rFonts w:ascii="Calibri" w:hAnsi="Calibri"/>
                <w:color w:val="000000"/>
              </w:rPr>
              <w:t>MITOTIC_SPINDLE</w:t>
            </w:r>
          </w:p>
        </w:tc>
        <w:tc>
          <w:tcPr>
            <w:tcW w:w="851" w:type="dxa"/>
            <w:noWrap/>
            <w:vAlign w:val="center"/>
            <w:hideMark/>
          </w:tcPr>
          <w:p w14:paraId="6DA3520A" w14:textId="0A67BC55" w:rsidR="0023201E" w:rsidRPr="0001657C" w:rsidRDefault="0023201E" w:rsidP="00FE6966">
            <w:pPr>
              <w:jc w:val="center"/>
            </w:pPr>
            <w:r w:rsidRPr="0001657C">
              <w:rPr>
                <w:rFonts w:ascii="Calibri" w:hAnsi="Calibri"/>
                <w:color w:val="000000"/>
              </w:rPr>
              <w:t>197</w:t>
            </w:r>
          </w:p>
        </w:tc>
        <w:tc>
          <w:tcPr>
            <w:tcW w:w="850" w:type="dxa"/>
            <w:noWrap/>
            <w:vAlign w:val="center"/>
            <w:hideMark/>
          </w:tcPr>
          <w:p w14:paraId="2D8F35E8" w14:textId="41252A7D" w:rsidR="0023201E" w:rsidRPr="0001657C" w:rsidRDefault="0023201E" w:rsidP="00FE6966">
            <w:pPr>
              <w:jc w:val="center"/>
            </w:pPr>
            <w:r w:rsidRPr="0001657C">
              <w:rPr>
                <w:rFonts w:ascii="Calibri" w:hAnsi="Calibri"/>
                <w:color w:val="000000"/>
              </w:rPr>
              <w:t>0.486</w:t>
            </w:r>
          </w:p>
        </w:tc>
        <w:tc>
          <w:tcPr>
            <w:tcW w:w="851" w:type="dxa"/>
            <w:noWrap/>
            <w:vAlign w:val="center"/>
            <w:hideMark/>
          </w:tcPr>
          <w:p w14:paraId="6A13CAE3" w14:textId="0F0EE442" w:rsidR="0023201E" w:rsidRPr="0001657C" w:rsidRDefault="0023201E" w:rsidP="00FE6966">
            <w:pPr>
              <w:jc w:val="center"/>
            </w:pPr>
            <w:r w:rsidRPr="0001657C">
              <w:rPr>
                <w:rFonts w:ascii="Calibri" w:hAnsi="Calibri"/>
                <w:color w:val="000000"/>
              </w:rPr>
              <w:t>2.123</w:t>
            </w:r>
          </w:p>
        </w:tc>
        <w:tc>
          <w:tcPr>
            <w:tcW w:w="1276" w:type="dxa"/>
            <w:noWrap/>
            <w:vAlign w:val="center"/>
            <w:hideMark/>
          </w:tcPr>
          <w:p w14:paraId="145B5CDB" w14:textId="38DC1D29"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1005F0BD" w14:textId="0997E4A6"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4EF13875" w14:textId="5316B6E1" w:rsidR="0023201E" w:rsidRPr="0001657C" w:rsidRDefault="0023201E" w:rsidP="00FE6966">
            <w:pPr>
              <w:jc w:val="center"/>
            </w:pPr>
            <w:r w:rsidRPr="0001657C">
              <w:rPr>
                <w:rFonts w:ascii="Calibri" w:hAnsi="Calibri"/>
                <w:color w:val="000000"/>
              </w:rPr>
              <w:t>0</w:t>
            </w:r>
          </w:p>
        </w:tc>
      </w:tr>
      <w:tr w:rsidR="00D643B9" w:rsidRPr="0001657C" w14:paraId="0FAAFD3F" w14:textId="77777777" w:rsidTr="00D643B9">
        <w:trPr>
          <w:trHeight w:val="300"/>
        </w:trPr>
        <w:tc>
          <w:tcPr>
            <w:tcW w:w="4077" w:type="dxa"/>
            <w:noWrap/>
            <w:vAlign w:val="center"/>
            <w:hideMark/>
          </w:tcPr>
          <w:p w14:paraId="53D3B7F7" w14:textId="315EC013" w:rsidR="0023201E" w:rsidRPr="0001657C" w:rsidRDefault="0023201E" w:rsidP="00EC0154">
            <w:r w:rsidRPr="0001657C">
              <w:rPr>
                <w:rFonts w:ascii="Calibri" w:hAnsi="Calibri"/>
                <w:color w:val="000000"/>
              </w:rPr>
              <w:t>UNFOLDED_PROTEIN_RESPONSE</w:t>
            </w:r>
          </w:p>
        </w:tc>
        <w:tc>
          <w:tcPr>
            <w:tcW w:w="851" w:type="dxa"/>
            <w:noWrap/>
            <w:vAlign w:val="center"/>
            <w:hideMark/>
          </w:tcPr>
          <w:p w14:paraId="7C455891" w14:textId="39E6C649" w:rsidR="0023201E" w:rsidRPr="0001657C" w:rsidRDefault="0023201E" w:rsidP="00FE6966">
            <w:pPr>
              <w:jc w:val="center"/>
            </w:pPr>
            <w:r w:rsidRPr="0001657C">
              <w:rPr>
                <w:rFonts w:ascii="Calibri" w:hAnsi="Calibri"/>
                <w:color w:val="000000"/>
              </w:rPr>
              <w:t>110</w:t>
            </w:r>
          </w:p>
        </w:tc>
        <w:tc>
          <w:tcPr>
            <w:tcW w:w="850" w:type="dxa"/>
            <w:noWrap/>
            <w:vAlign w:val="center"/>
            <w:hideMark/>
          </w:tcPr>
          <w:p w14:paraId="0B63AAB7" w14:textId="08CA4DBD" w:rsidR="0023201E" w:rsidRPr="0001657C" w:rsidRDefault="0023201E" w:rsidP="00FE6966">
            <w:pPr>
              <w:jc w:val="center"/>
            </w:pPr>
            <w:r w:rsidRPr="0001657C">
              <w:rPr>
                <w:rFonts w:ascii="Calibri" w:hAnsi="Calibri"/>
                <w:color w:val="000000"/>
              </w:rPr>
              <w:t>0.492</w:t>
            </w:r>
          </w:p>
        </w:tc>
        <w:tc>
          <w:tcPr>
            <w:tcW w:w="851" w:type="dxa"/>
            <w:noWrap/>
            <w:vAlign w:val="center"/>
            <w:hideMark/>
          </w:tcPr>
          <w:p w14:paraId="0998E1A9" w14:textId="45392BA1" w:rsidR="0023201E" w:rsidRPr="0001657C" w:rsidRDefault="0023201E" w:rsidP="00FE6966">
            <w:pPr>
              <w:jc w:val="center"/>
            </w:pPr>
            <w:r w:rsidRPr="0001657C">
              <w:rPr>
                <w:rFonts w:ascii="Calibri" w:hAnsi="Calibri"/>
                <w:color w:val="000000"/>
              </w:rPr>
              <w:t>1.979</w:t>
            </w:r>
          </w:p>
        </w:tc>
        <w:tc>
          <w:tcPr>
            <w:tcW w:w="1276" w:type="dxa"/>
            <w:noWrap/>
            <w:vAlign w:val="center"/>
            <w:hideMark/>
          </w:tcPr>
          <w:p w14:paraId="4915C631" w14:textId="15A55B74"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3612FAC" w14:textId="64EB8ACB" w:rsidR="0023201E" w:rsidRPr="0001657C" w:rsidRDefault="0023201E" w:rsidP="00FE6966">
            <w:pPr>
              <w:jc w:val="center"/>
            </w:pPr>
            <w:r w:rsidRPr="0001657C">
              <w:rPr>
                <w:rFonts w:ascii="Calibri" w:hAnsi="Calibri"/>
                <w:color w:val="000000"/>
              </w:rPr>
              <w:t>4.40E-05</w:t>
            </w:r>
          </w:p>
        </w:tc>
        <w:tc>
          <w:tcPr>
            <w:tcW w:w="1275" w:type="dxa"/>
            <w:noWrap/>
            <w:vAlign w:val="center"/>
            <w:hideMark/>
          </w:tcPr>
          <w:p w14:paraId="226ECC94" w14:textId="7E916FA9" w:rsidR="0023201E" w:rsidRPr="0001657C" w:rsidRDefault="0023201E" w:rsidP="00FE6966">
            <w:pPr>
              <w:jc w:val="center"/>
            </w:pPr>
            <w:r w:rsidRPr="0001657C">
              <w:rPr>
                <w:rFonts w:ascii="Calibri" w:hAnsi="Calibri"/>
                <w:color w:val="000000"/>
              </w:rPr>
              <w:t>0.001</w:t>
            </w:r>
          </w:p>
        </w:tc>
      </w:tr>
      <w:tr w:rsidR="00D643B9" w:rsidRPr="0001657C" w14:paraId="1ACE586B" w14:textId="77777777" w:rsidTr="00D643B9">
        <w:trPr>
          <w:trHeight w:val="300"/>
        </w:trPr>
        <w:tc>
          <w:tcPr>
            <w:tcW w:w="4077" w:type="dxa"/>
            <w:noWrap/>
            <w:vAlign w:val="center"/>
            <w:hideMark/>
          </w:tcPr>
          <w:p w14:paraId="2DC20532" w14:textId="37209D5E" w:rsidR="0023201E" w:rsidRPr="0001657C" w:rsidRDefault="0023201E" w:rsidP="00EC0154">
            <w:r w:rsidRPr="0001657C">
              <w:rPr>
                <w:rFonts w:ascii="Calibri" w:hAnsi="Calibri"/>
                <w:color w:val="000000"/>
              </w:rPr>
              <w:t>CHOLESTEROL_HOMEOSTASIS</w:t>
            </w:r>
          </w:p>
        </w:tc>
        <w:tc>
          <w:tcPr>
            <w:tcW w:w="851" w:type="dxa"/>
            <w:noWrap/>
            <w:vAlign w:val="center"/>
            <w:hideMark/>
          </w:tcPr>
          <w:p w14:paraId="074E288F" w14:textId="700B9555" w:rsidR="0023201E" w:rsidRPr="0001657C" w:rsidRDefault="0023201E" w:rsidP="00FE6966">
            <w:pPr>
              <w:jc w:val="center"/>
            </w:pPr>
            <w:r w:rsidRPr="0001657C">
              <w:rPr>
                <w:rFonts w:ascii="Calibri" w:hAnsi="Calibri"/>
                <w:color w:val="000000"/>
              </w:rPr>
              <w:t>72</w:t>
            </w:r>
          </w:p>
        </w:tc>
        <w:tc>
          <w:tcPr>
            <w:tcW w:w="850" w:type="dxa"/>
            <w:noWrap/>
            <w:vAlign w:val="center"/>
            <w:hideMark/>
          </w:tcPr>
          <w:p w14:paraId="5C769DCF" w14:textId="76B8DB90" w:rsidR="0023201E" w:rsidRPr="0001657C" w:rsidRDefault="0023201E" w:rsidP="00FE6966">
            <w:pPr>
              <w:jc w:val="center"/>
            </w:pPr>
            <w:r w:rsidRPr="0001657C">
              <w:rPr>
                <w:rFonts w:ascii="Calibri" w:hAnsi="Calibri"/>
                <w:color w:val="000000"/>
              </w:rPr>
              <w:t>0.514</w:t>
            </w:r>
          </w:p>
        </w:tc>
        <w:tc>
          <w:tcPr>
            <w:tcW w:w="851" w:type="dxa"/>
            <w:noWrap/>
            <w:vAlign w:val="center"/>
            <w:hideMark/>
          </w:tcPr>
          <w:p w14:paraId="4D910051" w14:textId="2C8FC6BE" w:rsidR="0023201E" w:rsidRPr="0001657C" w:rsidRDefault="0023201E" w:rsidP="00FE6966">
            <w:pPr>
              <w:jc w:val="center"/>
            </w:pPr>
            <w:r w:rsidRPr="0001657C">
              <w:rPr>
                <w:rFonts w:ascii="Calibri" w:hAnsi="Calibri"/>
                <w:color w:val="000000"/>
              </w:rPr>
              <w:t>1.944</w:t>
            </w:r>
          </w:p>
        </w:tc>
        <w:tc>
          <w:tcPr>
            <w:tcW w:w="1276" w:type="dxa"/>
            <w:noWrap/>
            <w:vAlign w:val="center"/>
            <w:hideMark/>
          </w:tcPr>
          <w:p w14:paraId="4EC5EF67" w14:textId="73BB7A81"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1A7E234E" w14:textId="0BD71536" w:rsidR="0023201E" w:rsidRPr="0001657C" w:rsidRDefault="0023201E" w:rsidP="00FE6966">
            <w:pPr>
              <w:jc w:val="center"/>
            </w:pPr>
            <w:r w:rsidRPr="0001657C">
              <w:rPr>
                <w:rFonts w:ascii="Calibri" w:hAnsi="Calibri"/>
                <w:color w:val="000000"/>
              </w:rPr>
              <w:t>4.23E-05</w:t>
            </w:r>
          </w:p>
        </w:tc>
        <w:tc>
          <w:tcPr>
            <w:tcW w:w="1275" w:type="dxa"/>
            <w:noWrap/>
            <w:vAlign w:val="center"/>
            <w:hideMark/>
          </w:tcPr>
          <w:p w14:paraId="741D157D" w14:textId="482F3141" w:rsidR="0023201E" w:rsidRPr="0001657C" w:rsidRDefault="0023201E" w:rsidP="00FE6966">
            <w:pPr>
              <w:jc w:val="center"/>
            </w:pPr>
            <w:r w:rsidRPr="0001657C">
              <w:rPr>
                <w:rFonts w:ascii="Calibri" w:hAnsi="Calibri"/>
                <w:color w:val="000000"/>
              </w:rPr>
              <w:t>0.001</w:t>
            </w:r>
          </w:p>
        </w:tc>
      </w:tr>
      <w:tr w:rsidR="00D643B9" w:rsidRPr="0001657C" w14:paraId="2BAF09A1" w14:textId="77777777" w:rsidTr="00D643B9">
        <w:trPr>
          <w:trHeight w:val="300"/>
        </w:trPr>
        <w:tc>
          <w:tcPr>
            <w:tcW w:w="4077" w:type="dxa"/>
            <w:noWrap/>
            <w:vAlign w:val="center"/>
            <w:hideMark/>
          </w:tcPr>
          <w:p w14:paraId="7922CC05" w14:textId="6008C709" w:rsidR="0023201E" w:rsidRPr="0001657C" w:rsidRDefault="0023201E" w:rsidP="00EC0154">
            <w:r w:rsidRPr="0001657C">
              <w:rPr>
                <w:rFonts w:ascii="Calibri" w:hAnsi="Calibri"/>
                <w:color w:val="000000"/>
              </w:rPr>
              <w:t>UV_RESPONSE_DN</w:t>
            </w:r>
          </w:p>
        </w:tc>
        <w:tc>
          <w:tcPr>
            <w:tcW w:w="851" w:type="dxa"/>
            <w:noWrap/>
            <w:vAlign w:val="center"/>
            <w:hideMark/>
          </w:tcPr>
          <w:p w14:paraId="46F9E323" w14:textId="6794B315" w:rsidR="0023201E" w:rsidRPr="0001657C" w:rsidRDefault="0023201E" w:rsidP="00FE6966">
            <w:pPr>
              <w:jc w:val="center"/>
            </w:pPr>
            <w:r w:rsidRPr="0001657C">
              <w:rPr>
                <w:rFonts w:ascii="Calibri" w:hAnsi="Calibri"/>
                <w:color w:val="000000"/>
              </w:rPr>
              <w:t>138</w:t>
            </w:r>
          </w:p>
        </w:tc>
        <w:tc>
          <w:tcPr>
            <w:tcW w:w="850" w:type="dxa"/>
            <w:noWrap/>
            <w:vAlign w:val="center"/>
            <w:hideMark/>
          </w:tcPr>
          <w:p w14:paraId="7B8B9159" w14:textId="7928B5D5" w:rsidR="0023201E" w:rsidRPr="0001657C" w:rsidRDefault="0023201E" w:rsidP="00FE6966">
            <w:pPr>
              <w:jc w:val="center"/>
            </w:pPr>
            <w:r w:rsidRPr="0001657C">
              <w:rPr>
                <w:rFonts w:ascii="Calibri" w:hAnsi="Calibri"/>
                <w:color w:val="000000"/>
              </w:rPr>
              <w:t>0.445</w:t>
            </w:r>
          </w:p>
        </w:tc>
        <w:tc>
          <w:tcPr>
            <w:tcW w:w="851" w:type="dxa"/>
            <w:noWrap/>
            <w:vAlign w:val="center"/>
            <w:hideMark/>
          </w:tcPr>
          <w:p w14:paraId="34540928" w14:textId="5BEB4489" w:rsidR="0023201E" w:rsidRPr="0001657C" w:rsidRDefault="0023201E" w:rsidP="00FE6966">
            <w:pPr>
              <w:jc w:val="center"/>
            </w:pPr>
            <w:r w:rsidRPr="0001657C">
              <w:rPr>
                <w:rFonts w:ascii="Calibri" w:hAnsi="Calibri"/>
                <w:color w:val="000000"/>
              </w:rPr>
              <w:t>1.854</w:t>
            </w:r>
          </w:p>
        </w:tc>
        <w:tc>
          <w:tcPr>
            <w:tcW w:w="1276" w:type="dxa"/>
            <w:noWrap/>
            <w:vAlign w:val="center"/>
            <w:hideMark/>
          </w:tcPr>
          <w:p w14:paraId="16F006E5" w14:textId="035A7610"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11453DFC" w14:textId="23D8D343" w:rsidR="0023201E" w:rsidRPr="0001657C" w:rsidRDefault="0023201E" w:rsidP="00FE6966">
            <w:pPr>
              <w:jc w:val="center"/>
            </w:pPr>
            <w:r w:rsidRPr="0001657C">
              <w:rPr>
                <w:rFonts w:ascii="Calibri" w:hAnsi="Calibri"/>
                <w:color w:val="000000"/>
              </w:rPr>
              <w:t>2.48E-04</w:t>
            </w:r>
          </w:p>
        </w:tc>
        <w:tc>
          <w:tcPr>
            <w:tcW w:w="1275" w:type="dxa"/>
            <w:noWrap/>
            <w:vAlign w:val="center"/>
            <w:hideMark/>
          </w:tcPr>
          <w:p w14:paraId="2867A844" w14:textId="7B1C5997" w:rsidR="0023201E" w:rsidRPr="0001657C" w:rsidRDefault="0023201E" w:rsidP="00FE6966">
            <w:pPr>
              <w:jc w:val="center"/>
            </w:pPr>
            <w:r w:rsidRPr="0001657C">
              <w:rPr>
                <w:rFonts w:ascii="Calibri" w:hAnsi="Calibri"/>
                <w:color w:val="000000"/>
              </w:rPr>
              <w:t>0.006</w:t>
            </w:r>
          </w:p>
        </w:tc>
      </w:tr>
      <w:tr w:rsidR="00D643B9" w:rsidRPr="0001657C" w14:paraId="23BB69B7" w14:textId="77777777" w:rsidTr="00D643B9">
        <w:trPr>
          <w:trHeight w:val="300"/>
        </w:trPr>
        <w:tc>
          <w:tcPr>
            <w:tcW w:w="4077" w:type="dxa"/>
            <w:noWrap/>
            <w:vAlign w:val="center"/>
            <w:hideMark/>
          </w:tcPr>
          <w:p w14:paraId="75111F8E" w14:textId="3F3F2ACD" w:rsidR="0023201E" w:rsidRPr="0001657C" w:rsidRDefault="0023201E" w:rsidP="00EC0154">
            <w:r w:rsidRPr="0001657C">
              <w:rPr>
                <w:rFonts w:ascii="Calibri" w:hAnsi="Calibri"/>
                <w:color w:val="000000"/>
              </w:rPr>
              <w:lastRenderedPageBreak/>
              <w:t>MYC_TARGETS_V2</w:t>
            </w:r>
          </w:p>
        </w:tc>
        <w:tc>
          <w:tcPr>
            <w:tcW w:w="851" w:type="dxa"/>
            <w:noWrap/>
            <w:vAlign w:val="center"/>
            <w:hideMark/>
          </w:tcPr>
          <w:p w14:paraId="2CF48206" w14:textId="0F6CD2AE" w:rsidR="0023201E" w:rsidRPr="0001657C" w:rsidRDefault="0023201E" w:rsidP="00FE6966">
            <w:pPr>
              <w:jc w:val="center"/>
            </w:pPr>
            <w:r w:rsidRPr="0001657C">
              <w:rPr>
                <w:rFonts w:ascii="Calibri" w:hAnsi="Calibri"/>
                <w:color w:val="000000"/>
              </w:rPr>
              <w:t>58</w:t>
            </w:r>
          </w:p>
        </w:tc>
        <w:tc>
          <w:tcPr>
            <w:tcW w:w="850" w:type="dxa"/>
            <w:noWrap/>
            <w:vAlign w:val="center"/>
            <w:hideMark/>
          </w:tcPr>
          <w:p w14:paraId="3B2CE856" w14:textId="5E1E5EF3" w:rsidR="0023201E" w:rsidRPr="0001657C" w:rsidRDefault="0023201E" w:rsidP="00FE6966">
            <w:pPr>
              <w:jc w:val="center"/>
            </w:pPr>
            <w:r w:rsidRPr="0001657C">
              <w:rPr>
                <w:rFonts w:ascii="Calibri" w:hAnsi="Calibri"/>
                <w:color w:val="000000"/>
              </w:rPr>
              <w:t>0.507</w:t>
            </w:r>
          </w:p>
        </w:tc>
        <w:tc>
          <w:tcPr>
            <w:tcW w:w="851" w:type="dxa"/>
            <w:noWrap/>
            <w:vAlign w:val="center"/>
            <w:hideMark/>
          </w:tcPr>
          <w:p w14:paraId="44DA0202" w14:textId="40720561" w:rsidR="0023201E" w:rsidRPr="0001657C" w:rsidRDefault="0023201E" w:rsidP="00FE6966">
            <w:pPr>
              <w:jc w:val="center"/>
            </w:pPr>
            <w:r w:rsidRPr="0001657C">
              <w:rPr>
                <w:rFonts w:ascii="Calibri" w:hAnsi="Calibri"/>
                <w:color w:val="000000"/>
              </w:rPr>
              <w:t>1.825</w:t>
            </w:r>
          </w:p>
        </w:tc>
        <w:tc>
          <w:tcPr>
            <w:tcW w:w="1276" w:type="dxa"/>
            <w:noWrap/>
            <w:vAlign w:val="center"/>
            <w:hideMark/>
          </w:tcPr>
          <w:p w14:paraId="7A8BED9A" w14:textId="0719B2DF"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652715D8" w14:textId="2E77E33D" w:rsidR="0023201E" w:rsidRPr="0001657C" w:rsidRDefault="0023201E" w:rsidP="00FE6966">
            <w:pPr>
              <w:jc w:val="center"/>
            </w:pPr>
            <w:r w:rsidRPr="0001657C">
              <w:rPr>
                <w:rFonts w:ascii="Calibri" w:hAnsi="Calibri"/>
                <w:color w:val="000000"/>
              </w:rPr>
              <w:t>2.39E-04</w:t>
            </w:r>
          </w:p>
        </w:tc>
        <w:tc>
          <w:tcPr>
            <w:tcW w:w="1275" w:type="dxa"/>
            <w:noWrap/>
            <w:vAlign w:val="center"/>
            <w:hideMark/>
          </w:tcPr>
          <w:p w14:paraId="277DE4B3" w14:textId="0CA80A07" w:rsidR="0023201E" w:rsidRPr="0001657C" w:rsidRDefault="0023201E" w:rsidP="00FE6966">
            <w:pPr>
              <w:jc w:val="center"/>
            </w:pPr>
            <w:r w:rsidRPr="0001657C">
              <w:rPr>
                <w:rFonts w:ascii="Calibri" w:hAnsi="Calibri"/>
                <w:color w:val="000000"/>
              </w:rPr>
              <w:t>0.006</w:t>
            </w:r>
          </w:p>
        </w:tc>
      </w:tr>
      <w:tr w:rsidR="00D643B9" w:rsidRPr="0001657C" w14:paraId="62BEC083" w14:textId="77777777" w:rsidTr="00D643B9">
        <w:trPr>
          <w:trHeight w:val="300"/>
        </w:trPr>
        <w:tc>
          <w:tcPr>
            <w:tcW w:w="4077" w:type="dxa"/>
            <w:noWrap/>
            <w:vAlign w:val="center"/>
            <w:hideMark/>
          </w:tcPr>
          <w:p w14:paraId="67D35E48" w14:textId="6EAA6DD0" w:rsidR="0023201E" w:rsidRPr="0001657C" w:rsidRDefault="0023201E" w:rsidP="00EC0154">
            <w:r w:rsidRPr="0001657C">
              <w:rPr>
                <w:rFonts w:ascii="Calibri" w:hAnsi="Calibri"/>
                <w:color w:val="000000"/>
              </w:rPr>
              <w:t>MYOGENESIS</w:t>
            </w:r>
          </w:p>
        </w:tc>
        <w:tc>
          <w:tcPr>
            <w:tcW w:w="851" w:type="dxa"/>
            <w:noWrap/>
            <w:vAlign w:val="center"/>
            <w:hideMark/>
          </w:tcPr>
          <w:p w14:paraId="32D4D0F7" w14:textId="116D6A20" w:rsidR="0023201E" w:rsidRPr="0001657C" w:rsidRDefault="0023201E" w:rsidP="00FE6966">
            <w:pPr>
              <w:jc w:val="center"/>
            </w:pPr>
            <w:r w:rsidRPr="0001657C">
              <w:rPr>
                <w:rFonts w:ascii="Calibri" w:hAnsi="Calibri"/>
                <w:color w:val="000000"/>
              </w:rPr>
              <w:t>199</w:t>
            </w:r>
          </w:p>
        </w:tc>
        <w:tc>
          <w:tcPr>
            <w:tcW w:w="850" w:type="dxa"/>
            <w:noWrap/>
            <w:vAlign w:val="center"/>
            <w:hideMark/>
          </w:tcPr>
          <w:p w14:paraId="29616148" w14:textId="181F1536" w:rsidR="0023201E" w:rsidRPr="0001657C" w:rsidRDefault="0023201E" w:rsidP="00FE6966">
            <w:pPr>
              <w:jc w:val="center"/>
            </w:pPr>
            <w:r w:rsidRPr="0001657C">
              <w:rPr>
                <w:rFonts w:ascii="Calibri" w:hAnsi="Calibri"/>
                <w:color w:val="000000"/>
              </w:rPr>
              <w:t>0.412</w:t>
            </w:r>
          </w:p>
        </w:tc>
        <w:tc>
          <w:tcPr>
            <w:tcW w:w="851" w:type="dxa"/>
            <w:noWrap/>
            <w:vAlign w:val="center"/>
            <w:hideMark/>
          </w:tcPr>
          <w:p w14:paraId="17DDE0EC" w14:textId="17777192" w:rsidR="0023201E" w:rsidRPr="0001657C" w:rsidRDefault="0023201E" w:rsidP="00FE6966">
            <w:pPr>
              <w:jc w:val="center"/>
            </w:pPr>
            <w:r w:rsidRPr="0001657C">
              <w:rPr>
                <w:rFonts w:ascii="Calibri" w:hAnsi="Calibri"/>
                <w:color w:val="000000"/>
              </w:rPr>
              <w:t>1.785</w:t>
            </w:r>
          </w:p>
        </w:tc>
        <w:tc>
          <w:tcPr>
            <w:tcW w:w="1276" w:type="dxa"/>
            <w:noWrap/>
            <w:vAlign w:val="center"/>
            <w:hideMark/>
          </w:tcPr>
          <w:p w14:paraId="360A8870" w14:textId="06DC6897"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4D210E33" w14:textId="67C70B5C" w:rsidR="0023201E" w:rsidRPr="0001657C" w:rsidRDefault="0023201E" w:rsidP="00FE6966">
            <w:pPr>
              <w:jc w:val="center"/>
            </w:pPr>
            <w:r w:rsidRPr="0001657C">
              <w:rPr>
                <w:rFonts w:ascii="Calibri" w:hAnsi="Calibri"/>
                <w:color w:val="000000"/>
              </w:rPr>
              <w:t>4.24E-04</w:t>
            </w:r>
          </w:p>
        </w:tc>
        <w:tc>
          <w:tcPr>
            <w:tcW w:w="1275" w:type="dxa"/>
            <w:noWrap/>
            <w:vAlign w:val="center"/>
            <w:hideMark/>
          </w:tcPr>
          <w:p w14:paraId="082A8862" w14:textId="10D776E7" w:rsidR="0023201E" w:rsidRPr="0001657C" w:rsidRDefault="0023201E" w:rsidP="00FE6966">
            <w:pPr>
              <w:jc w:val="center"/>
            </w:pPr>
            <w:r w:rsidRPr="0001657C">
              <w:rPr>
                <w:rFonts w:ascii="Calibri" w:hAnsi="Calibri"/>
                <w:color w:val="000000"/>
              </w:rPr>
              <w:t>0.011</w:t>
            </w:r>
          </w:p>
        </w:tc>
      </w:tr>
      <w:tr w:rsidR="00D643B9" w:rsidRPr="0001657C" w14:paraId="1E2ACA96" w14:textId="77777777" w:rsidTr="00D643B9">
        <w:trPr>
          <w:trHeight w:val="300"/>
        </w:trPr>
        <w:tc>
          <w:tcPr>
            <w:tcW w:w="4077" w:type="dxa"/>
            <w:noWrap/>
            <w:vAlign w:val="center"/>
            <w:hideMark/>
          </w:tcPr>
          <w:p w14:paraId="4AEC422C" w14:textId="59DDA1DC" w:rsidR="0023201E" w:rsidRPr="0001657C" w:rsidRDefault="0023201E" w:rsidP="00EC0154">
            <w:r w:rsidRPr="0001657C">
              <w:rPr>
                <w:rFonts w:ascii="Calibri" w:hAnsi="Calibri"/>
                <w:color w:val="000000"/>
              </w:rPr>
              <w:t>NOTCH_SIGNALING</w:t>
            </w:r>
          </w:p>
        </w:tc>
        <w:tc>
          <w:tcPr>
            <w:tcW w:w="851" w:type="dxa"/>
            <w:noWrap/>
            <w:vAlign w:val="center"/>
            <w:hideMark/>
          </w:tcPr>
          <w:p w14:paraId="64B370FE" w14:textId="14C3EB61" w:rsidR="0023201E" w:rsidRPr="0001657C" w:rsidRDefault="0023201E" w:rsidP="00FE6966">
            <w:pPr>
              <w:jc w:val="center"/>
            </w:pPr>
            <w:r w:rsidRPr="0001657C">
              <w:rPr>
                <w:rFonts w:ascii="Calibri" w:hAnsi="Calibri"/>
                <w:color w:val="000000"/>
              </w:rPr>
              <w:t>32</w:t>
            </w:r>
          </w:p>
        </w:tc>
        <w:tc>
          <w:tcPr>
            <w:tcW w:w="850" w:type="dxa"/>
            <w:noWrap/>
            <w:vAlign w:val="center"/>
            <w:hideMark/>
          </w:tcPr>
          <w:p w14:paraId="5302A666" w14:textId="4658CC60" w:rsidR="0023201E" w:rsidRPr="0001657C" w:rsidRDefault="0023201E" w:rsidP="00FE6966">
            <w:pPr>
              <w:jc w:val="center"/>
            </w:pPr>
            <w:r w:rsidRPr="0001657C">
              <w:rPr>
                <w:rFonts w:ascii="Calibri" w:hAnsi="Calibri"/>
                <w:color w:val="000000"/>
              </w:rPr>
              <w:t>0.535</w:t>
            </w:r>
          </w:p>
        </w:tc>
        <w:tc>
          <w:tcPr>
            <w:tcW w:w="851" w:type="dxa"/>
            <w:noWrap/>
            <w:vAlign w:val="center"/>
            <w:hideMark/>
          </w:tcPr>
          <w:p w14:paraId="27B68700" w14:textId="7F431F63" w:rsidR="0023201E" w:rsidRPr="0001657C" w:rsidRDefault="0023201E" w:rsidP="00FE6966">
            <w:pPr>
              <w:jc w:val="center"/>
            </w:pPr>
            <w:r w:rsidRPr="0001657C">
              <w:rPr>
                <w:rFonts w:ascii="Calibri" w:hAnsi="Calibri"/>
                <w:color w:val="000000"/>
              </w:rPr>
              <w:t>1.717</w:t>
            </w:r>
          </w:p>
        </w:tc>
        <w:tc>
          <w:tcPr>
            <w:tcW w:w="1276" w:type="dxa"/>
            <w:noWrap/>
            <w:vAlign w:val="center"/>
            <w:hideMark/>
          </w:tcPr>
          <w:p w14:paraId="2065CCB7" w14:textId="310312F0" w:rsidR="0023201E" w:rsidRPr="0001657C" w:rsidRDefault="0023201E" w:rsidP="00FE6966">
            <w:pPr>
              <w:jc w:val="center"/>
            </w:pPr>
            <w:r w:rsidRPr="0001657C">
              <w:rPr>
                <w:rFonts w:ascii="Calibri" w:hAnsi="Calibri"/>
                <w:color w:val="000000"/>
              </w:rPr>
              <w:t>0.007564</w:t>
            </w:r>
          </w:p>
        </w:tc>
        <w:tc>
          <w:tcPr>
            <w:tcW w:w="1134" w:type="dxa"/>
            <w:noWrap/>
            <w:vAlign w:val="center"/>
            <w:hideMark/>
          </w:tcPr>
          <w:p w14:paraId="7C6B476B" w14:textId="668BE3D8" w:rsidR="0023201E" w:rsidRPr="0001657C" w:rsidRDefault="0023201E" w:rsidP="00FE6966">
            <w:pPr>
              <w:jc w:val="center"/>
            </w:pPr>
            <w:r w:rsidRPr="0001657C">
              <w:rPr>
                <w:rFonts w:ascii="Calibri" w:hAnsi="Calibri"/>
                <w:color w:val="000000"/>
              </w:rPr>
              <w:t>8.35E-04</w:t>
            </w:r>
          </w:p>
        </w:tc>
        <w:tc>
          <w:tcPr>
            <w:tcW w:w="1275" w:type="dxa"/>
            <w:noWrap/>
            <w:vAlign w:val="center"/>
            <w:hideMark/>
          </w:tcPr>
          <w:p w14:paraId="3A9FC3E4" w14:textId="5CC8A740" w:rsidR="0023201E" w:rsidRPr="0001657C" w:rsidRDefault="0023201E" w:rsidP="00FE6966">
            <w:pPr>
              <w:jc w:val="center"/>
            </w:pPr>
            <w:r w:rsidRPr="0001657C">
              <w:rPr>
                <w:rFonts w:ascii="Calibri" w:hAnsi="Calibri"/>
                <w:color w:val="000000"/>
              </w:rPr>
              <w:t>0.022</w:t>
            </w:r>
          </w:p>
        </w:tc>
      </w:tr>
      <w:tr w:rsidR="00D643B9" w:rsidRPr="0001657C" w14:paraId="4D9A73D9" w14:textId="77777777" w:rsidTr="00D643B9">
        <w:trPr>
          <w:trHeight w:val="300"/>
        </w:trPr>
        <w:tc>
          <w:tcPr>
            <w:tcW w:w="4077" w:type="dxa"/>
            <w:noWrap/>
            <w:vAlign w:val="center"/>
            <w:hideMark/>
          </w:tcPr>
          <w:p w14:paraId="6AAA9E47" w14:textId="60D5A1DB" w:rsidR="0023201E" w:rsidRPr="0001657C" w:rsidRDefault="0023201E" w:rsidP="00EC0154">
            <w:r w:rsidRPr="0001657C">
              <w:rPr>
                <w:rFonts w:ascii="Calibri" w:hAnsi="Calibri"/>
                <w:color w:val="000000"/>
              </w:rPr>
              <w:t>ESTROGEN_RESPONSE_LATE</w:t>
            </w:r>
          </w:p>
        </w:tc>
        <w:tc>
          <w:tcPr>
            <w:tcW w:w="851" w:type="dxa"/>
            <w:noWrap/>
            <w:vAlign w:val="center"/>
            <w:hideMark/>
          </w:tcPr>
          <w:p w14:paraId="2E86F611" w14:textId="24599870" w:rsidR="0023201E" w:rsidRPr="0001657C" w:rsidRDefault="0023201E" w:rsidP="00FE6966">
            <w:pPr>
              <w:jc w:val="center"/>
            </w:pPr>
            <w:r w:rsidRPr="0001657C">
              <w:rPr>
                <w:rFonts w:ascii="Calibri" w:hAnsi="Calibri"/>
                <w:color w:val="000000"/>
              </w:rPr>
              <w:t>194</w:t>
            </w:r>
          </w:p>
        </w:tc>
        <w:tc>
          <w:tcPr>
            <w:tcW w:w="850" w:type="dxa"/>
            <w:noWrap/>
            <w:vAlign w:val="center"/>
            <w:hideMark/>
          </w:tcPr>
          <w:p w14:paraId="0A9AAFB6" w14:textId="71B807C4" w:rsidR="0023201E" w:rsidRPr="0001657C" w:rsidRDefault="0023201E" w:rsidP="00FE6966">
            <w:pPr>
              <w:jc w:val="center"/>
            </w:pPr>
            <w:r w:rsidRPr="0001657C">
              <w:rPr>
                <w:rFonts w:ascii="Calibri" w:hAnsi="Calibri"/>
                <w:color w:val="000000"/>
              </w:rPr>
              <w:t>0.392</w:t>
            </w:r>
          </w:p>
        </w:tc>
        <w:tc>
          <w:tcPr>
            <w:tcW w:w="851" w:type="dxa"/>
            <w:noWrap/>
            <w:vAlign w:val="center"/>
            <w:hideMark/>
          </w:tcPr>
          <w:p w14:paraId="6B53A22C" w14:textId="206F0A1F" w:rsidR="0023201E" w:rsidRPr="0001657C" w:rsidRDefault="0023201E" w:rsidP="00FE6966">
            <w:pPr>
              <w:jc w:val="center"/>
            </w:pPr>
            <w:r w:rsidRPr="0001657C">
              <w:rPr>
                <w:rFonts w:ascii="Calibri" w:hAnsi="Calibri"/>
                <w:color w:val="000000"/>
              </w:rPr>
              <w:t>1.692</w:t>
            </w:r>
          </w:p>
        </w:tc>
        <w:tc>
          <w:tcPr>
            <w:tcW w:w="1276" w:type="dxa"/>
            <w:noWrap/>
            <w:vAlign w:val="center"/>
            <w:hideMark/>
          </w:tcPr>
          <w:p w14:paraId="02814FA6" w14:textId="6C78866C"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35D948E1" w14:textId="67F6523B" w:rsidR="0023201E" w:rsidRPr="0001657C" w:rsidRDefault="0023201E" w:rsidP="00FE6966">
            <w:pPr>
              <w:jc w:val="center"/>
            </w:pPr>
            <w:r w:rsidRPr="0001657C">
              <w:rPr>
                <w:rFonts w:ascii="Calibri" w:hAnsi="Calibri"/>
                <w:color w:val="000000"/>
              </w:rPr>
              <w:t>0.001095</w:t>
            </w:r>
          </w:p>
        </w:tc>
        <w:tc>
          <w:tcPr>
            <w:tcW w:w="1275" w:type="dxa"/>
            <w:noWrap/>
            <w:vAlign w:val="center"/>
            <w:hideMark/>
          </w:tcPr>
          <w:p w14:paraId="6BCDB4B5" w14:textId="55260778" w:rsidR="0023201E" w:rsidRPr="0001657C" w:rsidRDefault="0023201E" w:rsidP="00FE6966">
            <w:pPr>
              <w:jc w:val="center"/>
            </w:pPr>
            <w:r w:rsidRPr="0001657C">
              <w:rPr>
                <w:rFonts w:ascii="Calibri" w:hAnsi="Calibri"/>
                <w:color w:val="000000"/>
              </w:rPr>
              <w:t>0.03</w:t>
            </w:r>
          </w:p>
        </w:tc>
      </w:tr>
      <w:tr w:rsidR="00D643B9" w:rsidRPr="0001657C" w14:paraId="37575258" w14:textId="77777777" w:rsidTr="00D643B9">
        <w:trPr>
          <w:trHeight w:val="300"/>
        </w:trPr>
        <w:tc>
          <w:tcPr>
            <w:tcW w:w="4077" w:type="dxa"/>
            <w:noWrap/>
            <w:vAlign w:val="center"/>
            <w:hideMark/>
          </w:tcPr>
          <w:p w14:paraId="395B1B7B" w14:textId="310F0753" w:rsidR="0023201E" w:rsidRPr="0001657C" w:rsidRDefault="0023201E" w:rsidP="00EC0154">
            <w:r w:rsidRPr="0001657C">
              <w:rPr>
                <w:rFonts w:ascii="Calibri" w:hAnsi="Calibri"/>
                <w:color w:val="000000"/>
              </w:rPr>
              <w:t>ANDROGEN_RESPONSE</w:t>
            </w:r>
          </w:p>
        </w:tc>
        <w:tc>
          <w:tcPr>
            <w:tcW w:w="851" w:type="dxa"/>
            <w:noWrap/>
            <w:vAlign w:val="center"/>
            <w:hideMark/>
          </w:tcPr>
          <w:p w14:paraId="773A1ABE" w14:textId="071689A5" w:rsidR="0023201E" w:rsidRPr="0001657C" w:rsidRDefault="0023201E" w:rsidP="00FE6966">
            <w:pPr>
              <w:jc w:val="center"/>
            </w:pPr>
            <w:r w:rsidRPr="0001657C">
              <w:rPr>
                <w:rFonts w:ascii="Calibri" w:hAnsi="Calibri"/>
                <w:color w:val="000000"/>
              </w:rPr>
              <w:t>99</w:t>
            </w:r>
          </w:p>
        </w:tc>
        <w:tc>
          <w:tcPr>
            <w:tcW w:w="850" w:type="dxa"/>
            <w:noWrap/>
            <w:vAlign w:val="center"/>
            <w:hideMark/>
          </w:tcPr>
          <w:p w14:paraId="0B20DBCB" w14:textId="6EA35C98" w:rsidR="0023201E" w:rsidRPr="0001657C" w:rsidRDefault="0023201E" w:rsidP="00FE6966">
            <w:pPr>
              <w:jc w:val="center"/>
            </w:pPr>
            <w:r w:rsidRPr="0001657C">
              <w:rPr>
                <w:rFonts w:ascii="Calibri" w:hAnsi="Calibri"/>
                <w:color w:val="000000"/>
              </w:rPr>
              <w:t>0.416</w:t>
            </w:r>
          </w:p>
        </w:tc>
        <w:tc>
          <w:tcPr>
            <w:tcW w:w="851" w:type="dxa"/>
            <w:noWrap/>
            <w:vAlign w:val="center"/>
            <w:hideMark/>
          </w:tcPr>
          <w:p w14:paraId="069CBC76" w14:textId="63A78A0C" w:rsidR="0023201E" w:rsidRPr="0001657C" w:rsidRDefault="0023201E" w:rsidP="00FE6966">
            <w:pPr>
              <w:jc w:val="center"/>
            </w:pPr>
            <w:r w:rsidRPr="0001657C">
              <w:rPr>
                <w:rFonts w:ascii="Calibri" w:hAnsi="Calibri"/>
                <w:color w:val="000000"/>
              </w:rPr>
              <w:t>1.659</w:t>
            </w:r>
          </w:p>
        </w:tc>
        <w:tc>
          <w:tcPr>
            <w:tcW w:w="1276" w:type="dxa"/>
            <w:noWrap/>
            <w:vAlign w:val="center"/>
            <w:hideMark/>
          </w:tcPr>
          <w:p w14:paraId="45F6B9CF" w14:textId="0694035C" w:rsidR="0023201E" w:rsidRPr="0001657C" w:rsidRDefault="0023201E" w:rsidP="00FE6966">
            <w:pPr>
              <w:jc w:val="center"/>
            </w:pPr>
            <w:r w:rsidRPr="0001657C">
              <w:rPr>
                <w:rFonts w:ascii="Calibri" w:hAnsi="Calibri"/>
                <w:color w:val="000000"/>
              </w:rPr>
              <w:t>0.001321</w:t>
            </w:r>
          </w:p>
        </w:tc>
        <w:tc>
          <w:tcPr>
            <w:tcW w:w="1134" w:type="dxa"/>
            <w:noWrap/>
            <w:vAlign w:val="center"/>
            <w:hideMark/>
          </w:tcPr>
          <w:p w14:paraId="254303DB" w14:textId="104788DC" w:rsidR="0023201E" w:rsidRPr="0001657C" w:rsidRDefault="0023201E" w:rsidP="00FE6966">
            <w:pPr>
              <w:jc w:val="center"/>
            </w:pPr>
            <w:r w:rsidRPr="0001657C">
              <w:rPr>
                <w:rFonts w:ascii="Calibri" w:hAnsi="Calibri"/>
                <w:color w:val="000000"/>
              </w:rPr>
              <w:t>0.001809</w:t>
            </w:r>
          </w:p>
        </w:tc>
        <w:tc>
          <w:tcPr>
            <w:tcW w:w="1275" w:type="dxa"/>
            <w:noWrap/>
            <w:vAlign w:val="center"/>
            <w:hideMark/>
          </w:tcPr>
          <w:p w14:paraId="16F7B13E" w14:textId="50E38A85" w:rsidR="0023201E" w:rsidRPr="0001657C" w:rsidRDefault="0023201E" w:rsidP="00FE6966">
            <w:pPr>
              <w:jc w:val="center"/>
            </w:pPr>
            <w:r w:rsidRPr="0001657C">
              <w:rPr>
                <w:rFonts w:ascii="Calibri" w:hAnsi="Calibri"/>
                <w:color w:val="000000"/>
              </w:rPr>
              <w:t>0.05</w:t>
            </w:r>
          </w:p>
        </w:tc>
      </w:tr>
      <w:tr w:rsidR="00D643B9" w:rsidRPr="0001657C" w14:paraId="49C8E79C" w14:textId="77777777" w:rsidTr="00D643B9">
        <w:trPr>
          <w:trHeight w:val="300"/>
        </w:trPr>
        <w:tc>
          <w:tcPr>
            <w:tcW w:w="4077" w:type="dxa"/>
            <w:noWrap/>
            <w:vAlign w:val="center"/>
            <w:hideMark/>
          </w:tcPr>
          <w:p w14:paraId="2BFEC400" w14:textId="4AE3FECE" w:rsidR="0023201E" w:rsidRPr="0001657C" w:rsidRDefault="0023201E" w:rsidP="00EC0154">
            <w:r w:rsidRPr="0001657C">
              <w:rPr>
                <w:rFonts w:ascii="Calibri" w:hAnsi="Calibri"/>
                <w:color w:val="000000"/>
              </w:rPr>
              <w:t>PI3K_AKT_MTOR_SIGNALING</w:t>
            </w:r>
          </w:p>
        </w:tc>
        <w:tc>
          <w:tcPr>
            <w:tcW w:w="851" w:type="dxa"/>
            <w:noWrap/>
            <w:vAlign w:val="center"/>
            <w:hideMark/>
          </w:tcPr>
          <w:p w14:paraId="67B1F928" w14:textId="18290CCD" w:rsidR="0023201E" w:rsidRPr="0001657C" w:rsidRDefault="0023201E" w:rsidP="00FE6966">
            <w:pPr>
              <w:jc w:val="center"/>
            </w:pPr>
            <w:r w:rsidRPr="0001657C">
              <w:rPr>
                <w:rFonts w:ascii="Calibri" w:hAnsi="Calibri"/>
                <w:color w:val="000000"/>
              </w:rPr>
              <w:t>104</w:t>
            </w:r>
          </w:p>
        </w:tc>
        <w:tc>
          <w:tcPr>
            <w:tcW w:w="850" w:type="dxa"/>
            <w:noWrap/>
            <w:vAlign w:val="center"/>
            <w:hideMark/>
          </w:tcPr>
          <w:p w14:paraId="31B06679" w14:textId="25265001" w:rsidR="0023201E" w:rsidRPr="0001657C" w:rsidRDefault="0023201E" w:rsidP="00FE6966">
            <w:pPr>
              <w:jc w:val="center"/>
            </w:pPr>
            <w:r w:rsidRPr="0001657C">
              <w:rPr>
                <w:rFonts w:ascii="Calibri" w:hAnsi="Calibri"/>
                <w:color w:val="000000"/>
              </w:rPr>
              <w:t>0.417</w:t>
            </w:r>
          </w:p>
        </w:tc>
        <w:tc>
          <w:tcPr>
            <w:tcW w:w="851" w:type="dxa"/>
            <w:noWrap/>
            <w:vAlign w:val="center"/>
            <w:hideMark/>
          </w:tcPr>
          <w:p w14:paraId="5757FBDC" w14:textId="7E1E0D26" w:rsidR="0023201E" w:rsidRPr="0001657C" w:rsidRDefault="0023201E" w:rsidP="00FE6966">
            <w:pPr>
              <w:jc w:val="center"/>
            </w:pPr>
            <w:r w:rsidRPr="0001657C">
              <w:rPr>
                <w:rFonts w:ascii="Calibri" w:hAnsi="Calibri"/>
                <w:color w:val="000000"/>
              </w:rPr>
              <w:t>1.659</w:t>
            </w:r>
          </w:p>
        </w:tc>
        <w:tc>
          <w:tcPr>
            <w:tcW w:w="1276" w:type="dxa"/>
            <w:noWrap/>
            <w:vAlign w:val="center"/>
            <w:hideMark/>
          </w:tcPr>
          <w:p w14:paraId="656600D5" w14:textId="1FCB3999"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153AEA63" w14:textId="473DB29D" w:rsidR="0023201E" w:rsidRPr="0001657C" w:rsidRDefault="0023201E" w:rsidP="00FE6966">
            <w:pPr>
              <w:jc w:val="center"/>
            </w:pPr>
            <w:r w:rsidRPr="0001657C">
              <w:rPr>
                <w:rFonts w:ascii="Calibri" w:hAnsi="Calibri"/>
                <w:color w:val="000000"/>
              </w:rPr>
              <w:t>0.001754</w:t>
            </w:r>
          </w:p>
        </w:tc>
        <w:tc>
          <w:tcPr>
            <w:tcW w:w="1275" w:type="dxa"/>
            <w:noWrap/>
            <w:vAlign w:val="center"/>
            <w:hideMark/>
          </w:tcPr>
          <w:p w14:paraId="103E86E0" w14:textId="26DC2C6C" w:rsidR="0023201E" w:rsidRPr="0001657C" w:rsidRDefault="0023201E" w:rsidP="00FE6966">
            <w:pPr>
              <w:jc w:val="center"/>
            </w:pPr>
            <w:r w:rsidRPr="0001657C">
              <w:rPr>
                <w:rFonts w:ascii="Calibri" w:hAnsi="Calibri"/>
                <w:color w:val="000000"/>
              </w:rPr>
              <w:t>0.05</w:t>
            </w:r>
          </w:p>
        </w:tc>
      </w:tr>
      <w:tr w:rsidR="00D643B9" w:rsidRPr="0001657C" w14:paraId="7CF07896" w14:textId="77777777" w:rsidTr="00D643B9">
        <w:trPr>
          <w:trHeight w:val="300"/>
        </w:trPr>
        <w:tc>
          <w:tcPr>
            <w:tcW w:w="4077" w:type="dxa"/>
            <w:noWrap/>
            <w:vAlign w:val="center"/>
            <w:hideMark/>
          </w:tcPr>
          <w:p w14:paraId="3B6A3A44" w14:textId="2230966B" w:rsidR="0023201E" w:rsidRPr="0001657C" w:rsidRDefault="0023201E" w:rsidP="00EC0154">
            <w:r w:rsidRPr="0001657C">
              <w:rPr>
                <w:rFonts w:ascii="Calibri" w:hAnsi="Calibri"/>
                <w:color w:val="000000"/>
              </w:rPr>
              <w:t>HEDGEHOG_SIGNALING</w:t>
            </w:r>
          </w:p>
        </w:tc>
        <w:tc>
          <w:tcPr>
            <w:tcW w:w="851" w:type="dxa"/>
            <w:noWrap/>
            <w:vAlign w:val="center"/>
            <w:hideMark/>
          </w:tcPr>
          <w:p w14:paraId="754A206F" w14:textId="5E4FA0B6" w:rsidR="0023201E" w:rsidRPr="0001657C" w:rsidRDefault="0023201E" w:rsidP="00FE6966">
            <w:pPr>
              <w:jc w:val="center"/>
            </w:pPr>
            <w:r w:rsidRPr="0001657C">
              <w:rPr>
                <w:rFonts w:ascii="Calibri" w:hAnsi="Calibri"/>
                <w:color w:val="000000"/>
              </w:rPr>
              <w:t>35</w:t>
            </w:r>
          </w:p>
        </w:tc>
        <w:tc>
          <w:tcPr>
            <w:tcW w:w="850" w:type="dxa"/>
            <w:noWrap/>
            <w:vAlign w:val="center"/>
            <w:hideMark/>
          </w:tcPr>
          <w:p w14:paraId="37CB4B72" w14:textId="2550B12A" w:rsidR="0023201E" w:rsidRPr="0001657C" w:rsidRDefault="0023201E" w:rsidP="00FE6966">
            <w:pPr>
              <w:jc w:val="center"/>
            </w:pPr>
            <w:r w:rsidRPr="0001657C">
              <w:rPr>
                <w:rFonts w:ascii="Calibri" w:hAnsi="Calibri"/>
                <w:color w:val="000000"/>
              </w:rPr>
              <w:t>0.499</w:t>
            </w:r>
          </w:p>
        </w:tc>
        <w:tc>
          <w:tcPr>
            <w:tcW w:w="851" w:type="dxa"/>
            <w:noWrap/>
            <w:vAlign w:val="center"/>
            <w:hideMark/>
          </w:tcPr>
          <w:p w14:paraId="0D1A177A" w14:textId="365A1CF4" w:rsidR="0023201E" w:rsidRPr="0001657C" w:rsidRDefault="0023201E" w:rsidP="00FE6966">
            <w:pPr>
              <w:jc w:val="center"/>
            </w:pPr>
            <w:r w:rsidRPr="0001657C">
              <w:rPr>
                <w:rFonts w:ascii="Calibri" w:hAnsi="Calibri"/>
                <w:color w:val="000000"/>
              </w:rPr>
              <w:t>1.632</w:t>
            </w:r>
          </w:p>
        </w:tc>
        <w:tc>
          <w:tcPr>
            <w:tcW w:w="1276" w:type="dxa"/>
            <w:noWrap/>
            <w:vAlign w:val="center"/>
            <w:hideMark/>
          </w:tcPr>
          <w:p w14:paraId="3D036C9A" w14:textId="6829AAA4" w:rsidR="0023201E" w:rsidRPr="0001657C" w:rsidRDefault="0023201E" w:rsidP="00FE6966">
            <w:pPr>
              <w:jc w:val="center"/>
            </w:pPr>
            <w:r w:rsidRPr="0001657C">
              <w:rPr>
                <w:rFonts w:ascii="Calibri" w:hAnsi="Calibri"/>
                <w:color w:val="000000"/>
              </w:rPr>
              <w:t>0.008785</w:t>
            </w:r>
          </w:p>
        </w:tc>
        <w:tc>
          <w:tcPr>
            <w:tcW w:w="1134" w:type="dxa"/>
            <w:noWrap/>
            <w:vAlign w:val="center"/>
            <w:hideMark/>
          </w:tcPr>
          <w:p w14:paraId="476A1C26" w14:textId="683880BD" w:rsidR="0023201E" w:rsidRPr="0001657C" w:rsidRDefault="0023201E" w:rsidP="00FE6966">
            <w:pPr>
              <w:jc w:val="center"/>
            </w:pPr>
            <w:r w:rsidRPr="0001657C">
              <w:rPr>
                <w:rFonts w:ascii="Calibri" w:hAnsi="Calibri"/>
                <w:color w:val="000000"/>
              </w:rPr>
              <w:t>0.002506</w:t>
            </w:r>
          </w:p>
        </w:tc>
        <w:tc>
          <w:tcPr>
            <w:tcW w:w="1275" w:type="dxa"/>
            <w:noWrap/>
            <w:vAlign w:val="center"/>
            <w:hideMark/>
          </w:tcPr>
          <w:p w14:paraId="4CC6AD3A" w14:textId="2281C4C4" w:rsidR="0023201E" w:rsidRPr="0001657C" w:rsidRDefault="0023201E" w:rsidP="00FE6966">
            <w:pPr>
              <w:jc w:val="center"/>
            </w:pPr>
            <w:r w:rsidRPr="0001657C">
              <w:rPr>
                <w:rFonts w:ascii="Calibri" w:hAnsi="Calibri"/>
                <w:color w:val="000000"/>
              </w:rPr>
              <w:t>0.074</w:t>
            </w:r>
          </w:p>
        </w:tc>
      </w:tr>
      <w:tr w:rsidR="00D643B9" w:rsidRPr="0001657C" w14:paraId="02D87279" w14:textId="77777777" w:rsidTr="00D643B9">
        <w:trPr>
          <w:trHeight w:val="300"/>
        </w:trPr>
        <w:tc>
          <w:tcPr>
            <w:tcW w:w="4077" w:type="dxa"/>
            <w:noWrap/>
            <w:vAlign w:val="center"/>
            <w:hideMark/>
          </w:tcPr>
          <w:p w14:paraId="304F0FA0" w14:textId="5CD44ECD" w:rsidR="0023201E" w:rsidRPr="0001657C" w:rsidRDefault="0023201E" w:rsidP="00EC0154">
            <w:r w:rsidRPr="0001657C">
              <w:rPr>
                <w:rFonts w:ascii="Calibri" w:hAnsi="Calibri"/>
                <w:color w:val="000000"/>
              </w:rPr>
              <w:t>REACTIVE_OXIGEN_SPECIES_PATHWAY</w:t>
            </w:r>
          </w:p>
        </w:tc>
        <w:tc>
          <w:tcPr>
            <w:tcW w:w="851" w:type="dxa"/>
            <w:noWrap/>
            <w:vAlign w:val="center"/>
            <w:hideMark/>
          </w:tcPr>
          <w:p w14:paraId="64172DC9" w14:textId="43F9F592" w:rsidR="0023201E" w:rsidRPr="0001657C" w:rsidRDefault="0023201E" w:rsidP="00FE6966">
            <w:pPr>
              <w:jc w:val="center"/>
            </w:pPr>
            <w:r w:rsidRPr="0001657C">
              <w:rPr>
                <w:rFonts w:ascii="Calibri" w:hAnsi="Calibri"/>
                <w:color w:val="000000"/>
              </w:rPr>
              <w:t>46</w:t>
            </w:r>
          </w:p>
        </w:tc>
        <w:tc>
          <w:tcPr>
            <w:tcW w:w="850" w:type="dxa"/>
            <w:noWrap/>
            <w:vAlign w:val="center"/>
            <w:hideMark/>
          </w:tcPr>
          <w:p w14:paraId="68446EDB" w14:textId="52AA16FD" w:rsidR="0023201E" w:rsidRPr="0001657C" w:rsidRDefault="0023201E" w:rsidP="00FE6966">
            <w:pPr>
              <w:jc w:val="center"/>
            </w:pPr>
            <w:r w:rsidRPr="0001657C">
              <w:rPr>
                <w:rFonts w:ascii="Calibri" w:hAnsi="Calibri"/>
                <w:color w:val="000000"/>
              </w:rPr>
              <w:t>0.465</w:t>
            </w:r>
          </w:p>
        </w:tc>
        <w:tc>
          <w:tcPr>
            <w:tcW w:w="851" w:type="dxa"/>
            <w:noWrap/>
            <w:vAlign w:val="center"/>
            <w:hideMark/>
          </w:tcPr>
          <w:p w14:paraId="245DA48C" w14:textId="68392139" w:rsidR="0023201E" w:rsidRPr="0001657C" w:rsidRDefault="0023201E" w:rsidP="00FE6966">
            <w:pPr>
              <w:jc w:val="center"/>
            </w:pPr>
            <w:r w:rsidRPr="0001657C">
              <w:rPr>
                <w:rFonts w:ascii="Calibri" w:hAnsi="Calibri"/>
                <w:color w:val="000000"/>
              </w:rPr>
              <w:t>1.605</w:t>
            </w:r>
          </w:p>
        </w:tc>
        <w:tc>
          <w:tcPr>
            <w:tcW w:w="1276" w:type="dxa"/>
            <w:noWrap/>
            <w:vAlign w:val="center"/>
            <w:hideMark/>
          </w:tcPr>
          <w:p w14:paraId="377E524C" w14:textId="438C0047" w:rsidR="0023201E" w:rsidRPr="0001657C" w:rsidRDefault="0023201E" w:rsidP="00FE6966">
            <w:pPr>
              <w:jc w:val="center"/>
            </w:pPr>
            <w:r w:rsidRPr="0001657C">
              <w:rPr>
                <w:rFonts w:ascii="Calibri" w:hAnsi="Calibri"/>
                <w:color w:val="000000"/>
              </w:rPr>
              <w:t>0.005806</w:t>
            </w:r>
          </w:p>
        </w:tc>
        <w:tc>
          <w:tcPr>
            <w:tcW w:w="1134" w:type="dxa"/>
            <w:noWrap/>
            <w:vAlign w:val="center"/>
            <w:hideMark/>
          </w:tcPr>
          <w:p w14:paraId="0427F35F" w14:textId="528F53E3" w:rsidR="0023201E" w:rsidRPr="0001657C" w:rsidRDefault="0023201E" w:rsidP="00FE6966">
            <w:pPr>
              <w:jc w:val="center"/>
            </w:pPr>
            <w:r w:rsidRPr="0001657C">
              <w:rPr>
                <w:rFonts w:ascii="Calibri" w:hAnsi="Calibri"/>
                <w:color w:val="000000"/>
              </w:rPr>
              <w:t>0.003394</w:t>
            </w:r>
          </w:p>
        </w:tc>
        <w:tc>
          <w:tcPr>
            <w:tcW w:w="1275" w:type="dxa"/>
            <w:noWrap/>
            <w:vAlign w:val="center"/>
            <w:hideMark/>
          </w:tcPr>
          <w:p w14:paraId="0BB03B1D" w14:textId="0146C2FA" w:rsidR="0023201E" w:rsidRPr="0001657C" w:rsidRDefault="0023201E" w:rsidP="00FE6966">
            <w:pPr>
              <w:jc w:val="center"/>
            </w:pPr>
            <w:r w:rsidRPr="0001657C">
              <w:rPr>
                <w:rFonts w:ascii="Calibri" w:hAnsi="Calibri"/>
                <w:color w:val="000000"/>
              </w:rPr>
              <w:t>0.103</w:t>
            </w:r>
          </w:p>
        </w:tc>
      </w:tr>
      <w:tr w:rsidR="00D643B9" w:rsidRPr="0001657C" w14:paraId="7A4990A2" w14:textId="77777777" w:rsidTr="00D643B9">
        <w:trPr>
          <w:trHeight w:val="300"/>
        </w:trPr>
        <w:tc>
          <w:tcPr>
            <w:tcW w:w="4077" w:type="dxa"/>
            <w:noWrap/>
            <w:vAlign w:val="center"/>
            <w:hideMark/>
          </w:tcPr>
          <w:p w14:paraId="44AC4281" w14:textId="686D1F44" w:rsidR="0023201E" w:rsidRPr="0001657C" w:rsidRDefault="0023201E" w:rsidP="00EC0154">
            <w:r w:rsidRPr="0001657C">
              <w:rPr>
                <w:rFonts w:ascii="Calibri" w:hAnsi="Calibri"/>
                <w:color w:val="000000"/>
              </w:rPr>
              <w:t>ESTROGEN_RESPONSE_EARLY</w:t>
            </w:r>
          </w:p>
        </w:tc>
        <w:tc>
          <w:tcPr>
            <w:tcW w:w="851" w:type="dxa"/>
            <w:noWrap/>
            <w:vAlign w:val="center"/>
            <w:hideMark/>
          </w:tcPr>
          <w:p w14:paraId="1F8031B3" w14:textId="0FB5CACE" w:rsidR="0023201E" w:rsidRPr="0001657C" w:rsidRDefault="0023201E" w:rsidP="00FE6966">
            <w:pPr>
              <w:jc w:val="center"/>
            </w:pPr>
            <w:r w:rsidRPr="0001657C">
              <w:rPr>
                <w:rFonts w:ascii="Calibri" w:hAnsi="Calibri"/>
                <w:color w:val="000000"/>
              </w:rPr>
              <w:t>193</w:t>
            </w:r>
          </w:p>
        </w:tc>
        <w:tc>
          <w:tcPr>
            <w:tcW w:w="850" w:type="dxa"/>
            <w:noWrap/>
            <w:vAlign w:val="center"/>
            <w:hideMark/>
          </w:tcPr>
          <w:p w14:paraId="13FF5A8D" w14:textId="328ABD57" w:rsidR="0023201E" w:rsidRPr="0001657C" w:rsidRDefault="0023201E" w:rsidP="00FE6966">
            <w:pPr>
              <w:jc w:val="center"/>
            </w:pPr>
            <w:r w:rsidRPr="0001657C">
              <w:rPr>
                <w:rFonts w:ascii="Calibri" w:hAnsi="Calibri"/>
                <w:color w:val="000000"/>
              </w:rPr>
              <w:t>0.348</w:t>
            </w:r>
          </w:p>
        </w:tc>
        <w:tc>
          <w:tcPr>
            <w:tcW w:w="851" w:type="dxa"/>
            <w:noWrap/>
            <w:vAlign w:val="center"/>
            <w:hideMark/>
          </w:tcPr>
          <w:p w14:paraId="46418161" w14:textId="6983D089" w:rsidR="0023201E" w:rsidRPr="0001657C" w:rsidRDefault="0023201E" w:rsidP="00FE6966">
            <w:pPr>
              <w:jc w:val="center"/>
            </w:pPr>
            <w:r w:rsidRPr="0001657C">
              <w:rPr>
                <w:rFonts w:ascii="Calibri" w:hAnsi="Calibri"/>
                <w:color w:val="000000"/>
              </w:rPr>
              <w:t>1.524</w:t>
            </w:r>
          </w:p>
        </w:tc>
        <w:tc>
          <w:tcPr>
            <w:tcW w:w="1276" w:type="dxa"/>
            <w:noWrap/>
            <w:vAlign w:val="center"/>
            <w:hideMark/>
          </w:tcPr>
          <w:p w14:paraId="5A0D3BE1" w14:textId="44A474BD" w:rsidR="0023201E" w:rsidRPr="0001657C" w:rsidRDefault="0023201E" w:rsidP="00FE6966">
            <w:pPr>
              <w:jc w:val="center"/>
            </w:pPr>
            <w:r w:rsidRPr="0001657C">
              <w:rPr>
                <w:rFonts w:ascii="Calibri" w:hAnsi="Calibri"/>
                <w:color w:val="000000"/>
              </w:rPr>
              <w:t>0.003567</w:t>
            </w:r>
          </w:p>
        </w:tc>
        <w:tc>
          <w:tcPr>
            <w:tcW w:w="1134" w:type="dxa"/>
            <w:noWrap/>
            <w:vAlign w:val="center"/>
            <w:hideMark/>
          </w:tcPr>
          <w:p w14:paraId="48BF182E" w14:textId="71688FBC" w:rsidR="0023201E" w:rsidRPr="0001657C" w:rsidRDefault="0023201E" w:rsidP="00FE6966">
            <w:pPr>
              <w:jc w:val="center"/>
            </w:pPr>
            <w:r w:rsidRPr="0001657C">
              <w:rPr>
                <w:rFonts w:ascii="Calibri" w:hAnsi="Calibri"/>
                <w:color w:val="000000"/>
              </w:rPr>
              <w:t>0.008507</w:t>
            </w:r>
          </w:p>
        </w:tc>
        <w:tc>
          <w:tcPr>
            <w:tcW w:w="1275" w:type="dxa"/>
            <w:noWrap/>
            <w:vAlign w:val="center"/>
            <w:hideMark/>
          </w:tcPr>
          <w:p w14:paraId="660F76B3" w14:textId="02B2C9FA" w:rsidR="0023201E" w:rsidRPr="0001657C" w:rsidRDefault="0023201E" w:rsidP="00FE6966">
            <w:pPr>
              <w:jc w:val="center"/>
            </w:pPr>
            <w:r w:rsidRPr="0001657C">
              <w:rPr>
                <w:rFonts w:ascii="Calibri" w:hAnsi="Calibri"/>
                <w:color w:val="000000"/>
              </w:rPr>
              <w:t>0.237</w:t>
            </w:r>
          </w:p>
        </w:tc>
      </w:tr>
      <w:tr w:rsidR="00D643B9" w:rsidRPr="0001657C" w14:paraId="24108B9D" w14:textId="77777777" w:rsidTr="00D643B9">
        <w:trPr>
          <w:trHeight w:val="300"/>
        </w:trPr>
        <w:tc>
          <w:tcPr>
            <w:tcW w:w="4077" w:type="dxa"/>
            <w:noWrap/>
            <w:vAlign w:val="center"/>
            <w:hideMark/>
          </w:tcPr>
          <w:p w14:paraId="733E8E5C" w14:textId="00EAF874" w:rsidR="0023201E" w:rsidRPr="0001657C" w:rsidRDefault="0023201E" w:rsidP="00EC0154">
            <w:r w:rsidRPr="0001657C">
              <w:rPr>
                <w:rFonts w:ascii="Calibri" w:hAnsi="Calibri"/>
                <w:color w:val="000000"/>
              </w:rPr>
              <w:t>FATTY_ACID_METABOLISM</w:t>
            </w:r>
          </w:p>
        </w:tc>
        <w:tc>
          <w:tcPr>
            <w:tcW w:w="851" w:type="dxa"/>
            <w:noWrap/>
            <w:vAlign w:val="center"/>
            <w:hideMark/>
          </w:tcPr>
          <w:p w14:paraId="41E854D6" w14:textId="25DBD70A" w:rsidR="0023201E" w:rsidRPr="0001657C" w:rsidRDefault="0023201E" w:rsidP="00FE6966">
            <w:pPr>
              <w:jc w:val="center"/>
            </w:pPr>
            <w:r w:rsidRPr="0001657C">
              <w:rPr>
                <w:rFonts w:ascii="Calibri" w:hAnsi="Calibri"/>
                <w:color w:val="000000"/>
              </w:rPr>
              <w:t>157</w:t>
            </w:r>
          </w:p>
        </w:tc>
        <w:tc>
          <w:tcPr>
            <w:tcW w:w="850" w:type="dxa"/>
            <w:noWrap/>
            <w:vAlign w:val="center"/>
            <w:hideMark/>
          </w:tcPr>
          <w:p w14:paraId="090B6180" w14:textId="7D97DD85" w:rsidR="0023201E" w:rsidRPr="0001657C" w:rsidRDefault="0023201E" w:rsidP="00FE6966">
            <w:pPr>
              <w:jc w:val="center"/>
            </w:pPr>
            <w:r w:rsidRPr="0001657C">
              <w:rPr>
                <w:rFonts w:ascii="Calibri" w:hAnsi="Calibri"/>
                <w:color w:val="000000"/>
              </w:rPr>
              <w:t>-0.339</w:t>
            </w:r>
          </w:p>
        </w:tc>
        <w:tc>
          <w:tcPr>
            <w:tcW w:w="851" w:type="dxa"/>
            <w:noWrap/>
            <w:vAlign w:val="center"/>
            <w:hideMark/>
          </w:tcPr>
          <w:p w14:paraId="14A8111E" w14:textId="73BD1E7F" w:rsidR="0023201E" w:rsidRPr="0001657C" w:rsidRDefault="0023201E" w:rsidP="00FE6966">
            <w:pPr>
              <w:jc w:val="center"/>
            </w:pPr>
            <w:r w:rsidRPr="0001657C">
              <w:rPr>
                <w:rFonts w:ascii="Calibri" w:hAnsi="Calibri"/>
                <w:color w:val="000000"/>
              </w:rPr>
              <w:t>-1.674</w:t>
            </w:r>
          </w:p>
        </w:tc>
        <w:tc>
          <w:tcPr>
            <w:tcW w:w="1276" w:type="dxa"/>
            <w:noWrap/>
            <w:vAlign w:val="center"/>
            <w:hideMark/>
          </w:tcPr>
          <w:p w14:paraId="0EA5666C" w14:textId="1547CB89"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A56EB63" w14:textId="0EFA4224" w:rsidR="0023201E" w:rsidRPr="0001657C" w:rsidRDefault="0023201E" w:rsidP="00FE6966">
            <w:pPr>
              <w:jc w:val="center"/>
            </w:pPr>
            <w:r w:rsidRPr="0001657C">
              <w:rPr>
                <w:rFonts w:ascii="Calibri" w:hAnsi="Calibri"/>
                <w:color w:val="000000"/>
              </w:rPr>
              <w:t>0.002615</w:t>
            </w:r>
          </w:p>
        </w:tc>
        <w:tc>
          <w:tcPr>
            <w:tcW w:w="1275" w:type="dxa"/>
            <w:noWrap/>
            <w:vAlign w:val="center"/>
            <w:hideMark/>
          </w:tcPr>
          <w:p w14:paraId="739130F8" w14:textId="65095169" w:rsidR="0023201E" w:rsidRPr="0001657C" w:rsidRDefault="0023201E" w:rsidP="00FE6966">
            <w:pPr>
              <w:jc w:val="center"/>
            </w:pPr>
            <w:r w:rsidRPr="0001657C">
              <w:rPr>
                <w:rFonts w:ascii="Calibri" w:hAnsi="Calibri"/>
                <w:color w:val="000000"/>
              </w:rPr>
              <w:t>0.013</w:t>
            </w:r>
          </w:p>
        </w:tc>
      </w:tr>
      <w:tr w:rsidR="00D643B9" w:rsidRPr="0001657C" w14:paraId="1B07AAD9" w14:textId="77777777" w:rsidTr="00D643B9">
        <w:trPr>
          <w:trHeight w:val="300"/>
        </w:trPr>
        <w:tc>
          <w:tcPr>
            <w:tcW w:w="4077" w:type="dxa"/>
            <w:noWrap/>
            <w:vAlign w:val="center"/>
            <w:hideMark/>
          </w:tcPr>
          <w:p w14:paraId="29C8C0B5" w14:textId="57C1C45B" w:rsidR="0023201E" w:rsidRPr="0001657C" w:rsidRDefault="0023201E" w:rsidP="00EC0154">
            <w:r w:rsidRPr="0001657C">
              <w:rPr>
                <w:rFonts w:ascii="Calibri" w:hAnsi="Calibri"/>
                <w:color w:val="000000"/>
              </w:rPr>
              <w:t>BILE_ACID_METABOLISM</w:t>
            </w:r>
          </w:p>
        </w:tc>
        <w:tc>
          <w:tcPr>
            <w:tcW w:w="851" w:type="dxa"/>
            <w:noWrap/>
            <w:vAlign w:val="center"/>
            <w:hideMark/>
          </w:tcPr>
          <w:p w14:paraId="15959BD9" w14:textId="12D97B8F" w:rsidR="0023201E" w:rsidRPr="0001657C" w:rsidRDefault="0023201E" w:rsidP="00FE6966">
            <w:pPr>
              <w:jc w:val="center"/>
            </w:pPr>
            <w:r w:rsidRPr="0001657C">
              <w:rPr>
                <w:rFonts w:ascii="Calibri" w:hAnsi="Calibri"/>
                <w:color w:val="000000"/>
              </w:rPr>
              <w:t>110</w:t>
            </w:r>
          </w:p>
        </w:tc>
        <w:tc>
          <w:tcPr>
            <w:tcW w:w="850" w:type="dxa"/>
            <w:noWrap/>
            <w:vAlign w:val="center"/>
            <w:hideMark/>
          </w:tcPr>
          <w:p w14:paraId="2788A13C" w14:textId="2886BC72" w:rsidR="0023201E" w:rsidRPr="0001657C" w:rsidRDefault="0023201E" w:rsidP="00FE6966">
            <w:pPr>
              <w:jc w:val="center"/>
            </w:pPr>
            <w:r w:rsidRPr="0001657C">
              <w:rPr>
                <w:rFonts w:ascii="Calibri" w:hAnsi="Calibri"/>
                <w:color w:val="000000"/>
              </w:rPr>
              <w:t>-0.423</w:t>
            </w:r>
          </w:p>
        </w:tc>
        <w:tc>
          <w:tcPr>
            <w:tcW w:w="851" w:type="dxa"/>
            <w:noWrap/>
            <w:vAlign w:val="center"/>
            <w:hideMark/>
          </w:tcPr>
          <w:p w14:paraId="3F9E46A0" w14:textId="70E9ED9E" w:rsidR="0023201E" w:rsidRPr="0001657C" w:rsidRDefault="0023201E" w:rsidP="00FE6966">
            <w:pPr>
              <w:jc w:val="center"/>
            </w:pPr>
            <w:r w:rsidRPr="0001657C">
              <w:rPr>
                <w:rFonts w:ascii="Calibri" w:hAnsi="Calibri"/>
                <w:color w:val="000000"/>
              </w:rPr>
              <w:t>-1.970</w:t>
            </w:r>
          </w:p>
        </w:tc>
        <w:tc>
          <w:tcPr>
            <w:tcW w:w="1276" w:type="dxa"/>
            <w:noWrap/>
            <w:vAlign w:val="center"/>
            <w:hideMark/>
          </w:tcPr>
          <w:p w14:paraId="36083B12" w14:textId="13C981BC" w:rsidR="0023201E" w:rsidRPr="0001657C" w:rsidRDefault="0023201E" w:rsidP="00FE6966">
            <w:pPr>
              <w:jc w:val="center"/>
            </w:pPr>
            <w:r w:rsidRPr="0001657C">
              <w:rPr>
                <w:rFonts w:ascii="Calibri" w:hAnsi="Calibri"/>
                <w:color w:val="000000"/>
              </w:rPr>
              <w:t>0</w:t>
            </w:r>
          </w:p>
        </w:tc>
        <w:tc>
          <w:tcPr>
            <w:tcW w:w="1134" w:type="dxa"/>
            <w:noWrap/>
            <w:vAlign w:val="center"/>
            <w:hideMark/>
          </w:tcPr>
          <w:p w14:paraId="74CEFE4C" w14:textId="18EF4E51" w:rsidR="0023201E" w:rsidRPr="0001657C" w:rsidRDefault="0023201E" w:rsidP="00FE6966">
            <w:pPr>
              <w:jc w:val="center"/>
            </w:pPr>
            <w:r w:rsidRPr="0001657C">
              <w:rPr>
                <w:rFonts w:ascii="Calibri" w:hAnsi="Calibri"/>
                <w:color w:val="000000"/>
              </w:rPr>
              <w:t>0</w:t>
            </w:r>
          </w:p>
        </w:tc>
        <w:tc>
          <w:tcPr>
            <w:tcW w:w="1275" w:type="dxa"/>
            <w:noWrap/>
            <w:vAlign w:val="center"/>
            <w:hideMark/>
          </w:tcPr>
          <w:p w14:paraId="43FEA4DE" w14:textId="174DB641" w:rsidR="0023201E" w:rsidRPr="0001657C" w:rsidRDefault="0023201E" w:rsidP="00FE6966">
            <w:pPr>
              <w:jc w:val="center"/>
            </w:pPr>
            <w:r w:rsidRPr="0001657C">
              <w:rPr>
                <w:rFonts w:ascii="Calibri" w:hAnsi="Calibri"/>
                <w:color w:val="000000"/>
              </w:rPr>
              <w:t>0</w:t>
            </w:r>
          </w:p>
        </w:tc>
      </w:tr>
    </w:tbl>
    <w:bookmarkEnd w:id="5"/>
    <w:p w14:paraId="2CDF67CF" w14:textId="0E9E04C2" w:rsidR="002F5C56" w:rsidRPr="002F5C56" w:rsidRDefault="0001657C" w:rsidP="002F5C56">
      <w:pPr>
        <w:rPr>
          <w:rFonts w:ascii="Calibri" w:hAnsi="Calibri"/>
          <w:color w:val="000000"/>
        </w:rPr>
      </w:pPr>
      <w:r w:rsidRPr="0001657C">
        <w:t>Size: number of genes in the pathway</w:t>
      </w:r>
      <w:r>
        <w:t xml:space="preserve">; </w:t>
      </w:r>
      <w:r w:rsidRPr="0001657C">
        <w:rPr>
          <w:rFonts w:ascii="Calibri" w:hAnsi="Calibri"/>
          <w:color w:val="000000"/>
        </w:rPr>
        <w:t>ES</w:t>
      </w:r>
      <w:r>
        <w:rPr>
          <w:rFonts w:ascii="Calibri" w:hAnsi="Calibri"/>
          <w:color w:val="000000"/>
        </w:rPr>
        <w:t xml:space="preserve">: gene set enrichment score; NES: normalised </w:t>
      </w:r>
      <w:r w:rsidR="002F5C56">
        <w:rPr>
          <w:rFonts w:ascii="Calibri" w:hAnsi="Calibri"/>
          <w:color w:val="000000"/>
        </w:rPr>
        <w:t xml:space="preserve">enrichment score; </w:t>
      </w:r>
      <w:r w:rsidR="002F5C56" w:rsidRPr="002F5C56">
        <w:rPr>
          <w:rFonts w:ascii="Calibri" w:hAnsi="Calibri"/>
          <w:color w:val="000000"/>
        </w:rPr>
        <w:t>NOM</w:t>
      </w:r>
      <w:r w:rsidR="002F5C56">
        <w:rPr>
          <w:rFonts w:ascii="Calibri" w:hAnsi="Calibri"/>
          <w:color w:val="000000"/>
        </w:rPr>
        <w:t xml:space="preserve"> </w:t>
      </w:r>
      <w:r w:rsidR="002F5C56" w:rsidRPr="002F5C56">
        <w:rPr>
          <w:rFonts w:ascii="Calibri" w:hAnsi="Calibri"/>
          <w:color w:val="000000"/>
        </w:rPr>
        <w:t>p-</w:t>
      </w:r>
      <w:proofErr w:type="spellStart"/>
      <w:r w:rsidR="002F5C56" w:rsidRPr="002F5C56">
        <w:rPr>
          <w:rFonts w:ascii="Calibri" w:hAnsi="Calibri"/>
          <w:color w:val="000000"/>
        </w:rPr>
        <w:t>val</w:t>
      </w:r>
      <w:proofErr w:type="spellEnd"/>
      <w:r w:rsidR="002F5C56">
        <w:rPr>
          <w:rFonts w:ascii="Calibri" w:hAnsi="Calibri"/>
          <w:color w:val="000000"/>
        </w:rPr>
        <w:t xml:space="preserve">: nominal p values; FDR </w:t>
      </w:r>
      <w:r w:rsidR="002F5C56" w:rsidRPr="002F5C56">
        <w:rPr>
          <w:rFonts w:ascii="Calibri" w:hAnsi="Calibri"/>
          <w:color w:val="000000"/>
        </w:rPr>
        <w:t>q-</w:t>
      </w:r>
      <w:proofErr w:type="spellStart"/>
      <w:r w:rsidR="002F5C56" w:rsidRPr="002F5C56">
        <w:rPr>
          <w:rFonts w:ascii="Calibri" w:hAnsi="Calibri"/>
          <w:color w:val="000000"/>
        </w:rPr>
        <w:t>val</w:t>
      </w:r>
      <w:proofErr w:type="spellEnd"/>
      <w:r w:rsidR="002F5C56">
        <w:rPr>
          <w:rFonts w:ascii="Calibri" w:hAnsi="Calibri"/>
          <w:color w:val="000000"/>
        </w:rPr>
        <w:t xml:space="preserve">: false discovery rate adjusted nominal p values; </w:t>
      </w:r>
      <w:r w:rsidR="002F5C56" w:rsidRPr="002F5C56">
        <w:rPr>
          <w:rFonts w:ascii="Calibri" w:hAnsi="Calibri"/>
          <w:color w:val="000000"/>
        </w:rPr>
        <w:t>FWER p-</w:t>
      </w:r>
      <w:proofErr w:type="spellStart"/>
      <w:r w:rsidR="002F5C56" w:rsidRPr="002F5C56">
        <w:rPr>
          <w:rFonts w:ascii="Calibri" w:hAnsi="Calibri"/>
          <w:color w:val="000000"/>
        </w:rPr>
        <w:t>val</w:t>
      </w:r>
      <w:proofErr w:type="spellEnd"/>
      <w:r w:rsidR="00D643B9">
        <w:rPr>
          <w:rFonts w:ascii="Calibri" w:hAnsi="Calibri"/>
          <w:color w:val="000000"/>
        </w:rPr>
        <w:t>: familywise-error rate adjusted nominal p values.</w:t>
      </w:r>
    </w:p>
    <w:p w14:paraId="4C05B2C9" w14:textId="77777777" w:rsidR="00D643B9" w:rsidRDefault="00D643B9" w:rsidP="002F5C56">
      <w:pPr>
        <w:sectPr w:rsidR="00D643B9" w:rsidSect="00D643B9">
          <w:pgSz w:w="16838" w:h="11906" w:orient="landscape"/>
          <w:pgMar w:top="1440" w:right="1440" w:bottom="1440" w:left="1440" w:header="709" w:footer="709" w:gutter="0"/>
          <w:cols w:space="708"/>
          <w:docGrid w:linePitch="360"/>
        </w:sectPr>
      </w:pPr>
    </w:p>
    <w:p w14:paraId="69DAC92B" w14:textId="360B89EF" w:rsidR="00066FBD" w:rsidRDefault="00D643B9">
      <w:r>
        <w:rPr>
          <w:b/>
        </w:rPr>
        <w:lastRenderedPageBreak/>
        <w:t>S</w:t>
      </w:r>
      <w:r w:rsidR="003073E2" w:rsidRPr="003073E2">
        <w:rPr>
          <w:b/>
        </w:rPr>
        <w:t>upplementary Table S</w:t>
      </w:r>
      <w:r w:rsidR="00F95BC7">
        <w:rPr>
          <w:b/>
        </w:rPr>
        <w:t>4</w:t>
      </w:r>
      <w:r w:rsidR="003073E2">
        <w:t xml:space="preserve"> Proteins associated with hypoxia gene expression phenotypes in pan-cancer analysis</w:t>
      </w:r>
      <w:r w:rsidR="00076B12">
        <w:t>. Positive coefficient</w:t>
      </w:r>
      <w:r w:rsidR="00C178EB">
        <w:t>s</w:t>
      </w:r>
      <w:r w:rsidR="00076B12">
        <w:t xml:space="preserve"> indicate induced by hypoxia and negative coefficients indicate hypoxia repress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3"/>
        <w:gridCol w:w="1574"/>
        <w:gridCol w:w="1439"/>
        <w:gridCol w:w="1053"/>
        <w:gridCol w:w="1053"/>
        <w:gridCol w:w="1053"/>
      </w:tblGrid>
      <w:tr w:rsidR="00066FBD" w:rsidRPr="00066FBD" w14:paraId="07663B39" w14:textId="77777777" w:rsidTr="00BC0440">
        <w:trPr>
          <w:trHeight w:val="300"/>
        </w:trPr>
        <w:tc>
          <w:tcPr>
            <w:tcW w:w="2503" w:type="dxa"/>
            <w:tcBorders>
              <w:top w:val="single" w:sz="4" w:space="0" w:color="auto"/>
              <w:bottom w:val="single" w:sz="4" w:space="0" w:color="auto"/>
            </w:tcBorders>
            <w:noWrap/>
            <w:vAlign w:val="center"/>
            <w:hideMark/>
          </w:tcPr>
          <w:p w14:paraId="09646B5D" w14:textId="5625E582" w:rsidR="00066FBD" w:rsidRPr="00066FBD" w:rsidRDefault="008D2976" w:rsidP="00066FBD">
            <w:r>
              <w:t>TCGA protein symbol</w:t>
            </w:r>
          </w:p>
        </w:tc>
        <w:tc>
          <w:tcPr>
            <w:tcW w:w="1574" w:type="dxa"/>
            <w:tcBorders>
              <w:top w:val="single" w:sz="4" w:space="0" w:color="auto"/>
              <w:bottom w:val="single" w:sz="4" w:space="0" w:color="auto"/>
            </w:tcBorders>
            <w:noWrap/>
            <w:vAlign w:val="center"/>
            <w:hideMark/>
          </w:tcPr>
          <w:p w14:paraId="6C77821C" w14:textId="77777777" w:rsidR="00066FBD" w:rsidRPr="00066FBD" w:rsidRDefault="00066FBD" w:rsidP="00066FBD">
            <w:r>
              <w:t>Coefficient</w:t>
            </w:r>
          </w:p>
        </w:tc>
        <w:tc>
          <w:tcPr>
            <w:tcW w:w="1439" w:type="dxa"/>
            <w:tcBorders>
              <w:top w:val="single" w:sz="4" w:space="0" w:color="auto"/>
              <w:bottom w:val="single" w:sz="4" w:space="0" w:color="auto"/>
            </w:tcBorders>
            <w:noWrap/>
            <w:vAlign w:val="center"/>
            <w:hideMark/>
          </w:tcPr>
          <w:p w14:paraId="3FC75645" w14:textId="77777777" w:rsidR="00066FBD" w:rsidRPr="00066FBD" w:rsidRDefault="00066FBD" w:rsidP="00066FBD">
            <w:r>
              <w:t>P</w:t>
            </w:r>
            <w:r w:rsidRPr="00066FBD">
              <w:t>-value</w:t>
            </w:r>
          </w:p>
        </w:tc>
        <w:tc>
          <w:tcPr>
            <w:tcW w:w="1053" w:type="dxa"/>
            <w:tcBorders>
              <w:top w:val="single" w:sz="4" w:space="0" w:color="auto"/>
              <w:bottom w:val="single" w:sz="4" w:space="0" w:color="auto"/>
            </w:tcBorders>
            <w:noWrap/>
            <w:vAlign w:val="center"/>
            <w:hideMark/>
          </w:tcPr>
          <w:p w14:paraId="5D4576B2" w14:textId="77777777" w:rsidR="00066FBD" w:rsidRPr="00066FBD" w:rsidRDefault="00066FBD" w:rsidP="00066FBD">
            <w:r>
              <w:t>2.5% CI</w:t>
            </w:r>
          </w:p>
        </w:tc>
        <w:tc>
          <w:tcPr>
            <w:tcW w:w="1053" w:type="dxa"/>
            <w:tcBorders>
              <w:top w:val="single" w:sz="4" w:space="0" w:color="auto"/>
              <w:bottom w:val="single" w:sz="4" w:space="0" w:color="auto"/>
            </w:tcBorders>
            <w:noWrap/>
            <w:vAlign w:val="center"/>
            <w:hideMark/>
          </w:tcPr>
          <w:p w14:paraId="4CE77E81" w14:textId="77777777" w:rsidR="00066FBD" w:rsidRPr="00066FBD" w:rsidRDefault="00066FBD" w:rsidP="00066FBD">
            <w:r>
              <w:t>97.5% CI</w:t>
            </w:r>
          </w:p>
        </w:tc>
        <w:tc>
          <w:tcPr>
            <w:tcW w:w="1053" w:type="dxa"/>
            <w:tcBorders>
              <w:top w:val="single" w:sz="4" w:space="0" w:color="auto"/>
              <w:bottom w:val="single" w:sz="4" w:space="0" w:color="auto"/>
            </w:tcBorders>
            <w:noWrap/>
            <w:vAlign w:val="center"/>
            <w:hideMark/>
          </w:tcPr>
          <w:p w14:paraId="67ECEDA8" w14:textId="77777777" w:rsidR="00066FBD" w:rsidRPr="00066FBD" w:rsidRDefault="00066FBD" w:rsidP="00066FBD">
            <w:r>
              <w:t>FDR</w:t>
            </w:r>
          </w:p>
        </w:tc>
      </w:tr>
      <w:tr w:rsidR="00066FBD" w:rsidRPr="00066FBD" w14:paraId="3241D75F" w14:textId="77777777" w:rsidTr="00BC0440">
        <w:trPr>
          <w:trHeight w:val="300"/>
        </w:trPr>
        <w:tc>
          <w:tcPr>
            <w:tcW w:w="2503" w:type="dxa"/>
            <w:tcBorders>
              <w:top w:val="single" w:sz="4" w:space="0" w:color="auto"/>
            </w:tcBorders>
            <w:noWrap/>
            <w:vAlign w:val="center"/>
            <w:hideMark/>
          </w:tcPr>
          <w:p w14:paraId="77FAB07A" w14:textId="77777777" w:rsidR="00066FBD" w:rsidRPr="00066FBD" w:rsidRDefault="00066FBD" w:rsidP="00066FBD">
            <w:r w:rsidRPr="00066FBD">
              <w:t>PAI1</w:t>
            </w:r>
          </w:p>
        </w:tc>
        <w:tc>
          <w:tcPr>
            <w:tcW w:w="1574" w:type="dxa"/>
            <w:tcBorders>
              <w:top w:val="single" w:sz="4" w:space="0" w:color="auto"/>
            </w:tcBorders>
            <w:noWrap/>
            <w:vAlign w:val="center"/>
            <w:hideMark/>
          </w:tcPr>
          <w:p w14:paraId="6751300E" w14:textId="77777777" w:rsidR="00066FBD" w:rsidRPr="00066FBD" w:rsidRDefault="00066FBD" w:rsidP="00066FBD">
            <w:r w:rsidRPr="00066FBD">
              <w:t>0.451837731</w:t>
            </w:r>
          </w:p>
        </w:tc>
        <w:tc>
          <w:tcPr>
            <w:tcW w:w="1439" w:type="dxa"/>
            <w:tcBorders>
              <w:top w:val="single" w:sz="4" w:space="0" w:color="auto"/>
            </w:tcBorders>
            <w:noWrap/>
            <w:vAlign w:val="center"/>
            <w:hideMark/>
          </w:tcPr>
          <w:p w14:paraId="30AD6D1E" w14:textId="77777777" w:rsidR="00066FBD" w:rsidRPr="00066FBD" w:rsidRDefault="00066FBD" w:rsidP="00066FBD">
            <w:r w:rsidRPr="00066FBD">
              <w:t>7.20E-117</w:t>
            </w:r>
          </w:p>
        </w:tc>
        <w:tc>
          <w:tcPr>
            <w:tcW w:w="1053" w:type="dxa"/>
            <w:tcBorders>
              <w:top w:val="single" w:sz="4" w:space="0" w:color="auto"/>
            </w:tcBorders>
            <w:noWrap/>
            <w:vAlign w:val="center"/>
            <w:hideMark/>
          </w:tcPr>
          <w:p w14:paraId="083FDE2F" w14:textId="77777777" w:rsidR="00066FBD" w:rsidRPr="00066FBD" w:rsidRDefault="00066FBD" w:rsidP="00066FBD">
            <w:r w:rsidRPr="00066FBD">
              <w:t>0.414025</w:t>
            </w:r>
          </w:p>
        </w:tc>
        <w:tc>
          <w:tcPr>
            <w:tcW w:w="1053" w:type="dxa"/>
            <w:tcBorders>
              <w:top w:val="single" w:sz="4" w:space="0" w:color="auto"/>
            </w:tcBorders>
            <w:noWrap/>
            <w:vAlign w:val="center"/>
            <w:hideMark/>
          </w:tcPr>
          <w:p w14:paraId="153B7317" w14:textId="77777777" w:rsidR="00066FBD" w:rsidRPr="00066FBD" w:rsidRDefault="00066FBD" w:rsidP="00066FBD">
            <w:r w:rsidRPr="00066FBD">
              <w:t>0.48965</w:t>
            </w:r>
          </w:p>
        </w:tc>
        <w:tc>
          <w:tcPr>
            <w:tcW w:w="1053" w:type="dxa"/>
            <w:tcBorders>
              <w:top w:val="single" w:sz="4" w:space="0" w:color="auto"/>
            </w:tcBorders>
            <w:noWrap/>
            <w:vAlign w:val="center"/>
            <w:hideMark/>
          </w:tcPr>
          <w:p w14:paraId="24BAEDCF" w14:textId="77777777" w:rsidR="00066FBD" w:rsidRPr="00066FBD" w:rsidRDefault="00066FBD" w:rsidP="00066FBD">
            <w:r w:rsidRPr="00066FBD">
              <w:t>1.43E-114</w:t>
            </w:r>
          </w:p>
        </w:tc>
      </w:tr>
      <w:tr w:rsidR="00066FBD" w:rsidRPr="00066FBD" w14:paraId="1D3219C1" w14:textId="77777777" w:rsidTr="00BC0440">
        <w:trPr>
          <w:trHeight w:val="300"/>
        </w:trPr>
        <w:tc>
          <w:tcPr>
            <w:tcW w:w="2503" w:type="dxa"/>
            <w:noWrap/>
            <w:vAlign w:val="center"/>
            <w:hideMark/>
          </w:tcPr>
          <w:p w14:paraId="22F021B1" w14:textId="77777777" w:rsidR="00066FBD" w:rsidRPr="00066FBD" w:rsidRDefault="00066FBD" w:rsidP="00066FBD">
            <w:r w:rsidRPr="00066FBD">
              <w:t>FIBRONECTIN</w:t>
            </w:r>
          </w:p>
        </w:tc>
        <w:tc>
          <w:tcPr>
            <w:tcW w:w="1574" w:type="dxa"/>
            <w:noWrap/>
            <w:vAlign w:val="center"/>
            <w:hideMark/>
          </w:tcPr>
          <w:p w14:paraId="71495665" w14:textId="77777777" w:rsidR="00066FBD" w:rsidRPr="00066FBD" w:rsidRDefault="00066FBD" w:rsidP="00066FBD">
            <w:r w:rsidRPr="00066FBD">
              <w:t>0.377122052</w:t>
            </w:r>
          </w:p>
        </w:tc>
        <w:tc>
          <w:tcPr>
            <w:tcW w:w="1439" w:type="dxa"/>
            <w:noWrap/>
            <w:vAlign w:val="center"/>
            <w:hideMark/>
          </w:tcPr>
          <w:p w14:paraId="25844B64" w14:textId="77777777" w:rsidR="00066FBD" w:rsidRPr="00066FBD" w:rsidRDefault="00066FBD" w:rsidP="00066FBD">
            <w:r w:rsidRPr="00066FBD">
              <w:t>2.35E-79</w:t>
            </w:r>
          </w:p>
        </w:tc>
        <w:tc>
          <w:tcPr>
            <w:tcW w:w="1053" w:type="dxa"/>
            <w:noWrap/>
            <w:vAlign w:val="center"/>
            <w:hideMark/>
          </w:tcPr>
          <w:p w14:paraId="5F4D07FA" w14:textId="77777777" w:rsidR="00066FBD" w:rsidRPr="00066FBD" w:rsidRDefault="00066FBD" w:rsidP="00066FBD">
            <w:r w:rsidRPr="00066FBD">
              <w:t>0.338428</w:t>
            </w:r>
          </w:p>
        </w:tc>
        <w:tc>
          <w:tcPr>
            <w:tcW w:w="1053" w:type="dxa"/>
            <w:noWrap/>
            <w:vAlign w:val="center"/>
            <w:hideMark/>
          </w:tcPr>
          <w:p w14:paraId="2937FB0E" w14:textId="77777777" w:rsidR="00066FBD" w:rsidRPr="00066FBD" w:rsidRDefault="00066FBD" w:rsidP="00066FBD">
            <w:r w:rsidRPr="00066FBD">
              <w:t>0.415816</w:t>
            </w:r>
          </w:p>
        </w:tc>
        <w:tc>
          <w:tcPr>
            <w:tcW w:w="1053" w:type="dxa"/>
            <w:noWrap/>
            <w:vAlign w:val="center"/>
            <w:hideMark/>
          </w:tcPr>
          <w:p w14:paraId="63A71DE1" w14:textId="77777777" w:rsidR="00066FBD" w:rsidRPr="00066FBD" w:rsidRDefault="00066FBD" w:rsidP="00066FBD">
            <w:r w:rsidRPr="00066FBD">
              <w:t>2.33E-77</w:t>
            </w:r>
          </w:p>
        </w:tc>
      </w:tr>
      <w:tr w:rsidR="00066FBD" w:rsidRPr="00066FBD" w14:paraId="79939964" w14:textId="77777777" w:rsidTr="00BC0440">
        <w:trPr>
          <w:trHeight w:val="300"/>
        </w:trPr>
        <w:tc>
          <w:tcPr>
            <w:tcW w:w="2503" w:type="dxa"/>
            <w:noWrap/>
            <w:vAlign w:val="center"/>
            <w:hideMark/>
          </w:tcPr>
          <w:p w14:paraId="2612D2DD" w14:textId="77777777" w:rsidR="00066FBD" w:rsidRPr="00066FBD" w:rsidRDefault="00066FBD" w:rsidP="00066FBD">
            <w:r w:rsidRPr="00066FBD">
              <w:t>CASPASE3</w:t>
            </w:r>
          </w:p>
        </w:tc>
        <w:tc>
          <w:tcPr>
            <w:tcW w:w="1574" w:type="dxa"/>
            <w:noWrap/>
            <w:vAlign w:val="center"/>
            <w:hideMark/>
          </w:tcPr>
          <w:p w14:paraId="3B302248" w14:textId="77777777" w:rsidR="00066FBD" w:rsidRPr="00066FBD" w:rsidRDefault="00066FBD" w:rsidP="00066FBD">
            <w:r w:rsidRPr="00066FBD">
              <w:t>0.297501163</w:t>
            </w:r>
          </w:p>
        </w:tc>
        <w:tc>
          <w:tcPr>
            <w:tcW w:w="1439" w:type="dxa"/>
            <w:noWrap/>
            <w:vAlign w:val="center"/>
            <w:hideMark/>
          </w:tcPr>
          <w:p w14:paraId="409FEE43" w14:textId="77777777" w:rsidR="00066FBD" w:rsidRPr="00066FBD" w:rsidRDefault="00066FBD" w:rsidP="00066FBD">
            <w:r w:rsidRPr="00066FBD">
              <w:t>0.002772</w:t>
            </w:r>
          </w:p>
        </w:tc>
        <w:tc>
          <w:tcPr>
            <w:tcW w:w="1053" w:type="dxa"/>
            <w:noWrap/>
            <w:vAlign w:val="center"/>
            <w:hideMark/>
          </w:tcPr>
          <w:p w14:paraId="52844C77" w14:textId="77777777" w:rsidR="00066FBD" w:rsidRPr="00066FBD" w:rsidRDefault="00066FBD" w:rsidP="00066FBD">
            <w:r w:rsidRPr="00066FBD">
              <w:t>0.103206</w:t>
            </w:r>
          </w:p>
        </w:tc>
        <w:tc>
          <w:tcPr>
            <w:tcW w:w="1053" w:type="dxa"/>
            <w:noWrap/>
            <w:vAlign w:val="center"/>
            <w:hideMark/>
          </w:tcPr>
          <w:p w14:paraId="3876600D" w14:textId="77777777" w:rsidR="00066FBD" w:rsidRPr="00066FBD" w:rsidRDefault="00066FBD" w:rsidP="00066FBD">
            <w:r w:rsidRPr="00066FBD">
              <w:t>0.491797</w:t>
            </w:r>
          </w:p>
        </w:tc>
        <w:tc>
          <w:tcPr>
            <w:tcW w:w="1053" w:type="dxa"/>
            <w:noWrap/>
            <w:vAlign w:val="center"/>
            <w:hideMark/>
          </w:tcPr>
          <w:p w14:paraId="304F9F00" w14:textId="77777777" w:rsidR="00066FBD" w:rsidRPr="00066FBD" w:rsidRDefault="00066FBD" w:rsidP="00066FBD">
            <w:r w:rsidRPr="00066FBD">
              <w:t>0.004426</w:t>
            </w:r>
          </w:p>
        </w:tc>
      </w:tr>
      <w:tr w:rsidR="00066FBD" w:rsidRPr="00066FBD" w14:paraId="3E215195" w14:textId="77777777" w:rsidTr="00BC0440">
        <w:trPr>
          <w:trHeight w:val="300"/>
        </w:trPr>
        <w:tc>
          <w:tcPr>
            <w:tcW w:w="2503" w:type="dxa"/>
            <w:noWrap/>
            <w:vAlign w:val="center"/>
            <w:hideMark/>
          </w:tcPr>
          <w:p w14:paraId="2E707BBA" w14:textId="77777777" w:rsidR="00066FBD" w:rsidRPr="00066FBD" w:rsidRDefault="00066FBD" w:rsidP="00066FBD">
            <w:r w:rsidRPr="00066FBD">
              <w:t>GAPDH</w:t>
            </w:r>
          </w:p>
        </w:tc>
        <w:tc>
          <w:tcPr>
            <w:tcW w:w="1574" w:type="dxa"/>
            <w:noWrap/>
            <w:vAlign w:val="center"/>
            <w:hideMark/>
          </w:tcPr>
          <w:p w14:paraId="2C4765B7" w14:textId="77777777" w:rsidR="00066FBD" w:rsidRPr="00066FBD" w:rsidRDefault="00066FBD" w:rsidP="00066FBD">
            <w:r w:rsidRPr="00066FBD">
              <w:t>0.296231466</w:t>
            </w:r>
          </w:p>
        </w:tc>
        <w:tc>
          <w:tcPr>
            <w:tcW w:w="1439" w:type="dxa"/>
            <w:noWrap/>
            <w:vAlign w:val="center"/>
            <w:hideMark/>
          </w:tcPr>
          <w:p w14:paraId="4A15DA79" w14:textId="77777777" w:rsidR="00066FBD" w:rsidRPr="00066FBD" w:rsidRDefault="00066FBD" w:rsidP="00066FBD">
            <w:r w:rsidRPr="00066FBD">
              <w:t>1.22E-48</w:t>
            </w:r>
          </w:p>
        </w:tc>
        <w:tc>
          <w:tcPr>
            <w:tcW w:w="1053" w:type="dxa"/>
            <w:noWrap/>
            <w:vAlign w:val="center"/>
            <w:hideMark/>
          </w:tcPr>
          <w:p w14:paraId="436B2840" w14:textId="77777777" w:rsidR="00066FBD" w:rsidRPr="00066FBD" w:rsidRDefault="00066FBD" w:rsidP="00066FBD">
            <w:r w:rsidRPr="00066FBD">
              <w:t>0.256918</w:t>
            </w:r>
          </w:p>
        </w:tc>
        <w:tc>
          <w:tcPr>
            <w:tcW w:w="1053" w:type="dxa"/>
            <w:noWrap/>
            <w:vAlign w:val="center"/>
            <w:hideMark/>
          </w:tcPr>
          <w:p w14:paraId="00F4065B" w14:textId="77777777" w:rsidR="00066FBD" w:rsidRPr="00066FBD" w:rsidRDefault="00066FBD" w:rsidP="00066FBD">
            <w:r w:rsidRPr="00066FBD">
              <w:t>0.335545</w:t>
            </w:r>
          </w:p>
        </w:tc>
        <w:tc>
          <w:tcPr>
            <w:tcW w:w="1053" w:type="dxa"/>
            <w:noWrap/>
            <w:vAlign w:val="center"/>
            <w:hideMark/>
          </w:tcPr>
          <w:p w14:paraId="2CA48223" w14:textId="77777777" w:rsidR="00066FBD" w:rsidRPr="00066FBD" w:rsidRDefault="00066FBD" w:rsidP="00066FBD">
            <w:r w:rsidRPr="00066FBD">
              <w:t>4.03E-47</w:t>
            </w:r>
          </w:p>
        </w:tc>
      </w:tr>
      <w:tr w:rsidR="00066FBD" w:rsidRPr="00066FBD" w14:paraId="64CAA66B" w14:textId="77777777" w:rsidTr="00BC0440">
        <w:trPr>
          <w:trHeight w:val="300"/>
        </w:trPr>
        <w:tc>
          <w:tcPr>
            <w:tcW w:w="2503" w:type="dxa"/>
            <w:noWrap/>
            <w:vAlign w:val="center"/>
            <w:hideMark/>
          </w:tcPr>
          <w:p w14:paraId="1F439071" w14:textId="77777777" w:rsidR="00066FBD" w:rsidRPr="00066FBD" w:rsidRDefault="00066FBD" w:rsidP="00066FBD">
            <w:r w:rsidRPr="00066FBD">
              <w:t>NDRG1_pT346</w:t>
            </w:r>
          </w:p>
        </w:tc>
        <w:tc>
          <w:tcPr>
            <w:tcW w:w="1574" w:type="dxa"/>
            <w:noWrap/>
            <w:vAlign w:val="center"/>
            <w:hideMark/>
          </w:tcPr>
          <w:p w14:paraId="7E090FF8" w14:textId="77777777" w:rsidR="00066FBD" w:rsidRPr="00066FBD" w:rsidRDefault="00066FBD" w:rsidP="00066FBD">
            <w:r w:rsidRPr="00066FBD">
              <w:t>0.272271547</w:t>
            </w:r>
          </w:p>
        </w:tc>
        <w:tc>
          <w:tcPr>
            <w:tcW w:w="1439" w:type="dxa"/>
            <w:noWrap/>
            <w:vAlign w:val="center"/>
            <w:hideMark/>
          </w:tcPr>
          <w:p w14:paraId="3CB6A3E4" w14:textId="77777777" w:rsidR="00066FBD" w:rsidRPr="00066FBD" w:rsidRDefault="00066FBD" w:rsidP="00066FBD">
            <w:r w:rsidRPr="00066FBD">
              <w:t>2.25E-57</w:t>
            </w:r>
          </w:p>
        </w:tc>
        <w:tc>
          <w:tcPr>
            <w:tcW w:w="1053" w:type="dxa"/>
            <w:noWrap/>
            <w:vAlign w:val="center"/>
            <w:hideMark/>
          </w:tcPr>
          <w:p w14:paraId="45BA32FA" w14:textId="77777777" w:rsidR="00066FBD" w:rsidRPr="00066FBD" w:rsidRDefault="00066FBD" w:rsidP="00066FBD">
            <w:r w:rsidRPr="00066FBD">
              <w:t>0.239146</w:t>
            </w:r>
          </w:p>
        </w:tc>
        <w:tc>
          <w:tcPr>
            <w:tcW w:w="1053" w:type="dxa"/>
            <w:noWrap/>
            <w:vAlign w:val="center"/>
            <w:hideMark/>
          </w:tcPr>
          <w:p w14:paraId="13426FCC" w14:textId="77777777" w:rsidR="00066FBD" w:rsidRPr="00066FBD" w:rsidRDefault="00066FBD" w:rsidP="00066FBD">
            <w:r w:rsidRPr="00066FBD">
              <w:t>0.305397</w:t>
            </w:r>
          </w:p>
        </w:tc>
        <w:tc>
          <w:tcPr>
            <w:tcW w:w="1053" w:type="dxa"/>
            <w:noWrap/>
            <w:vAlign w:val="center"/>
            <w:hideMark/>
          </w:tcPr>
          <w:p w14:paraId="76C7A9D1" w14:textId="77777777" w:rsidR="00066FBD" w:rsidRPr="00066FBD" w:rsidRDefault="00066FBD" w:rsidP="00066FBD">
            <w:r w:rsidRPr="00066FBD">
              <w:t>1.49E-55</w:t>
            </w:r>
          </w:p>
        </w:tc>
      </w:tr>
      <w:tr w:rsidR="00066FBD" w:rsidRPr="00066FBD" w14:paraId="23ECC043" w14:textId="77777777" w:rsidTr="00BC0440">
        <w:trPr>
          <w:trHeight w:val="300"/>
        </w:trPr>
        <w:tc>
          <w:tcPr>
            <w:tcW w:w="2503" w:type="dxa"/>
            <w:noWrap/>
            <w:vAlign w:val="center"/>
            <w:hideMark/>
          </w:tcPr>
          <w:p w14:paraId="4D5F3B80" w14:textId="77777777" w:rsidR="00066FBD" w:rsidRPr="00066FBD" w:rsidRDefault="00066FBD" w:rsidP="00066FBD">
            <w:r w:rsidRPr="00066FBD">
              <w:t>ANNEXIN1</w:t>
            </w:r>
          </w:p>
        </w:tc>
        <w:tc>
          <w:tcPr>
            <w:tcW w:w="1574" w:type="dxa"/>
            <w:noWrap/>
            <w:vAlign w:val="center"/>
            <w:hideMark/>
          </w:tcPr>
          <w:p w14:paraId="597A752A" w14:textId="77777777" w:rsidR="00066FBD" w:rsidRPr="00066FBD" w:rsidRDefault="00066FBD" w:rsidP="00066FBD">
            <w:r w:rsidRPr="00066FBD">
              <w:t>0.234628172</w:t>
            </w:r>
          </w:p>
        </w:tc>
        <w:tc>
          <w:tcPr>
            <w:tcW w:w="1439" w:type="dxa"/>
            <w:noWrap/>
            <w:vAlign w:val="center"/>
            <w:hideMark/>
          </w:tcPr>
          <w:p w14:paraId="49EDBA07" w14:textId="77777777" w:rsidR="00066FBD" w:rsidRPr="00066FBD" w:rsidRDefault="00066FBD" w:rsidP="00066FBD">
            <w:r w:rsidRPr="00066FBD">
              <w:t>7.98E-32</w:t>
            </w:r>
          </w:p>
        </w:tc>
        <w:tc>
          <w:tcPr>
            <w:tcW w:w="1053" w:type="dxa"/>
            <w:noWrap/>
            <w:vAlign w:val="center"/>
            <w:hideMark/>
          </w:tcPr>
          <w:p w14:paraId="40067C5A" w14:textId="77777777" w:rsidR="00066FBD" w:rsidRPr="00066FBD" w:rsidRDefault="00066FBD" w:rsidP="00066FBD">
            <w:r w:rsidRPr="00066FBD">
              <w:t>0.195645</w:t>
            </w:r>
          </w:p>
        </w:tc>
        <w:tc>
          <w:tcPr>
            <w:tcW w:w="1053" w:type="dxa"/>
            <w:noWrap/>
            <w:vAlign w:val="center"/>
            <w:hideMark/>
          </w:tcPr>
          <w:p w14:paraId="53DD726B" w14:textId="77777777" w:rsidR="00066FBD" w:rsidRPr="00066FBD" w:rsidRDefault="00066FBD" w:rsidP="00066FBD">
            <w:r w:rsidRPr="00066FBD">
              <w:t>0.273612</w:t>
            </w:r>
          </w:p>
        </w:tc>
        <w:tc>
          <w:tcPr>
            <w:tcW w:w="1053" w:type="dxa"/>
            <w:noWrap/>
            <w:vAlign w:val="center"/>
            <w:hideMark/>
          </w:tcPr>
          <w:p w14:paraId="717B5806" w14:textId="77777777" w:rsidR="00066FBD" w:rsidRPr="00066FBD" w:rsidRDefault="00066FBD" w:rsidP="00066FBD">
            <w:r w:rsidRPr="00066FBD">
              <w:t>1.75E-30</w:t>
            </w:r>
          </w:p>
        </w:tc>
      </w:tr>
      <w:tr w:rsidR="00066FBD" w:rsidRPr="00066FBD" w14:paraId="6475DE83" w14:textId="77777777" w:rsidTr="00BC0440">
        <w:trPr>
          <w:trHeight w:val="300"/>
        </w:trPr>
        <w:tc>
          <w:tcPr>
            <w:tcW w:w="2503" w:type="dxa"/>
            <w:noWrap/>
            <w:vAlign w:val="center"/>
            <w:hideMark/>
          </w:tcPr>
          <w:p w14:paraId="4C989B56" w14:textId="77777777" w:rsidR="00066FBD" w:rsidRPr="00066FBD" w:rsidRDefault="00066FBD" w:rsidP="00066FBD">
            <w:r w:rsidRPr="00066FBD">
              <w:t>EGFR</w:t>
            </w:r>
          </w:p>
        </w:tc>
        <w:tc>
          <w:tcPr>
            <w:tcW w:w="1574" w:type="dxa"/>
            <w:noWrap/>
            <w:vAlign w:val="center"/>
            <w:hideMark/>
          </w:tcPr>
          <w:p w14:paraId="158C19A5" w14:textId="77777777" w:rsidR="00066FBD" w:rsidRPr="00066FBD" w:rsidRDefault="00066FBD" w:rsidP="00066FBD">
            <w:r w:rsidRPr="00066FBD">
              <w:t>0.214444945</w:t>
            </w:r>
          </w:p>
        </w:tc>
        <w:tc>
          <w:tcPr>
            <w:tcW w:w="1439" w:type="dxa"/>
            <w:noWrap/>
            <w:vAlign w:val="center"/>
            <w:hideMark/>
          </w:tcPr>
          <w:p w14:paraId="3AC09BE5" w14:textId="77777777" w:rsidR="00066FBD" w:rsidRPr="00066FBD" w:rsidRDefault="00066FBD" w:rsidP="00066FBD">
            <w:r w:rsidRPr="00066FBD">
              <w:t>9.11E-29</w:t>
            </w:r>
          </w:p>
        </w:tc>
        <w:tc>
          <w:tcPr>
            <w:tcW w:w="1053" w:type="dxa"/>
            <w:noWrap/>
            <w:vAlign w:val="center"/>
            <w:hideMark/>
          </w:tcPr>
          <w:p w14:paraId="0A296893" w14:textId="77777777" w:rsidR="00066FBD" w:rsidRPr="00066FBD" w:rsidRDefault="00066FBD" w:rsidP="00066FBD">
            <w:r w:rsidRPr="00066FBD">
              <w:t>0.176839</w:t>
            </w:r>
          </w:p>
        </w:tc>
        <w:tc>
          <w:tcPr>
            <w:tcW w:w="1053" w:type="dxa"/>
            <w:noWrap/>
            <w:vAlign w:val="center"/>
            <w:hideMark/>
          </w:tcPr>
          <w:p w14:paraId="719D94B5" w14:textId="77777777" w:rsidR="00066FBD" w:rsidRPr="00066FBD" w:rsidRDefault="00066FBD" w:rsidP="00066FBD">
            <w:r w:rsidRPr="00066FBD">
              <w:t>0.25205</w:t>
            </w:r>
          </w:p>
        </w:tc>
        <w:tc>
          <w:tcPr>
            <w:tcW w:w="1053" w:type="dxa"/>
            <w:noWrap/>
            <w:vAlign w:val="center"/>
            <w:hideMark/>
          </w:tcPr>
          <w:p w14:paraId="455EE4A1" w14:textId="77777777" w:rsidR="00066FBD" w:rsidRPr="00066FBD" w:rsidRDefault="00066FBD" w:rsidP="00066FBD">
            <w:r w:rsidRPr="00066FBD">
              <w:t>1.64E-27</w:t>
            </w:r>
          </w:p>
        </w:tc>
      </w:tr>
      <w:tr w:rsidR="00066FBD" w:rsidRPr="00066FBD" w14:paraId="6585AD6D" w14:textId="77777777" w:rsidTr="00BC0440">
        <w:trPr>
          <w:trHeight w:val="300"/>
        </w:trPr>
        <w:tc>
          <w:tcPr>
            <w:tcW w:w="2503" w:type="dxa"/>
            <w:noWrap/>
            <w:vAlign w:val="center"/>
            <w:hideMark/>
          </w:tcPr>
          <w:p w14:paraId="18E62241" w14:textId="77777777" w:rsidR="00066FBD" w:rsidRPr="00066FBD" w:rsidRDefault="00066FBD" w:rsidP="00066FBD">
            <w:r w:rsidRPr="00066FBD">
              <w:t>TFRC</w:t>
            </w:r>
          </w:p>
        </w:tc>
        <w:tc>
          <w:tcPr>
            <w:tcW w:w="1574" w:type="dxa"/>
            <w:noWrap/>
            <w:vAlign w:val="center"/>
            <w:hideMark/>
          </w:tcPr>
          <w:p w14:paraId="4FBCE936" w14:textId="77777777" w:rsidR="00066FBD" w:rsidRPr="00066FBD" w:rsidRDefault="00066FBD" w:rsidP="00066FBD">
            <w:r w:rsidRPr="00066FBD">
              <w:t>0.204476154</w:t>
            </w:r>
          </w:p>
        </w:tc>
        <w:tc>
          <w:tcPr>
            <w:tcW w:w="1439" w:type="dxa"/>
            <w:noWrap/>
            <w:vAlign w:val="center"/>
            <w:hideMark/>
          </w:tcPr>
          <w:p w14:paraId="1D4B8F0A" w14:textId="77777777" w:rsidR="00066FBD" w:rsidRPr="00066FBD" w:rsidRDefault="00066FBD" w:rsidP="00066FBD">
            <w:r w:rsidRPr="00066FBD">
              <w:t>1.52E-31</w:t>
            </w:r>
          </w:p>
        </w:tc>
        <w:tc>
          <w:tcPr>
            <w:tcW w:w="1053" w:type="dxa"/>
            <w:noWrap/>
            <w:vAlign w:val="center"/>
            <w:hideMark/>
          </w:tcPr>
          <w:p w14:paraId="76BB44FA" w14:textId="77777777" w:rsidR="00066FBD" w:rsidRPr="00066FBD" w:rsidRDefault="00066FBD" w:rsidP="00066FBD">
            <w:r w:rsidRPr="00066FBD">
              <w:t>0.170342</w:t>
            </w:r>
          </w:p>
        </w:tc>
        <w:tc>
          <w:tcPr>
            <w:tcW w:w="1053" w:type="dxa"/>
            <w:noWrap/>
            <w:vAlign w:val="center"/>
            <w:hideMark/>
          </w:tcPr>
          <w:p w14:paraId="09521C91" w14:textId="77777777" w:rsidR="00066FBD" w:rsidRPr="00066FBD" w:rsidRDefault="00066FBD" w:rsidP="00066FBD">
            <w:r w:rsidRPr="00066FBD">
              <w:t>0.23861</w:t>
            </w:r>
          </w:p>
        </w:tc>
        <w:tc>
          <w:tcPr>
            <w:tcW w:w="1053" w:type="dxa"/>
            <w:noWrap/>
            <w:vAlign w:val="center"/>
            <w:hideMark/>
          </w:tcPr>
          <w:p w14:paraId="2E1E8FF6" w14:textId="77777777" w:rsidR="00066FBD" w:rsidRPr="00066FBD" w:rsidRDefault="00066FBD" w:rsidP="00066FBD">
            <w:r w:rsidRPr="00066FBD">
              <w:t>3.00E-30</w:t>
            </w:r>
          </w:p>
        </w:tc>
      </w:tr>
      <w:tr w:rsidR="00066FBD" w:rsidRPr="00066FBD" w14:paraId="208F8A73" w14:textId="77777777" w:rsidTr="00BC0440">
        <w:trPr>
          <w:trHeight w:val="300"/>
        </w:trPr>
        <w:tc>
          <w:tcPr>
            <w:tcW w:w="2503" w:type="dxa"/>
            <w:noWrap/>
            <w:vAlign w:val="center"/>
            <w:hideMark/>
          </w:tcPr>
          <w:p w14:paraId="545B1F5D" w14:textId="77777777" w:rsidR="00066FBD" w:rsidRPr="00066FBD" w:rsidRDefault="00066FBD" w:rsidP="00066FBD">
            <w:r w:rsidRPr="00066FBD">
              <w:t>YB1_pS102</w:t>
            </w:r>
          </w:p>
        </w:tc>
        <w:tc>
          <w:tcPr>
            <w:tcW w:w="1574" w:type="dxa"/>
            <w:noWrap/>
            <w:vAlign w:val="center"/>
            <w:hideMark/>
          </w:tcPr>
          <w:p w14:paraId="46CF1AC9" w14:textId="77777777" w:rsidR="00066FBD" w:rsidRPr="00066FBD" w:rsidRDefault="00066FBD" w:rsidP="00066FBD">
            <w:r w:rsidRPr="00066FBD">
              <w:t>0.202945877</w:t>
            </w:r>
          </w:p>
        </w:tc>
        <w:tc>
          <w:tcPr>
            <w:tcW w:w="1439" w:type="dxa"/>
            <w:noWrap/>
            <w:vAlign w:val="center"/>
            <w:hideMark/>
          </w:tcPr>
          <w:p w14:paraId="12436F5B" w14:textId="77777777" w:rsidR="00066FBD" w:rsidRPr="00066FBD" w:rsidRDefault="00066FBD" w:rsidP="00066FBD">
            <w:r w:rsidRPr="00066FBD">
              <w:t>1.70E-19</w:t>
            </w:r>
          </w:p>
        </w:tc>
        <w:tc>
          <w:tcPr>
            <w:tcW w:w="1053" w:type="dxa"/>
            <w:noWrap/>
            <w:vAlign w:val="center"/>
            <w:hideMark/>
          </w:tcPr>
          <w:p w14:paraId="4013C3D6" w14:textId="77777777" w:rsidR="00066FBD" w:rsidRPr="00066FBD" w:rsidRDefault="00066FBD" w:rsidP="00066FBD">
            <w:r w:rsidRPr="00066FBD">
              <w:t>0.159024</w:t>
            </w:r>
          </w:p>
        </w:tc>
        <w:tc>
          <w:tcPr>
            <w:tcW w:w="1053" w:type="dxa"/>
            <w:noWrap/>
            <w:vAlign w:val="center"/>
            <w:hideMark/>
          </w:tcPr>
          <w:p w14:paraId="514CB10C" w14:textId="77777777" w:rsidR="00066FBD" w:rsidRPr="00066FBD" w:rsidRDefault="00066FBD" w:rsidP="00066FBD">
            <w:r w:rsidRPr="00066FBD">
              <w:t>0.246868</w:t>
            </w:r>
          </w:p>
        </w:tc>
        <w:tc>
          <w:tcPr>
            <w:tcW w:w="1053" w:type="dxa"/>
            <w:noWrap/>
            <w:vAlign w:val="center"/>
            <w:hideMark/>
          </w:tcPr>
          <w:p w14:paraId="0630FE11" w14:textId="77777777" w:rsidR="00066FBD" w:rsidRPr="00066FBD" w:rsidRDefault="00066FBD" w:rsidP="00066FBD">
            <w:r w:rsidRPr="00066FBD">
              <w:t>1.87E-18</w:t>
            </w:r>
          </w:p>
        </w:tc>
      </w:tr>
      <w:tr w:rsidR="00066FBD" w:rsidRPr="00066FBD" w14:paraId="265FE830" w14:textId="77777777" w:rsidTr="00BC0440">
        <w:trPr>
          <w:trHeight w:val="300"/>
        </w:trPr>
        <w:tc>
          <w:tcPr>
            <w:tcW w:w="2503" w:type="dxa"/>
            <w:noWrap/>
            <w:vAlign w:val="center"/>
            <w:hideMark/>
          </w:tcPr>
          <w:p w14:paraId="3DBF2110" w14:textId="77777777" w:rsidR="00066FBD" w:rsidRPr="00066FBD" w:rsidRDefault="00066FBD" w:rsidP="00066FBD">
            <w:r w:rsidRPr="00066FBD">
              <w:t>X4EBP1</w:t>
            </w:r>
          </w:p>
        </w:tc>
        <w:tc>
          <w:tcPr>
            <w:tcW w:w="1574" w:type="dxa"/>
            <w:noWrap/>
            <w:vAlign w:val="center"/>
            <w:hideMark/>
          </w:tcPr>
          <w:p w14:paraId="686440FF" w14:textId="77777777" w:rsidR="00066FBD" w:rsidRPr="00066FBD" w:rsidRDefault="00066FBD" w:rsidP="00066FBD">
            <w:r w:rsidRPr="00066FBD">
              <w:t>0.180021815</w:t>
            </w:r>
          </w:p>
        </w:tc>
        <w:tc>
          <w:tcPr>
            <w:tcW w:w="1439" w:type="dxa"/>
            <w:noWrap/>
            <w:vAlign w:val="center"/>
            <w:hideMark/>
          </w:tcPr>
          <w:p w14:paraId="691E5CD6" w14:textId="77777777" w:rsidR="00066FBD" w:rsidRPr="00066FBD" w:rsidRDefault="00066FBD" w:rsidP="00066FBD">
            <w:r w:rsidRPr="00066FBD">
              <w:t>2.25E-16</w:t>
            </w:r>
          </w:p>
        </w:tc>
        <w:tc>
          <w:tcPr>
            <w:tcW w:w="1053" w:type="dxa"/>
            <w:noWrap/>
            <w:vAlign w:val="center"/>
            <w:hideMark/>
          </w:tcPr>
          <w:p w14:paraId="4CDC74A7" w14:textId="77777777" w:rsidR="00066FBD" w:rsidRPr="00066FBD" w:rsidRDefault="00066FBD" w:rsidP="00066FBD">
            <w:r w:rsidRPr="00066FBD">
              <w:t>0.137133</w:t>
            </w:r>
          </w:p>
        </w:tc>
        <w:tc>
          <w:tcPr>
            <w:tcW w:w="1053" w:type="dxa"/>
            <w:noWrap/>
            <w:vAlign w:val="center"/>
            <w:hideMark/>
          </w:tcPr>
          <w:p w14:paraId="40740E9F" w14:textId="77777777" w:rsidR="00066FBD" w:rsidRPr="00066FBD" w:rsidRDefault="00066FBD" w:rsidP="00066FBD">
            <w:r w:rsidRPr="00066FBD">
              <w:t>0.222911</w:t>
            </w:r>
          </w:p>
        </w:tc>
        <w:tc>
          <w:tcPr>
            <w:tcW w:w="1053" w:type="dxa"/>
            <w:noWrap/>
            <w:vAlign w:val="center"/>
            <w:hideMark/>
          </w:tcPr>
          <w:p w14:paraId="3F61CF71" w14:textId="77777777" w:rsidR="00066FBD" w:rsidRPr="00066FBD" w:rsidRDefault="00066FBD" w:rsidP="00066FBD">
            <w:r w:rsidRPr="00066FBD">
              <w:t>2.03E-15</w:t>
            </w:r>
          </w:p>
        </w:tc>
      </w:tr>
      <w:tr w:rsidR="00066FBD" w:rsidRPr="00066FBD" w14:paraId="6903466D" w14:textId="77777777" w:rsidTr="00BC0440">
        <w:trPr>
          <w:trHeight w:val="300"/>
        </w:trPr>
        <w:tc>
          <w:tcPr>
            <w:tcW w:w="2503" w:type="dxa"/>
            <w:noWrap/>
            <w:vAlign w:val="center"/>
            <w:hideMark/>
          </w:tcPr>
          <w:p w14:paraId="485B2D83" w14:textId="77777777" w:rsidR="00066FBD" w:rsidRPr="00066FBD" w:rsidRDefault="00066FBD" w:rsidP="00066FBD">
            <w:r w:rsidRPr="00066FBD">
              <w:t>ASNS</w:t>
            </w:r>
          </w:p>
        </w:tc>
        <w:tc>
          <w:tcPr>
            <w:tcW w:w="1574" w:type="dxa"/>
            <w:noWrap/>
            <w:vAlign w:val="center"/>
            <w:hideMark/>
          </w:tcPr>
          <w:p w14:paraId="6CEDDDA5" w14:textId="77777777" w:rsidR="00066FBD" w:rsidRPr="00066FBD" w:rsidRDefault="00066FBD" w:rsidP="00066FBD">
            <w:r w:rsidRPr="00066FBD">
              <w:t>0.171850986</w:t>
            </w:r>
          </w:p>
        </w:tc>
        <w:tc>
          <w:tcPr>
            <w:tcW w:w="1439" w:type="dxa"/>
            <w:noWrap/>
            <w:vAlign w:val="center"/>
            <w:hideMark/>
          </w:tcPr>
          <w:p w14:paraId="7C5CE1B9" w14:textId="77777777" w:rsidR="00066FBD" w:rsidRPr="00066FBD" w:rsidRDefault="00066FBD" w:rsidP="00066FBD">
            <w:r w:rsidRPr="00066FBD">
              <w:t>3.13E-15</w:t>
            </w:r>
          </w:p>
        </w:tc>
        <w:tc>
          <w:tcPr>
            <w:tcW w:w="1053" w:type="dxa"/>
            <w:noWrap/>
            <w:vAlign w:val="center"/>
            <w:hideMark/>
          </w:tcPr>
          <w:p w14:paraId="124C6DDF" w14:textId="77777777" w:rsidR="00066FBD" w:rsidRPr="00066FBD" w:rsidRDefault="00066FBD" w:rsidP="00066FBD">
            <w:r w:rsidRPr="00066FBD">
              <w:t>0.129226</w:t>
            </w:r>
          </w:p>
        </w:tc>
        <w:tc>
          <w:tcPr>
            <w:tcW w:w="1053" w:type="dxa"/>
            <w:noWrap/>
            <w:vAlign w:val="center"/>
            <w:hideMark/>
          </w:tcPr>
          <w:p w14:paraId="191FBAA3" w14:textId="77777777" w:rsidR="00066FBD" w:rsidRPr="00066FBD" w:rsidRDefault="00066FBD" w:rsidP="00066FBD">
            <w:r w:rsidRPr="00066FBD">
              <w:t>0.214476</w:t>
            </w:r>
          </w:p>
        </w:tc>
        <w:tc>
          <w:tcPr>
            <w:tcW w:w="1053" w:type="dxa"/>
            <w:noWrap/>
            <w:vAlign w:val="center"/>
            <w:hideMark/>
          </w:tcPr>
          <w:p w14:paraId="7147C2A6" w14:textId="77777777" w:rsidR="00066FBD" w:rsidRPr="00066FBD" w:rsidRDefault="00066FBD" w:rsidP="00066FBD">
            <w:r w:rsidRPr="00066FBD">
              <w:t>2.30E-14</w:t>
            </w:r>
          </w:p>
        </w:tc>
      </w:tr>
      <w:tr w:rsidR="00066FBD" w:rsidRPr="00066FBD" w14:paraId="79D070D4" w14:textId="77777777" w:rsidTr="00BC0440">
        <w:trPr>
          <w:trHeight w:val="300"/>
        </w:trPr>
        <w:tc>
          <w:tcPr>
            <w:tcW w:w="2503" w:type="dxa"/>
            <w:noWrap/>
            <w:vAlign w:val="center"/>
            <w:hideMark/>
          </w:tcPr>
          <w:p w14:paraId="3DB1A1A2" w14:textId="77777777" w:rsidR="00066FBD" w:rsidRPr="00066FBD" w:rsidRDefault="00066FBD" w:rsidP="00066FBD">
            <w:r w:rsidRPr="00066FBD">
              <w:t>CD49B</w:t>
            </w:r>
          </w:p>
        </w:tc>
        <w:tc>
          <w:tcPr>
            <w:tcW w:w="1574" w:type="dxa"/>
            <w:noWrap/>
            <w:vAlign w:val="center"/>
            <w:hideMark/>
          </w:tcPr>
          <w:p w14:paraId="62929C1E" w14:textId="77777777" w:rsidR="00066FBD" w:rsidRPr="00066FBD" w:rsidRDefault="00066FBD" w:rsidP="00066FBD">
            <w:r w:rsidRPr="00066FBD">
              <w:t>0.164485615</w:t>
            </w:r>
          </w:p>
        </w:tc>
        <w:tc>
          <w:tcPr>
            <w:tcW w:w="1439" w:type="dxa"/>
            <w:noWrap/>
            <w:vAlign w:val="center"/>
            <w:hideMark/>
          </w:tcPr>
          <w:p w14:paraId="2D7C03B1" w14:textId="77777777" w:rsidR="00066FBD" w:rsidRPr="00066FBD" w:rsidRDefault="00066FBD" w:rsidP="00066FBD">
            <w:r w:rsidRPr="00066FBD">
              <w:t>3.11E-16</w:t>
            </w:r>
          </w:p>
        </w:tc>
        <w:tc>
          <w:tcPr>
            <w:tcW w:w="1053" w:type="dxa"/>
            <w:noWrap/>
            <w:vAlign w:val="center"/>
            <w:hideMark/>
          </w:tcPr>
          <w:p w14:paraId="09A65A25" w14:textId="77777777" w:rsidR="00066FBD" w:rsidRPr="00066FBD" w:rsidRDefault="00066FBD" w:rsidP="00066FBD">
            <w:r w:rsidRPr="00066FBD">
              <w:t>0.12511</w:t>
            </w:r>
          </w:p>
        </w:tc>
        <w:tc>
          <w:tcPr>
            <w:tcW w:w="1053" w:type="dxa"/>
            <w:noWrap/>
            <w:vAlign w:val="center"/>
            <w:hideMark/>
          </w:tcPr>
          <w:p w14:paraId="4DDD03CC" w14:textId="77777777" w:rsidR="00066FBD" w:rsidRPr="00066FBD" w:rsidRDefault="00066FBD" w:rsidP="00066FBD">
            <w:r w:rsidRPr="00066FBD">
              <w:t>0.203861</w:t>
            </w:r>
          </w:p>
        </w:tc>
        <w:tc>
          <w:tcPr>
            <w:tcW w:w="1053" w:type="dxa"/>
            <w:noWrap/>
            <w:vAlign w:val="center"/>
            <w:hideMark/>
          </w:tcPr>
          <w:p w14:paraId="32E79874" w14:textId="77777777" w:rsidR="00066FBD" w:rsidRPr="00066FBD" w:rsidRDefault="00066FBD" w:rsidP="00066FBD">
            <w:r w:rsidRPr="00066FBD">
              <w:t>2.68E-15</w:t>
            </w:r>
          </w:p>
        </w:tc>
      </w:tr>
      <w:tr w:rsidR="00066FBD" w:rsidRPr="00066FBD" w14:paraId="0BC1C73B" w14:textId="77777777" w:rsidTr="00BC0440">
        <w:trPr>
          <w:trHeight w:val="300"/>
        </w:trPr>
        <w:tc>
          <w:tcPr>
            <w:tcW w:w="2503" w:type="dxa"/>
            <w:noWrap/>
            <w:vAlign w:val="center"/>
            <w:hideMark/>
          </w:tcPr>
          <w:p w14:paraId="4C857B49" w14:textId="77777777" w:rsidR="00066FBD" w:rsidRPr="00066FBD" w:rsidRDefault="00066FBD" w:rsidP="00066FBD">
            <w:r w:rsidRPr="00066FBD">
              <w:t>X4EBP1_pT70</w:t>
            </w:r>
          </w:p>
        </w:tc>
        <w:tc>
          <w:tcPr>
            <w:tcW w:w="1574" w:type="dxa"/>
            <w:noWrap/>
            <w:vAlign w:val="center"/>
            <w:hideMark/>
          </w:tcPr>
          <w:p w14:paraId="37D78C8B" w14:textId="77777777" w:rsidR="00066FBD" w:rsidRPr="00066FBD" w:rsidRDefault="00066FBD" w:rsidP="00066FBD">
            <w:r w:rsidRPr="00066FBD">
              <w:t>0.14093957</w:t>
            </w:r>
          </w:p>
        </w:tc>
        <w:tc>
          <w:tcPr>
            <w:tcW w:w="1439" w:type="dxa"/>
            <w:noWrap/>
            <w:vAlign w:val="center"/>
            <w:hideMark/>
          </w:tcPr>
          <w:p w14:paraId="63376EFC" w14:textId="77777777" w:rsidR="00066FBD" w:rsidRPr="00066FBD" w:rsidRDefault="00066FBD" w:rsidP="00066FBD">
            <w:r w:rsidRPr="00066FBD">
              <w:t>2.85E-10</w:t>
            </w:r>
          </w:p>
        </w:tc>
        <w:tc>
          <w:tcPr>
            <w:tcW w:w="1053" w:type="dxa"/>
            <w:noWrap/>
            <w:vAlign w:val="center"/>
            <w:hideMark/>
          </w:tcPr>
          <w:p w14:paraId="60A9A61E" w14:textId="77777777" w:rsidR="00066FBD" w:rsidRPr="00066FBD" w:rsidRDefault="00066FBD" w:rsidP="00066FBD">
            <w:r w:rsidRPr="00066FBD">
              <w:t>0.097196</w:t>
            </w:r>
          </w:p>
        </w:tc>
        <w:tc>
          <w:tcPr>
            <w:tcW w:w="1053" w:type="dxa"/>
            <w:noWrap/>
            <w:vAlign w:val="center"/>
            <w:hideMark/>
          </w:tcPr>
          <w:p w14:paraId="6756AE4E" w14:textId="77777777" w:rsidR="00066FBD" w:rsidRPr="00066FBD" w:rsidRDefault="00066FBD" w:rsidP="00066FBD">
            <w:r w:rsidRPr="00066FBD">
              <w:t>0.184684</w:t>
            </w:r>
          </w:p>
        </w:tc>
        <w:tc>
          <w:tcPr>
            <w:tcW w:w="1053" w:type="dxa"/>
            <w:noWrap/>
            <w:vAlign w:val="center"/>
            <w:hideMark/>
          </w:tcPr>
          <w:p w14:paraId="0369C546" w14:textId="77777777" w:rsidR="00066FBD" w:rsidRPr="00066FBD" w:rsidRDefault="00066FBD" w:rsidP="00066FBD">
            <w:r w:rsidRPr="00066FBD">
              <w:t>1.34E-09</w:t>
            </w:r>
          </w:p>
        </w:tc>
      </w:tr>
      <w:tr w:rsidR="00066FBD" w:rsidRPr="00066FBD" w14:paraId="090782DA" w14:textId="77777777" w:rsidTr="00BC0440">
        <w:trPr>
          <w:trHeight w:val="300"/>
        </w:trPr>
        <w:tc>
          <w:tcPr>
            <w:tcW w:w="2503" w:type="dxa"/>
            <w:noWrap/>
            <w:vAlign w:val="center"/>
            <w:hideMark/>
          </w:tcPr>
          <w:p w14:paraId="2404C9C6" w14:textId="77777777" w:rsidR="00066FBD" w:rsidRPr="00066FBD" w:rsidRDefault="00066FBD" w:rsidP="00066FBD">
            <w:r w:rsidRPr="00066FBD">
              <w:t>HSP70</w:t>
            </w:r>
          </w:p>
        </w:tc>
        <w:tc>
          <w:tcPr>
            <w:tcW w:w="1574" w:type="dxa"/>
            <w:noWrap/>
            <w:vAlign w:val="center"/>
            <w:hideMark/>
          </w:tcPr>
          <w:p w14:paraId="66BD7244" w14:textId="77777777" w:rsidR="00066FBD" w:rsidRPr="00066FBD" w:rsidRDefault="00066FBD" w:rsidP="00066FBD">
            <w:r w:rsidRPr="00066FBD">
              <w:t>0.138903413</w:t>
            </w:r>
          </w:p>
        </w:tc>
        <w:tc>
          <w:tcPr>
            <w:tcW w:w="1439" w:type="dxa"/>
            <w:noWrap/>
            <w:vAlign w:val="center"/>
            <w:hideMark/>
          </w:tcPr>
          <w:p w14:paraId="0CD58388" w14:textId="77777777" w:rsidR="00066FBD" w:rsidRPr="00066FBD" w:rsidRDefault="00066FBD" w:rsidP="00066FBD">
            <w:r w:rsidRPr="00066FBD">
              <w:t>3.53E-10</w:t>
            </w:r>
          </w:p>
        </w:tc>
        <w:tc>
          <w:tcPr>
            <w:tcW w:w="1053" w:type="dxa"/>
            <w:noWrap/>
            <w:vAlign w:val="center"/>
            <w:hideMark/>
          </w:tcPr>
          <w:p w14:paraId="7623B04D" w14:textId="77777777" w:rsidR="00066FBD" w:rsidRPr="00066FBD" w:rsidRDefault="00066FBD" w:rsidP="00066FBD">
            <w:r w:rsidRPr="00066FBD">
              <w:t>0.095562</w:t>
            </w:r>
          </w:p>
        </w:tc>
        <w:tc>
          <w:tcPr>
            <w:tcW w:w="1053" w:type="dxa"/>
            <w:noWrap/>
            <w:vAlign w:val="center"/>
            <w:hideMark/>
          </w:tcPr>
          <w:p w14:paraId="522F6724" w14:textId="77777777" w:rsidR="00066FBD" w:rsidRPr="00066FBD" w:rsidRDefault="00066FBD" w:rsidP="00066FBD">
            <w:r w:rsidRPr="00066FBD">
              <w:t>0.182245</w:t>
            </w:r>
          </w:p>
        </w:tc>
        <w:tc>
          <w:tcPr>
            <w:tcW w:w="1053" w:type="dxa"/>
            <w:noWrap/>
            <w:vAlign w:val="center"/>
            <w:hideMark/>
          </w:tcPr>
          <w:p w14:paraId="7F94C2F1" w14:textId="77777777" w:rsidR="00066FBD" w:rsidRPr="00066FBD" w:rsidRDefault="00066FBD" w:rsidP="00066FBD">
            <w:r w:rsidRPr="00066FBD">
              <w:t>1.63E-09</w:t>
            </w:r>
          </w:p>
        </w:tc>
      </w:tr>
      <w:tr w:rsidR="00066FBD" w:rsidRPr="00066FBD" w14:paraId="640AE09F" w14:textId="77777777" w:rsidTr="00BC0440">
        <w:trPr>
          <w:trHeight w:val="300"/>
        </w:trPr>
        <w:tc>
          <w:tcPr>
            <w:tcW w:w="2503" w:type="dxa"/>
            <w:noWrap/>
            <w:vAlign w:val="center"/>
            <w:hideMark/>
          </w:tcPr>
          <w:p w14:paraId="00339CDF" w14:textId="77777777" w:rsidR="00066FBD" w:rsidRPr="00066FBD" w:rsidRDefault="00066FBD" w:rsidP="00066FBD">
            <w:r w:rsidRPr="00066FBD">
              <w:t>CYCLINB1</w:t>
            </w:r>
          </w:p>
        </w:tc>
        <w:tc>
          <w:tcPr>
            <w:tcW w:w="1574" w:type="dxa"/>
            <w:noWrap/>
            <w:vAlign w:val="center"/>
            <w:hideMark/>
          </w:tcPr>
          <w:p w14:paraId="5715C8EA" w14:textId="77777777" w:rsidR="00066FBD" w:rsidRPr="00066FBD" w:rsidRDefault="00066FBD" w:rsidP="00066FBD">
            <w:r w:rsidRPr="00066FBD">
              <w:t>0.128908612</w:t>
            </w:r>
          </w:p>
        </w:tc>
        <w:tc>
          <w:tcPr>
            <w:tcW w:w="1439" w:type="dxa"/>
            <w:noWrap/>
            <w:vAlign w:val="center"/>
            <w:hideMark/>
          </w:tcPr>
          <w:p w14:paraId="79C991CC" w14:textId="77777777" w:rsidR="00066FBD" w:rsidRPr="00066FBD" w:rsidRDefault="00066FBD" w:rsidP="00066FBD">
            <w:r w:rsidRPr="00066FBD">
              <w:t>2.42E-14</w:t>
            </w:r>
          </w:p>
        </w:tc>
        <w:tc>
          <w:tcPr>
            <w:tcW w:w="1053" w:type="dxa"/>
            <w:noWrap/>
            <w:vAlign w:val="center"/>
            <w:hideMark/>
          </w:tcPr>
          <w:p w14:paraId="44EB30B3" w14:textId="77777777" w:rsidR="00066FBD" w:rsidRPr="00066FBD" w:rsidRDefault="00066FBD" w:rsidP="00066FBD">
            <w:r w:rsidRPr="00066FBD">
              <w:t>0.095842</w:t>
            </w:r>
          </w:p>
        </w:tc>
        <w:tc>
          <w:tcPr>
            <w:tcW w:w="1053" w:type="dxa"/>
            <w:noWrap/>
            <w:vAlign w:val="center"/>
            <w:hideMark/>
          </w:tcPr>
          <w:p w14:paraId="0DB82AF5" w14:textId="77777777" w:rsidR="00066FBD" w:rsidRPr="00066FBD" w:rsidRDefault="00066FBD" w:rsidP="00066FBD">
            <w:r w:rsidRPr="00066FBD">
              <w:t>0.161976</w:t>
            </w:r>
          </w:p>
        </w:tc>
        <w:tc>
          <w:tcPr>
            <w:tcW w:w="1053" w:type="dxa"/>
            <w:noWrap/>
            <w:vAlign w:val="center"/>
            <w:hideMark/>
          </w:tcPr>
          <w:p w14:paraId="6D54AA01" w14:textId="77777777" w:rsidR="00066FBD" w:rsidRPr="00066FBD" w:rsidRDefault="00066FBD" w:rsidP="00066FBD">
            <w:r w:rsidRPr="00066FBD">
              <w:t>1.60E-13</w:t>
            </w:r>
          </w:p>
        </w:tc>
      </w:tr>
      <w:tr w:rsidR="00066FBD" w:rsidRPr="00066FBD" w14:paraId="54B1269B" w14:textId="77777777" w:rsidTr="00BC0440">
        <w:trPr>
          <w:trHeight w:val="300"/>
        </w:trPr>
        <w:tc>
          <w:tcPr>
            <w:tcW w:w="2503" w:type="dxa"/>
            <w:noWrap/>
            <w:vAlign w:val="center"/>
            <w:hideMark/>
          </w:tcPr>
          <w:p w14:paraId="10582222" w14:textId="77777777" w:rsidR="00066FBD" w:rsidRPr="00066FBD" w:rsidRDefault="00066FBD" w:rsidP="00066FBD">
            <w:r w:rsidRPr="00066FBD">
              <w:t>AKT_pT308</w:t>
            </w:r>
          </w:p>
        </w:tc>
        <w:tc>
          <w:tcPr>
            <w:tcW w:w="1574" w:type="dxa"/>
            <w:noWrap/>
            <w:vAlign w:val="center"/>
            <w:hideMark/>
          </w:tcPr>
          <w:p w14:paraId="20223B2F" w14:textId="77777777" w:rsidR="00066FBD" w:rsidRPr="00066FBD" w:rsidRDefault="00066FBD" w:rsidP="00066FBD">
            <w:r w:rsidRPr="00066FBD">
              <w:t>0.12528119</w:t>
            </w:r>
          </w:p>
        </w:tc>
        <w:tc>
          <w:tcPr>
            <w:tcW w:w="1439" w:type="dxa"/>
            <w:noWrap/>
            <w:vAlign w:val="center"/>
            <w:hideMark/>
          </w:tcPr>
          <w:p w14:paraId="5C4542D4" w14:textId="77777777" w:rsidR="00066FBD" w:rsidRPr="00066FBD" w:rsidRDefault="00066FBD" w:rsidP="00066FBD">
            <w:r w:rsidRPr="00066FBD">
              <w:t>4.05E-09</w:t>
            </w:r>
          </w:p>
        </w:tc>
        <w:tc>
          <w:tcPr>
            <w:tcW w:w="1053" w:type="dxa"/>
            <w:noWrap/>
            <w:vAlign w:val="center"/>
            <w:hideMark/>
          </w:tcPr>
          <w:p w14:paraId="6821A72A" w14:textId="77777777" w:rsidR="00066FBD" w:rsidRPr="00066FBD" w:rsidRDefault="00066FBD" w:rsidP="00066FBD">
            <w:r w:rsidRPr="00066FBD">
              <w:t>0.083583</w:t>
            </w:r>
          </w:p>
        </w:tc>
        <w:tc>
          <w:tcPr>
            <w:tcW w:w="1053" w:type="dxa"/>
            <w:noWrap/>
            <w:vAlign w:val="center"/>
            <w:hideMark/>
          </w:tcPr>
          <w:p w14:paraId="6E16E287" w14:textId="77777777" w:rsidR="00066FBD" w:rsidRPr="00066FBD" w:rsidRDefault="00066FBD" w:rsidP="00066FBD">
            <w:r w:rsidRPr="00066FBD">
              <w:t>0.166979</w:t>
            </w:r>
          </w:p>
        </w:tc>
        <w:tc>
          <w:tcPr>
            <w:tcW w:w="1053" w:type="dxa"/>
            <w:noWrap/>
            <w:vAlign w:val="center"/>
            <w:hideMark/>
          </w:tcPr>
          <w:p w14:paraId="7EFD40F0" w14:textId="77777777" w:rsidR="00066FBD" w:rsidRPr="00066FBD" w:rsidRDefault="00066FBD" w:rsidP="00066FBD">
            <w:r w:rsidRPr="00066FBD">
              <w:t>1.67E-08</w:t>
            </w:r>
          </w:p>
        </w:tc>
      </w:tr>
      <w:tr w:rsidR="00066FBD" w:rsidRPr="00066FBD" w14:paraId="033B5632" w14:textId="77777777" w:rsidTr="00BC0440">
        <w:trPr>
          <w:trHeight w:val="300"/>
        </w:trPr>
        <w:tc>
          <w:tcPr>
            <w:tcW w:w="2503" w:type="dxa"/>
            <w:noWrap/>
            <w:vAlign w:val="center"/>
            <w:hideMark/>
          </w:tcPr>
          <w:p w14:paraId="2B22E60C" w14:textId="77777777" w:rsidR="00066FBD" w:rsidRPr="00066FBD" w:rsidRDefault="00066FBD" w:rsidP="00066FBD">
            <w:r w:rsidRPr="00066FBD">
              <w:t>BID</w:t>
            </w:r>
          </w:p>
        </w:tc>
        <w:tc>
          <w:tcPr>
            <w:tcW w:w="1574" w:type="dxa"/>
            <w:noWrap/>
            <w:vAlign w:val="center"/>
            <w:hideMark/>
          </w:tcPr>
          <w:p w14:paraId="74E016C0" w14:textId="77777777" w:rsidR="00066FBD" w:rsidRPr="00066FBD" w:rsidRDefault="00066FBD" w:rsidP="00066FBD">
            <w:r w:rsidRPr="00066FBD">
              <w:t>0.115013869</w:t>
            </w:r>
          </w:p>
        </w:tc>
        <w:tc>
          <w:tcPr>
            <w:tcW w:w="1439" w:type="dxa"/>
            <w:noWrap/>
            <w:vAlign w:val="center"/>
            <w:hideMark/>
          </w:tcPr>
          <w:p w14:paraId="53D5AD06" w14:textId="77777777" w:rsidR="00066FBD" w:rsidRPr="00066FBD" w:rsidRDefault="00066FBD" w:rsidP="00066FBD">
            <w:r w:rsidRPr="00066FBD">
              <w:t>7.66E-07</w:t>
            </w:r>
          </w:p>
        </w:tc>
        <w:tc>
          <w:tcPr>
            <w:tcW w:w="1053" w:type="dxa"/>
            <w:noWrap/>
            <w:vAlign w:val="center"/>
            <w:hideMark/>
          </w:tcPr>
          <w:p w14:paraId="475BA0F6" w14:textId="77777777" w:rsidR="00066FBD" w:rsidRPr="00066FBD" w:rsidRDefault="00066FBD" w:rsidP="00066FBD">
            <w:r w:rsidRPr="00066FBD">
              <w:t>0.069452</w:t>
            </w:r>
          </w:p>
        </w:tc>
        <w:tc>
          <w:tcPr>
            <w:tcW w:w="1053" w:type="dxa"/>
            <w:noWrap/>
            <w:vAlign w:val="center"/>
            <w:hideMark/>
          </w:tcPr>
          <w:p w14:paraId="213AD8C8" w14:textId="77777777" w:rsidR="00066FBD" w:rsidRPr="00066FBD" w:rsidRDefault="00066FBD" w:rsidP="00066FBD">
            <w:r w:rsidRPr="00066FBD">
              <w:t>0.160576</w:t>
            </w:r>
          </w:p>
        </w:tc>
        <w:tc>
          <w:tcPr>
            <w:tcW w:w="1053" w:type="dxa"/>
            <w:noWrap/>
            <w:vAlign w:val="center"/>
            <w:hideMark/>
          </w:tcPr>
          <w:p w14:paraId="699B3B35" w14:textId="77777777" w:rsidR="00066FBD" w:rsidRPr="00066FBD" w:rsidRDefault="00066FBD" w:rsidP="00066FBD">
            <w:r w:rsidRPr="00066FBD">
              <w:t>2.41E-06</w:t>
            </w:r>
          </w:p>
        </w:tc>
      </w:tr>
      <w:tr w:rsidR="00066FBD" w:rsidRPr="00066FBD" w14:paraId="399D0686" w14:textId="77777777" w:rsidTr="00BC0440">
        <w:trPr>
          <w:trHeight w:val="300"/>
        </w:trPr>
        <w:tc>
          <w:tcPr>
            <w:tcW w:w="2503" w:type="dxa"/>
            <w:noWrap/>
            <w:vAlign w:val="center"/>
            <w:hideMark/>
          </w:tcPr>
          <w:p w14:paraId="16666BE5" w14:textId="77777777" w:rsidR="00066FBD" w:rsidRPr="00066FBD" w:rsidRDefault="00066FBD" w:rsidP="00066FBD">
            <w:r w:rsidRPr="00066FBD">
              <w:t>DVL3</w:t>
            </w:r>
          </w:p>
        </w:tc>
        <w:tc>
          <w:tcPr>
            <w:tcW w:w="1574" w:type="dxa"/>
            <w:noWrap/>
            <w:vAlign w:val="center"/>
            <w:hideMark/>
          </w:tcPr>
          <w:p w14:paraId="7245FEB7" w14:textId="77777777" w:rsidR="00066FBD" w:rsidRPr="00066FBD" w:rsidRDefault="00066FBD" w:rsidP="00066FBD">
            <w:r w:rsidRPr="00066FBD">
              <w:t>0.113464116</w:t>
            </w:r>
          </w:p>
        </w:tc>
        <w:tc>
          <w:tcPr>
            <w:tcW w:w="1439" w:type="dxa"/>
            <w:noWrap/>
            <w:vAlign w:val="center"/>
            <w:hideMark/>
          </w:tcPr>
          <w:p w14:paraId="0249B11D" w14:textId="77777777" w:rsidR="00066FBD" w:rsidRPr="00066FBD" w:rsidRDefault="00066FBD" w:rsidP="00066FBD">
            <w:r w:rsidRPr="00066FBD">
              <w:t>1.54E-07</w:t>
            </w:r>
          </w:p>
        </w:tc>
        <w:tc>
          <w:tcPr>
            <w:tcW w:w="1053" w:type="dxa"/>
            <w:noWrap/>
            <w:vAlign w:val="center"/>
            <w:hideMark/>
          </w:tcPr>
          <w:p w14:paraId="601C581C" w14:textId="77777777" w:rsidR="00066FBD" w:rsidRPr="00066FBD" w:rsidRDefault="00066FBD" w:rsidP="00066FBD">
            <w:r w:rsidRPr="00066FBD">
              <w:t>0.07112</w:t>
            </w:r>
          </w:p>
        </w:tc>
        <w:tc>
          <w:tcPr>
            <w:tcW w:w="1053" w:type="dxa"/>
            <w:noWrap/>
            <w:vAlign w:val="center"/>
            <w:hideMark/>
          </w:tcPr>
          <w:p w14:paraId="3A6D1B51" w14:textId="77777777" w:rsidR="00066FBD" w:rsidRPr="00066FBD" w:rsidRDefault="00066FBD" w:rsidP="00066FBD">
            <w:r w:rsidRPr="00066FBD">
              <w:t>0.155808</w:t>
            </w:r>
          </w:p>
        </w:tc>
        <w:tc>
          <w:tcPr>
            <w:tcW w:w="1053" w:type="dxa"/>
            <w:noWrap/>
            <w:vAlign w:val="center"/>
            <w:hideMark/>
          </w:tcPr>
          <w:p w14:paraId="06BDC78C" w14:textId="77777777" w:rsidR="00066FBD" w:rsidRPr="00066FBD" w:rsidRDefault="00066FBD" w:rsidP="00066FBD">
            <w:r w:rsidRPr="00066FBD">
              <w:t>5.01E-07</w:t>
            </w:r>
          </w:p>
        </w:tc>
      </w:tr>
      <w:tr w:rsidR="00066FBD" w:rsidRPr="00066FBD" w14:paraId="10890DEE" w14:textId="77777777" w:rsidTr="00BC0440">
        <w:trPr>
          <w:trHeight w:val="300"/>
        </w:trPr>
        <w:tc>
          <w:tcPr>
            <w:tcW w:w="2503" w:type="dxa"/>
            <w:noWrap/>
            <w:vAlign w:val="center"/>
            <w:hideMark/>
          </w:tcPr>
          <w:p w14:paraId="58101327" w14:textId="77777777" w:rsidR="00066FBD" w:rsidRPr="00066FBD" w:rsidRDefault="00066FBD" w:rsidP="00066FBD">
            <w:r w:rsidRPr="00066FBD">
              <w:t>TAZ</w:t>
            </w:r>
          </w:p>
        </w:tc>
        <w:tc>
          <w:tcPr>
            <w:tcW w:w="1574" w:type="dxa"/>
            <w:noWrap/>
            <w:vAlign w:val="center"/>
            <w:hideMark/>
          </w:tcPr>
          <w:p w14:paraId="7BBB9C27" w14:textId="77777777" w:rsidR="00066FBD" w:rsidRPr="00066FBD" w:rsidRDefault="00066FBD" w:rsidP="00066FBD">
            <w:r w:rsidRPr="00066FBD">
              <w:t>0.107386592</w:t>
            </w:r>
          </w:p>
        </w:tc>
        <w:tc>
          <w:tcPr>
            <w:tcW w:w="1439" w:type="dxa"/>
            <w:noWrap/>
            <w:vAlign w:val="center"/>
            <w:hideMark/>
          </w:tcPr>
          <w:p w14:paraId="67626DF7" w14:textId="77777777" w:rsidR="00066FBD" w:rsidRPr="00066FBD" w:rsidRDefault="00066FBD" w:rsidP="00066FBD">
            <w:r w:rsidRPr="00066FBD">
              <w:t>2.43E-06</w:t>
            </w:r>
          </w:p>
        </w:tc>
        <w:tc>
          <w:tcPr>
            <w:tcW w:w="1053" w:type="dxa"/>
            <w:noWrap/>
            <w:vAlign w:val="center"/>
            <w:hideMark/>
          </w:tcPr>
          <w:p w14:paraId="462188DA" w14:textId="77777777" w:rsidR="00066FBD" w:rsidRPr="00066FBD" w:rsidRDefault="00066FBD" w:rsidP="00066FBD">
            <w:r w:rsidRPr="00066FBD">
              <w:t>0.062763</w:t>
            </w:r>
          </w:p>
        </w:tc>
        <w:tc>
          <w:tcPr>
            <w:tcW w:w="1053" w:type="dxa"/>
            <w:noWrap/>
            <w:vAlign w:val="center"/>
            <w:hideMark/>
          </w:tcPr>
          <w:p w14:paraId="0F8BF129" w14:textId="77777777" w:rsidR="00066FBD" w:rsidRPr="00066FBD" w:rsidRDefault="00066FBD" w:rsidP="00066FBD">
            <w:r w:rsidRPr="00066FBD">
              <w:t>0.15201</w:t>
            </w:r>
          </w:p>
        </w:tc>
        <w:tc>
          <w:tcPr>
            <w:tcW w:w="1053" w:type="dxa"/>
            <w:noWrap/>
            <w:vAlign w:val="center"/>
            <w:hideMark/>
          </w:tcPr>
          <w:p w14:paraId="06AF5CD5" w14:textId="77777777" w:rsidR="00066FBD" w:rsidRPr="00066FBD" w:rsidRDefault="00066FBD" w:rsidP="00066FBD">
            <w:r w:rsidRPr="00066FBD">
              <w:t>7.09E-06</w:t>
            </w:r>
          </w:p>
        </w:tc>
      </w:tr>
      <w:tr w:rsidR="00066FBD" w:rsidRPr="00066FBD" w14:paraId="6F58DABC" w14:textId="77777777" w:rsidTr="00BC0440">
        <w:trPr>
          <w:trHeight w:val="300"/>
        </w:trPr>
        <w:tc>
          <w:tcPr>
            <w:tcW w:w="2503" w:type="dxa"/>
            <w:noWrap/>
            <w:vAlign w:val="center"/>
            <w:hideMark/>
          </w:tcPr>
          <w:p w14:paraId="74E81FED" w14:textId="77777777" w:rsidR="00066FBD" w:rsidRPr="00066FBD" w:rsidRDefault="00066FBD" w:rsidP="00066FBD">
            <w:r w:rsidRPr="00066FBD">
              <w:t>MIG6</w:t>
            </w:r>
          </w:p>
        </w:tc>
        <w:tc>
          <w:tcPr>
            <w:tcW w:w="1574" w:type="dxa"/>
            <w:noWrap/>
            <w:vAlign w:val="center"/>
            <w:hideMark/>
          </w:tcPr>
          <w:p w14:paraId="081DB758" w14:textId="77777777" w:rsidR="00066FBD" w:rsidRPr="00066FBD" w:rsidRDefault="00066FBD" w:rsidP="00066FBD">
            <w:r w:rsidRPr="00066FBD">
              <w:t>0.104711985</w:t>
            </w:r>
          </w:p>
        </w:tc>
        <w:tc>
          <w:tcPr>
            <w:tcW w:w="1439" w:type="dxa"/>
            <w:noWrap/>
            <w:vAlign w:val="center"/>
            <w:hideMark/>
          </w:tcPr>
          <w:p w14:paraId="770F6256" w14:textId="77777777" w:rsidR="00066FBD" w:rsidRPr="00066FBD" w:rsidRDefault="00066FBD" w:rsidP="00066FBD">
            <w:r w:rsidRPr="00066FBD">
              <w:t>4.75E-08</w:t>
            </w:r>
          </w:p>
        </w:tc>
        <w:tc>
          <w:tcPr>
            <w:tcW w:w="1053" w:type="dxa"/>
            <w:noWrap/>
            <w:vAlign w:val="center"/>
            <w:hideMark/>
          </w:tcPr>
          <w:p w14:paraId="243C865D" w14:textId="77777777" w:rsidR="00066FBD" w:rsidRPr="00066FBD" w:rsidRDefault="00066FBD" w:rsidP="00066FBD">
            <w:r w:rsidRPr="00066FBD">
              <w:t>0.067161</w:t>
            </w:r>
          </w:p>
        </w:tc>
        <w:tc>
          <w:tcPr>
            <w:tcW w:w="1053" w:type="dxa"/>
            <w:noWrap/>
            <w:vAlign w:val="center"/>
            <w:hideMark/>
          </w:tcPr>
          <w:p w14:paraId="40FB60D9" w14:textId="77777777" w:rsidR="00066FBD" w:rsidRPr="00066FBD" w:rsidRDefault="00066FBD" w:rsidP="00066FBD">
            <w:r w:rsidRPr="00066FBD">
              <w:t>0.142263</w:t>
            </w:r>
          </w:p>
        </w:tc>
        <w:tc>
          <w:tcPr>
            <w:tcW w:w="1053" w:type="dxa"/>
            <w:noWrap/>
            <w:vAlign w:val="center"/>
            <w:hideMark/>
          </w:tcPr>
          <w:p w14:paraId="06BF2E1E" w14:textId="77777777" w:rsidR="00066FBD" w:rsidRPr="00066FBD" w:rsidRDefault="00066FBD" w:rsidP="00066FBD">
            <w:r w:rsidRPr="00066FBD">
              <w:t>1.78E-07</w:t>
            </w:r>
          </w:p>
        </w:tc>
      </w:tr>
      <w:tr w:rsidR="00066FBD" w:rsidRPr="00066FBD" w14:paraId="1ECBED47" w14:textId="77777777" w:rsidTr="00BC0440">
        <w:trPr>
          <w:trHeight w:val="300"/>
        </w:trPr>
        <w:tc>
          <w:tcPr>
            <w:tcW w:w="2503" w:type="dxa"/>
            <w:noWrap/>
            <w:vAlign w:val="center"/>
            <w:hideMark/>
          </w:tcPr>
          <w:p w14:paraId="3ECC5416" w14:textId="77777777" w:rsidR="00066FBD" w:rsidRPr="00066FBD" w:rsidRDefault="00066FBD" w:rsidP="00066FBD">
            <w:r w:rsidRPr="00066FBD">
              <w:t>S6_pS235S236</w:t>
            </w:r>
          </w:p>
        </w:tc>
        <w:tc>
          <w:tcPr>
            <w:tcW w:w="1574" w:type="dxa"/>
            <w:noWrap/>
            <w:vAlign w:val="center"/>
            <w:hideMark/>
          </w:tcPr>
          <w:p w14:paraId="3FC29826" w14:textId="77777777" w:rsidR="00066FBD" w:rsidRPr="00066FBD" w:rsidRDefault="00066FBD" w:rsidP="00066FBD">
            <w:r w:rsidRPr="00066FBD">
              <w:t>0.104129581</w:t>
            </w:r>
          </w:p>
        </w:tc>
        <w:tc>
          <w:tcPr>
            <w:tcW w:w="1439" w:type="dxa"/>
            <w:noWrap/>
            <w:vAlign w:val="center"/>
            <w:hideMark/>
          </w:tcPr>
          <w:p w14:paraId="2753C093" w14:textId="77777777" w:rsidR="00066FBD" w:rsidRPr="00066FBD" w:rsidRDefault="00066FBD" w:rsidP="00066FBD">
            <w:r w:rsidRPr="00066FBD">
              <w:t>9.10E-06</w:t>
            </w:r>
          </w:p>
        </w:tc>
        <w:tc>
          <w:tcPr>
            <w:tcW w:w="1053" w:type="dxa"/>
            <w:noWrap/>
            <w:vAlign w:val="center"/>
            <w:hideMark/>
          </w:tcPr>
          <w:p w14:paraId="530F87EA" w14:textId="77777777" w:rsidR="00066FBD" w:rsidRPr="00066FBD" w:rsidRDefault="00066FBD" w:rsidP="00066FBD">
            <w:r w:rsidRPr="00066FBD">
              <w:t>0.058163</w:t>
            </w:r>
          </w:p>
        </w:tc>
        <w:tc>
          <w:tcPr>
            <w:tcW w:w="1053" w:type="dxa"/>
            <w:noWrap/>
            <w:vAlign w:val="center"/>
            <w:hideMark/>
          </w:tcPr>
          <w:p w14:paraId="15DE04E9" w14:textId="77777777" w:rsidR="00066FBD" w:rsidRPr="00066FBD" w:rsidRDefault="00066FBD" w:rsidP="00066FBD">
            <w:r w:rsidRPr="00066FBD">
              <w:t>0.150097</w:t>
            </w:r>
          </w:p>
        </w:tc>
        <w:tc>
          <w:tcPr>
            <w:tcW w:w="1053" w:type="dxa"/>
            <w:noWrap/>
            <w:vAlign w:val="center"/>
            <w:hideMark/>
          </w:tcPr>
          <w:p w14:paraId="016F1D83" w14:textId="77777777" w:rsidR="00066FBD" w:rsidRPr="00066FBD" w:rsidRDefault="00066FBD" w:rsidP="00066FBD">
            <w:r w:rsidRPr="00066FBD">
              <w:t>2.23E-05</w:t>
            </w:r>
          </w:p>
        </w:tc>
      </w:tr>
      <w:tr w:rsidR="00066FBD" w:rsidRPr="00066FBD" w14:paraId="3F6259B5" w14:textId="77777777" w:rsidTr="00BC0440">
        <w:trPr>
          <w:trHeight w:val="300"/>
        </w:trPr>
        <w:tc>
          <w:tcPr>
            <w:tcW w:w="2503" w:type="dxa"/>
            <w:noWrap/>
            <w:vAlign w:val="center"/>
            <w:hideMark/>
          </w:tcPr>
          <w:p w14:paraId="105A8999" w14:textId="77777777" w:rsidR="00066FBD" w:rsidRPr="00066FBD" w:rsidRDefault="00066FBD" w:rsidP="00066FBD">
            <w:r w:rsidRPr="00066FBD">
              <w:t>X4EBP1_pS65</w:t>
            </w:r>
          </w:p>
        </w:tc>
        <w:tc>
          <w:tcPr>
            <w:tcW w:w="1574" w:type="dxa"/>
            <w:noWrap/>
            <w:vAlign w:val="center"/>
            <w:hideMark/>
          </w:tcPr>
          <w:p w14:paraId="7C5D7886" w14:textId="77777777" w:rsidR="00066FBD" w:rsidRPr="00066FBD" w:rsidRDefault="00066FBD" w:rsidP="00066FBD">
            <w:r w:rsidRPr="00066FBD">
              <w:t>0.102467094</w:t>
            </w:r>
          </w:p>
        </w:tc>
        <w:tc>
          <w:tcPr>
            <w:tcW w:w="1439" w:type="dxa"/>
            <w:noWrap/>
            <w:vAlign w:val="center"/>
            <w:hideMark/>
          </w:tcPr>
          <w:p w14:paraId="28E5AF3E" w14:textId="77777777" w:rsidR="00066FBD" w:rsidRPr="00066FBD" w:rsidRDefault="00066FBD" w:rsidP="00066FBD">
            <w:r w:rsidRPr="00066FBD">
              <w:t>4.68E-06</w:t>
            </w:r>
          </w:p>
        </w:tc>
        <w:tc>
          <w:tcPr>
            <w:tcW w:w="1053" w:type="dxa"/>
            <w:noWrap/>
            <w:vAlign w:val="center"/>
            <w:hideMark/>
          </w:tcPr>
          <w:p w14:paraId="0E80B7D1" w14:textId="77777777" w:rsidR="00066FBD" w:rsidRPr="00066FBD" w:rsidRDefault="00066FBD" w:rsidP="00066FBD">
            <w:r w:rsidRPr="00066FBD">
              <w:t>0.058631</w:t>
            </w:r>
          </w:p>
        </w:tc>
        <w:tc>
          <w:tcPr>
            <w:tcW w:w="1053" w:type="dxa"/>
            <w:noWrap/>
            <w:vAlign w:val="center"/>
            <w:hideMark/>
          </w:tcPr>
          <w:p w14:paraId="7B187BAE" w14:textId="77777777" w:rsidR="00066FBD" w:rsidRPr="00066FBD" w:rsidRDefault="00066FBD" w:rsidP="00066FBD">
            <w:r w:rsidRPr="00066FBD">
              <w:t>0.146303</w:t>
            </w:r>
          </w:p>
        </w:tc>
        <w:tc>
          <w:tcPr>
            <w:tcW w:w="1053" w:type="dxa"/>
            <w:noWrap/>
            <w:vAlign w:val="center"/>
            <w:hideMark/>
          </w:tcPr>
          <w:p w14:paraId="754DA93C" w14:textId="77777777" w:rsidR="00066FBD" w:rsidRPr="00066FBD" w:rsidRDefault="00066FBD" w:rsidP="00066FBD">
            <w:r w:rsidRPr="00066FBD">
              <w:t>1.22E-05</w:t>
            </w:r>
          </w:p>
        </w:tc>
      </w:tr>
      <w:tr w:rsidR="00066FBD" w:rsidRPr="00066FBD" w14:paraId="090C4A19" w14:textId="77777777" w:rsidTr="00BC0440">
        <w:trPr>
          <w:trHeight w:val="300"/>
        </w:trPr>
        <w:tc>
          <w:tcPr>
            <w:tcW w:w="2503" w:type="dxa"/>
            <w:noWrap/>
            <w:vAlign w:val="center"/>
            <w:hideMark/>
          </w:tcPr>
          <w:p w14:paraId="3B1858C9" w14:textId="77777777" w:rsidR="00066FBD" w:rsidRPr="00066FBD" w:rsidRDefault="00066FBD" w:rsidP="00066FBD">
            <w:r w:rsidRPr="00066FBD">
              <w:t>X1433ZETA</w:t>
            </w:r>
          </w:p>
        </w:tc>
        <w:tc>
          <w:tcPr>
            <w:tcW w:w="1574" w:type="dxa"/>
            <w:noWrap/>
            <w:vAlign w:val="center"/>
            <w:hideMark/>
          </w:tcPr>
          <w:p w14:paraId="3012DD4E" w14:textId="77777777" w:rsidR="00066FBD" w:rsidRPr="00066FBD" w:rsidRDefault="00066FBD" w:rsidP="00066FBD">
            <w:r w:rsidRPr="00066FBD">
              <w:t>0.101255184</w:t>
            </w:r>
          </w:p>
        </w:tc>
        <w:tc>
          <w:tcPr>
            <w:tcW w:w="1439" w:type="dxa"/>
            <w:noWrap/>
            <w:vAlign w:val="center"/>
            <w:hideMark/>
          </w:tcPr>
          <w:p w14:paraId="5EC0BB59" w14:textId="77777777" w:rsidR="00066FBD" w:rsidRPr="00066FBD" w:rsidRDefault="00066FBD" w:rsidP="00066FBD">
            <w:r w:rsidRPr="00066FBD">
              <w:t>1.47E-06</w:t>
            </w:r>
          </w:p>
        </w:tc>
        <w:tc>
          <w:tcPr>
            <w:tcW w:w="1053" w:type="dxa"/>
            <w:noWrap/>
            <w:vAlign w:val="center"/>
            <w:hideMark/>
          </w:tcPr>
          <w:p w14:paraId="22E02026" w14:textId="77777777" w:rsidR="00066FBD" w:rsidRPr="00066FBD" w:rsidRDefault="00066FBD" w:rsidP="00066FBD">
            <w:r w:rsidRPr="00066FBD">
              <w:t>0.060072</w:t>
            </w:r>
          </w:p>
        </w:tc>
        <w:tc>
          <w:tcPr>
            <w:tcW w:w="1053" w:type="dxa"/>
            <w:noWrap/>
            <w:vAlign w:val="center"/>
            <w:hideMark/>
          </w:tcPr>
          <w:p w14:paraId="0B3E0AFB" w14:textId="77777777" w:rsidR="00066FBD" w:rsidRPr="00066FBD" w:rsidRDefault="00066FBD" w:rsidP="00066FBD">
            <w:r w:rsidRPr="00066FBD">
              <w:t>0.142439</w:t>
            </w:r>
          </w:p>
        </w:tc>
        <w:tc>
          <w:tcPr>
            <w:tcW w:w="1053" w:type="dxa"/>
            <w:noWrap/>
            <w:vAlign w:val="center"/>
            <w:hideMark/>
          </w:tcPr>
          <w:p w14:paraId="6637E2FF" w14:textId="77777777" w:rsidR="00066FBD" w:rsidRPr="00066FBD" w:rsidRDefault="00066FBD" w:rsidP="00066FBD">
            <w:r w:rsidRPr="00066FBD">
              <w:t>4.47E-06</w:t>
            </w:r>
          </w:p>
        </w:tc>
      </w:tr>
      <w:tr w:rsidR="00066FBD" w:rsidRPr="00066FBD" w14:paraId="5BE25CF6" w14:textId="77777777" w:rsidTr="00BC0440">
        <w:trPr>
          <w:trHeight w:val="300"/>
        </w:trPr>
        <w:tc>
          <w:tcPr>
            <w:tcW w:w="2503" w:type="dxa"/>
            <w:noWrap/>
            <w:vAlign w:val="center"/>
            <w:hideMark/>
          </w:tcPr>
          <w:p w14:paraId="3783656B" w14:textId="77777777" w:rsidR="00066FBD" w:rsidRPr="00066FBD" w:rsidRDefault="00066FBD" w:rsidP="00066FBD">
            <w:r w:rsidRPr="00066FBD">
              <w:t>MYOSINIIA_pS1943</w:t>
            </w:r>
          </w:p>
        </w:tc>
        <w:tc>
          <w:tcPr>
            <w:tcW w:w="1574" w:type="dxa"/>
            <w:noWrap/>
            <w:vAlign w:val="center"/>
            <w:hideMark/>
          </w:tcPr>
          <w:p w14:paraId="46D68686" w14:textId="77777777" w:rsidR="00066FBD" w:rsidRPr="00066FBD" w:rsidRDefault="00066FBD" w:rsidP="00066FBD">
            <w:r w:rsidRPr="00066FBD">
              <w:t>0.10107472</w:t>
            </w:r>
          </w:p>
        </w:tc>
        <w:tc>
          <w:tcPr>
            <w:tcW w:w="1439" w:type="dxa"/>
            <w:noWrap/>
            <w:vAlign w:val="center"/>
            <w:hideMark/>
          </w:tcPr>
          <w:p w14:paraId="2EF3958D" w14:textId="77777777" w:rsidR="00066FBD" w:rsidRPr="00066FBD" w:rsidRDefault="00066FBD" w:rsidP="00066FBD">
            <w:r w:rsidRPr="00066FBD">
              <w:t>5.08E-08</w:t>
            </w:r>
          </w:p>
        </w:tc>
        <w:tc>
          <w:tcPr>
            <w:tcW w:w="1053" w:type="dxa"/>
            <w:noWrap/>
            <w:vAlign w:val="center"/>
            <w:hideMark/>
          </w:tcPr>
          <w:p w14:paraId="51BD1804" w14:textId="77777777" w:rsidR="00066FBD" w:rsidRPr="00066FBD" w:rsidRDefault="00066FBD" w:rsidP="00066FBD">
            <w:r w:rsidRPr="00066FBD">
              <w:t>0.064749</w:t>
            </w:r>
          </w:p>
        </w:tc>
        <w:tc>
          <w:tcPr>
            <w:tcW w:w="1053" w:type="dxa"/>
            <w:noWrap/>
            <w:vAlign w:val="center"/>
            <w:hideMark/>
          </w:tcPr>
          <w:p w14:paraId="5E4F2A77" w14:textId="77777777" w:rsidR="00066FBD" w:rsidRPr="00066FBD" w:rsidRDefault="00066FBD" w:rsidP="00066FBD">
            <w:r w:rsidRPr="00066FBD">
              <w:t>0.1374</w:t>
            </w:r>
          </w:p>
        </w:tc>
        <w:tc>
          <w:tcPr>
            <w:tcW w:w="1053" w:type="dxa"/>
            <w:noWrap/>
            <w:vAlign w:val="center"/>
            <w:hideMark/>
          </w:tcPr>
          <w:p w14:paraId="1E1D0F58" w14:textId="77777777" w:rsidR="00066FBD" w:rsidRPr="00066FBD" w:rsidRDefault="00066FBD" w:rsidP="00066FBD">
            <w:r w:rsidRPr="00066FBD">
              <w:t>1.83E-07</w:t>
            </w:r>
          </w:p>
        </w:tc>
      </w:tr>
      <w:tr w:rsidR="00066FBD" w:rsidRPr="00066FBD" w14:paraId="39823711" w14:textId="77777777" w:rsidTr="00BC0440">
        <w:trPr>
          <w:trHeight w:val="300"/>
        </w:trPr>
        <w:tc>
          <w:tcPr>
            <w:tcW w:w="2503" w:type="dxa"/>
            <w:noWrap/>
            <w:vAlign w:val="center"/>
            <w:hideMark/>
          </w:tcPr>
          <w:p w14:paraId="161539D6" w14:textId="77777777" w:rsidR="00066FBD" w:rsidRPr="00066FBD" w:rsidRDefault="00066FBD" w:rsidP="00066FBD">
            <w:r w:rsidRPr="00066FBD">
              <w:t>VHL</w:t>
            </w:r>
          </w:p>
        </w:tc>
        <w:tc>
          <w:tcPr>
            <w:tcW w:w="1574" w:type="dxa"/>
            <w:noWrap/>
            <w:vAlign w:val="center"/>
            <w:hideMark/>
          </w:tcPr>
          <w:p w14:paraId="475892DF" w14:textId="77777777" w:rsidR="00066FBD" w:rsidRPr="00066FBD" w:rsidRDefault="00066FBD" w:rsidP="00066FBD">
            <w:r w:rsidRPr="00066FBD">
              <w:t>0.098165103</w:t>
            </w:r>
          </w:p>
        </w:tc>
        <w:tc>
          <w:tcPr>
            <w:tcW w:w="1439" w:type="dxa"/>
            <w:noWrap/>
            <w:vAlign w:val="center"/>
            <w:hideMark/>
          </w:tcPr>
          <w:p w14:paraId="2C073D78" w14:textId="77777777" w:rsidR="00066FBD" w:rsidRPr="00066FBD" w:rsidRDefault="00066FBD" w:rsidP="00066FBD">
            <w:r w:rsidRPr="00066FBD">
              <w:t>9.53E-07</w:t>
            </w:r>
          </w:p>
        </w:tc>
        <w:tc>
          <w:tcPr>
            <w:tcW w:w="1053" w:type="dxa"/>
            <w:noWrap/>
            <w:vAlign w:val="center"/>
            <w:hideMark/>
          </w:tcPr>
          <w:p w14:paraId="2CCDF0DF" w14:textId="77777777" w:rsidR="00066FBD" w:rsidRPr="00066FBD" w:rsidRDefault="00066FBD" w:rsidP="00066FBD">
            <w:r w:rsidRPr="00066FBD">
              <w:t>0.058936</w:t>
            </w:r>
          </w:p>
        </w:tc>
        <w:tc>
          <w:tcPr>
            <w:tcW w:w="1053" w:type="dxa"/>
            <w:noWrap/>
            <w:vAlign w:val="center"/>
            <w:hideMark/>
          </w:tcPr>
          <w:p w14:paraId="739E7167" w14:textId="77777777" w:rsidR="00066FBD" w:rsidRPr="00066FBD" w:rsidRDefault="00066FBD" w:rsidP="00066FBD">
            <w:r w:rsidRPr="00066FBD">
              <w:t>0.137394</w:t>
            </w:r>
          </w:p>
        </w:tc>
        <w:tc>
          <w:tcPr>
            <w:tcW w:w="1053" w:type="dxa"/>
            <w:noWrap/>
            <w:vAlign w:val="center"/>
            <w:hideMark/>
          </w:tcPr>
          <w:p w14:paraId="207166D2" w14:textId="77777777" w:rsidR="00066FBD" w:rsidRPr="00066FBD" w:rsidRDefault="00066FBD" w:rsidP="00066FBD">
            <w:r w:rsidRPr="00066FBD">
              <w:t>2.95E-06</w:t>
            </w:r>
          </w:p>
        </w:tc>
      </w:tr>
      <w:tr w:rsidR="00066FBD" w:rsidRPr="00066FBD" w14:paraId="793E1540" w14:textId="77777777" w:rsidTr="00BC0440">
        <w:trPr>
          <w:trHeight w:val="300"/>
        </w:trPr>
        <w:tc>
          <w:tcPr>
            <w:tcW w:w="2503" w:type="dxa"/>
            <w:noWrap/>
            <w:vAlign w:val="center"/>
            <w:hideMark/>
          </w:tcPr>
          <w:p w14:paraId="53876A88" w14:textId="77777777" w:rsidR="00066FBD" w:rsidRPr="00066FBD" w:rsidRDefault="00066FBD" w:rsidP="00066FBD">
            <w:r w:rsidRPr="00066FBD">
              <w:t>MEK1_pS217S221</w:t>
            </w:r>
          </w:p>
        </w:tc>
        <w:tc>
          <w:tcPr>
            <w:tcW w:w="1574" w:type="dxa"/>
            <w:noWrap/>
            <w:vAlign w:val="center"/>
            <w:hideMark/>
          </w:tcPr>
          <w:p w14:paraId="0D0EB7B4" w14:textId="77777777" w:rsidR="00066FBD" w:rsidRPr="00066FBD" w:rsidRDefault="00066FBD" w:rsidP="00066FBD">
            <w:r w:rsidRPr="00066FBD">
              <w:t>0.096500497</w:t>
            </w:r>
          </w:p>
        </w:tc>
        <w:tc>
          <w:tcPr>
            <w:tcW w:w="1439" w:type="dxa"/>
            <w:noWrap/>
            <w:vAlign w:val="center"/>
            <w:hideMark/>
          </w:tcPr>
          <w:p w14:paraId="08AA3522" w14:textId="77777777" w:rsidR="00066FBD" w:rsidRPr="00066FBD" w:rsidRDefault="00066FBD" w:rsidP="00066FBD">
            <w:r w:rsidRPr="00066FBD">
              <w:t>2.99E-05</w:t>
            </w:r>
          </w:p>
        </w:tc>
        <w:tc>
          <w:tcPr>
            <w:tcW w:w="1053" w:type="dxa"/>
            <w:noWrap/>
            <w:vAlign w:val="center"/>
            <w:hideMark/>
          </w:tcPr>
          <w:p w14:paraId="04C50A6F" w14:textId="77777777" w:rsidR="00066FBD" w:rsidRPr="00066FBD" w:rsidRDefault="00066FBD" w:rsidP="00066FBD">
            <w:r w:rsidRPr="00066FBD">
              <w:t>0.051215</w:t>
            </w:r>
          </w:p>
        </w:tc>
        <w:tc>
          <w:tcPr>
            <w:tcW w:w="1053" w:type="dxa"/>
            <w:noWrap/>
            <w:vAlign w:val="center"/>
            <w:hideMark/>
          </w:tcPr>
          <w:p w14:paraId="162DF6D4" w14:textId="77777777" w:rsidR="00066FBD" w:rsidRPr="00066FBD" w:rsidRDefault="00066FBD" w:rsidP="00066FBD">
            <w:r w:rsidRPr="00066FBD">
              <w:t>0.141786</w:t>
            </w:r>
          </w:p>
        </w:tc>
        <w:tc>
          <w:tcPr>
            <w:tcW w:w="1053" w:type="dxa"/>
            <w:noWrap/>
            <w:vAlign w:val="center"/>
            <w:hideMark/>
          </w:tcPr>
          <w:p w14:paraId="7C62E6D3" w14:textId="77777777" w:rsidR="00066FBD" w:rsidRPr="00066FBD" w:rsidRDefault="00066FBD" w:rsidP="00066FBD">
            <w:r w:rsidRPr="00066FBD">
              <w:t>6.79E-05</w:t>
            </w:r>
          </w:p>
        </w:tc>
      </w:tr>
      <w:tr w:rsidR="00066FBD" w:rsidRPr="00066FBD" w14:paraId="5D5FD6AA" w14:textId="77777777" w:rsidTr="00BC0440">
        <w:trPr>
          <w:trHeight w:val="300"/>
        </w:trPr>
        <w:tc>
          <w:tcPr>
            <w:tcW w:w="2503" w:type="dxa"/>
            <w:noWrap/>
            <w:vAlign w:val="center"/>
            <w:hideMark/>
          </w:tcPr>
          <w:p w14:paraId="5DC227F7" w14:textId="77777777" w:rsidR="00066FBD" w:rsidRPr="00066FBD" w:rsidRDefault="00066FBD" w:rsidP="00066FBD">
            <w:r w:rsidRPr="00066FBD">
              <w:t>G6PD</w:t>
            </w:r>
          </w:p>
        </w:tc>
        <w:tc>
          <w:tcPr>
            <w:tcW w:w="1574" w:type="dxa"/>
            <w:noWrap/>
            <w:vAlign w:val="center"/>
            <w:hideMark/>
          </w:tcPr>
          <w:p w14:paraId="7C842856" w14:textId="77777777" w:rsidR="00066FBD" w:rsidRPr="00066FBD" w:rsidRDefault="00066FBD" w:rsidP="00066FBD">
            <w:r w:rsidRPr="00066FBD">
              <w:t>0.095645469</w:t>
            </w:r>
          </w:p>
        </w:tc>
        <w:tc>
          <w:tcPr>
            <w:tcW w:w="1439" w:type="dxa"/>
            <w:noWrap/>
            <w:vAlign w:val="center"/>
            <w:hideMark/>
          </w:tcPr>
          <w:p w14:paraId="750C63E0" w14:textId="77777777" w:rsidR="00066FBD" w:rsidRPr="00066FBD" w:rsidRDefault="00066FBD" w:rsidP="00066FBD">
            <w:r w:rsidRPr="00066FBD">
              <w:t>3.19E-05</w:t>
            </w:r>
          </w:p>
        </w:tc>
        <w:tc>
          <w:tcPr>
            <w:tcW w:w="1053" w:type="dxa"/>
            <w:noWrap/>
            <w:vAlign w:val="center"/>
            <w:hideMark/>
          </w:tcPr>
          <w:p w14:paraId="7760734B" w14:textId="77777777" w:rsidR="00066FBD" w:rsidRPr="00066FBD" w:rsidRDefault="00066FBD" w:rsidP="00066FBD">
            <w:r w:rsidRPr="00066FBD">
              <w:t>0.0506</w:t>
            </w:r>
          </w:p>
        </w:tc>
        <w:tc>
          <w:tcPr>
            <w:tcW w:w="1053" w:type="dxa"/>
            <w:noWrap/>
            <w:vAlign w:val="center"/>
            <w:hideMark/>
          </w:tcPr>
          <w:p w14:paraId="4A340C3E" w14:textId="77777777" w:rsidR="00066FBD" w:rsidRPr="00066FBD" w:rsidRDefault="00066FBD" w:rsidP="00066FBD">
            <w:r w:rsidRPr="00066FBD">
              <w:t>0.140691</w:t>
            </w:r>
          </w:p>
        </w:tc>
        <w:tc>
          <w:tcPr>
            <w:tcW w:w="1053" w:type="dxa"/>
            <w:noWrap/>
            <w:vAlign w:val="center"/>
            <w:hideMark/>
          </w:tcPr>
          <w:p w14:paraId="49C67413" w14:textId="77777777" w:rsidR="00066FBD" w:rsidRPr="00066FBD" w:rsidRDefault="00066FBD" w:rsidP="00066FBD">
            <w:r w:rsidRPr="00066FBD">
              <w:t>7.17E-05</w:t>
            </w:r>
          </w:p>
        </w:tc>
      </w:tr>
      <w:tr w:rsidR="00066FBD" w:rsidRPr="00066FBD" w14:paraId="749173B8" w14:textId="77777777" w:rsidTr="00BC0440">
        <w:trPr>
          <w:trHeight w:val="300"/>
        </w:trPr>
        <w:tc>
          <w:tcPr>
            <w:tcW w:w="2503" w:type="dxa"/>
            <w:noWrap/>
            <w:vAlign w:val="center"/>
            <w:hideMark/>
          </w:tcPr>
          <w:p w14:paraId="40BB28D3" w14:textId="77777777" w:rsidR="00066FBD" w:rsidRPr="00066FBD" w:rsidRDefault="00066FBD" w:rsidP="00066FBD">
            <w:r w:rsidRPr="00066FBD">
              <w:t>IGFBP2</w:t>
            </w:r>
          </w:p>
        </w:tc>
        <w:tc>
          <w:tcPr>
            <w:tcW w:w="1574" w:type="dxa"/>
            <w:noWrap/>
            <w:vAlign w:val="center"/>
            <w:hideMark/>
          </w:tcPr>
          <w:p w14:paraId="671A0429" w14:textId="77777777" w:rsidR="00066FBD" w:rsidRPr="00066FBD" w:rsidRDefault="00066FBD" w:rsidP="00066FBD">
            <w:r w:rsidRPr="00066FBD">
              <w:t>0.093819009</w:t>
            </w:r>
          </w:p>
        </w:tc>
        <w:tc>
          <w:tcPr>
            <w:tcW w:w="1439" w:type="dxa"/>
            <w:noWrap/>
            <w:vAlign w:val="center"/>
            <w:hideMark/>
          </w:tcPr>
          <w:p w14:paraId="6C1E8D1B" w14:textId="77777777" w:rsidR="00066FBD" w:rsidRPr="00066FBD" w:rsidRDefault="00066FBD" w:rsidP="00066FBD">
            <w:r w:rsidRPr="00066FBD">
              <w:t>2.95E-06</w:t>
            </w:r>
          </w:p>
        </w:tc>
        <w:tc>
          <w:tcPr>
            <w:tcW w:w="1053" w:type="dxa"/>
            <w:noWrap/>
            <w:vAlign w:val="center"/>
            <w:hideMark/>
          </w:tcPr>
          <w:p w14:paraId="6B183A72" w14:textId="77777777" w:rsidR="00066FBD" w:rsidRPr="00066FBD" w:rsidRDefault="00066FBD" w:rsidP="00066FBD">
            <w:r w:rsidRPr="00066FBD">
              <w:t>0.054508</w:t>
            </w:r>
          </w:p>
        </w:tc>
        <w:tc>
          <w:tcPr>
            <w:tcW w:w="1053" w:type="dxa"/>
            <w:noWrap/>
            <w:vAlign w:val="center"/>
            <w:hideMark/>
          </w:tcPr>
          <w:p w14:paraId="1B870826" w14:textId="77777777" w:rsidR="00066FBD" w:rsidRPr="00066FBD" w:rsidRDefault="00066FBD" w:rsidP="00066FBD">
            <w:r w:rsidRPr="00066FBD">
              <w:t>0.13313</w:t>
            </w:r>
          </w:p>
        </w:tc>
        <w:tc>
          <w:tcPr>
            <w:tcW w:w="1053" w:type="dxa"/>
            <w:noWrap/>
            <w:vAlign w:val="center"/>
            <w:hideMark/>
          </w:tcPr>
          <w:p w14:paraId="26506077" w14:textId="77777777" w:rsidR="00066FBD" w:rsidRPr="00066FBD" w:rsidRDefault="00066FBD" w:rsidP="00066FBD">
            <w:r w:rsidRPr="00066FBD">
              <w:t>8.33E-06</w:t>
            </w:r>
          </w:p>
        </w:tc>
      </w:tr>
      <w:tr w:rsidR="00066FBD" w:rsidRPr="00066FBD" w14:paraId="0319ED9A" w14:textId="77777777" w:rsidTr="00BC0440">
        <w:trPr>
          <w:trHeight w:val="300"/>
        </w:trPr>
        <w:tc>
          <w:tcPr>
            <w:tcW w:w="2503" w:type="dxa"/>
            <w:noWrap/>
            <w:vAlign w:val="center"/>
            <w:hideMark/>
          </w:tcPr>
          <w:p w14:paraId="0B11466B" w14:textId="77777777" w:rsidR="00066FBD" w:rsidRPr="00066FBD" w:rsidRDefault="00066FBD" w:rsidP="00066FBD">
            <w:r w:rsidRPr="00066FBD">
              <w:t>YAP</w:t>
            </w:r>
          </w:p>
        </w:tc>
        <w:tc>
          <w:tcPr>
            <w:tcW w:w="1574" w:type="dxa"/>
            <w:noWrap/>
            <w:vAlign w:val="center"/>
            <w:hideMark/>
          </w:tcPr>
          <w:p w14:paraId="30C731FE" w14:textId="77777777" w:rsidR="00066FBD" w:rsidRPr="00066FBD" w:rsidRDefault="00066FBD" w:rsidP="00066FBD">
            <w:r w:rsidRPr="00066FBD">
              <w:t>0.090367512</w:t>
            </w:r>
          </w:p>
        </w:tc>
        <w:tc>
          <w:tcPr>
            <w:tcW w:w="1439" w:type="dxa"/>
            <w:noWrap/>
            <w:vAlign w:val="center"/>
            <w:hideMark/>
          </w:tcPr>
          <w:p w14:paraId="64D59CD0" w14:textId="77777777" w:rsidR="00066FBD" w:rsidRPr="00066FBD" w:rsidRDefault="00066FBD" w:rsidP="00066FBD">
            <w:r w:rsidRPr="00066FBD">
              <w:t>4.89E-05</w:t>
            </w:r>
          </w:p>
        </w:tc>
        <w:tc>
          <w:tcPr>
            <w:tcW w:w="1053" w:type="dxa"/>
            <w:noWrap/>
            <w:vAlign w:val="center"/>
            <w:hideMark/>
          </w:tcPr>
          <w:p w14:paraId="71EDB299" w14:textId="77777777" w:rsidR="00066FBD" w:rsidRPr="00066FBD" w:rsidRDefault="00066FBD" w:rsidP="00066FBD">
            <w:r w:rsidRPr="00066FBD">
              <w:t>0.046771</w:t>
            </w:r>
          </w:p>
        </w:tc>
        <w:tc>
          <w:tcPr>
            <w:tcW w:w="1053" w:type="dxa"/>
            <w:noWrap/>
            <w:vAlign w:val="center"/>
            <w:hideMark/>
          </w:tcPr>
          <w:p w14:paraId="46E98C05" w14:textId="77777777" w:rsidR="00066FBD" w:rsidRPr="00066FBD" w:rsidRDefault="00066FBD" w:rsidP="00066FBD">
            <w:r w:rsidRPr="00066FBD">
              <w:t>0.133964</w:t>
            </w:r>
          </w:p>
        </w:tc>
        <w:tc>
          <w:tcPr>
            <w:tcW w:w="1053" w:type="dxa"/>
            <w:noWrap/>
            <w:vAlign w:val="center"/>
            <w:hideMark/>
          </w:tcPr>
          <w:p w14:paraId="08AD8026" w14:textId="77777777" w:rsidR="00066FBD" w:rsidRPr="00066FBD" w:rsidRDefault="00066FBD" w:rsidP="00066FBD">
            <w:r w:rsidRPr="00066FBD">
              <w:t>0.000104</w:t>
            </w:r>
          </w:p>
        </w:tc>
      </w:tr>
      <w:tr w:rsidR="00066FBD" w:rsidRPr="00066FBD" w14:paraId="437F7510" w14:textId="77777777" w:rsidTr="00BC0440">
        <w:trPr>
          <w:trHeight w:val="300"/>
        </w:trPr>
        <w:tc>
          <w:tcPr>
            <w:tcW w:w="2503" w:type="dxa"/>
            <w:noWrap/>
            <w:vAlign w:val="center"/>
            <w:hideMark/>
          </w:tcPr>
          <w:p w14:paraId="14BCDE7A" w14:textId="77777777" w:rsidR="00066FBD" w:rsidRPr="00066FBD" w:rsidRDefault="00066FBD" w:rsidP="00066FBD">
            <w:r w:rsidRPr="00066FBD">
              <w:t>P21</w:t>
            </w:r>
          </w:p>
        </w:tc>
        <w:tc>
          <w:tcPr>
            <w:tcW w:w="1574" w:type="dxa"/>
            <w:noWrap/>
            <w:vAlign w:val="center"/>
            <w:hideMark/>
          </w:tcPr>
          <w:p w14:paraId="2CAFA446" w14:textId="77777777" w:rsidR="00066FBD" w:rsidRPr="00066FBD" w:rsidRDefault="00066FBD" w:rsidP="00066FBD">
            <w:r w:rsidRPr="00066FBD">
              <w:t>0.088357626</w:t>
            </w:r>
          </w:p>
        </w:tc>
        <w:tc>
          <w:tcPr>
            <w:tcW w:w="1439" w:type="dxa"/>
            <w:noWrap/>
            <w:vAlign w:val="center"/>
            <w:hideMark/>
          </w:tcPr>
          <w:p w14:paraId="693DD384" w14:textId="77777777" w:rsidR="00066FBD" w:rsidRPr="00066FBD" w:rsidRDefault="00066FBD" w:rsidP="00066FBD">
            <w:r w:rsidRPr="00066FBD">
              <w:t>3.81E-05</w:t>
            </w:r>
          </w:p>
        </w:tc>
        <w:tc>
          <w:tcPr>
            <w:tcW w:w="1053" w:type="dxa"/>
            <w:noWrap/>
            <w:vAlign w:val="center"/>
            <w:hideMark/>
          </w:tcPr>
          <w:p w14:paraId="03E850BD" w14:textId="77777777" w:rsidR="00066FBD" w:rsidRPr="00066FBD" w:rsidRDefault="00066FBD" w:rsidP="00066FBD">
            <w:r w:rsidRPr="00066FBD">
              <w:t>0.046331</w:t>
            </w:r>
          </w:p>
        </w:tc>
        <w:tc>
          <w:tcPr>
            <w:tcW w:w="1053" w:type="dxa"/>
            <w:noWrap/>
            <w:vAlign w:val="center"/>
            <w:hideMark/>
          </w:tcPr>
          <w:p w14:paraId="026E17B7" w14:textId="77777777" w:rsidR="00066FBD" w:rsidRPr="00066FBD" w:rsidRDefault="00066FBD" w:rsidP="00066FBD">
            <w:r w:rsidRPr="00066FBD">
              <w:t>0.130384</w:t>
            </w:r>
          </w:p>
        </w:tc>
        <w:tc>
          <w:tcPr>
            <w:tcW w:w="1053" w:type="dxa"/>
            <w:noWrap/>
            <w:vAlign w:val="center"/>
            <w:hideMark/>
          </w:tcPr>
          <w:p w14:paraId="54906BAB" w14:textId="77777777" w:rsidR="00066FBD" w:rsidRPr="00066FBD" w:rsidRDefault="00066FBD" w:rsidP="00066FBD">
            <w:r w:rsidRPr="00066FBD">
              <w:t>8.29E-05</w:t>
            </w:r>
          </w:p>
        </w:tc>
      </w:tr>
      <w:tr w:rsidR="00066FBD" w:rsidRPr="00066FBD" w14:paraId="1EAF212C" w14:textId="77777777" w:rsidTr="00BC0440">
        <w:trPr>
          <w:trHeight w:val="300"/>
        </w:trPr>
        <w:tc>
          <w:tcPr>
            <w:tcW w:w="2503" w:type="dxa"/>
            <w:noWrap/>
            <w:vAlign w:val="center"/>
            <w:hideMark/>
          </w:tcPr>
          <w:p w14:paraId="0BBAAD8C" w14:textId="77777777" w:rsidR="00066FBD" w:rsidRPr="00066FBD" w:rsidRDefault="00066FBD" w:rsidP="00066FBD">
            <w:r w:rsidRPr="00066FBD">
              <w:t>CASPASE7CLEAVEDD198</w:t>
            </w:r>
          </w:p>
        </w:tc>
        <w:tc>
          <w:tcPr>
            <w:tcW w:w="1574" w:type="dxa"/>
            <w:noWrap/>
            <w:vAlign w:val="center"/>
            <w:hideMark/>
          </w:tcPr>
          <w:p w14:paraId="13A09952" w14:textId="77777777" w:rsidR="00066FBD" w:rsidRPr="00066FBD" w:rsidRDefault="00066FBD" w:rsidP="00066FBD">
            <w:r w:rsidRPr="00066FBD">
              <w:t>0.087737571</w:t>
            </w:r>
          </w:p>
        </w:tc>
        <w:tc>
          <w:tcPr>
            <w:tcW w:w="1439" w:type="dxa"/>
            <w:noWrap/>
            <w:vAlign w:val="center"/>
            <w:hideMark/>
          </w:tcPr>
          <w:p w14:paraId="1326A0E1" w14:textId="77777777" w:rsidR="00066FBD" w:rsidRPr="00066FBD" w:rsidRDefault="00066FBD" w:rsidP="00066FBD">
            <w:r w:rsidRPr="00066FBD">
              <w:t>4.38E-05</w:t>
            </w:r>
          </w:p>
        </w:tc>
        <w:tc>
          <w:tcPr>
            <w:tcW w:w="1053" w:type="dxa"/>
            <w:noWrap/>
            <w:vAlign w:val="center"/>
            <w:hideMark/>
          </w:tcPr>
          <w:p w14:paraId="4BF69328" w14:textId="77777777" w:rsidR="00066FBD" w:rsidRPr="00066FBD" w:rsidRDefault="00066FBD" w:rsidP="00066FBD">
            <w:r w:rsidRPr="00066FBD">
              <w:t>0.045677</w:t>
            </w:r>
          </w:p>
        </w:tc>
        <w:tc>
          <w:tcPr>
            <w:tcW w:w="1053" w:type="dxa"/>
            <w:noWrap/>
            <w:vAlign w:val="center"/>
            <w:hideMark/>
          </w:tcPr>
          <w:p w14:paraId="4D7840F1" w14:textId="77777777" w:rsidR="00066FBD" w:rsidRPr="00066FBD" w:rsidRDefault="00066FBD" w:rsidP="00066FBD">
            <w:r w:rsidRPr="00066FBD">
              <w:t>0.129798</w:t>
            </w:r>
          </w:p>
        </w:tc>
        <w:tc>
          <w:tcPr>
            <w:tcW w:w="1053" w:type="dxa"/>
            <w:noWrap/>
            <w:vAlign w:val="center"/>
            <w:hideMark/>
          </w:tcPr>
          <w:p w14:paraId="19604E78" w14:textId="77777777" w:rsidR="00066FBD" w:rsidRPr="00066FBD" w:rsidRDefault="00066FBD" w:rsidP="00066FBD">
            <w:r w:rsidRPr="00066FBD">
              <w:t>9.42E-05</w:t>
            </w:r>
          </w:p>
        </w:tc>
      </w:tr>
      <w:tr w:rsidR="00066FBD" w:rsidRPr="00066FBD" w14:paraId="3FD2740C" w14:textId="77777777" w:rsidTr="00BC0440">
        <w:trPr>
          <w:trHeight w:val="300"/>
        </w:trPr>
        <w:tc>
          <w:tcPr>
            <w:tcW w:w="2503" w:type="dxa"/>
            <w:noWrap/>
            <w:vAlign w:val="center"/>
            <w:hideMark/>
          </w:tcPr>
          <w:p w14:paraId="3F9844B7" w14:textId="77777777" w:rsidR="00066FBD" w:rsidRPr="00066FBD" w:rsidRDefault="00066FBD" w:rsidP="00066FBD">
            <w:r w:rsidRPr="00066FBD">
              <w:t>AKT_pS473</w:t>
            </w:r>
          </w:p>
        </w:tc>
        <w:tc>
          <w:tcPr>
            <w:tcW w:w="1574" w:type="dxa"/>
            <w:noWrap/>
            <w:vAlign w:val="center"/>
            <w:hideMark/>
          </w:tcPr>
          <w:p w14:paraId="4F90EF01" w14:textId="77777777" w:rsidR="00066FBD" w:rsidRPr="00066FBD" w:rsidRDefault="00066FBD" w:rsidP="00066FBD">
            <w:r w:rsidRPr="00066FBD">
              <w:t>0.082881025</w:t>
            </w:r>
          </w:p>
        </w:tc>
        <w:tc>
          <w:tcPr>
            <w:tcW w:w="1439" w:type="dxa"/>
            <w:noWrap/>
            <w:vAlign w:val="center"/>
            <w:hideMark/>
          </w:tcPr>
          <w:p w14:paraId="062DE0FE" w14:textId="77777777" w:rsidR="00066FBD" w:rsidRPr="00066FBD" w:rsidRDefault="00066FBD" w:rsidP="00066FBD">
            <w:r w:rsidRPr="00066FBD">
              <w:t>0.000112</w:t>
            </w:r>
          </w:p>
        </w:tc>
        <w:tc>
          <w:tcPr>
            <w:tcW w:w="1053" w:type="dxa"/>
            <w:noWrap/>
            <w:vAlign w:val="center"/>
            <w:hideMark/>
          </w:tcPr>
          <w:p w14:paraId="291D2BC5" w14:textId="77777777" w:rsidR="00066FBD" w:rsidRPr="00066FBD" w:rsidRDefault="00066FBD" w:rsidP="00066FBD">
            <w:r w:rsidRPr="00066FBD">
              <w:t>0.04084</w:t>
            </w:r>
          </w:p>
        </w:tc>
        <w:tc>
          <w:tcPr>
            <w:tcW w:w="1053" w:type="dxa"/>
            <w:noWrap/>
            <w:vAlign w:val="center"/>
            <w:hideMark/>
          </w:tcPr>
          <w:p w14:paraId="5F24E095" w14:textId="77777777" w:rsidR="00066FBD" w:rsidRPr="00066FBD" w:rsidRDefault="00066FBD" w:rsidP="00066FBD">
            <w:r w:rsidRPr="00066FBD">
              <w:t>0.124922</w:t>
            </w:r>
          </w:p>
        </w:tc>
        <w:tc>
          <w:tcPr>
            <w:tcW w:w="1053" w:type="dxa"/>
            <w:noWrap/>
            <w:vAlign w:val="center"/>
            <w:hideMark/>
          </w:tcPr>
          <w:p w14:paraId="24C8A0ED" w14:textId="77777777" w:rsidR="00066FBD" w:rsidRPr="00066FBD" w:rsidRDefault="00066FBD" w:rsidP="00066FBD">
            <w:r w:rsidRPr="00066FBD">
              <w:t>0.000229</w:t>
            </w:r>
          </w:p>
        </w:tc>
      </w:tr>
      <w:tr w:rsidR="00066FBD" w:rsidRPr="00066FBD" w14:paraId="3EFC683E" w14:textId="77777777" w:rsidTr="00BC0440">
        <w:trPr>
          <w:trHeight w:val="300"/>
        </w:trPr>
        <w:tc>
          <w:tcPr>
            <w:tcW w:w="2503" w:type="dxa"/>
            <w:noWrap/>
            <w:vAlign w:val="center"/>
            <w:hideMark/>
          </w:tcPr>
          <w:p w14:paraId="07BAC2EF" w14:textId="77777777" w:rsidR="00066FBD" w:rsidRPr="00066FBD" w:rsidRDefault="00066FBD" w:rsidP="00066FBD">
            <w:r w:rsidRPr="00066FBD">
              <w:t>EGFR_pY1068</w:t>
            </w:r>
          </w:p>
        </w:tc>
        <w:tc>
          <w:tcPr>
            <w:tcW w:w="1574" w:type="dxa"/>
            <w:noWrap/>
            <w:vAlign w:val="center"/>
            <w:hideMark/>
          </w:tcPr>
          <w:p w14:paraId="22D504BF" w14:textId="77777777" w:rsidR="00066FBD" w:rsidRPr="00066FBD" w:rsidRDefault="00066FBD" w:rsidP="00066FBD">
            <w:r w:rsidRPr="00066FBD">
              <w:t>0.078145392</w:t>
            </w:r>
          </w:p>
        </w:tc>
        <w:tc>
          <w:tcPr>
            <w:tcW w:w="1439" w:type="dxa"/>
            <w:noWrap/>
            <w:vAlign w:val="center"/>
            <w:hideMark/>
          </w:tcPr>
          <w:p w14:paraId="6123D685" w14:textId="77777777" w:rsidR="00066FBD" w:rsidRPr="00066FBD" w:rsidRDefault="00066FBD" w:rsidP="00066FBD">
            <w:r w:rsidRPr="00066FBD">
              <w:t>0.000188</w:t>
            </w:r>
          </w:p>
        </w:tc>
        <w:tc>
          <w:tcPr>
            <w:tcW w:w="1053" w:type="dxa"/>
            <w:noWrap/>
            <w:vAlign w:val="center"/>
            <w:hideMark/>
          </w:tcPr>
          <w:p w14:paraId="36E9A2EE" w14:textId="77777777" w:rsidR="00066FBD" w:rsidRPr="00066FBD" w:rsidRDefault="00066FBD" w:rsidP="00066FBD">
            <w:r w:rsidRPr="00066FBD">
              <w:t>0.037144</w:t>
            </w:r>
          </w:p>
        </w:tc>
        <w:tc>
          <w:tcPr>
            <w:tcW w:w="1053" w:type="dxa"/>
            <w:noWrap/>
            <w:vAlign w:val="center"/>
            <w:hideMark/>
          </w:tcPr>
          <w:p w14:paraId="3C1C4C8B" w14:textId="77777777" w:rsidR="00066FBD" w:rsidRPr="00066FBD" w:rsidRDefault="00066FBD" w:rsidP="00066FBD">
            <w:r w:rsidRPr="00066FBD">
              <w:t>0.119147</w:t>
            </w:r>
          </w:p>
        </w:tc>
        <w:tc>
          <w:tcPr>
            <w:tcW w:w="1053" w:type="dxa"/>
            <w:noWrap/>
            <w:vAlign w:val="center"/>
            <w:hideMark/>
          </w:tcPr>
          <w:p w14:paraId="24B1404C" w14:textId="77777777" w:rsidR="00066FBD" w:rsidRPr="00066FBD" w:rsidRDefault="00066FBD" w:rsidP="00066FBD">
            <w:r w:rsidRPr="00066FBD">
              <w:t>0.000373</w:t>
            </w:r>
          </w:p>
        </w:tc>
      </w:tr>
      <w:tr w:rsidR="00066FBD" w:rsidRPr="00066FBD" w14:paraId="035A2DFF" w14:textId="77777777" w:rsidTr="00BC0440">
        <w:trPr>
          <w:trHeight w:val="300"/>
        </w:trPr>
        <w:tc>
          <w:tcPr>
            <w:tcW w:w="2503" w:type="dxa"/>
            <w:noWrap/>
            <w:vAlign w:val="center"/>
            <w:hideMark/>
          </w:tcPr>
          <w:p w14:paraId="7437FB0C" w14:textId="77777777" w:rsidR="00066FBD" w:rsidRPr="00066FBD" w:rsidRDefault="00066FBD" w:rsidP="00066FBD">
            <w:r w:rsidRPr="00066FBD">
              <w:t>EEF2</w:t>
            </w:r>
          </w:p>
        </w:tc>
        <w:tc>
          <w:tcPr>
            <w:tcW w:w="1574" w:type="dxa"/>
            <w:noWrap/>
            <w:vAlign w:val="center"/>
            <w:hideMark/>
          </w:tcPr>
          <w:p w14:paraId="22A6E41C" w14:textId="77777777" w:rsidR="00066FBD" w:rsidRPr="00066FBD" w:rsidRDefault="00066FBD" w:rsidP="00066FBD">
            <w:r w:rsidRPr="00066FBD">
              <w:t>0.07703482</w:t>
            </w:r>
          </w:p>
        </w:tc>
        <w:tc>
          <w:tcPr>
            <w:tcW w:w="1439" w:type="dxa"/>
            <w:noWrap/>
            <w:vAlign w:val="center"/>
            <w:hideMark/>
          </w:tcPr>
          <w:p w14:paraId="7789DD9C" w14:textId="77777777" w:rsidR="00066FBD" w:rsidRPr="00066FBD" w:rsidRDefault="00066FBD" w:rsidP="00066FBD">
            <w:r w:rsidRPr="00066FBD">
              <w:t>0.000206</w:t>
            </w:r>
          </w:p>
        </w:tc>
        <w:tc>
          <w:tcPr>
            <w:tcW w:w="1053" w:type="dxa"/>
            <w:noWrap/>
            <w:vAlign w:val="center"/>
            <w:hideMark/>
          </w:tcPr>
          <w:p w14:paraId="7F07A8E6" w14:textId="77777777" w:rsidR="00066FBD" w:rsidRPr="00066FBD" w:rsidRDefault="00066FBD" w:rsidP="00066FBD">
            <w:r w:rsidRPr="00066FBD">
              <w:t>0.036369</w:t>
            </w:r>
          </w:p>
        </w:tc>
        <w:tc>
          <w:tcPr>
            <w:tcW w:w="1053" w:type="dxa"/>
            <w:noWrap/>
            <w:vAlign w:val="center"/>
            <w:hideMark/>
          </w:tcPr>
          <w:p w14:paraId="63E769E0" w14:textId="77777777" w:rsidR="00066FBD" w:rsidRPr="00066FBD" w:rsidRDefault="00066FBD" w:rsidP="00066FBD">
            <w:r w:rsidRPr="00066FBD">
              <w:t>0.117701</w:t>
            </w:r>
          </w:p>
        </w:tc>
        <w:tc>
          <w:tcPr>
            <w:tcW w:w="1053" w:type="dxa"/>
            <w:noWrap/>
            <w:vAlign w:val="center"/>
            <w:hideMark/>
          </w:tcPr>
          <w:p w14:paraId="3FD5ACFD" w14:textId="77777777" w:rsidR="00066FBD" w:rsidRPr="00066FBD" w:rsidRDefault="00066FBD" w:rsidP="00066FBD">
            <w:r w:rsidRPr="00066FBD">
              <w:t>0.000403</w:t>
            </w:r>
          </w:p>
        </w:tc>
      </w:tr>
      <w:tr w:rsidR="00066FBD" w:rsidRPr="00066FBD" w14:paraId="1C809162" w14:textId="77777777" w:rsidTr="00BC0440">
        <w:trPr>
          <w:trHeight w:val="300"/>
        </w:trPr>
        <w:tc>
          <w:tcPr>
            <w:tcW w:w="2503" w:type="dxa"/>
            <w:noWrap/>
            <w:vAlign w:val="center"/>
            <w:hideMark/>
          </w:tcPr>
          <w:p w14:paraId="35A33913" w14:textId="77777777" w:rsidR="00066FBD" w:rsidRPr="00066FBD" w:rsidRDefault="00066FBD" w:rsidP="00066FBD">
            <w:r w:rsidRPr="00066FBD">
              <w:t>EIF4G</w:t>
            </w:r>
          </w:p>
        </w:tc>
        <w:tc>
          <w:tcPr>
            <w:tcW w:w="1574" w:type="dxa"/>
            <w:noWrap/>
            <w:vAlign w:val="center"/>
            <w:hideMark/>
          </w:tcPr>
          <w:p w14:paraId="51D15289" w14:textId="77777777" w:rsidR="00066FBD" w:rsidRPr="00066FBD" w:rsidRDefault="00066FBD" w:rsidP="00066FBD">
            <w:r w:rsidRPr="00066FBD">
              <w:t>0.076251731</w:t>
            </w:r>
          </w:p>
        </w:tc>
        <w:tc>
          <w:tcPr>
            <w:tcW w:w="1439" w:type="dxa"/>
            <w:noWrap/>
            <w:vAlign w:val="center"/>
            <w:hideMark/>
          </w:tcPr>
          <w:p w14:paraId="66583A4B" w14:textId="77777777" w:rsidR="00066FBD" w:rsidRPr="00066FBD" w:rsidRDefault="00066FBD" w:rsidP="00066FBD">
            <w:r w:rsidRPr="00066FBD">
              <w:t>0.000798</w:t>
            </w:r>
          </w:p>
        </w:tc>
        <w:tc>
          <w:tcPr>
            <w:tcW w:w="1053" w:type="dxa"/>
            <w:noWrap/>
            <w:vAlign w:val="center"/>
            <w:hideMark/>
          </w:tcPr>
          <w:p w14:paraId="61C137FE" w14:textId="77777777" w:rsidR="00066FBD" w:rsidRPr="00066FBD" w:rsidRDefault="00066FBD" w:rsidP="00066FBD">
            <w:r w:rsidRPr="00066FBD">
              <w:t>0.031697</w:t>
            </w:r>
          </w:p>
        </w:tc>
        <w:tc>
          <w:tcPr>
            <w:tcW w:w="1053" w:type="dxa"/>
            <w:noWrap/>
            <w:vAlign w:val="center"/>
            <w:hideMark/>
          </w:tcPr>
          <w:p w14:paraId="4C8E08EE" w14:textId="77777777" w:rsidR="00066FBD" w:rsidRPr="00066FBD" w:rsidRDefault="00066FBD" w:rsidP="00066FBD">
            <w:r w:rsidRPr="00066FBD">
              <w:t>0.120807</w:t>
            </w:r>
          </w:p>
        </w:tc>
        <w:tc>
          <w:tcPr>
            <w:tcW w:w="1053" w:type="dxa"/>
            <w:noWrap/>
            <w:vAlign w:val="center"/>
            <w:hideMark/>
          </w:tcPr>
          <w:p w14:paraId="7FF95D63" w14:textId="77777777" w:rsidR="00066FBD" w:rsidRPr="00066FBD" w:rsidRDefault="00066FBD" w:rsidP="00066FBD">
            <w:r w:rsidRPr="00066FBD">
              <w:t>0.001386</w:t>
            </w:r>
          </w:p>
        </w:tc>
      </w:tr>
      <w:tr w:rsidR="00066FBD" w:rsidRPr="00066FBD" w14:paraId="205CF3AC" w14:textId="77777777" w:rsidTr="00BC0440">
        <w:trPr>
          <w:trHeight w:val="300"/>
        </w:trPr>
        <w:tc>
          <w:tcPr>
            <w:tcW w:w="2503" w:type="dxa"/>
            <w:noWrap/>
            <w:vAlign w:val="center"/>
            <w:hideMark/>
          </w:tcPr>
          <w:p w14:paraId="0B561E2B" w14:textId="77777777" w:rsidR="00066FBD" w:rsidRPr="00066FBD" w:rsidRDefault="00066FBD" w:rsidP="00066FBD">
            <w:r w:rsidRPr="00066FBD">
              <w:t>YAP_pS127</w:t>
            </w:r>
          </w:p>
        </w:tc>
        <w:tc>
          <w:tcPr>
            <w:tcW w:w="1574" w:type="dxa"/>
            <w:noWrap/>
            <w:vAlign w:val="center"/>
            <w:hideMark/>
          </w:tcPr>
          <w:p w14:paraId="01D008A1" w14:textId="77777777" w:rsidR="00066FBD" w:rsidRPr="00066FBD" w:rsidRDefault="00066FBD" w:rsidP="00066FBD">
            <w:r w:rsidRPr="00066FBD">
              <w:t>0.075271906</w:t>
            </w:r>
          </w:p>
        </w:tc>
        <w:tc>
          <w:tcPr>
            <w:tcW w:w="1439" w:type="dxa"/>
            <w:noWrap/>
            <w:vAlign w:val="center"/>
            <w:hideMark/>
          </w:tcPr>
          <w:p w14:paraId="24E7B406" w14:textId="77777777" w:rsidR="00066FBD" w:rsidRPr="00066FBD" w:rsidRDefault="00066FBD" w:rsidP="00066FBD">
            <w:r w:rsidRPr="00066FBD">
              <w:t>0.0004</w:t>
            </w:r>
          </w:p>
        </w:tc>
        <w:tc>
          <w:tcPr>
            <w:tcW w:w="1053" w:type="dxa"/>
            <w:noWrap/>
            <w:vAlign w:val="center"/>
            <w:hideMark/>
          </w:tcPr>
          <w:p w14:paraId="67F2121C" w14:textId="77777777" w:rsidR="00066FBD" w:rsidRPr="00066FBD" w:rsidRDefault="00066FBD" w:rsidP="00066FBD">
            <w:r w:rsidRPr="00066FBD">
              <w:t>0.033614</w:t>
            </w:r>
          </w:p>
        </w:tc>
        <w:tc>
          <w:tcPr>
            <w:tcW w:w="1053" w:type="dxa"/>
            <w:noWrap/>
            <w:vAlign w:val="center"/>
            <w:hideMark/>
          </w:tcPr>
          <w:p w14:paraId="4CADBB66" w14:textId="77777777" w:rsidR="00066FBD" w:rsidRPr="00066FBD" w:rsidRDefault="00066FBD" w:rsidP="00066FBD">
            <w:r w:rsidRPr="00066FBD">
              <w:t>0.11693</w:t>
            </w:r>
          </w:p>
        </w:tc>
        <w:tc>
          <w:tcPr>
            <w:tcW w:w="1053" w:type="dxa"/>
            <w:noWrap/>
            <w:vAlign w:val="center"/>
            <w:hideMark/>
          </w:tcPr>
          <w:p w14:paraId="3FFB223A" w14:textId="77777777" w:rsidR="00066FBD" w:rsidRPr="00066FBD" w:rsidRDefault="00066FBD" w:rsidP="00066FBD">
            <w:r w:rsidRPr="00066FBD">
              <w:t>0.000733</w:t>
            </w:r>
          </w:p>
        </w:tc>
      </w:tr>
      <w:tr w:rsidR="00066FBD" w:rsidRPr="00066FBD" w14:paraId="34C5CD3E" w14:textId="77777777" w:rsidTr="00BC0440">
        <w:trPr>
          <w:trHeight w:val="300"/>
        </w:trPr>
        <w:tc>
          <w:tcPr>
            <w:tcW w:w="2503" w:type="dxa"/>
            <w:noWrap/>
            <w:vAlign w:val="center"/>
            <w:hideMark/>
          </w:tcPr>
          <w:p w14:paraId="28FCD6D7" w14:textId="77777777" w:rsidR="00066FBD" w:rsidRPr="00066FBD" w:rsidRDefault="00066FBD" w:rsidP="00066FBD">
            <w:r w:rsidRPr="00066FBD">
              <w:t>BAX</w:t>
            </w:r>
          </w:p>
        </w:tc>
        <w:tc>
          <w:tcPr>
            <w:tcW w:w="1574" w:type="dxa"/>
            <w:noWrap/>
            <w:vAlign w:val="center"/>
            <w:hideMark/>
          </w:tcPr>
          <w:p w14:paraId="06CAC948" w14:textId="77777777" w:rsidR="00066FBD" w:rsidRPr="00066FBD" w:rsidRDefault="00066FBD" w:rsidP="00066FBD">
            <w:r w:rsidRPr="00066FBD">
              <w:t>0.07504428</w:t>
            </w:r>
          </w:p>
        </w:tc>
        <w:tc>
          <w:tcPr>
            <w:tcW w:w="1439" w:type="dxa"/>
            <w:noWrap/>
            <w:vAlign w:val="center"/>
            <w:hideMark/>
          </w:tcPr>
          <w:p w14:paraId="2C987419" w14:textId="77777777" w:rsidR="00066FBD" w:rsidRPr="00066FBD" w:rsidRDefault="00066FBD" w:rsidP="00066FBD">
            <w:r w:rsidRPr="00066FBD">
              <w:t>0.000895</w:t>
            </w:r>
          </w:p>
        </w:tc>
        <w:tc>
          <w:tcPr>
            <w:tcW w:w="1053" w:type="dxa"/>
            <w:noWrap/>
            <w:vAlign w:val="center"/>
            <w:hideMark/>
          </w:tcPr>
          <w:p w14:paraId="6FAAAB9C" w14:textId="77777777" w:rsidR="00066FBD" w:rsidRPr="00066FBD" w:rsidRDefault="00066FBD" w:rsidP="00066FBD">
            <w:r w:rsidRPr="00066FBD">
              <w:t>0.030777</w:t>
            </w:r>
          </w:p>
        </w:tc>
        <w:tc>
          <w:tcPr>
            <w:tcW w:w="1053" w:type="dxa"/>
            <w:noWrap/>
            <w:vAlign w:val="center"/>
            <w:hideMark/>
          </w:tcPr>
          <w:p w14:paraId="01867949" w14:textId="77777777" w:rsidR="00066FBD" w:rsidRPr="00066FBD" w:rsidRDefault="00066FBD" w:rsidP="00066FBD">
            <w:r w:rsidRPr="00066FBD">
              <w:t>0.119312</w:t>
            </w:r>
          </w:p>
        </w:tc>
        <w:tc>
          <w:tcPr>
            <w:tcW w:w="1053" w:type="dxa"/>
            <w:noWrap/>
            <w:vAlign w:val="center"/>
            <w:hideMark/>
          </w:tcPr>
          <w:p w14:paraId="1EE79181" w14:textId="77777777" w:rsidR="00066FBD" w:rsidRPr="00066FBD" w:rsidRDefault="00066FBD" w:rsidP="00066FBD">
            <w:r w:rsidRPr="00066FBD">
              <w:t>0.00154</w:t>
            </w:r>
          </w:p>
        </w:tc>
      </w:tr>
      <w:tr w:rsidR="00066FBD" w:rsidRPr="00066FBD" w14:paraId="211908A9" w14:textId="77777777" w:rsidTr="00BC0440">
        <w:trPr>
          <w:trHeight w:val="300"/>
        </w:trPr>
        <w:tc>
          <w:tcPr>
            <w:tcW w:w="2503" w:type="dxa"/>
            <w:noWrap/>
            <w:vAlign w:val="center"/>
            <w:hideMark/>
          </w:tcPr>
          <w:p w14:paraId="235F9E87" w14:textId="77777777" w:rsidR="00066FBD" w:rsidRPr="00066FBD" w:rsidRDefault="00066FBD" w:rsidP="00066FBD">
            <w:r w:rsidRPr="00066FBD">
              <w:t>EGFR_pY1173</w:t>
            </w:r>
          </w:p>
        </w:tc>
        <w:tc>
          <w:tcPr>
            <w:tcW w:w="1574" w:type="dxa"/>
            <w:noWrap/>
            <w:vAlign w:val="center"/>
            <w:hideMark/>
          </w:tcPr>
          <w:p w14:paraId="26515874" w14:textId="77777777" w:rsidR="00066FBD" w:rsidRPr="00066FBD" w:rsidRDefault="00066FBD" w:rsidP="00066FBD">
            <w:r w:rsidRPr="00066FBD">
              <w:t>0.07001179</w:t>
            </w:r>
          </w:p>
        </w:tc>
        <w:tc>
          <w:tcPr>
            <w:tcW w:w="1439" w:type="dxa"/>
            <w:noWrap/>
            <w:vAlign w:val="center"/>
            <w:hideMark/>
          </w:tcPr>
          <w:p w14:paraId="19BB2D34" w14:textId="77777777" w:rsidR="00066FBD" w:rsidRPr="00066FBD" w:rsidRDefault="00066FBD" w:rsidP="00066FBD">
            <w:r w:rsidRPr="00066FBD">
              <w:t>0.001116</w:t>
            </w:r>
          </w:p>
        </w:tc>
        <w:tc>
          <w:tcPr>
            <w:tcW w:w="1053" w:type="dxa"/>
            <w:noWrap/>
            <w:vAlign w:val="center"/>
            <w:hideMark/>
          </w:tcPr>
          <w:p w14:paraId="3CC1D18F" w14:textId="77777777" w:rsidR="00066FBD" w:rsidRPr="00066FBD" w:rsidRDefault="00066FBD" w:rsidP="00066FBD">
            <w:r w:rsidRPr="00066FBD">
              <w:t>0.027924</w:t>
            </w:r>
          </w:p>
        </w:tc>
        <w:tc>
          <w:tcPr>
            <w:tcW w:w="1053" w:type="dxa"/>
            <w:noWrap/>
            <w:vAlign w:val="center"/>
            <w:hideMark/>
          </w:tcPr>
          <w:p w14:paraId="72913CD7" w14:textId="77777777" w:rsidR="00066FBD" w:rsidRPr="00066FBD" w:rsidRDefault="00066FBD" w:rsidP="00066FBD">
            <w:r w:rsidRPr="00066FBD">
              <w:t>0.1121</w:t>
            </w:r>
          </w:p>
        </w:tc>
        <w:tc>
          <w:tcPr>
            <w:tcW w:w="1053" w:type="dxa"/>
            <w:noWrap/>
            <w:vAlign w:val="center"/>
            <w:hideMark/>
          </w:tcPr>
          <w:p w14:paraId="48D7FD30" w14:textId="77777777" w:rsidR="00066FBD" w:rsidRPr="00066FBD" w:rsidRDefault="00066FBD" w:rsidP="00066FBD">
            <w:r w:rsidRPr="00066FBD">
              <w:t>0.001888</w:t>
            </w:r>
          </w:p>
        </w:tc>
      </w:tr>
      <w:tr w:rsidR="00066FBD" w:rsidRPr="00066FBD" w14:paraId="0785DB51" w14:textId="77777777" w:rsidTr="00BC0440">
        <w:trPr>
          <w:trHeight w:val="300"/>
        </w:trPr>
        <w:tc>
          <w:tcPr>
            <w:tcW w:w="2503" w:type="dxa"/>
            <w:noWrap/>
            <w:vAlign w:val="center"/>
            <w:hideMark/>
          </w:tcPr>
          <w:p w14:paraId="586DF649" w14:textId="77777777" w:rsidR="00066FBD" w:rsidRPr="00066FBD" w:rsidRDefault="00066FBD" w:rsidP="00066FBD">
            <w:r w:rsidRPr="00066FBD">
              <w:t>S6_pS240S244</w:t>
            </w:r>
          </w:p>
        </w:tc>
        <w:tc>
          <w:tcPr>
            <w:tcW w:w="1574" w:type="dxa"/>
            <w:noWrap/>
            <w:vAlign w:val="center"/>
            <w:hideMark/>
          </w:tcPr>
          <w:p w14:paraId="0D8E45E2" w14:textId="77777777" w:rsidR="00066FBD" w:rsidRPr="00066FBD" w:rsidRDefault="00066FBD" w:rsidP="00066FBD">
            <w:r w:rsidRPr="00066FBD">
              <w:t>0.069303136</w:t>
            </w:r>
          </w:p>
        </w:tc>
        <w:tc>
          <w:tcPr>
            <w:tcW w:w="1439" w:type="dxa"/>
            <w:noWrap/>
            <w:vAlign w:val="center"/>
            <w:hideMark/>
          </w:tcPr>
          <w:p w14:paraId="261BB024" w14:textId="77777777" w:rsidR="00066FBD" w:rsidRPr="00066FBD" w:rsidRDefault="00066FBD" w:rsidP="00066FBD">
            <w:r w:rsidRPr="00066FBD">
              <w:t>0.002637</w:t>
            </w:r>
          </w:p>
        </w:tc>
        <w:tc>
          <w:tcPr>
            <w:tcW w:w="1053" w:type="dxa"/>
            <w:noWrap/>
            <w:vAlign w:val="center"/>
            <w:hideMark/>
          </w:tcPr>
          <w:p w14:paraId="0F412208" w14:textId="77777777" w:rsidR="00066FBD" w:rsidRPr="00066FBD" w:rsidRDefault="00066FBD" w:rsidP="00066FBD">
            <w:r w:rsidRPr="00066FBD">
              <w:t>0.024142</w:t>
            </w:r>
          </w:p>
        </w:tc>
        <w:tc>
          <w:tcPr>
            <w:tcW w:w="1053" w:type="dxa"/>
            <w:noWrap/>
            <w:vAlign w:val="center"/>
            <w:hideMark/>
          </w:tcPr>
          <w:p w14:paraId="50C35549" w14:textId="77777777" w:rsidR="00066FBD" w:rsidRPr="00066FBD" w:rsidRDefault="00066FBD" w:rsidP="00066FBD">
            <w:r w:rsidRPr="00066FBD">
              <w:t>0.114464</w:t>
            </w:r>
          </w:p>
        </w:tc>
        <w:tc>
          <w:tcPr>
            <w:tcW w:w="1053" w:type="dxa"/>
            <w:noWrap/>
            <w:vAlign w:val="center"/>
            <w:hideMark/>
          </w:tcPr>
          <w:p w14:paraId="70ABBD30" w14:textId="77777777" w:rsidR="00066FBD" w:rsidRPr="00066FBD" w:rsidRDefault="00066FBD" w:rsidP="00066FBD">
            <w:r w:rsidRPr="00066FBD">
              <w:t>0.00428</w:t>
            </w:r>
          </w:p>
        </w:tc>
      </w:tr>
      <w:tr w:rsidR="00066FBD" w:rsidRPr="00066FBD" w14:paraId="7FF0CD50" w14:textId="77777777" w:rsidTr="00BC0440">
        <w:trPr>
          <w:trHeight w:val="300"/>
        </w:trPr>
        <w:tc>
          <w:tcPr>
            <w:tcW w:w="2503" w:type="dxa"/>
            <w:noWrap/>
            <w:vAlign w:val="center"/>
            <w:hideMark/>
          </w:tcPr>
          <w:p w14:paraId="353B7616" w14:textId="77777777" w:rsidR="00066FBD" w:rsidRPr="00066FBD" w:rsidRDefault="00066FBD" w:rsidP="00066FBD">
            <w:r w:rsidRPr="00066FBD">
              <w:t>VEGFR2</w:t>
            </w:r>
          </w:p>
        </w:tc>
        <w:tc>
          <w:tcPr>
            <w:tcW w:w="1574" w:type="dxa"/>
            <w:noWrap/>
            <w:vAlign w:val="center"/>
            <w:hideMark/>
          </w:tcPr>
          <w:p w14:paraId="452E04A8" w14:textId="77777777" w:rsidR="00066FBD" w:rsidRPr="00066FBD" w:rsidRDefault="00066FBD" w:rsidP="00066FBD">
            <w:r w:rsidRPr="00066FBD">
              <w:t>0.066325321</w:t>
            </w:r>
          </w:p>
        </w:tc>
        <w:tc>
          <w:tcPr>
            <w:tcW w:w="1439" w:type="dxa"/>
            <w:noWrap/>
            <w:vAlign w:val="center"/>
            <w:hideMark/>
          </w:tcPr>
          <w:p w14:paraId="117572A2" w14:textId="77777777" w:rsidR="00066FBD" w:rsidRPr="00066FBD" w:rsidRDefault="00066FBD" w:rsidP="00066FBD">
            <w:r w:rsidRPr="00066FBD">
              <w:t>0.000168</w:t>
            </w:r>
          </w:p>
        </w:tc>
        <w:tc>
          <w:tcPr>
            <w:tcW w:w="1053" w:type="dxa"/>
            <w:noWrap/>
            <w:vAlign w:val="center"/>
            <w:hideMark/>
          </w:tcPr>
          <w:p w14:paraId="61BB5CE8" w14:textId="77777777" w:rsidR="00066FBD" w:rsidRPr="00066FBD" w:rsidRDefault="00066FBD" w:rsidP="00066FBD">
            <w:r w:rsidRPr="00066FBD">
              <w:t>0.031789</w:t>
            </w:r>
          </w:p>
        </w:tc>
        <w:tc>
          <w:tcPr>
            <w:tcW w:w="1053" w:type="dxa"/>
            <w:noWrap/>
            <w:vAlign w:val="center"/>
            <w:hideMark/>
          </w:tcPr>
          <w:p w14:paraId="6BE828FD" w14:textId="77777777" w:rsidR="00066FBD" w:rsidRPr="00066FBD" w:rsidRDefault="00066FBD" w:rsidP="00066FBD">
            <w:r w:rsidRPr="00066FBD">
              <w:t>0.100861</w:t>
            </w:r>
          </w:p>
        </w:tc>
        <w:tc>
          <w:tcPr>
            <w:tcW w:w="1053" w:type="dxa"/>
            <w:noWrap/>
            <w:vAlign w:val="center"/>
            <w:hideMark/>
          </w:tcPr>
          <w:p w14:paraId="447963A7" w14:textId="77777777" w:rsidR="00066FBD" w:rsidRPr="00066FBD" w:rsidRDefault="00066FBD" w:rsidP="00066FBD">
            <w:r w:rsidRPr="00066FBD">
              <w:t>0.000336</w:t>
            </w:r>
          </w:p>
        </w:tc>
      </w:tr>
      <w:tr w:rsidR="00066FBD" w:rsidRPr="00066FBD" w14:paraId="5CF20B3B" w14:textId="77777777" w:rsidTr="00BC0440">
        <w:trPr>
          <w:trHeight w:val="300"/>
        </w:trPr>
        <w:tc>
          <w:tcPr>
            <w:tcW w:w="2503" w:type="dxa"/>
            <w:noWrap/>
            <w:vAlign w:val="center"/>
            <w:hideMark/>
          </w:tcPr>
          <w:p w14:paraId="5401797C" w14:textId="77777777" w:rsidR="00066FBD" w:rsidRPr="00066FBD" w:rsidRDefault="00066FBD" w:rsidP="00066FBD">
            <w:r w:rsidRPr="00066FBD">
              <w:lastRenderedPageBreak/>
              <w:t>CHK2_pT68</w:t>
            </w:r>
          </w:p>
        </w:tc>
        <w:tc>
          <w:tcPr>
            <w:tcW w:w="1574" w:type="dxa"/>
            <w:noWrap/>
            <w:vAlign w:val="center"/>
            <w:hideMark/>
          </w:tcPr>
          <w:p w14:paraId="579E7AF6" w14:textId="77777777" w:rsidR="00066FBD" w:rsidRPr="00066FBD" w:rsidRDefault="00066FBD" w:rsidP="00066FBD">
            <w:r w:rsidRPr="00066FBD">
              <w:t>0.06604895</w:t>
            </w:r>
          </w:p>
        </w:tc>
        <w:tc>
          <w:tcPr>
            <w:tcW w:w="1439" w:type="dxa"/>
            <w:noWrap/>
            <w:vAlign w:val="center"/>
            <w:hideMark/>
          </w:tcPr>
          <w:p w14:paraId="75E0254D" w14:textId="77777777" w:rsidR="00066FBD" w:rsidRPr="00066FBD" w:rsidRDefault="00066FBD" w:rsidP="00066FBD">
            <w:r w:rsidRPr="00066FBD">
              <w:t>0.003213</w:t>
            </w:r>
          </w:p>
        </w:tc>
        <w:tc>
          <w:tcPr>
            <w:tcW w:w="1053" w:type="dxa"/>
            <w:noWrap/>
            <w:vAlign w:val="center"/>
            <w:hideMark/>
          </w:tcPr>
          <w:p w14:paraId="3303F76E" w14:textId="77777777" w:rsidR="00066FBD" w:rsidRPr="00066FBD" w:rsidRDefault="00066FBD" w:rsidP="00066FBD">
            <w:r w:rsidRPr="00066FBD">
              <w:t>0.022123</w:t>
            </w:r>
          </w:p>
        </w:tc>
        <w:tc>
          <w:tcPr>
            <w:tcW w:w="1053" w:type="dxa"/>
            <w:noWrap/>
            <w:vAlign w:val="center"/>
            <w:hideMark/>
          </w:tcPr>
          <w:p w14:paraId="3A380590" w14:textId="77777777" w:rsidR="00066FBD" w:rsidRPr="00066FBD" w:rsidRDefault="00066FBD" w:rsidP="00066FBD">
            <w:r w:rsidRPr="00066FBD">
              <w:t>0.109975</w:t>
            </w:r>
          </w:p>
        </w:tc>
        <w:tc>
          <w:tcPr>
            <w:tcW w:w="1053" w:type="dxa"/>
            <w:noWrap/>
            <w:vAlign w:val="center"/>
            <w:hideMark/>
          </w:tcPr>
          <w:p w14:paraId="123A2D8C" w14:textId="77777777" w:rsidR="00066FBD" w:rsidRPr="00066FBD" w:rsidRDefault="00066FBD" w:rsidP="00066FBD">
            <w:r w:rsidRPr="00066FBD">
              <w:t>0.00509</w:t>
            </w:r>
          </w:p>
        </w:tc>
      </w:tr>
      <w:tr w:rsidR="00066FBD" w:rsidRPr="00066FBD" w14:paraId="4883DB5A" w14:textId="77777777" w:rsidTr="00BC0440">
        <w:trPr>
          <w:trHeight w:val="300"/>
        </w:trPr>
        <w:tc>
          <w:tcPr>
            <w:tcW w:w="2503" w:type="dxa"/>
            <w:noWrap/>
            <w:vAlign w:val="center"/>
            <w:hideMark/>
          </w:tcPr>
          <w:p w14:paraId="4CA5B930" w14:textId="77777777" w:rsidR="00066FBD" w:rsidRPr="00066FBD" w:rsidRDefault="00066FBD" w:rsidP="00066FBD">
            <w:r w:rsidRPr="00066FBD">
              <w:t>MEK1</w:t>
            </w:r>
          </w:p>
        </w:tc>
        <w:tc>
          <w:tcPr>
            <w:tcW w:w="1574" w:type="dxa"/>
            <w:noWrap/>
            <w:vAlign w:val="center"/>
            <w:hideMark/>
          </w:tcPr>
          <w:p w14:paraId="0CBE4FB7" w14:textId="77777777" w:rsidR="00066FBD" w:rsidRPr="00066FBD" w:rsidRDefault="00066FBD" w:rsidP="00066FBD">
            <w:r w:rsidRPr="00066FBD">
              <w:t>0.060318271</w:t>
            </w:r>
          </w:p>
        </w:tc>
        <w:tc>
          <w:tcPr>
            <w:tcW w:w="1439" w:type="dxa"/>
            <w:noWrap/>
            <w:vAlign w:val="center"/>
            <w:hideMark/>
          </w:tcPr>
          <w:p w14:paraId="7C04DAD2" w14:textId="77777777" w:rsidR="00066FBD" w:rsidRPr="00066FBD" w:rsidRDefault="00066FBD" w:rsidP="00066FBD">
            <w:r w:rsidRPr="00066FBD">
              <w:t>0.001278</w:t>
            </w:r>
          </w:p>
        </w:tc>
        <w:tc>
          <w:tcPr>
            <w:tcW w:w="1053" w:type="dxa"/>
            <w:noWrap/>
            <w:vAlign w:val="center"/>
            <w:hideMark/>
          </w:tcPr>
          <w:p w14:paraId="614BA518" w14:textId="77777777" w:rsidR="00066FBD" w:rsidRPr="00066FBD" w:rsidRDefault="00066FBD" w:rsidP="00066FBD">
            <w:r w:rsidRPr="00066FBD">
              <w:t>0.023621</w:t>
            </w:r>
          </w:p>
        </w:tc>
        <w:tc>
          <w:tcPr>
            <w:tcW w:w="1053" w:type="dxa"/>
            <w:noWrap/>
            <w:vAlign w:val="center"/>
            <w:hideMark/>
          </w:tcPr>
          <w:p w14:paraId="2E097ED5" w14:textId="77777777" w:rsidR="00066FBD" w:rsidRPr="00066FBD" w:rsidRDefault="00066FBD" w:rsidP="00066FBD">
            <w:r w:rsidRPr="00066FBD">
              <w:t>0.097015</w:t>
            </w:r>
          </w:p>
        </w:tc>
        <w:tc>
          <w:tcPr>
            <w:tcW w:w="1053" w:type="dxa"/>
            <w:noWrap/>
            <w:vAlign w:val="center"/>
            <w:hideMark/>
          </w:tcPr>
          <w:p w14:paraId="3D53878C" w14:textId="77777777" w:rsidR="00066FBD" w:rsidRPr="00066FBD" w:rsidRDefault="00066FBD" w:rsidP="00066FBD">
            <w:r w:rsidRPr="00066FBD">
              <w:t>0.002145</w:t>
            </w:r>
          </w:p>
        </w:tc>
      </w:tr>
      <w:tr w:rsidR="00066FBD" w:rsidRPr="00066FBD" w14:paraId="01BC96A1" w14:textId="77777777" w:rsidTr="00BC0440">
        <w:trPr>
          <w:trHeight w:val="300"/>
        </w:trPr>
        <w:tc>
          <w:tcPr>
            <w:tcW w:w="2503" w:type="dxa"/>
            <w:noWrap/>
            <w:vAlign w:val="center"/>
            <w:hideMark/>
          </w:tcPr>
          <w:p w14:paraId="0582EF34" w14:textId="77777777" w:rsidR="00066FBD" w:rsidRPr="00066FBD" w:rsidRDefault="00066FBD" w:rsidP="00066FBD">
            <w:r w:rsidRPr="00066FBD">
              <w:t>BAK</w:t>
            </w:r>
          </w:p>
        </w:tc>
        <w:tc>
          <w:tcPr>
            <w:tcW w:w="1574" w:type="dxa"/>
            <w:noWrap/>
            <w:vAlign w:val="center"/>
            <w:hideMark/>
          </w:tcPr>
          <w:p w14:paraId="0B1F59C3" w14:textId="77777777" w:rsidR="00066FBD" w:rsidRPr="00066FBD" w:rsidRDefault="00066FBD" w:rsidP="00066FBD">
            <w:r w:rsidRPr="00066FBD">
              <w:t>-0.058588711</w:t>
            </w:r>
          </w:p>
        </w:tc>
        <w:tc>
          <w:tcPr>
            <w:tcW w:w="1439" w:type="dxa"/>
            <w:noWrap/>
            <w:vAlign w:val="center"/>
            <w:hideMark/>
          </w:tcPr>
          <w:p w14:paraId="4CC34656" w14:textId="77777777" w:rsidR="00066FBD" w:rsidRPr="00066FBD" w:rsidRDefault="00066FBD" w:rsidP="00066FBD">
            <w:r w:rsidRPr="00066FBD">
              <w:t>0.000137</w:t>
            </w:r>
          </w:p>
        </w:tc>
        <w:tc>
          <w:tcPr>
            <w:tcW w:w="1053" w:type="dxa"/>
            <w:noWrap/>
            <w:vAlign w:val="center"/>
            <w:hideMark/>
          </w:tcPr>
          <w:p w14:paraId="7A6E296E" w14:textId="77777777" w:rsidR="00066FBD" w:rsidRPr="00066FBD" w:rsidRDefault="00066FBD" w:rsidP="00066FBD">
            <w:r w:rsidRPr="00066FBD">
              <w:t>-0.08869</w:t>
            </w:r>
          </w:p>
        </w:tc>
        <w:tc>
          <w:tcPr>
            <w:tcW w:w="1053" w:type="dxa"/>
            <w:noWrap/>
            <w:vAlign w:val="center"/>
            <w:hideMark/>
          </w:tcPr>
          <w:p w14:paraId="6F385925" w14:textId="77777777" w:rsidR="00066FBD" w:rsidRPr="00066FBD" w:rsidRDefault="00066FBD" w:rsidP="00066FBD">
            <w:r w:rsidRPr="00066FBD">
              <w:t>-0.02848</w:t>
            </w:r>
          </w:p>
        </w:tc>
        <w:tc>
          <w:tcPr>
            <w:tcW w:w="1053" w:type="dxa"/>
            <w:noWrap/>
            <w:vAlign w:val="center"/>
            <w:hideMark/>
          </w:tcPr>
          <w:p w14:paraId="5FC0C7C4" w14:textId="77777777" w:rsidR="00066FBD" w:rsidRPr="00066FBD" w:rsidRDefault="00066FBD" w:rsidP="00066FBD">
            <w:r w:rsidRPr="00066FBD">
              <w:t>0.000277</w:t>
            </w:r>
          </w:p>
        </w:tc>
      </w:tr>
      <w:tr w:rsidR="00066FBD" w:rsidRPr="00066FBD" w14:paraId="210482B9" w14:textId="77777777" w:rsidTr="00BC0440">
        <w:trPr>
          <w:trHeight w:val="300"/>
        </w:trPr>
        <w:tc>
          <w:tcPr>
            <w:tcW w:w="2503" w:type="dxa"/>
            <w:noWrap/>
            <w:vAlign w:val="center"/>
            <w:hideMark/>
          </w:tcPr>
          <w:p w14:paraId="3AEB4B99" w14:textId="77777777" w:rsidR="00066FBD" w:rsidRPr="00066FBD" w:rsidRDefault="00066FBD" w:rsidP="00066FBD">
            <w:r w:rsidRPr="00066FBD">
              <w:t>RAB25</w:t>
            </w:r>
          </w:p>
        </w:tc>
        <w:tc>
          <w:tcPr>
            <w:tcW w:w="1574" w:type="dxa"/>
            <w:noWrap/>
            <w:vAlign w:val="center"/>
            <w:hideMark/>
          </w:tcPr>
          <w:p w14:paraId="6FBFED65" w14:textId="77777777" w:rsidR="00066FBD" w:rsidRPr="00066FBD" w:rsidRDefault="00066FBD" w:rsidP="00066FBD">
            <w:r w:rsidRPr="00066FBD">
              <w:t>-0.059166177</w:t>
            </w:r>
          </w:p>
        </w:tc>
        <w:tc>
          <w:tcPr>
            <w:tcW w:w="1439" w:type="dxa"/>
            <w:noWrap/>
            <w:vAlign w:val="center"/>
            <w:hideMark/>
          </w:tcPr>
          <w:p w14:paraId="3103311B" w14:textId="77777777" w:rsidR="00066FBD" w:rsidRPr="00066FBD" w:rsidRDefault="00066FBD" w:rsidP="00066FBD">
            <w:r w:rsidRPr="00066FBD">
              <w:t>0.001328</w:t>
            </w:r>
          </w:p>
        </w:tc>
        <w:tc>
          <w:tcPr>
            <w:tcW w:w="1053" w:type="dxa"/>
            <w:noWrap/>
            <w:vAlign w:val="center"/>
            <w:hideMark/>
          </w:tcPr>
          <w:p w14:paraId="627FA48F" w14:textId="77777777" w:rsidR="00066FBD" w:rsidRPr="00066FBD" w:rsidRDefault="00066FBD" w:rsidP="00066FBD">
            <w:r w:rsidRPr="00066FBD">
              <w:t>-0.09528</w:t>
            </w:r>
          </w:p>
        </w:tc>
        <w:tc>
          <w:tcPr>
            <w:tcW w:w="1053" w:type="dxa"/>
            <w:noWrap/>
            <w:vAlign w:val="center"/>
            <w:hideMark/>
          </w:tcPr>
          <w:p w14:paraId="55D8F44A" w14:textId="77777777" w:rsidR="00066FBD" w:rsidRPr="00066FBD" w:rsidRDefault="00066FBD" w:rsidP="00066FBD">
            <w:r w:rsidRPr="00066FBD">
              <w:t>-0.02305</w:t>
            </w:r>
          </w:p>
        </w:tc>
        <w:tc>
          <w:tcPr>
            <w:tcW w:w="1053" w:type="dxa"/>
            <w:noWrap/>
            <w:vAlign w:val="center"/>
            <w:hideMark/>
          </w:tcPr>
          <w:p w14:paraId="7F209BC3" w14:textId="77777777" w:rsidR="00066FBD" w:rsidRPr="00066FBD" w:rsidRDefault="00066FBD" w:rsidP="00066FBD">
            <w:r w:rsidRPr="00066FBD">
              <w:t>0.002209</w:t>
            </w:r>
          </w:p>
        </w:tc>
      </w:tr>
      <w:tr w:rsidR="00066FBD" w:rsidRPr="00066FBD" w14:paraId="6C71C5EA" w14:textId="77777777" w:rsidTr="00BC0440">
        <w:trPr>
          <w:trHeight w:val="300"/>
        </w:trPr>
        <w:tc>
          <w:tcPr>
            <w:tcW w:w="2503" w:type="dxa"/>
            <w:noWrap/>
            <w:vAlign w:val="center"/>
            <w:hideMark/>
          </w:tcPr>
          <w:p w14:paraId="4517C8DA" w14:textId="77777777" w:rsidR="00066FBD" w:rsidRPr="00066FBD" w:rsidRDefault="00066FBD" w:rsidP="00066FBD">
            <w:r w:rsidRPr="00066FBD">
              <w:t>CAVEOLIN1</w:t>
            </w:r>
          </w:p>
        </w:tc>
        <w:tc>
          <w:tcPr>
            <w:tcW w:w="1574" w:type="dxa"/>
            <w:noWrap/>
            <w:vAlign w:val="center"/>
            <w:hideMark/>
          </w:tcPr>
          <w:p w14:paraId="3C811E46" w14:textId="77777777" w:rsidR="00066FBD" w:rsidRPr="00066FBD" w:rsidRDefault="00066FBD" w:rsidP="00066FBD">
            <w:r w:rsidRPr="00066FBD">
              <w:t>-0.060414669</w:t>
            </w:r>
          </w:p>
        </w:tc>
        <w:tc>
          <w:tcPr>
            <w:tcW w:w="1439" w:type="dxa"/>
            <w:noWrap/>
            <w:vAlign w:val="center"/>
            <w:hideMark/>
          </w:tcPr>
          <w:p w14:paraId="40733D6B" w14:textId="77777777" w:rsidR="00066FBD" w:rsidRPr="00066FBD" w:rsidRDefault="00066FBD" w:rsidP="00066FBD">
            <w:r w:rsidRPr="00066FBD">
              <w:t>0.002706</w:t>
            </w:r>
          </w:p>
        </w:tc>
        <w:tc>
          <w:tcPr>
            <w:tcW w:w="1053" w:type="dxa"/>
            <w:noWrap/>
            <w:vAlign w:val="center"/>
            <w:hideMark/>
          </w:tcPr>
          <w:p w14:paraId="2008117B" w14:textId="77777777" w:rsidR="00066FBD" w:rsidRPr="00066FBD" w:rsidRDefault="00066FBD" w:rsidP="00066FBD">
            <w:r w:rsidRPr="00066FBD">
              <w:t>-0.09989</w:t>
            </w:r>
          </w:p>
        </w:tc>
        <w:tc>
          <w:tcPr>
            <w:tcW w:w="1053" w:type="dxa"/>
            <w:noWrap/>
            <w:vAlign w:val="center"/>
            <w:hideMark/>
          </w:tcPr>
          <w:p w14:paraId="70936CD4" w14:textId="77777777" w:rsidR="00066FBD" w:rsidRPr="00066FBD" w:rsidRDefault="00066FBD" w:rsidP="00066FBD">
            <w:r w:rsidRPr="00066FBD">
              <w:t>-0.02094</w:t>
            </w:r>
          </w:p>
        </w:tc>
        <w:tc>
          <w:tcPr>
            <w:tcW w:w="1053" w:type="dxa"/>
            <w:noWrap/>
            <w:vAlign w:val="center"/>
            <w:hideMark/>
          </w:tcPr>
          <w:p w14:paraId="62C2F65A" w14:textId="77777777" w:rsidR="00066FBD" w:rsidRPr="00066FBD" w:rsidRDefault="00066FBD" w:rsidP="00066FBD">
            <w:r w:rsidRPr="00066FBD">
              <w:t>0.004356</w:t>
            </w:r>
          </w:p>
        </w:tc>
      </w:tr>
      <w:tr w:rsidR="00066FBD" w:rsidRPr="00066FBD" w14:paraId="10C4C962" w14:textId="77777777" w:rsidTr="00BC0440">
        <w:trPr>
          <w:trHeight w:val="300"/>
        </w:trPr>
        <w:tc>
          <w:tcPr>
            <w:tcW w:w="2503" w:type="dxa"/>
            <w:noWrap/>
            <w:vAlign w:val="center"/>
            <w:hideMark/>
          </w:tcPr>
          <w:p w14:paraId="63C29F70" w14:textId="77777777" w:rsidR="00066FBD" w:rsidRPr="00066FBD" w:rsidRDefault="00066FBD" w:rsidP="00066FBD">
            <w:r w:rsidRPr="00066FBD">
              <w:t>GSK3ALPHABETA</w:t>
            </w:r>
          </w:p>
        </w:tc>
        <w:tc>
          <w:tcPr>
            <w:tcW w:w="1574" w:type="dxa"/>
            <w:noWrap/>
            <w:vAlign w:val="center"/>
            <w:hideMark/>
          </w:tcPr>
          <w:p w14:paraId="3C6B6839" w14:textId="77777777" w:rsidR="00066FBD" w:rsidRPr="00066FBD" w:rsidRDefault="00066FBD" w:rsidP="00066FBD">
            <w:r w:rsidRPr="00066FBD">
              <w:t>-0.061173712</w:t>
            </w:r>
          </w:p>
        </w:tc>
        <w:tc>
          <w:tcPr>
            <w:tcW w:w="1439" w:type="dxa"/>
            <w:noWrap/>
            <w:vAlign w:val="center"/>
            <w:hideMark/>
          </w:tcPr>
          <w:p w14:paraId="7F8A390E" w14:textId="77777777" w:rsidR="00066FBD" w:rsidRPr="00066FBD" w:rsidRDefault="00066FBD" w:rsidP="00066FBD">
            <w:r w:rsidRPr="00066FBD">
              <w:t>0.004661</w:t>
            </w:r>
          </w:p>
        </w:tc>
        <w:tc>
          <w:tcPr>
            <w:tcW w:w="1053" w:type="dxa"/>
            <w:noWrap/>
            <w:vAlign w:val="center"/>
            <w:hideMark/>
          </w:tcPr>
          <w:p w14:paraId="74BBD2EE" w14:textId="77777777" w:rsidR="00066FBD" w:rsidRPr="00066FBD" w:rsidRDefault="00066FBD" w:rsidP="00066FBD">
            <w:r w:rsidRPr="00066FBD">
              <w:t>-0.10354</w:t>
            </w:r>
          </w:p>
        </w:tc>
        <w:tc>
          <w:tcPr>
            <w:tcW w:w="1053" w:type="dxa"/>
            <w:noWrap/>
            <w:vAlign w:val="center"/>
            <w:hideMark/>
          </w:tcPr>
          <w:p w14:paraId="6497F69C" w14:textId="77777777" w:rsidR="00066FBD" w:rsidRPr="00066FBD" w:rsidRDefault="00066FBD" w:rsidP="00066FBD">
            <w:r w:rsidRPr="00066FBD">
              <w:t>-0.01881</w:t>
            </w:r>
          </w:p>
        </w:tc>
        <w:tc>
          <w:tcPr>
            <w:tcW w:w="1053" w:type="dxa"/>
            <w:noWrap/>
            <w:vAlign w:val="center"/>
            <w:hideMark/>
          </w:tcPr>
          <w:p w14:paraId="34DCAC25" w14:textId="77777777" w:rsidR="00066FBD" w:rsidRPr="00066FBD" w:rsidRDefault="00066FBD" w:rsidP="00066FBD">
            <w:r w:rsidRPr="00066FBD">
              <w:t>0.007324</w:t>
            </w:r>
          </w:p>
        </w:tc>
      </w:tr>
      <w:tr w:rsidR="00066FBD" w:rsidRPr="00066FBD" w14:paraId="10A61FF0" w14:textId="77777777" w:rsidTr="00BC0440">
        <w:trPr>
          <w:trHeight w:val="300"/>
        </w:trPr>
        <w:tc>
          <w:tcPr>
            <w:tcW w:w="2503" w:type="dxa"/>
            <w:noWrap/>
            <w:vAlign w:val="center"/>
            <w:hideMark/>
          </w:tcPr>
          <w:p w14:paraId="686E6215" w14:textId="77777777" w:rsidR="00066FBD" w:rsidRPr="00066FBD" w:rsidRDefault="00066FBD" w:rsidP="00066FBD">
            <w:r w:rsidRPr="00066FBD">
              <w:t>P27_pT157</w:t>
            </w:r>
          </w:p>
        </w:tc>
        <w:tc>
          <w:tcPr>
            <w:tcW w:w="1574" w:type="dxa"/>
            <w:noWrap/>
            <w:vAlign w:val="center"/>
            <w:hideMark/>
          </w:tcPr>
          <w:p w14:paraId="6DB5A348" w14:textId="77777777" w:rsidR="00066FBD" w:rsidRPr="00066FBD" w:rsidRDefault="00066FBD" w:rsidP="00066FBD">
            <w:r w:rsidRPr="00066FBD">
              <w:t>-0.062433589</w:t>
            </w:r>
          </w:p>
        </w:tc>
        <w:tc>
          <w:tcPr>
            <w:tcW w:w="1439" w:type="dxa"/>
            <w:noWrap/>
            <w:vAlign w:val="center"/>
            <w:hideMark/>
          </w:tcPr>
          <w:p w14:paraId="6C45F152" w14:textId="77777777" w:rsidR="00066FBD" w:rsidRPr="00066FBD" w:rsidRDefault="00066FBD" w:rsidP="00066FBD">
            <w:r w:rsidRPr="00066FBD">
              <w:t>0.004799</w:t>
            </w:r>
          </w:p>
        </w:tc>
        <w:tc>
          <w:tcPr>
            <w:tcW w:w="1053" w:type="dxa"/>
            <w:noWrap/>
            <w:vAlign w:val="center"/>
            <w:hideMark/>
          </w:tcPr>
          <w:p w14:paraId="5247D3D8" w14:textId="77777777" w:rsidR="00066FBD" w:rsidRPr="00066FBD" w:rsidRDefault="00066FBD" w:rsidP="00066FBD">
            <w:r w:rsidRPr="00066FBD">
              <w:t>-0.10582</w:t>
            </w:r>
          </w:p>
        </w:tc>
        <w:tc>
          <w:tcPr>
            <w:tcW w:w="1053" w:type="dxa"/>
            <w:noWrap/>
            <w:vAlign w:val="center"/>
            <w:hideMark/>
          </w:tcPr>
          <w:p w14:paraId="2896E574" w14:textId="77777777" w:rsidR="00066FBD" w:rsidRPr="00066FBD" w:rsidRDefault="00066FBD" w:rsidP="00066FBD">
            <w:r w:rsidRPr="00066FBD">
              <w:t>-0.01905</w:t>
            </w:r>
          </w:p>
        </w:tc>
        <w:tc>
          <w:tcPr>
            <w:tcW w:w="1053" w:type="dxa"/>
            <w:noWrap/>
            <w:vAlign w:val="center"/>
            <w:hideMark/>
          </w:tcPr>
          <w:p w14:paraId="3FED60C4" w14:textId="77777777" w:rsidR="00066FBD" w:rsidRPr="00066FBD" w:rsidRDefault="00066FBD" w:rsidP="00066FBD">
            <w:r w:rsidRPr="00066FBD">
              <w:t>0.007482</w:t>
            </w:r>
          </w:p>
        </w:tc>
      </w:tr>
      <w:tr w:rsidR="00066FBD" w:rsidRPr="00066FBD" w14:paraId="3B6CC53C" w14:textId="77777777" w:rsidTr="00BC0440">
        <w:trPr>
          <w:trHeight w:val="300"/>
        </w:trPr>
        <w:tc>
          <w:tcPr>
            <w:tcW w:w="2503" w:type="dxa"/>
            <w:noWrap/>
            <w:vAlign w:val="center"/>
            <w:hideMark/>
          </w:tcPr>
          <w:p w14:paraId="502400C5" w14:textId="77777777" w:rsidR="00066FBD" w:rsidRPr="00066FBD" w:rsidRDefault="00066FBD" w:rsidP="00066FBD">
            <w:r w:rsidRPr="00066FBD">
              <w:t>TIGAR</w:t>
            </w:r>
          </w:p>
        </w:tc>
        <w:tc>
          <w:tcPr>
            <w:tcW w:w="1574" w:type="dxa"/>
            <w:noWrap/>
            <w:vAlign w:val="center"/>
            <w:hideMark/>
          </w:tcPr>
          <w:p w14:paraId="103E6374" w14:textId="77777777" w:rsidR="00066FBD" w:rsidRPr="00066FBD" w:rsidRDefault="00066FBD" w:rsidP="00066FBD">
            <w:r w:rsidRPr="00066FBD">
              <w:t>-0.062784371</w:t>
            </w:r>
          </w:p>
        </w:tc>
        <w:tc>
          <w:tcPr>
            <w:tcW w:w="1439" w:type="dxa"/>
            <w:noWrap/>
            <w:vAlign w:val="center"/>
            <w:hideMark/>
          </w:tcPr>
          <w:p w14:paraId="447A2378" w14:textId="77777777" w:rsidR="00066FBD" w:rsidRPr="00066FBD" w:rsidRDefault="00066FBD" w:rsidP="00066FBD">
            <w:r w:rsidRPr="00066FBD">
              <w:t>0.000271</w:t>
            </w:r>
          </w:p>
        </w:tc>
        <w:tc>
          <w:tcPr>
            <w:tcW w:w="1053" w:type="dxa"/>
            <w:noWrap/>
            <w:vAlign w:val="center"/>
            <w:hideMark/>
          </w:tcPr>
          <w:p w14:paraId="1CAF93A1" w14:textId="77777777" w:rsidR="00066FBD" w:rsidRPr="00066FBD" w:rsidRDefault="00066FBD" w:rsidP="00066FBD">
            <w:r w:rsidRPr="00066FBD">
              <w:t>-0.09657</w:t>
            </w:r>
          </w:p>
        </w:tc>
        <w:tc>
          <w:tcPr>
            <w:tcW w:w="1053" w:type="dxa"/>
            <w:noWrap/>
            <w:vAlign w:val="center"/>
            <w:hideMark/>
          </w:tcPr>
          <w:p w14:paraId="16BF4395" w14:textId="77777777" w:rsidR="00066FBD" w:rsidRPr="00066FBD" w:rsidRDefault="00066FBD" w:rsidP="00066FBD">
            <w:r w:rsidRPr="00066FBD">
              <w:t>-0.029</w:t>
            </w:r>
          </w:p>
        </w:tc>
        <w:tc>
          <w:tcPr>
            <w:tcW w:w="1053" w:type="dxa"/>
            <w:noWrap/>
            <w:vAlign w:val="center"/>
            <w:hideMark/>
          </w:tcPr>
          <w:p w14:paraId="42907888" w14:textId="77777777" w:rsidR="00066FBD" w:rsidRPr="00066FBD" w:rsidRDefault="00066FBD" w:rsidP="00066FBD">
            <w:r w:rsidRPr="00066FBD">
              <w:t>0.000516</w:t>
            </w:r>
          </w:p>
        </w:tc>
      </w:tr>
      <w:tr w:rsidR="00066FBD" w:rsidRPr="00066FBD" w14:paraId="311AA21B" w14:textId="77777777" w:rsidTr="00BC0440">
        <w:trPr>
          <w:trHeight w:val="300"/>
        </w:trPr>
        <w:tc>
          <w:tcPr>
            <w:tcW w:w="2503" w:type="dxa"/>
            <w:noWrap/>
            <w:vAlign w:val="center"/>
            <w:hideMark/>
          </w:tcPr>
          <w:p w14:paraId="56D761BE" w14:textId="77777777" w:rsidR="00066FBD" w:rsidRPr="00066FBD" w:rsidRDefault="00066FBD" w:rsidP="00066FBD">
            <w:r w:rsidRPr="00066FBD">
              <w:t>CLAUDIN7</w:t>
            </w:r>
          </w:p>
        </w:tc>
        <w:tc>
          <w:tcPr>
            <w:tcW w:w="1574" w:type="dxa"/>
            <w:noWrap/>
            <w:vAlign w:val="center"/>
            <w:hideMark/>
          </w:tcPr>
          <w:p w14:paraId="1FCD92C9" w14:textId="77777777" w:rsidR="00066FBD" w:rsidRPr="00066FBD" w:rsidRDefault="00066FBD" w:rsidP="00066FBD">
            <w:r w:rsidRPr="00066FBD">
              <w:t>-0.062923995</w:t>
            </w:r>
          </w:p>
        </w:tc>
        <w:tc>
          <w:tcPr>
            <w:tcW w:w="1439" w:type="dxa"/>
            <w:noWrap/>
            <w:vAlign w:val="center"/>
            <w:hideMark/>
          </w:tcPr>
          <w:p w14:paraId="2C84FDEA" w14:textId="77777777" w:rsidR="00066FBD" w:rsidRPr="00066FBD" w:rsidRDefault="00066FBD" w:rsidP="00066FBD">
            <w:r w:rsidRPr="00066FBD">
              <w:t>0.000349</w:t>
            </w:r>
          </w:p>
        </w:tc>
        <w:tc>
          <w:tcPr>
            <w:tcW w:w="1053" w:type="dxa"/>
            <w:noWrap/>
            <w:vAlign w:val="center"/>
            <w:hideMark/>
          </w:tcPr>
          <w:p w14:paraId="050DCC22" w14:textId="77777777" w:rsidR="00066FBD" w:rsidRPr="00066FBD" w:rsidRDefault="00066FBD" w:rsidP="00066FBD">
            <w:r w:rsidRPr="00066FBD">
              <w:t>-0.0974</w:t>
            </w:r>
          </w:p>
        </w:tc>
        <w:tc>
          <w:tcPr>
            <w:tcW w:w="1053" w:type="dxa"/>
            <w:noWrap/>
            <w:vAlign w:val="center"/>
            <w:hideMark/>
          </w:tcPr>
          <w:p w14:paraId="7D5CEAD2" w14:textId="77777777" w:rsidR="00066FBD" w:rsidRPr="00066FBD" w:rsidRDefault="00066FBD" w:rsidP="00066FBD">
            <w:r w:rsidRPr="00066FBD">
              <w:t>-0.02845</w:t>
            </w:r>
          </w:p>
        </w:tc>
        <w:tc>
          <w:tcPr>
            <w:tcW w:w="1053" w:type="dxa"/>
            <w:noWrap/>
            <w:vAlign w:val="center"/>
            <w:hideMark/>
          </w:tcPr>
          <w:p w14:paraId="70A97C83" w14:textId="77777777" w:rsidR="00066FBD" w:rsidRPr="00066FBD" w:rsidRDefault="00066FBD" w:rsidP="00066FBD">
            <w:r w:rsidRPr="00066FBD">
              <w:t>0.000652</w:t>
            </w:r>
          </w:p>
        </w:tc>
      </w:tr>
      <w:tr w:rsidR="00066FBD" w:rsidRPr="00066FBD" w14:paraId="42C9745C" w14:textId="77777777" w:rsidTr="00BC0440">
        <w:trPr>
          <w:trHeight w:val="300"/>
        </w:trPr>
        <w:tc>
          <w:tcPr>
            <w:tcW w:w="2503" w:type="dxa"/>
            <w:noWrap/>
            <w:vAlign w:val="center"/>
            <w:hideMark/>
          </w:tcPr>
          <w:p w14:paraId="65C9AAAA" w14:textId="77777777" w:rsidR="00066FBD" w:rsidRPr="00066FBD" w:rsidRDefault="00066FBD" w:rsidP="00066FBD">
            <w:r w:rsidRPr="00066FBD">
              <w:t>X1433EPSILON</w:t>
            </w:r>
          </w:p>
        </w:tc>
        <w:tc>
          <w:tcPr>
            <w:tcW w:w="1574" w:type="dxa"/>
            <w:noWrap/>
            <w:vAlign w:val="center"/>
            <w:hideMark/>
          </w:tcPr>
          <w:p w14:paraId="04A53931" w14:textId="77777777" w:rsidR="00066FBD" w:rsidRPr="00066FBD" w:rsidRDefault="00066FBD" w:rsidP="00066FBD">
            <w:r w:rsidRPr="00066FBD">
              <w:t>-0.063814884</w:t>
            </w:r>
          </w:p>
        </w:tc>
        <w:tc>
          <w:tcPr>
            <w:tcW w:w="1439" w:type="dxa"/>
            <w:noWrap/>
            <w:vAlign w:val="center"/>
            <w:hideMark/>
          </w:tcPr>
          <w:p w14:paraId="518FC2D3" w14:textId="77777777" w:rsidR="00066FBD" w:rsidRPr="00066FBD" w:rsidRDefault="00066FBD" w:rsidP="00066FBD">
            <w:r w:rsidRPr="00066FBD">
              <w:t>0.000493</w:t>
            </w:r>
          </w:p>
        </w:tc>
        <w:tc>
          <w:tcPr>
            <w:tcW w:w="1053" w:type="dxa"/>
            <w:noWrap/>
            <w:vAlign w:val="center"/>
            <w:hideMark/>
          </w:tcPr>
          <w:p w14:paraId="1331F112" w14:textId="77777777" w:rsidR="00066FBD" w:rsidRPr="00066FBD" w:rsidRDefault="00066FBD" w:rsidP="00066FBD">
            <w:r w:rsidRPr="00066FBD">
              <w:t>-0.0997</w:t>
            </w:r>
          </w:p>
        </w:tc>
        <w:tc>
          <w:tcPr>
            <w:tcW w:w="1053" w:type="dxa"/>
            <w:noWrap/>
            <w:vAlign w:val="center"/>
            <w:hideMark/>
          </w:tcPr>
          <w:p w14:paraId="7DF9FFE6" w14:textId="77777777" w:rsidR="00066FBD" w:rsidRPr="00066FBD" w:rsidRDefault="00066FBD" w:rsidP="00066FBD">
            <w:r w:rsidRPr="00066FBD">
              <w:t>-0.02793</w:t>
            </w:r>
          </w:p>
        </w:tc>
        <w:tc>
          <w:tcPr>
            <w:tcW w:w="1053" w:type="dxa"/>
            <w:noWrap/>
            <w:vAlign w:val="center"/>
            <w:hideMark/>
          </w:tcPr>
          <w:p w14:paraId="7ADB1BE1" w14:textId="77777777" w:rsidR="00066FBD" w:rsidRPr="00066FBD" w:rsidRDefault="00066FBD" w:rsidP="00066FBD">
            <w:r w:rsidRPr="00066FBD">
              <w:t>0.000887</w:t>
            </w:r>
          </w:p>
        </w:tc>
      </w:tr>
      <w:tr w:rsidR="00066FBD" w:rsidRPr="00066FBD" w14:paraId="5A81D98C" w14:textId="77777777" w:rsidTr="00BC0440">
        <w:trPr>
          <w:trHeight w:val="300"/>
        </w:trPr>
        <w:tc>
          <w:tcPr>
            <w:tcW w:w="2503" w:type="dxa"/>
            <w:noWrap/>
            <w:vAlign w:val="center"/>
            <w:hideMark/>
          </w:tcPr>
          <w:p w14:paraId="4581BD5F" w14:textId="77777777" w:rsidR="00066FBD" w:rsidRPr="00066FBD" w:rsidRDefault="00066FBD" w:rsidP="00066FBD">
            <w:r w:rsidRPr="00066FBD">
              <w:t>SMAD3</w:t>
            </w:r>
          </w:p>
        </w:tc>
        <w:tc>
          <w:tcPr>
            <w:tcW w:w="1574" w:type="dxa"/>
            <w:noWrap/>
            <w:vAlign w:val="center"/>
            <w:hideMark/>
          </w:tcPr>
          <w:p w14:paraId="1D4AB816" w14:textId="77777777" w:rsidR="00066FBD" w:rsidRPr="00066FBD" w:rsidRDefault="00066FBD" w:rsidP="00066FBD">
            <w:r w:rsidRPr="00066FBD">
              <w:t>-0.065372281</w:t>
            </w:r>
          </w:p>
        </w:tc>
        <w:tc>
          <w:tcPr>
            <w:tcW w:w="1439" w:type="dxa"/>
            <w:noWrap/>
            <w:vAlign w:val="center"/>
            <w:hideMark/>
          </w:tcPr>
          <w:p w14:paraId="5684DDE9" w14:textId="77777777" w:rsidR="00066FBD" w:rsidRPr="00066FBD" w:rsidRDefault="00066FBD" w:rsidP="00066FBD">
            <w:r w:rsidRPr="00066FBD">
              <w:t>0.002598</w:t>
            </w:r>
          </w:p>
        </w:tc>
        <w:tc>
          <w:tcPr>
            <w:tcW w:w="1053" w:type="dxa"/>
            <w:noWrap/>
            <w:vAlign w:val="center"/>
            <w:hideMark/>
          </w:tcPr>
          <w:p w14:paraId="42421D25" w14:textId="77777777" w:rsidR="00066FBD" w:rsidRPr="00066FBD" w:rsidRDefault="00066FBD" w:rsidP="00066FBD">
            <w:r w:rsidRPr="00066FBD">
              <w:t>-0.10791</w:t>
            </w:r>
          </w:p>
        </w:tc>
        <w:tc>
          <w:tcPr>
            <w:tcW w:w="1053" w:type="dxa"/>
            <w:noWrap/>
            <w:vAlign w:val="center"/>
            <w:hideMark/>
          </w:tcPr>
          <w:p w14:paraId="7D64E4B0" w14:textId="77777777" w:rsidR="00066FBD" w:rsidRPr="00066FBD" w:rsidRDefault="00066FBD" w:rsidP="00066FBD">
            <w:r w:rsidRPr="00066FBD">
              <w:t>-0.02284</w:t>
            </w:r>
          </w:p>
        </w:tc>
        <w:tc>
          <w:tcPr>
            <w:tcW w:w="1053" w:type="dxa"/>
            <w:noWrap/>
            <w:vAlign w:val="center"/>
            <w:hideMark/>
          </w:tcPr>
          <w:p w14:paraId="22A62262" w14:textId="77777777" w:rsidR="00066FBD" w:rsidRPr="00066FBD" w:rsidRDefault="00066FBD" w:rsidP="00066FBD">
            <w:r w:rsidRPr="00066FBD">
              <w:t>0.004251</w:t>
            </w:r>
          </w:p>
        </w:tc>
      </w:tr>
      <w:tr w:rsidR="00066FBD" w:rsidRPr="00066FBD" w14:paraId="79328AE6" w14:textId="77777777" w:rsidTr="00BC0440">
        <w:trPr>
          <w:trHeight w:val="300"/>
        </w:trPr>
        <w:tc>
          <w:tcPr>
            <w:tcW w:w="2503" w:type="dxa"/>
            <w:noWrap/>
            <w:vAlign w:val="center"/>
            <w:hideMark/>
          </w:tcPr>
          <w:p w14:paraId="4283C8CB" w14:textId="77777777" w:rsidR="00066FBD" w:rsidRPr="00066FBD" w:rsidRDefault="00066FBD" w:rsidP="00066FBD">
            <w:r w:rsidRPr="00066FBD">
              <w:t>CHK2</w:t>
            </w:r>
          </w:p>
        </w:tc>
        <w:tc>
          <w:tcPr>
            <w:tcW w:w="1574" w:type="dxa"/>
            <w:noWrap/>
            <w:vAlign w:val="center"/>
            <w:hideMark/>
          </w:tcPr>
          <w:p w14:paraId="54BAF407" w14:textId="77777777" w:rsidR="00066FBD" w:rsidRPr="00066FBD" w:rsidRDefault="00066FBD" w:rsidP="00066FBD">
            <w:r w:rsidRPr="00066FBD">
              <w:t>-0.065388522</w:t>
            </w:r>
          </w:p>
        </w:tc>
        <w:tc>
          <w:tcPr>
            <w:tcW w:w="1439" w:type="dxa"/>
            <w:noWrap/>
            <w:vAlign w:val="center"/>
            <w:hideMark/>
          </w:tcPr>
          <w:p w14:paraId="23309A0B" w14:textId="77777777" w:rsidR="00066FBD" w:rsidRPr="00066FBD" w:rsidRDefault="00066FBD" w:rsidP="00066FBD">
            <w:r w:rsidRPr="00066FBD">
              <w:t>0.000647</w:t>
            </w:r>
          </w:p>
        </w:tc>
        <w:tc>
          <w:tcPr>
            <w:tcW w:w="1053" w:type="dxa"/>
            <w:noWrap/>
            <w:vAlign w:val="center"/>
            <w:hideMark/>
          </w:tcPr>
          <w:p w14:paraId="1A92683F" w14:textId="77777777" w:rsidR="00066FBD" w:rsidRPr="00066FBD" w:rsidRDefault="00066FBD" w:rsidP="00066FBD">
            <w:r w:rsidRPr="00066FBD">
              <w:t>-0.10295</w:t>
            </w:r>
          </w:p>
        </w:tc>
        <w:tc>
          <w:tcPr>
            <w:tcW w:w="1053" w:type="dxa"/>
            <w:noWrap/>
            <w:vAlign w:val="center"/>
            <w:hideMark/>
          </w:tcPr>
          <w:p w14:paraId="7DB600F7" w14:textId="77777777" w:rsidR="00066FBD" w:rsidRPr="00066FBD" w:rsidRDefault="00066FBD" w:rsidP="00066FBD">
            <w:r w:rsidRPr="00066FBD">
              <w:t>-0.02783</w:t>
            </w:r>
          </w:p>
        </w:tc>
        <w:tc>
          <w:tcPr>
            <w:tcW w:w="1053" w:type="dxa"/>
            <w:noWrap/>
            <w:vAlign w:val="center"/>
            <w:hideMark/>
          </w:tcPr>
          <w:p w14:paraId="4A4FF9E4" w14:textId="77777777" w:rsidR="00066FBD" w:rsidRPr="00066FBD" w:rsidRDefault="00066FBD" w:rsidP="00066FBD">
            <w:r w:rsidRPr="00066FBD">
              <w:t>0.001144</w:t>
            </w:r>
          </w:p>
        </w:tc>
      </w:tr>
      <w:tr w:rsidR="00066FBD" w:rsidRPr="00066FBD" w14:paraId="0DCDEA28" w14:textId="77777777" w:rsidTr="00BC0440">
        <w:trPr>
          <w:trHeight w:val="300"/>
        </w:trPr>
        <w:tc>
          <w:tcPr>
            <w:tcW w:w="2503" w:type="dxa"/>
            <w:noWrap/>
            <w:vAlign w:val="center"/>
            <w:hideMark/>
          </w:tcPr>
          <w:p w14:paraId="2307890D" w14:textId="77777777" w:rsidR="00066FBD" w:rsidRPr="00066FBD" w:rsidRDefault="00066FBD" w:rsidP="00066FBD">
            <w:r w:rsidRPr="00066FBD">
              <w:t>PI3KP85</w:t>
            </w:r>
          </w:p>
        </w:tc>
        <w:tc>
          <w:tcPr>
            <w:tcW w:w="1574" w:type="dxa"/>
            <w:noWrap/>
            <w:vAlign w:val="center"/>
            <w:hideMark/>
          </w:tcPr>
          <w:p w14:paraId="732175FC" w14:textId="77777777" w:rsidR="00066FBD" w:rsidRPr="00066FBD" w:rsidRDefault="00066FBD" w:rsidP="00066FBD">
            <w:r w:rsidRPr="00066FBD">
              <w:t>-0.068317035</w:t>
            </w:r>
          </w:p>
        </w:tc>
        <w:tc>
          <w:tcPr>
            <w:tcW w:w="1439" w:type="dxa"/>
            <w:noWrap/>
            <w:vAlign w:val="center"/>
            <w:hideMark/>
          </w:tcPr>
          <w:p w14:paraId="65B84293" w14:textId="77777777" w:rsidR="00066FBD" w:rsidRPr="00066FBD" w:rsidRDefault="00066FBD" w:rsidP="00066FBD">
            <w:r w:rsidRPr="00066FBD">
              <w:t>0.002579</w:t>
            </w:r>
          </w:p>
        </w:tc>
        <w:tc>
          <w:tcPr>
            <w:tcW w:w="1053" w:type="dxa"/>
            <w:noWrap/>
            <w:vAlign w:val="center"/>
            <w:hideMark/>
          </w:tcPr>
          <w:p w14:paraId="68DEEF52" w14:textId="77777777" w:rsidR="00066FBD" w:rsidRPr="00066FBD" w:rsidRDefault="00066FBD" w:rsidP="00066FBD">
            <w:r w:rsidRPr="00066FBD">
              <w:t>-0.11274</w:t>
            </w:r>
          </w:p>
        </w:tc>
        <w:tc>
          <w:tcPr>
            <w:tcW w:w="1053" w:type="dxa"/>
            <w:noWrap/>
            <w:vAlign w:val="center"/>
            <w:hideMark/>
          </w:tcPr>
          <w:p w14:paraId="4B900889" w14:textId="77777777" w:rsidR="00066FBD" w:rsidRPr="00066FBD" w:rsidRDefault="00066FBD" w:rsidP="00066FBD">
            <w:r w:rsidRPr="00066FBD">
              <w:t>-0.0239</w:t>
            </w:r>
          </w:p>
        </w:tc>
        <w:tc>
          <w:tcPr>
            <w:tcW w:w="1053" w:type="dxa"/>
            <w:noWrap/>
            <w:vAlign w:val="center"/>
            <w:hideMark/>
          </w:tcPr>
          <w:p w14:paraId="6FA45140" w14:textId="77777777" w:rsidR="00066FBD" w:rsidRPr="00066FBD" w:rsidRDefault="00066FBD" w:rsidP="00066FBD">
            <w:r w:rsidRPr="00066FBD">
              <w:t>0.004251</w:t>
            </w:r>
          </w:p>
        </w:tc>
      </w:tr>
      <w:tr w:rsidR="00066FBD" w:rsidRPr="00066FBD" w14:paraId="72B83EE9" w14:textId="77777777" w:rsidTr="00BC0440">
        <w:trPr>
          <w:trHeight w:val="300"/>
        </w:trPr>
        <w:tc>
          <w:tcPr>
            <w:tcW w:w="2503" w:type="dxa"/>
            <w:noWrap/>
            <w:vAlign w:val="center"/>
            <w:hideMark/>
          </w:tcPr>
          <w:p w14:paraId="2F9CB535" w14:textId="77777777" w:rsidR="00066FBD" w:rsidRPr="00066FBD" w:rsidRDefault="00066FBD" w:rsidP="00066FBD">
            <w:r w:rsidRPr="00066FBD">
              <w:t>IRS1</w:t>
            </w:r>
          </w:p>
        </w:tc>
        <w:tc>
          <w:tcPr>
            <w:tcW w:w="1574" w:type="dxa"/>
            <w:noWrap/>
            <w:vAlign w:val="center"/>
            <w:hideMark/>
          </w:tcPr>
          <w:p w14:paraId="29E08055" w14:textId="77777777" w:rsidR="00066FBD" w:rsidRPr="00066FBD" w:rsidRDefault="00066FBD" w:rsidP="00066FBD">
            <w:r w:rsidRPr="00066FBD">
              <w:t>-0.071832507</w:t>
            </w:r>
          </w:p>
        </w:tc>
        <w:tc>
          <w:tcPr>
            <w:tcW w:w="1439" w:type="dxa"/>
            <w:noWrap/>
            <w:vAlign w:val="center"/>
            <w:hideMark/>
          </w:tcPr>
          <w:p w14:paraId="24A7FAB2" w14:textId="77777777" w:rsidR="00066FBD" w:rsidRPr="00066FBD" w:rsidRDefault="00066FBD" w:rsidP="00066FBD">
            <w:r w:rsidRPr="00066FBD">
              <w:t>0.001021</w:t>
            </w:r>
          </w:p>
        </w:tc>
        <w:tc>
          <w:tcPr>
            <w:tcW w:w="1053" w:type="dxa"/>
            <w:noWrap/>
            <w:vAlign w:val="center"/>
            <w:hideMark/>
          </w:tcPr>
          <w:p w14:paraId="5B4952E2" w14:textId="77777777" w:rsidR="00066FBD" w:rsidRPr="00066FBD" w:rsidRDefault="00066FBD" w:rsidP="00066FBD">
            <w:r w:rsidRPr="00066FBD">
              <w:t>-0.11468</w:t>
            </w:r>
          </w:p>
        </w:tc>
        <w:tc>
          <w:tcPr>
            <w:tcW w:w="1053" w:type="dxa"/>
            <w:noWrap/>
            <w:vAlign w:val="center"/>
            <w:hideMark/>
          </w:tcPr>
          <w:p w14:paraId="26FD883D" w14:textId="77777777" w:rsidR="00066FBD" w:rsidRPr="00066FBD" w:rsidRDefault="00066FBD" w:rsidP="00066FBD">
            <w:r w:rsidRPr="00066FBD">
              <w:t>-0.02898</w:t>
            </w:r>
          </w:p>
        </w:tc>
        <w:tc>
          <w:tcPr>
            <w:tcW w:w="1053" w:type="dxa"/>
            <w:noWrap/>
            <w:vAlign w:val="center"/>
            <w:hideMark/>
          </w:tcPr>
          <w:p w14:paraId="6760415B" w14:textId="77777777" w:rsidR="00066FBD" w:rsidRPr="00066FBD" w:rsidRDefault="00066FBD" w:rsidP="00066FBD">
            <w:r w:rsidRPr="00066FBD">
              <w:t>0.001743</w:t>
            </w:r>
          </w:p>
        </w:tc>
      </w:tr>
      <w:tr w:rsidR="00066FBD" w:rsidRPr="00066FBD" w14:paraId="3AE097C4" w14:textId="77777777" w:rsidTr="00BC0440">
        <w:trPr>
          <w:trHeight w:val="300"/>
        </w:trPr>
        <w:tc>
          <w:tcPr>
            <w:tcW w:w="2503" w:type="dxa"/>
            <w:noWrap/>
            <w:vAlign w:val="center"/>
            <w:hideMark/>
          </w:tcPr>
          <w:p w14:paraId="21525E57" w14:textId="77777777" w:rsidR="00066FBD" w:rsidRPr="00066FBD" w:rsidRDefault="00066FBD" w:rsidP="00066FBD">
            <w:r w:rsidRPr="00066FBD">
              <w:t>AMPKALPHA</w:t>
            </w:r>
          </w:p>
        </w:tc>
        <w:tc>
          <w:tcPr>
            <w:tcW w:w="1574" w:type="dxa"/>
            <w:noWrap/>
            <w:vAlign w:val="center"/>
            <w:hideMark/>
          </w:tcPr>
          <w:p w14:paraId="6FFA0672" w14:textId="77777777" w:rsidR="00066FBD" w:rsidRPr="00066FBD" w:rsidRDefault="00066FBD" w:rsidP="00066FBD">
            <w:r w:rsidRPr="00066FBD">
              <w:t>-0.072027069</w:t>
            </w:r>
          </w:p>
        </w:tc>
        <w:tc>
          <w:tcPr>
            <w:tcW w:w="1439" w:type="dxa"/>
            <w:noWrap/>
            <w:vAlign w:val="center"/>
            <w:hideMark/>
          </w:tcPr>
          <w:p w14:paraId="65D63142" w14:textId="77777777" w:rsidR="00066FBD" w:rsidRPr="00066FBD" w:rsidRDefault="00066FBD" w:rsidP="00066FBD">
            <w:r w:rsidRPr="00066FBD">
              <w:t>9.85E-05</w:t>
            </w:r>
          </w:p>
        </w:tc>
        <w:tc>
          <w:tcPr>
            <w:tcW w:w="1053" w:type="dxa"/>
            <w:noWrap/>
            <w:vAlign w:val="center"/>
            <w:hideMark/>
          </w:tcPr>
          <w:p w14:paraId="652C95E7" w14:textId="77777777" w:rsidR="00066FBD" w:rsidRPr="00066FBD" w:rsidRDefault="00066FBD" w:rsidP="00066FBD">
            <w:r w:rsidRPr="00066FBD">
              <w:t>-0.10826</w:t>
            </w:r>
          </w:p>
        </w:tc>
        <w:tc>
          <w:tcPr>
            <w:tcW w:w="1053" w:type="dxa"/>
            <w:noWrap/>
            <w:vAlign w:val="center"/>
            <w:hideMark/>
          </w:tcPr>
          <w:p w14:paraId="7A7FB274" w14:textId="77777777" w:rsidR="00066FBD" w:rsidRPr="00066FBD" w:rsidRDefault="00066FBD" w:rsidP="00066FBD">
            <w:r w:rsidRPr="00066FBD">
              <w:t>-0.03579</w:t>
            </w:r>
          </w:p>
        </w:tc>
        <w:tc>
          <w:tcPr>
            <w:tcW w:w="1053" w:type="dxa"/>
            <w:noWrap/>
            <w:vAlign w:val="center"/>
            <w:hideMark/>
          </w:tcPr>
          <w:p w14:paraId="0FEE0FCB" w14:textId="77777777" w:rsidR="00066FBD" w:rsidRPr="00066FBD" w:rsidRDefault="00066FBD" w:rsidP="00066FBD">
            <w:r w:rsidRPr="00066FBD">
              <w:t>0.000205</w:t>
            </w:r>
          </w:p>
        </w:tc>
      </w:tr>
      <w:tr w:rsidR="00066FBD" w:rsidRPr="00066FBD" w14:paraId="721C5FCB" w14:textId="77777777" w:rsidTr="00BC0440">
        <w:trPr>
          <w:trHeight w:val="300"/>
        </w:trPr>
        <w:tc>
          <w:tcPr>
            <w:tcW w:w="2503" w:type="dxa"/>
            <w:noWrap/>
            <w:vAlign w:val="center"/>
            <w:hideMark/>
          </w:tcPr>
          <w:p w14:paraId="552B1CCF" w14:textId="77777777" w:rsidR="00066FBD" w:rsidRPr="00066FBD" w:rsidRDefault="00066FBD" w:rsidP="00066FBD">
            <w:r w:rsidRPr="00066FBD">
              <w:t>SMAD4</w:t>
            </w:r>
          </w:p>
        </w:tc>
        <w:tc>
          <w:tcPr>
            <w:tcW w:w="1574" w:type="dxa"/>
            <w:noWrap/>
            <w:vAlign w:val="center"/>
            <w:hideMark/>
          </w:tcPr>
          <w:p w14:paraId="71FD0C89" w14:textId="77777777" w:rsidR="00066FBD" w:rsidRPr="00066FBD" w:rsidRDefault="00066FBD" w:rsidP="00066FBD">
            <w:r w:rsidRPr="00066FBD">
              <w:t>-0.07603384</w:t>
            </w:r>
          </w:p>
        </w:tc>
        <w:tc>
          <w:tcPr>
            <w:tcW w:w="1439" w:type="dxa"/>
            <w:noWrap/>
            <w:vAlign w:val="center"/>
            <w:hideMark/>
          </w:tcPr>
          <w:p w14:paraId="13D6CDB9" w14:textId="77777777" w:rsidR="00066FBD" w:rsidRPr="00066FBD" w:rsidRDefault="00066FBD" w:rsidP="00066FBD">
            <w:r w:rsidRPr="00066FBD">
              <w:t>0.00058</w:t>
            </w:r>
          </w:p>
        </w:tc>
        <w:tc>
          <w:tcPr>
            <w:tcW w:w="1053" w:type="dxa"/>
            <w:noWrap/>
            <w:vAlign w:val="center"/>
            <w:hideMark/>
          </w:tcPr>
          <w:p w14:paraId="329EDFB1" w14:textId="77777777" w:rsidR="00066FBD" w:rsidRPr="00066FBD" w:rsidRDefault="00066FBD" w:rsidP="00066FBD">
            <w:r w:rsidRPr="00066FBD">
              <w:t>-0.11933</w:t>
            </w:r>
          </w:p>
        </w:tc>
        <w:tc>
          <w:tcPr>
            <w:tcW w:w="1053" w:type="dxa"/>
            <w:noWrap/>
            <w:vAlign w:val="center"/>
            <w:hideMark/>
          </w:tcPr>
          <w:p w14:paraId="13F84698" w14:textId="77777777" w:rsidR="00066FBD" w:rsidRPr="00066FBD" w:rsidRDefault="00066FBD" w:rsidP="00066FBD">
            <w:r w:rsidRPr="00066FBD">
              <w:t>-0.03273</w:t>
            </w:r>
          </w:p>
        </w:tc>
        <w:tc>
          <w:tcPr>
            <w:tcW w:w="1053" w:type="dxa"/>
            <w:noWrap/>
            <w:vAlign w:val="center"/>
            <w:hideMark/>
          </w:tcPr>
          <w:p w14:paraId="36B8FF06" w14:textId="77777777" w:rsidR="00066FBD" w:rsidRPr="00066FBD" w:rsidRDefault="00066FBD" w:rsidP="00066FBD">
            <w:r w:rsidRPr="00066FBD">
              <w:t>0.001035</w:t>
            </w:r>
          </w:p>
        </w:tc>
      </w:tr>
      <w:tr w:rsidR="00066FBD" w:rsidRPr="00066FBD" w14:paraId="75170F07" w14:textId="77777777" w:rsidTr="00BC0440">
        <w:trPr>
          <w:trHeight w:val="300"/>
        </w:trPr>
        <w:tc>
          <w:tcPr>
            <w:tcW w:w="2503" w:type="dxa"/>
            <w:noWrap/>
            <w:vAlign w:val="center"/>
            <w:hideMark/>
          </w:tcPr>
          <w:p w14:paraId="4593EE0D" w14:textId="77777777" w:rsidR="00066FBD" w:rsidRPr="00066FBD" w:rsidRDefault="00066FBD" w:rsidP="00066FBD">
            <w:r w:rsidRPr="00066FBD">
              <w:t>PKCALPHA_pS657</w:t>
            </w:r>
          </w:p>
        </w:tc>
        <w:tc>
          <w:tcPr>
            <w:tcW w:w="1574" w:type="dxa"/>
            <w:noWrap/>
            <w:vAlign w:val="center"/>
            <w:hideMark/>
          </w:tcPr>
          <w:p w14:paraId="57203393" w14:textId="77777777" w:rsidR="00066FBD" w:rsidRPr="00066FBD" w:rsidRDefault="00066FBD" w:rsidP="00066FBD">
            <w:r w:rsidRPr="00066FBD">
              <w:t>-0.077424863</w:t>
            </w:r>
          </w:p>
        </w:tc>
        <w:tc>
          <w:tcPr>
            <w:tcW w:w="1439" w:type="dxa"/>
            <w:noWrap/>
            <w:vAlign w:val="center"/>
            <w:hideMark/>
          </w:tcPr>
          <w:p w14:paraId="096779DA" w14:textId="77777777" w:rsidR="00066FBD" w:rsidRPr="00066FBD" w:rsidRDefault="00066FBD" w:rsidP="00066FBD">
            <w:r w:rsidRPr="00066FBD">
              <w:t>1.29E-07</w:t>
            </w:r>
          </w:p>
        </w:tc>
        <w:tc>
          <w:tcPr>
            <w:tcW w:w="1053" w:type="dxa"/>
            <w:noWrap/>
            <w:vAlign w:val="center"/>
            <w:hideMark/>
          </w:tcPr>
          <w:p w14:paraId="61BA65CD" w14:textId="77777777" w:rsidR="00066FBD" w:rsidRPr="00066FBD" w:rsidRDefault="00066FBD" w:rsidP="00066FBD">
            <w:r w:rsidRPr="00066FBD">
              <w:t>-0.10614</w:t>
            </w:r>
          </w:p>
        </w:tc>
        <w:tc>
          <w:tcPr>
            <w:tcW w:w="1053" w:type="dxa"/>
            <w:noWrap/>
            <w:vAlign w:val="center"/>
            <w:hideMark/>
          </w:tcPr>
          <w:p w14:paraId="46E05FDC" w14:textId="77777777" w:rsidR="00066FBD" w:rsidRPr="00066FBD" w:rsidRDefault="00066FBD" w:rsidP="00066FBD">
            <w:r w:rsidRPr="00066FBD">
              <w:t>-0.04871</w:t>
            </w:r>
          </w:p>
        </w:tc>
        <w:tc>
          <w:tcPr>
            <w:tcW w:w="1053" w:type="dxa"/>
            <w:noWrap/>
            <w:vAlign w:val="center"/>
            <w:hideMark/>
          </w:tcPr>
          <w:p w14:paraId="28CA5477" w14:textId="77777777" w:rsidR="00066FBD" w:rsidRPr="00066FBD" w:rsidRDefault="00066FBD" w:rsidP="00066FBD">
            <w:r w:rsidRPr="00066FBD">
              <w:t>4.26E-07</w:t>
            </w:r>
          </w:p>
        </w:tc>
      </w:tr>
      <w:tr w:rsidR="00066FBD" w:rsidRPr="00066FBD" w14:paraId="36D2B0AB" w14:textId="77777777" w:rsidTr="00BC0440">
        <w:trPr>
          <w:trHeight w:val="300"/>
        </w:trPr>
        <w:tc>
          <w:tcPr>
            <w:tcW w:w="2503" w:type="dxa"/>
            <w:noWrap/>
            <w:vAlign w:val="center"/>
            <w:hideMark/>
          </w:tcPr>
          <w:p w14:paraId="10A8696B" w14:textId="77777777" w:rsidR="00066FBD" w:rsidRPr="00066FBD" w:rsidRDefault="00066FBD" w:rsidP="00066FBD">
            <w:r w:rsidRPr="00066FBD">
              <w:t>MYH11</w:t>
            </w:r>
          </w:p>
        </w:tc>
        <w:tc>
          <w:tcPr>
            <w:tcW w:w="1574" w:type="dxa"/>
            <w:noWrap/>
            <w:vAlign w:val="center"/>
            <w:hideMark/>
          </w:tcPr>
          <w:p w14:paraId="27E0FAAD" w14:textId="77777777" w:rsidR="00066FBD" w:rsidRPr="00066FBD" w:rsidRDefault="00066FBD" w:rsidP="00066FBD">
            <w:r w:rsidRPr="00066FBD">
              <w:t>-0.077582111</w:t>
            </w:r>
          </w:p>
        </w:tc>
        <w:tc>
          <w:tcPr>
            <w:tcW w:w="1439" w:type="dxa"/>
            <w:noWrap/>
            <w:vAlign w:val="center"/>
            <w:hideMark/>
          </w:tcPr>
          <w:p w14:paraId="7CFD794A" w14:textId="77777777" w:rsidR="00066FBD" w:rsidRPr="00066FBD" w:rsidRDefault="00066FBD" w:rsidP="00066FBD">
            <w:r w:rsidRPr="00066FBD">
              <w:t>3.52E-05</w:t>
            </w:r>
          </w:p>
        </w:tc>
        <w:tc>
          <w:tcPr>
            <w:tcW w:w="1053" w:type="dxa"/>
            <w:noWrap/>
            <w:vAlign w:val="center"/>
            <w:hideMark/>
          </w:tcPr>
          <w:p w14:paraId="2322FFCD" w14:textId="77777777" w:rsidR="00066FBD" w:rsidRPr="00066FBD" w:rsidRDefault="00066FBD" w:rsidP="00066FBD">
            <w:r w:rsidRPr="00066FBD">
              <w:t>-0.11432</w:t>
            </w:r>
          </w:p>
        </w:tc>
        <w:tc>
          <w:tcPr>
            <w:tcW w:w="1053" w:type="dxa"/>
            <w:noWrap/>
            <w:vAlign w:val="center"/>
            <w:hideMark/>
          </w:tcPr>
          <w:p w14:paraId="10BC0EF4" w14:textId="77777777" w:rsidR="00066FBD" w:rsidRPr="00066FBD" w:rsidRDefault="00066FBD" w:rsidP="00066FBD">
            <w:r w:rsidRPr="00066FBD">
              <w:t>-0.04084</w:t>
            </w:r>
          </w:p>
        </w:tc>
        <w:tc>
          <w:tcPr>
            <w:tcW w:w="1053" w:type="dxa"/>
            <w:noWrap/>
            <w:vAlign w:val="center"/>
            <w:hideMark/>
          </w:tcPr>
          <w:p w14:paraId="199651F4" w14:textId="77777777" w:rsidR="00066FBD" w:rsidRPr="00066FBD" w:rsidRDefault="00066FBD" w:rsidP="00066FBD">
            <w:r w:rsidRPr="00066FBD">
              <w:t>7.75E-05</w:t>
            </w:r>
          </w:p>
        </w:tc>
      </w:tr>
      <w:tr w:rsidR="00066FBD" w:rsidRPr="00066FBD" w14:paraId="78830054" w14:textId="77777777" w:rsidTr="00BC0440">
        <w:trPr>
          <w:trHeight w:val="300"/>
        </w:trPr>
        <w:tc>
          <w:tcPr>
            <w:tcW w:w="2503" w:type="dxa"/>
            <w:noWrap/>
            <w:vAlign w:val="center"/>
            <w:hideMark/>
          </w:tcPr>
          <w:p w14:paraId="4BD05E59" w14:textId="77777777" w:rsidR="00066FBD" w:rsidRPr="00066FBD" w:rsidRDefault="00066FBD" w:rsidP="00066FBD">
            <w:r w:rsidRPr="00066FBD">
              <w:t>AKT</w:t>
            </w:r>
          </w:p>
        </w:tc>
        <w:tc>
          <w:tcPr>
            <w:tcW w:w="1574" w:type="dxa"/>
            <w:noWrap/>
            <w:vAlign w:val="center"/>
            <w:hideMark/>
          </w:tcPr>
          <w:p w14:paraId="13C04816" w14:textId="77777777" w:rsidR="00066FBD" w:rsidRPr="00066FBD" w:rsidRDefault="00066FBD" w:rsidP="00066FBD">
            <w:r w:rsidRPr="00066FBD">
              <w:t>-0.077926685</w:t>
            </w:r>
          </w:p>
        </w:tc>
        <w:tc>
          <w:tcPr>
            <w:tcW w:w="1439" w:type="dxa"/>
            <w:noWrap/>
            <w:vAlign w:val="center"/>
            <w:hideMark/>
          </w:tcPr>
          <w:p w14:paraId="529A3FF8" w14:textId="77777777" w:rsidR="00066FBD" w:rsidRPr="00066FBD" w:rsidRDefault="00066FBD" w:rsidP="00066FBD">
            <w:r w:rsidRPr="00066FBD">
              <w:t>0.000409</w:t>
            </w:r>
          </w:p>
        </w:tc>
        <w:tc>
          <w:tcPr>
            <w:tcW w:w="1053" w:type="dxa"/>
            <w:noWrap/>
            <w:vAlign w:val="center"/>
            <w:hideMark/>
          </w:tcPr>
          <w:p w14:paraId="0294EDFB" w14:textId="77777777" w:rsidR="00066FBD" w:rsidRPr="00066FBD" w:rsidRDefault="00066FBD" w:rsidP="00066FBD">
            <w:r w:rsidRPr="00066FBD">
              <w:t>-0.12113</w:t>
            </w:r>
          </w:p>
        </w:tc>
        <w:tc>
          <w:tcPr>
            <w:tcW w:w="1053" w:type="dxa"/>
            <w:noWrap/>
            <w:vAlign w:val="center"/>
            <w:hideMark/>
          </w:tcPr>
          <w:p w14:paraId="267A6457" w14:textId="77777777" w:rsidR="00066FBD" w:rsidRPr="00066FBD" w:rsidRDefault="00066FBD" w:rsidP="00066FBD">
            <w:r w:rsidRPr="00066FBD">
              <w:t>-0.03472</w:t>
            </w:r>
          </w:p>
        </w:tc>
        <w:tc>
          <w:tcPr>
            <w:tcW w:w="1053" w:type="dxa"/>
            <w:noWrap/>
            <w:vAlign w:val="center"/>
            <w:hideMark/>
          </w:tcPr>
          <w:p w14:paraId="40683340" w14:textId="77777777" w:rsidR="00066FBD" w:rsidRPr="00066FBD" w:rsidRDefault="00066FBD" w:rsidP="00066FBD">
            <w:r w:rsidRPr="00066FBD">
              <w:t>0.000743</w:t>
            </w:r>
          </w:p>
        </w:tc>
      </w:tr>
      <w:tr w:rsidR="00066FBD" w:rsidRPr="00066FBD" w14:paraId="10C057BA" w14:textId="77777777" w:rsidTr="00BC0440">
        <w:trPr>
          <w:trHeight w:val="300"/>
        </w:trPr>
        <w:tc>
          <w:tcPr>
            <w:tcW w:w="2503" w:type="dxa"/>
            <w:noWrap/>
            <w:vAlign w:val="center"/>
            <w:hideMark/>
          </w:tcPr>
          <w:p w14:paraId="54B08DCD" w14:textId="77777777" w:rsidR="00066FBD" w:rsidRPr="00066FBD" w:rsidRDefault="00066FBD" w:rsidP="00066FBD">
            <w:r w:rsidRPr="00066FBD">
              <w:t>HER3</w:t>
            </w:r>
          </w:p>
        </w:tc>
        <w:tc>
          <w:tcPr>
            <w:tcW w:w="1574" w:type="dxa"/>
            <w:noWrap/>
            <w:vAlign w:val="center"/>
            <w:hideMark/>
          </w:tcPr>
          <w:p w14:paraId="143CD1E9" w14:textId="77777777" w:rsidR="00066FBD" w:rsidRPr="00066FBD" w:rsidRDefault="00066FBD" w:rsidP="00066FBD">
            <w:r w:rsidRPr="00066FBD">
              <w:t>-0.079157984</w:t>
            </w:r>
          </w:p>
        </w:tc>
        <w:tc>
          <w:tcPr>
            <w:tcW w:w="1439" w:type="dxa"/>
            <w:noWrap/>
            <w:vAlign w:val="center"/>
            <w:hideMark/>
          </w:tcPr>
          <w:p w14:paraId="7C4D825A" w14:textId="77777777" w:rsidR="00066FBD" w:rsidRPr="00066FBD" w:rsidRDefault="00066FBD" w:rsidP="00066FBD">
            <w:r w:rsidRPr="00066FBD">
              <w:t>0.000383</w:t>
            </w:r>
          </w:p>
        </w:tc>
        <w:tc>
          <w:tcPr>
            <w:tcW w:w="1053" w:type="dxa"/>
            <w:noWrap/>
            <w:vAlign w:val="center"/>
            <w:hideMark/>
          </w:tcPr>
          <w:p w14:paraId="448EA511" w14:textId="77777777" w:rsidR="00066FBD" w:rsidRPr="00066FBD" w:rsidRDefault="00066FBD" w:rsidP="00066FBD">
            <w:r w:rsidRPr="00066FBD">
              <w:t>-0.12283</w:t>
            </w:r>
          </w:p>
        </w:tc>
        <w:tc>
          <w:tcPr>
            <w:tcW w:w="1053" w:type="dxa"/>
            <w:noWrap/>
            <w:vAlign w:val="center"/>
            <w:hideMark/>
          </w:tcPr>
          <w:p w14:paraId="2F5F4615" w14:textId="77777777" w:rsidR="00066FBD" w:rsidRPr="00066FBD" w:rsidRDefault="00066FBD" w:rsidP="00066FBD">
            <w:r w:rsidRPr="00066FBD">
              <w:t>-0.03549</w:t>
            </w:r>
          </w:p>
        </w:tc>
        <w:tc>
          <w:tcPr>
            <w:tcW w:w="1053" w:type="dxa"/>
            <w:noWrap/>
            <w:vAlign w:val="center"/>
            <w:hideMark/>
          </w:tcPr>
          <w:p w14:paraId="7510635A" w14:textId="77777777" w:rsidR="00066FBD" w:rsidRPr="00066FBD" w:rsidRDefault="00066FBD" w:rsidP="00066FBD">
            <w:r w:rsidRPr="00066FBD">
              <w:t>0.000709</w:t>
            </w:r>
          </w:p>
        </w:tc>
      </w:tr>
      <w:tr w:rsidR="00066FBD" w:rsidRPr="00066FBD" w14:paraId="228C8559" w14:textId="77777777" w:rsidTr="00BC0440">
        <w:trPr>
          <w:trHeight w:val="300"/>
        </w:trPr>
        <w:tc>
          <w:tcPr>
            <w:tcW w:w="2503" w:type="dxa"/>
            <w:noWrap/>
            <w:vAlign w:val="center"/>
            <w:hideMark/>
          </w:tcPr>
          <w:p w14:paraId="3DF240EE" w14:textId="77777777" w:rsidR="00066FBD" w:rsidRPr="00066FBD" w:rsidRDefault="00066FBD" w:rsidP="00066FBD">
            <w:r w:rsidRPr="00066FBD">
              <w:t>ETS1</w:t>
            </w:r>
          </w:p>
        </w:tc>
        <w:tc>
          <w:tcPr>
            <w:tcW w:w="1574" w:type="dxa"/>
            <w:noWrap/>
            <w:vAlign w:val="center"/>
            <w:hideMark/>
          </w:tcPr>
          <w:p w14:paraId="11B1B372" w14:textId="77777777" w:rsidR="00066FBD" w:rsidRPr="00066FBD" w:rsidRDefault="00066FBD" w:rsidP="00066FBD">
            <w:r w:rsidRPr="00066FBD">
              <w:t>-0.081729648</w:t>
            </w:r>
          </w:p>
        </w:tc>
        <w:tc>
          <w:tcPr>
            <w:tcW w:w="1439" w:type="dxa"/>
            <w:noWrap/>
            <w:vAlign w:val="center"/>
            <w:hideMark/>
          </w:tcPr>
          <w:p w14:paraId="693DCCBE" w14:textId="77777777" w:rsidR="00066FBD" w:rsidRPr="00066FBD" w:rsidRDefault="00066FBD" w:rsidP="00066FBD">
            <w:r w:rsidRPr="00066FBD">
              <w:t>0.000208</w:t>
            </w:r>
          </w:p>
        </w:tc>
        <w:tc>
          <w:tcPr>
            <w:tcW w:w="1053" w:type="dxa"/>
            <w:noWrap/>
            <w:vAlign w:val="center"/>
            <w:hideMark/>
          </w:tcPr>
          <w:p w14:paraId="02E474F0" w14:textId="77777777" w:rsidR="00066FBD" w:rsidRPr="00066FBD" w:rsidRDefault="00066FBD" w:rsidP="00066FBD">
            <w:r w:rsidRPr="00066FBD">
              <w:t>-0.1249</w:t>
            </w:r>
          </w:p>
        </w:tc>
        <w:tc>
          <w:tcPr>
            <w:tcW w:w="1053" w:type="dxa"/>
            <w:noWrap/>
            <w:vAlign w:val="center"/>
            <w:hideMark/>
          </w:tcPr>
          <w:p w14:paraId="1166BB7C" w14:textId="77777777" w:rsidR="00066FBD" w:rsidRPr="00066FBD" w:rsidRDefault="00066FBD" w:rsidP="00066FBD">
            <w:r w:rsidRPr="00066FBD">
              <w:t>-0.03856</w:t>
            </w:r>
          </w:p>
        </w:tc>
        <w:tc>
          <w:tcPr>
            <w:tcW w:w="1053" w:type="dxa"/>
            <w:noWrap/>
            <w:vAlign w:val="center"/>
            <w:hideMark/>
          </w:tcPr>
          <w:p w14:paraId="2D33428A" w14:textId="77777777" w:rsidR="00066FBD" w:rsidRPr="00066FBD" w:rsidRDefault="00066FBD" w:rsidP="00066FBD">
            <w:r w:rsidRPr="00066FBD">
              <w:t>0.000403</w:t>
            </w:r>
          </w:p>
        </w:tc>
      </w:tr>
      <w:tr w:rsidR="00066FBD" w:rsidRPr="00066FBD" w14:paraId="1AD41360" w14:textId="77777777" w:rsidTr="00BC0440">
        <w:trPr>
          <w:trHeight w:val="300"/>
        </w:trPr>
        <w:tc>
          <w:tcPr>
            <w:tcW w:w="2503" w:type="dxa"/>
            <w:noWrap/>
            <w:vAlign w:val="center"/>
            <w:hideMark/>
          </w:tcPr>
          <w:p w14:paraId="03E45950" w14:textId="77777777" w:rsidR="00066FBD" w:rsidRPr="00066FBD" w:rsidRDefault="00066FBD" w:rsidP="00066FBD">
            <w:r w:rsidRPr="00066FBD">
              <w:t>CIAP</w:t>
            </w:r>
          </w:p>
        </w:tc>
        <w:tc>
          <w:tcPr>
            <w:tcW w:w="1574" w:type="dxa"/>
            <w:noWrap/>
            <w:vAlign w:val="center"/>
            <w:hideMark/>
          </w:tcPr>
          <w:p w14:paraId="6A430B75" w14:textId="77777777" w:rsidR="00066FBD" w:rsidRPr="00066FBD" w:rsidRDefault="00066FBD" w:rsidP="00066FBD">
            <w:r w:rsidRPr="00066FBD">
              <w:t>-0.082533533</w:t>
            </w:r>
          </w:p>
        </w:tc>
        <w:tc>
          <w:tcPr>
            <w:tcW w:w="1439" w:type="dxa"/>
            <w:noWrap/>
            <w:vAlign w:val="center"/>
            <w:hideMark/>
          </w:tcPr>
          <w:p w14:paraId="291B6697" w14:textId="77777777" w:rsidR="00066FBD" w:rsidRPr="00066FBD" w:rsidRDefault="00066FBD" w:rsidP="00066FBD">
            <w:r w:rsidRPr="00066FBD">
              <w:t>0.000296</w:t>
            </w:r>
          </w:p>
        </w:tc>
        <w:tc>
          <w:tcPr>
            <w:tcW w:w="1053" w:type="dxa"/>
            <w:noWrap/>
            <w:vAlign w:val="center"/>
            <w:hideMark/>
          </w:tcPr>
          <w:p w14:paraId="1B3B7597" w14:textId="77777777" w:rsidR="00066FBD" w:rsidRPr="00066FBD" w:rsidRDefault="00066FBD" w:rsidP="00066FBD">
            <w:r w:rsidRPr="00066FBD">
              <w:t>-0.12722</w:t>
            </w:r>
          </w:p>
        </w:tc>
        <w:tc>
          <w:tcPr>
            <w:tcW w:w="1053" w:type="dxa"/>
            <w:noWrap/>
            <w:vAlign w:val="center"/>
            <w:hideMark/>
          </w:tcPr>
          <w:p w14:paraId="531AE750" w14:textId="77777777" w:rsidR="00066FBD" w:rsidRPr="00066FBD" w:rsidRDefault="00066FBD" w:rsidP="00066FBD">
            <w:r w:rsidRPr="00066FBD">
              <w:t>-0.03784</w:t>
            </w:r>
          </w:p>
        </w:tc>
        <w:tc>
          <w:tcPr>
            <w:tcW w:w="1053" w:type="dxa"/>
            <w:noWrap/>
            <w:vAlign w:val="center"/>
            <w:hideMark/>
          </w:tcPr>
          <w:p w14:paraId="4A28D083" w14:textId="77777777" w:rsidR="00066FBD" w:rsidRPr="00066FBD" w:rsidRDefault="00066FBD" w:rsidP="00066FBD">
            <w:r w:rsidRPr="00066FBD">
              <w:t>0.000559</w:t>
            </w:r>
          </w:p>
        </w:tc>
      </w:tr>
      <w:tr w:rsidR="00066FBD" w:rsidRPr="00066FBD" w14:paraId="54A0132B" w14:textId="77777777" w:rsidTr="00BC0440">
        <w:trPr>
          <w:trHeight w:val="300"/>
        </w:trPr>
        <w:tc>
          <w:tcPr>
            <w:tcW w:w="2503" w:type="dxa"/>
            <w:noWrap/>
            <w:vAlign w:val="center"/>
            <w:hideMark/>
          </w:tcPr>
          <w:p w14:paraId="54F7FEEC" w14:textId="77777777" w:rsidR="00066FBD" w:rsidRPr="00066FBD" w:rsidRDefault="00066FBD" w:rsidP="00066FBD">
            <w:r w:rsidRPr="00066FBD">
              <w:t>RICTOR</w:t>
            </w:r>
          </w:p>
        </w:tc>
        <w:tc>
          <w:tcPr>
            <w:tcW w:w="1574" w:type="dxa"/>
            <w:noWrap/>
            <w:vAlign w:val="center"/>
            <w:hideMark/>
          </w:tcPr>
          <w:p w14:paraId="48FB94A7" w14:textId="77777777" w:rsidR="00066FBD" w:rsidRPr="00066FBD" w:rsidRDefault="00066FBD" w:rsidP="00066FBD">
            <w:r w:rsidRPr="00066FBD">
              <w:t>-0.085128638</w:t>
            </w:r>
          </w:p>
        </w:tc>
        <w:tc>
          <w:tcPr>
            <w:tcW w:w="1439" w:type="dxa"/>
            <w:noWrap/>
            <w:vAlign w:val="center"/>
            <w:hideMark/>
          </w:tcPr>
          <w:p w14:paraId="76829A3D" w14:textId="77777777" w:rsidR="00066FBD" w:rsidRPr="00066FBD" w:rsidRDefault="00066FBD" w:rsidP="00066FBD">
            <w:r w:rsidRPr="00066FBD">
              <w:t>3.48E-06</w:t>
            </w:r>
          </w:p>
        </w:tc>
        <w:tc>
          <w:tcPr>
            <w:tcW w:w="1053" w:type="dxa"/>
            <w:noWrap/>
            <w:vAlign w:val="center"/>
            <w:hideMark/>
          </w:tcPr>
          <w:p w14:paraId="0B64129F" w14:textId="77777777" w:rsidR="00066FBD" w:rsidRPr="00066FBD" w:rsidRDefault="00066FBD" w:rsidP="00066FBD">
            <w:r w:rsidRPr="00066FBD">
              <w:t>-0.12106</w:t>
            </w:r>
          </w:p>
        </w:tc>
        <w:tc>
          <w:tcPr>
            <w:tcW w:w="1053" w:type="dxa"/>
            <w:noWrap/>
            <w:vAlign w:val="center"/>
            <w:hideMark/>
          </w:tcPr>
          <w:p w14:paraId="192B0600" w14:textId="77777777" w:rsidR="00066FBD" w:rsidRPr="00066FBD" w:rsidRDefault="00066FBD" w:rsidP="00066FBD">
            <w:r w:rsidRPr="00066FBD">
              <w:t>-0.0492</w:t>
            </w:r>
          </w:p>
        </w:tc>
        <w:tc>
          <w:tcPr>
            <w:tcW w:w="1053" w:type="dxa"/>
            <w:noWrap/>
            <w:vAlign w:val="center"/>
            <w:hideMark/>
          </w:tcPr>
          <w:p w14:paraId="2291F63C" w14:textId="77777777" w:rsidR="00066FBD" w:rsidRPr="00066FBD" w:rsidRDefault="00066FBD" w:rsidP="00066FBD">
            <w:r w:rsidRPr="00066FBD">
              <w:t>9.56E-06</w:t>
            </w:r>
          </w:p>
        </w:tc>
      </w:tr>
      <w:tr w:rsidR="00066FBD" w:rsidRPr="00066FBD" w14:paraId="47F72826" w14:textId="77777777" w:rsidTr="00BC0440">
        <w:trPr>
          <w:trHeight w:val="300"/>
        </w:trPr>
        <w:tc>
          <w:tcPr>
            <w:tcW w:w="2503" w:type="dxa"/>
            <w:noWrap/>
            <w:vAlign w:val="center"/>
            <w:hideMark/>
          </w:tcPr>
          <w:p w14:paraId="1C0C3B61" w14:textId="77777777" w:rsidR="00066FBD" w:rsidRPr="00066FBD" w:rsidRDefault="00066FBD" w:rsidP="00066FBD">
            <w:r w:rsidRPr="00066FBD">
              <w:t>PKCALPHA</w:t>
            </w:r>
          </w:p>
        </w:tc>
        <w:tc>
          <w:tcPr>
            <w:tcW w:w="1574" w:type="dxa"/>
            <w:noWrap/>
            <w:vAlign w:val="center"/>
            <w:hideMark/>
          </w:tcPr>
          <w:p w14:paraId="1C4EBB27" w14:textId="77777777" w:rsidR="00066FBD" w:rsidRPr="00066FBD" w:rsidRDefault="00066FBD" w:rsidP="00066FBD">
            <w:r w:rsidRPr="00066FBD">
              <w:t>-0.088074497</w:t>
            </w:r>
          </w:p>
        </w:tc>
        <w:tc>
          <w:tcPr>
            <w:tcW w:w="1439" w:type="dxa"/>
            <w:noWrap/>
            <w:vAlign w:val="center"/>
            <w:hideMark/>
          </w:tcPr>
          <w:p w14:paraId="136E8284" w14:textId="77777777" w:rsidR="00066FBD" w:rsidRPr="00066FBD" w:rsidRDefault="00066FBD" w:rsidP="00066FBD">
            <w:r w:rsidRPr="00066FBD">
              <w:t>8.25E-10</w:t>
            </w:r>
          </w:p>
        </w:tc>
        <w:tc>
          <w:tcPr>
            <w:tcW w:w="1053" w:type="dxa"/>
            <w:noWrap/>
            <w:vAlign w:val="center"/>
            <w:hideMark/>
          </w:tcPr>
          <w:p w14:paraId="1191B00A" w14:textId="77777777" w:rsidR="00066FBD" w:rsidRPr="00066FBD" w:rsidRDefault="00066FBD" w:rsidP="00066FBD">
            <w:r w:rsidRPr="00066FBD">
              <w:t>-0.11616</w:t>
            </w:r>
          </w:p>
        </w:tc>
        <w:tc>
          <w:tcPr>
            <w:tcW w:w="1053" w:type="dxa"/>
            <w:noWrap/>
            <w:vAlign w:val="center"/>
            <w:hideMark/>
          </w:tcPr>
          <w:p w14:paraId="1D1B17F2" w14:textId="77777777" w:rsidR="00066FBD" w:rsidRPr="00066FBD" w:rsidRDefault="00066FBD" w:rsidP="00066FBD">
            <w:r w:rsidRPr="00066FBD">
              <w:t>-0.05999</w:t>
            </w:r>
          </w:p>
        </w:tc>
        <w:tc>
          <w:tcPr>
            <w:tcW w:w="1053" w:type="dxa"/>
            <w:noWrap/>
            <w:vAlign w:val="center"/>
            <w:hideMark/>
          </w:tcPr>
          <w:p w14:paraId="33726E1D" w14:textId="77777777" w:rsidR="00066FBD" w:rsidRPr="00066FBD" w:rsidRDefault="00066FBD" w:rsidP="00066FBD">
            <w:r w:rsidRPr="00066FBD">
              <w:t>3.55E-09</w:t>
            </w:r>
          </w:p>
        </w:tc>
      </w:tr>
      <w:tr w:rsidR="00066FBD" w:rsidRPr="00066FBD" w14:paraId="42C1A51F" w14:textId="77777777" w:rsidTr="00BC0440">
        <w:trPr>
          <w:trHeight w:val="300"/>
        </w:trPr>
        <w:tc>
          <w:tcPr>
            <w:tcW w:w="2503" w:type="dxa"/>
            <w:noWrap/>
            <w:vAlign w:val="center"/>
            <w:hideMark/>
          </w:tcPr>
          <w:p w14:paraId="6FCC1CEF" w14:textId="77777777" w:rsidR="00066FBD" w:rsidRPr="00066FBD" w:rsidRDefault="00066FBD" w:rsidP="00066FBD">
            <w:r w:rsidRPr="00066FBD">
              <w:t>CHK1_pS345</w:t>
            </w:r>
          </w:p>
        </w:tc>
        <w:tc>
          <w:tcPr>
            <w:tcW w:w="1574" w:type="dxa"/>
            <w:noWrap/>
            <w:vAlign w:val="center"/>
            <w:hideMark/>
          </w:tcPr>
          <w:p w14:paraId="047EE295" w14:textId="77777777" w:rsidR="00066FBD" w:rsidRPr="00066FBD" w:rsidRDefault="00066FBD" w:rsidP="00066FBD">
            <w:r w:rsidRPr="00066FBD">
              <w:t>-0.088852272</w:t>
            </w:r>
          </w:p>
        </w:tc>
        <w:tc>
          <w:tcPr>
            <w:tcW w:w="1439" w:type="dxa"/>
            <w:noWrap/>
            <w:vAlign w:val="center"/>
            <w:hideMark/>
          </w:tcPr>
          <w:p w14:paraId="12C71505" w14:textId="77777777" w:rsidR="00066FBD" w:rsidRPr="00066FBD" w:rsidRDefault="00066FBD" w:rsidP="00066FBD">
            <w:r w:rsidRPr="00066FBD">
              <w:t>3.34E-05</w:t>
            </w:r>
          </w:p>
        </w:tc>
        <w:tc>
          <w:tcPr>
            <w:tcW w:w="1053" w:type="dxa"/>
            <w:noWrap/>
            <w:vAlign w:val="center"/>
            <w:hideMark/>
          </w:tcPr>
          <w:p w14:paraId="7A7E1EB4" w14:textId="77777777" w:rsidR="00066FBD" w:rsidRPr="00066FBD" w:rsidRDefault="00066FBD" w:rsidP="00066FBD">
            <w:r w:rsidRPr="00066FBD">
              <w:t>-0.1308</w:t>
            </w:r>
          </w:p>
        </w:tc>
        <w:tc>
          <w:tcPr>
            <w:tcW w:w="1053" w:type="dxa"/>
            <w:noWrap/>
            <w:vAlign w:val="center"/>
            <w:hideMark/>
          </w:tcPr>
          <w:p w14:paraId="536CE0F1" w14:textId="77777777" w:rsidR="00066FBD" w:rsidRPr="00066FBD" w:rsidRDefault="00066FBD" w:rsidP="00066FBD">
            <w:r w:rsidRPr="00066FBD">
              <w:t>-0.0469</w:t>
            </w:r>
          </w:p>
        </w:tc>
        <w:tc>
          <w:tcPr>
            <w:tcW w:w="1053" w:type="dxa"/>
            <w:noWrap/>
            <w:vAlign w:val="center"/>
            <w:hideMark/>
          </w:tcPr>
          <w:p w14:paraId="12FE59A4" w14:textId="77777777" w:rsidR="00066FBD" w:rsidRPr="00066FBD" w:rsidRDefault="00066FBD" w:rsidP="00066FBD">
            <w:r w:rsidRPr="00066FBD">
              <w:t>7.42E-05</w:t>
            </w:r>
          </w:p>
        </w:tc>
      </w:tr>
      <w:tr w:rsidR="00066FBD" w:rsidRPr="00066FBD" w14:paraId="526313C0" w14:textId="77777777" w:rsidTr="00BC0440">
        <w:trPr>
          <w:trHeight w:val="300"/>
        </w:trPr>
        <w:tc>
          <w:tcPr>
            <w:tcW w:w="2503" w:type="dxa"/>
            <w:noWrap/>
            <w:vAlign w:val="center"/>
            <w:hideMark/>
          </w:tcPr>
          <w:p w14:paraId="19E8671D" w14:textId="77777777" w:rsidR="00066FBD" w:rsidRPr="00066FBD" w:rsidRDefault="00066FBD" w:rsidP="00066FBD">
            <w:r w:rsidRPr="00066FBD">
              <w:t>CD20</w:t>
            </w:r>
          </w:p>
        </w:tc>
        <w:tc>
          <w:tcPr>
            <w:tcW w:w="1574" w:type="dxa"/>
            <w:noWrap/>
            <w:vAlign w:val="center"/>
            <w:hideMark/>
          </w:tcPr>
          <w:p w14:paraId="03C876A4" w14:textId="77777777" w:rsidR="00066FBD" w:rsidRPr="00066FBD" w:rsidRDefault="00066FBD" w:rsidP="00066FBD">
            <w:r w:rsidRPr="00066FBD">
              <w:t>-0.089732649</w:t>
            </w:r>
          </w:p>
        </w:tc>
        <w:tc>
          <w:tcPr>
            <w:tcW w:w="1439" w:type="dxa"/>
            <w:noWrap/>
            <w:vAlign w:val="center"/>
            <w:hideMark/>
          </w:tcPr>
          <w:p w14:paraId="3C7C2069" w14:textId="77777777" w:rsidR="00066FBD" w:rsidRPr="00066FBD" w:rsidRDefault="00066FBD" w:rsidP="00066FBD">
            <w:r w:rsidRPr="00066FBD">
              <w:t>8.02E-06</w:t>
            </w:r>
          </w:p>
        </w:tc>
        <w:tc>
          <w:tcPr>
            <w:tcW w:w="1053" w:type="dxa"/>
            <w:noWrap/>
            <w:vAlign w:val="center"/>
            <w:hideMark/>
          </w:tcPr>
          <w:p w14:paraId="00F423C8" w14:textId="77777777" w:rsidR="00066FBD" w:rsidRPr="00066FBD" w:rsidRDefault="00066FBD" w:rsidP="00066FBD">
            <w:r w:rsidRPr="00066FBD">
              <w:t>-0.1291</w:t>
            </w:r>
          </w:p>
        </w:tc>
        <w:tc>
          <w:tcPr>
            <w:tcW w:w="1053" w:type="dxa"/>
            <w:noWrap/>
            <w:vAlign w:val="center"/>
            <w:hideMark/>
          </w:tcPr>
          <w:p w14:paraId="310D55A5" w14:textId="77777777" w:rsidR="00066FBD" w:rsidRPr="00066FBD" w:rsidRDefault="00066FBD" w:rsidP="00066FBD">
            <w:r w:rsidRPr="00066FBD">
              <w:t>-0.05036</w:t>
            </w:r>
          </w:p>
        </w:tc>
        <w:tc>
          <w:tcPr>
            <w:tcW w:w="1053" w:type="dxa"/>
            <w:noWrap/>
            <w:vAlign w:val="center"/>
            <w:hideMark/>
          </w:tcPr>
          <w:p w14:paraId="679B784D" w14:textId="77777777" w:rsidR="00066FBD" w:rsidRPr="00066FBD" w:rsidRDefault="00066FBD" w:rsidP="00066FBD">
            <w:r w:rsidRPr="00066FBD">
              <w:t>1.99E-05</w:t>
            </w:r>
          </w:p>
        </w:tc>
      </w:tr>
      <w:tr w:rsidR="00066FBD" w:rsidRPr="00066FBD" w14:paraId="0B5EB67B" w14:textId="77777777" w:rsidTr="00BC0440">
        <w:trPr>
          <w:trHeight w:val="300"/>
        </w:trPr>
        <w:tc>
          <w:tcPr>
            <w:tcW w:w="2503" w:type="dxa"/>
            <w:noWrap/>
            <w:vAlign w:val="center"/>
            <w:hideMark/>
          </w:tcPr>
          <w:p w14:paraId="3DF992F4" w14:textId="77777777" w:rsidR="00066FBD" w:rsidRPr="00066FBD" w:rsidRDefault="00066FBD" w:rsidP="00066FBD">
            <w:r w:rsidRPr="00066FBD">
              <w:t>XBP1</w:t>
            </w:r>
          </w:p>
        </w:tc>
        <w:tc>
          <w:tcPr>
            <w:tcW w:w="1574" w:type="dxa"/>
            <w:noWrap/>
            <w:vAlign w:val="center"/>
            <w:hideMark/>
          </w:tcPr>
          <w:p w14:paraId="2A876B31" w14:textId="77777777" w:rsidR="00066FBD" w:rsidRPr="00066FBD" w:rsidRDefault="00066FBD" w:rsidP="00066FBD">
            <w:r w:rsidRPr="00066FBD">
              <w:t>-0.090988558</w:t>
            </w:r>
          </w:p>
        </w:tc>
        <w:tc>
          <w:tcPr>
            <w:tcW w:w="1439" w:type="dxa"/>
            <w:noWrap/>
            <w:vAlign w:val="center"/>
            <w:hideMark/>
          </w:tcPr>
          <w:p w14:paraId="2827F465" w14:textId="77777777" w:rsidR="00066FBD" w:rsidRPr="00066FBD" w:rsidRDefault="00066FBD" w:rsidP="00066FBD">
            <w:r w:rsidRPr="00066FBD">
              <w:t>0.000101</w:t>
            </w:r>
          </w:p>
        </w:tc>
        <w:tc>
          <w:tcPr>
            <w:tcW w:w="1053" w:type="dxa"/>
            <w:noWrap/>
            <w:vAlign w:val="center"/>
            <w:hideMark/>
          </w:tcPr>
          <w:p w14:paraId="1FD78602" w14:textId="77777777" w:rsidR="00066FBD" w:rsidRPr="00066FBD" w:rsidRDefault="00066FBD" w:rsidP="00066FBD">
            <w:r w:rsidRPr="00066FBD">
              <w:t>-0.13685</w:t>
            </w:r>
          </w:p>
        </w:tc>
        <w:tc>
          <w:tcPr>
            <w:tcW w:w="1053" w:type="dxa"/>
            <w:noWrap/>
            <w:vAlign w:val="center"/>
            <w:hideMark/>
          </w:tcPr>
          <w:p w14:paraId="2A3CC0DC" w14:textId="77777777" w:rsidR="00066FBD" w:rsidRPr="00066FBD" w:rsidRDefault="00066FBD" w:rsidP="00066FBD">
            <w:r w:rsidRPr="00066FBD">
              <w:t>-0.04513</w:t>
            </w:r>
          </w:p>
        </w:tc>
        <w:tc>
          <w:tcPr>
            <w:tcW w:w="1053" w:type="dxa"/>
            <w:noWrap/>
            <w:vAlign w:val="center"/>
            <w:hideMark/>
          </w:tcPr>
          <w:p w14:paraId="77BF925B" w14:textId="77777777" w:rsidR="00066FBD" w:rsidRPr="00066FBD" w:rsidRDefault="00066FBD" w:rsidP="00066FBD">
            <w:r w:rsidRPr="00066FBD">
              <w:t>0.000209</w:t>
            </w:r>
          </w:p>
        </w:tc>
      </w:tr>
      <w:tr w:rsidR="00066FBD" w:rsidRPr="00066FBD" w14:paraId="635DA6C0" w14:textId="77777777" w:rsidTr="00BC0440">
        <w:trPr>
          <w:trHeight w:val="300"/>
        </w:trPr>
        <w:tc>
          <w:tcPr>
            <w:tcW w:w="2503" w:type="dxa"/>
            <w:noWrap/>
            <w:vAlign w:val="center"/>
            <w:hideMark/>
          </w:tcPr>
          <w:p w14:paraId="4B8B4541" w14:textId="77777777" w:rsidR="00066FBD" w:rsidRPr="00066FBD" w:rsidRDefault="00066FBD" w:rsidP="00066FBD">
            <w:r w:rsidRPr="00066FBD">
              <w:t>ACC_pS79</w:t>
            </w:r>
          </w:p>
        </w:tc>
        <w:tc>
          <w:tcPr>
            <w:tcW w:w="1574" w:type="dxa"/>
            <w:noWrap/>
            <w:vAlign w:val="center"/>
            <w:hideMark/>
          </w:tcPr>
          <w:p w14:paraId="38ECADC6" w14:textId="77777777" w:rsidR="00066FBD" w:rsidRPr="00066FBD" w:rsidRDefault="00066FBD" w:rsidP="00066FBD">
            <w:r w:rsidRPr="00066FBD">
              <w:t>-0.092591038</w:t>
            </w:r>
          </w:p>
        </w:tc>
        <w:tc>
          <w:tcPr>
            <w:tcW w:w="1439" w:type="dxa"/>
            <w:noWrap/>
            <w:vAlign w:val="center"/>
            <w:hideMark/>
          </w:tcPr>
          <w:p w14:paraId="6AD352A1" w14:textId="77777777" w:rsidR="00066FBD" w:rsidRPr="00066FBD" w:rsidRDefault="00066FBD" w:rsidP="00066FBD">
            <w:r w:rsidRPr="00066FBD">
              <w:t>2.01E-05</w:t>
            </w:r>
          </w:p>
        </w:tc>
        <w:tc>
          <w:tcPr>
            <w:tcW w:w="1053" w:type="dxa"/>
            <w:noWrap/>
            <w:vAlign w:val="center"/>
            <w:hideMark/>
          </w:tcPr>
          <w:p w14:paraId="4815D230" w14:textId="77777777" w:rsidR="00066FBD" w:rsidRPr="00066FBD" w:rsidRDefault="00066FBD" w:rsidP="00066FBD">
            <w:r w:rsidRPr="00066FBD">
              <w:t>-0.13513</w:t>
            </w:r>
          </w:p>
        </w:tc>
        <w:tc>
          <w:tcPr>
            <w:tcW w:w="1053" w:type="dxa"/>
            <w:noWrap/>
            <w:vAlign w:val="center"/>
            <w:hideMark/>
          </w:tcPr>
          <w:p w14:paraId="082D6444" w14:textId="77777777" w:rsidR="00066FBD" w:rsidRPr="00066FBD" w:rsidRDefault="00066FBD" w:rsidP="00066FBD">
            <w:r w:rsidRPr="00066FBD">
              <w:t>-0.05005</w:t>
            </w:r>
          </w:p>
        </w:tc>
        <w:tc>
          <w:tcPr>
            <w:tcW w:w="1053" w:type="dxa"/>
            <w:noWrap/>
            <w:vAlign w:val="center"/>
            <w:hideMark/>
          </w:tcPr>
          <w:p w14:paraId="506C3C99" w14:textId="77777777" w:rsidR="00066FBD" w:rsidRPr="00066FBD" w:rsidRDefault="00066FBD" w:rsidP="00066FBD">
            <w:r w:rsidRPr="00066FBD">
              <w:t>4.69E-05</w:t>
            </w:r>
          </w:p>
        </w:tc>
      </w:tr>
      <w:tr w:rsidR="00066FBD" w:rsidRPr="00066FBD" w14:paraId="08E7DF6E" w14:textId="77777777" w:rsidTr="00BC0440">
        <w:trPr>
          <w:trHeight w:val="300"/>
        </w:trPr>
        <w:tc>
          <w:tcPr>
            <w:tcW w:w="2503" w:type="dxa"/>
            <w:noWrap/>
            <w:vAlign w:val="center"/>
            <w:hideMark/>
          </w:tcPr>
          <w:p w14:paraId="1AD3068B" w14:textId="77777777" w:rsidR="00066FBD" w:rsidRPr="00066FBD" w:rsidRDefault="00066FBD" w:rsidP="00066FBD">
            <w:r w:rsidRPr="00066FBD">
              <w:t>JNK_pT183Y185</w:t>
            </w:r>
          </w:p>
        </w:tc>
        <w:tc>
          <w:tcPr>
            <w:tcW w:w="1574" w:type="dxa"/>
            <w:noWrap/>
            <w:vAlign w:val="center"/>
            <w:hideMark/>
          </w:tcPr>
          <w:p w14:paraId="2CAEC077" w14:textId="77777777" w:rsidR="00066FBD" w:rsidRPr="00066FBD" w:rsidRDefault="00066FBD" w:rsidP="00066FBD">
            <w:r w:rsidRPr="00066FBD">
              <w:t>-0.093673548</w:t>
            </w:r>
          </w:p>
        </w:tc>
        <w:tc>
          <w:tcPr>
            <w:tcW w:w="1439" w:type="dxa"/>
            <w:noWrap/>
            <w:vAlign w:val="center"/>
            <w:hideMark/>
          </w:tcPr>
          <w:p w14:paraId="471A5106" w14:textId="77777777" w:rsidR="00066FBD" w:rsidRPr="00066FBD" w:rsidRDefault="00066FBD" w:rsidP="00066FBD">
            <w:r w:rsidRPr="00066FBD">
              <w:t>1.61E-06</w:t>
            </w:r>
          </w:p>
        </w:tc>
        <w:tc>
          <w:tcPr>
            <w:tcW w:w="1053" w:type="dxa"/>
            <w:noWrap/>
            <w:vAlign w:val="center"/>
            <w:hideMark/>
          </w:tcPr>
          <w:p w14:paraId="57A32B12" w14:textId="77777777" w:rsidR="00066FBD" w:rsidRPr="00066FBD" w:rsidRDefault="00066FBD" w:rsidP="00066FBD">
            <w:r w:rsidRPr="00066FBD">
              <w:t>-0.13192</w:t>
            </w:r>
          </w:p>
        </w:tc>
        <w:tc>
          <w:tcPr>
            <w:tcW w:w="1053" w:type="dxa"/>
            <w:noWrap/>
            <w:vAlign w:val="center"/>
            <w:hideMark/>
          </w:tcPr>
          <w:p w14:paraId="29B82DDA" w14:textId="77777777" w:rsidR="00066FBD" w:rsidRPr="00066FBD" w:rsidRDefault="00066FBD" w:rsidP="00066FBD">
            <w:r w:rsidRPr="00066FBD">
              <w:t>-0.05543</w:t>
            </w:r>
          </w:p>
        </w:tc>
        <w:tc>
          <w:tcPr>
            <w:tcW w:w="1053" w:type="dxa"/>
            <w:noWrap/>
            <w:vAlign w:val="center"/>
            <w:hideMark/>
          </w:tcPr>
          <w:p w14:paraId="19C3D5A5" w14:textId="77777777" w:rsidR="00066FBD" w:rsidRPr="00066FBD" w:rsidRDefault="00066FBD" w:rsidP="00066FBD">
            <w:r w:rsidRPr="00066FBD">
              <w:t>4.83E-06</w:t>
            </w:r>
          </w:p>
        </w:tc>
      </w:tr>
      <w:tr w:rsidR="00066FBD" w:rsidRPr="00066FBD" w14:paraId="050D76BC" w14:textId="77777777" w:rsidTr="00BC0440">
        <w:trPr>
          <w:trHeight w:val="300"/>
        </w:trPr>
        <w:tc>
          <w:tcPr>
            <w:tcW w:w="2503" w:type="dxa"/>
            <w:noWrap/>
            <w:vAlign w:val="center"/>
            <w:hideMark/>
          </w:tcPr>
          <w:p w14:paraId="42733330" w14:textId="77777777" w:rsidR="00066FBD" w:rsidRPr="00066FBD" w:rsidRDefault="00066FBD" w:rsidP="00066FBD">
            <w:r w:rsidRPr="00066FBD">
              <w:t>PDK1_pS241</w:t>
            </w:r>
          </w:p>
        </w:tc>
        <w:tc>
          <w:tcPr>
            <w:tcW w:w="1574" w:type="dxa"/>
            <w:noWrap/>
            <w:vAlign w:val="center"/>
            <w:hideMark/>
          </w:tcPr>
          <w:p w14:paraId="587F8311" w14:textId="77777777" w:rsidR="00066FBD" w:rsidRPr="00066FBD" w:rsidRDefault="00066FBD" w:rsidP="00066FBD">
            <w:r w:rsidRPr="00066FBD">
              <w:t>-0.094291395</w:t>
            </w:r>
          </w:p>
        </w:tc>
        <w:tc>
          <w:tcPr>
            <w:tcW w:w="1439" w:type="dxa"/>
            <w:noWrap/>
            <w:vAlign w:val="center"/>
            <w:hideMark/>
          </w:tcPr>
          <w:p w14:paraId="2ED3F9B8" w14:textId="77777777" w:rsidR="00066FBD" w:rsidRPr="00066FBD" w:rsidRDefault="00066FBD" w:rsidP="00066FBD">
            <w:r w:rsidRPr="00066FBD">
              <w:t>1.77E-05</w:t>
            </w:r>
          </w:p>
        </w:tc>
        <w:tc>
          <w:tcPr>
            <w:tcW w:w="1053" w:type="dxa"/>
            <w:noWrap/>
            <w:vAlign w:val="center"/>
            <w:hideMark/>
          </w:tcPr>
          <w:p w14:paraId="151FD9D1" w14:textId="77777777" w:rsidR="00066FBD" w:rsidRPr="00066FBD" w:rsidRDefault="00066FBD" w:rsidP="00066FBD">
            <w:r w:rsidRPr="00066FBD">
              <w:t>-0.13733</w:t>
            </w:r>
          </w:p>
        </w:tc>
        <w:tc>
          <w:tcPr>
            <w:tcW w:w="1053" w:type="dxa"/>
            <w:noWrap/>
            <w:vAlign w:val="center"/>
            <w:hideMark/>
          </w:tcPr>
          <w:p w14:paraId="01F3F5D4" w14:textId="77777777" w:rsidR="00066FBD" w:rsidRPr="00066FBD" w:rsidRDefault="00066FBD" w:rsidP="00066FBD">
            <w:r w:rsidRPr="00066FBD">
              <w:t>-0.05125</w:t>
            </w:r>
          </w:p>
        </w:tc>
        <w:tc>
          <w:tcPr>
            <w:tcW w:w="1053" w:type="dxa"/>
            <w:noWrap/>
            <w:vAlign w:val="center"/>
            <w:hideMark/>
          </w:tcPr>
          <w:p w14:paraId="072A83C3" w14:textId="77777777" w:rsidR="00066FBD" w:rsidRPr="00066FBD" w:rsidRDefault="00066FBD" w:rsidP="00066FBD">
            <w:r w:rsidRPr="00066FBD">
              <w:t>4.18E-05</w:t>
            </w:r>
          </w:p>
        </w:tc>
      </w:tr>
      <w:tr w:rsidR="00066FBD" w:rsidRPr="00066FBD" w14:paraId="040990DD" w14:textId="77777777" w:rsidTr="00BC0440">
        <w:trPr>
          <w:trHeight w:val="300"/>
        </w:trPr>
        <w:tc>
          <w:tcPr>
            <w:tcW w:w="2503" w:type="dxa"/>
            <w:noWrap/>
            <w:vAlign w:val="center"/>
            <w:hideMark/>
          </w:tcPr>
          <w:p w14:paraId="7090B8D1" w14:textId="77777777" w:rsidR="00066FBD" w:rsidRPr="00066FBD" w:rsidRDefault="00066FBD" w:rsidP="00066FBD">
            <w:r w:rsidRPr="00066FBD">
              <w:t>CD31</w:t>
            </w:r>
          </w:p>
        </w:tc>
        <w:tc>
          <w:tcPr>
            <w:tcW w:w="1574" w:type="dxa"/>
            <w:noWrap/>
            <w:vAlign w:val="center"/>
            <w:hideMark/>
          </w:tcPr>
          <w:p w14:paraId="7B0F1326" w14:textId="77777777" w:rsidR="00066FBD" w:rsidRPr="00066FBD" w:rsidRDefault="00066FBD" w:rsidP="00066FBD">
            <w:r w:rsidRPr="00066FBD">
              <w:t>-0.095107576</w:t>
            </w:r>
          </w:p>
        </w:tc>
        <w:tc>
          <w:tcPr>
            <w:tcW w:w="1439" w:type="dxa"/>
            <w:noWrap/>
            <w:vAlign w:val="center"/>
            <w:hideMark/>
          </w:tcPr>
          <w:p w14:paraId="0C5EA167" w14:textId="77777777" w:rsidR="00066FBD" w:rsidRPr="00066FBD" w:rsidRDefault="00066FBD" w:rsidP="00066FBD">
            <w:r w:rsidRPr="00066FBD">
              <w:t>6.59E-06</w:t>
            </w:r>
          </w:p>
        </w:tc>
        <w:tc>
          <w:tcPr>
            <w:tcW w:w="1053" w:type="dxa"/>
            <w:noWrap/>
            <w:vAlign w:val="center"/>
            <w:hideMark/>
          </w:tcPr>
          <w:p w14:paraId="2562A4FE" w14:textId="77777777" w:rsidR="00066FBD" w:rsidRPr="00066FBD" w:rsidRDefault="00066FBD" w:rsidP="00066FBD">
            <w:r w:rsidRPr="00066FBD">
              <w:t>-0.13645</w:t>
            </w:r>
          </w:p>
        </w:tc>
        <w:tc>
          <w:tcPr>
            <w:tcW w:w="1053" w:type="dxa"/>
            <w:noWrap/>
            <w:vAlign w:val="center"/>
            <w:hideMark/>
          </w:tcPr>
          <w:p w14:paraId="54605D11" w14:textId="77777777" w:rsidR="00066FBD" w:rsidRPr="00066FBD" w:rsidRDefault="00066FBD" w:rsidP="00066FBD">
            <w:r w:rsidRPr="00066FBD">
              <w:t>-0.05377</w:t>
            </w:r>
          </w:p>
        </w:tc>
        <w:tc>
          <w:tcPr>
            <w:tcW w:w="1053" w:type="dxa"/>
            <w:noWrap/>
            <w:vAlign w:val="center"/>
            <w:hideMark/>
          </w:tcPr>
          <w:p w14:paraId="0FDF493E" w14:textId="77777777" w:rsidR="00066FBD" w:rsidRPr="00066FBD" w:rsidRDefault="00066FBD" w:rsidP="00066FBD">
            <w:r w:rsidRPr="00066FBD">
              <w:t>1.65E-05</w:t>
            </w:r>
          </w:p>
        </w:tc>
      </w:tr>
      <w:tr w:rsidR="00066FBD" w:rsidRPr="00066FBD" w14:paraId="6D06E21E" w14:textId="77777777" w:rsidTr="00BC0440">
        <w:trPr>
          <w:trHeight w:val="300"/>
        </w:trPr>
        <w:tc>
          <w:tcPr>
            <w:tcW w:w="2503" w:type="dxa"/>
            <w:noWrap/>
            <w:vAlign w:val="center"/>
            <w:hideMark/>
          </w:tcPr>
          <w:p w14:paraId="7E0730BE" w14:textId="77777777" w:rsidR="00066FBD" w:rsidRPr="00066FBD" w:rsidRDefault="00066FBD" w:rsidP="00066FBD">
            <w:r w:rsidRPr="00066FBD">
              <w:t>COLLAGENVI</w:t>
            </w:r>
          </w:p>
        </w:tc>
        <w:tc>
          <w:tcPr>
            <w:tcW w:w="1574" w:type="dxa"/>
            <w:noWrap/>
            <w:vAlign w:val="center"/>
            <w:hideMark/>
          </w:tcPr>
          <w:p w14:paraId="74E5EDA5" w14:textId="77777777" w:rsidR="00066FBD" w:rsidRPr="00066FBD" w:rsidRDefault="00066FBD" w:rsidP="00066FBD">
            <w:r w:rsidRPr="00066FBD">
              <w:t>-0.095741533</w:t>
            </w:r>
          </w:p>
        </w:tc>
        <w:tc>
          <w:tcPr>
            <w:tcW w:w="1439" w:type="dxa"/>
            <w:noWrap/>
            <w:vAlign w:val="center"/>
            <w:hideMark/>
          </w:tcPr>
          <w:p w14:paraId="33DAC043" w14:textId="77777777" w:rsidR="00066FBD" w:rsidRPr="00066FBD" w:rsidRDefault="00066FBD" w:rsidP="00066FBD">
            <w:r w:rsidRPr="00066FBD">
              <w:t>5.32E-06</w:t>
            </w:r>
          </w:p>
        </w:tc>
        <w:tc>
          <w:tcPr>
            <w:tcW w:w="1053" w:type="dxa"/>
            <w:noWrap/>
            <w:vAlign w:val="center"/>
            <w:hideMark/>
          </w:tcPr>
          <w:p w14:paraId="6A0EA4C7" w14:textId="77777777" w:rsidR="00066FBD" w:rsidRPr="00066FBD" w:rsidRDefault="00066FBD" w:rsidP="00066FBD">
            <w:r w:rsidRPr="00066FBD">
              <w:t>-0.13694</w:t>
            </w:r>
          </w:p>
        </w:tc>
        <w:tc>
          <w:tcPr>
            <w:tcW w:w="1053" w:type="dxa"/>
            <w:noWrap/>
            <w:vAlign w:val="center"/>
            <w:hideMark/>
          </w:tcPr>
          <w:p w14:paraId="4ED44959" w14:textId="77777777" w:rsidR="00066FBD" w:rsidRPr="00066FBD" w:rsidRDefault="00066FBD" w:rsidP="00066FBD">
            <w:r w:rsidRPr="00066FBD">
              <w:t>-0.05454</w:t>
            </w:r>
          </w:p>
        </w:tc>
        <w:tc>
          <w:tcPr>
            <w:tcW w:w="1053" w:type="dxa"/>
            <w:noWrap/>
            <w:vAlign w:val="center"/>
            <w:hideMark/>
          </w:tcPr>
          <w:p w14:paraId="410EBA1E" w14:textId="77777777" w:rsidR="00066FBD" w:rsidRPr="00066FBD" w:rsidRDefault="00066FBD" w:rsidP="00066FBD">
            <w:r w:rsidRPr="00066FBD">
              <w:t>1.37E-05</w:t>
            </w:r>
          </w:p>
        </w:tc>
      </w:tr>
      <w:tr w:rsidR="00066FBD" w:rsidRPr="00066FBD" w14:paraId="21CD56A9" w14:textId="77777777" w:rsidTr="00BC0440">
        <w:trPr>
          <w:trHeight w:val="300"/>
        </w:trPr>
        <w:tc>
          <w:tcPr>
            <w:tcW w:w="2503" w:type="dxa"/>
            <w:noWrap/>
            <w:vAlign w:val="center"/>
            <w:hideMark/>
          </w:tcPr>
          <w:p w14:paraId="3C1D9534" w14:textId="77777777" w:rsidR="00066FBD" w:rsidRPr="00066FBD" w:rsidRDefault="00066FBD" w:rsidP="00066FBD">
            <w:r w:rsidRPr="00066FBD">
              <w:t>GAB2</w:t>
            </w:r>
          </w:p>
        </w:tc>
        <w:tc>
          <w:tcPr>
            <w:tcW w:w="1574" w:type="dxa"/>
            <w:noWrap/>
            <w:vAlign w:val="center"/>
            <w:hideMark/>
          </w:tcPr>
          <w:p w14:paraId="55F1D2EA" w14:textId="77777777" w:rsidR="00066FBD" w:rsidRPr="00066FBD" w:rsidRDefault="00066FBD" w:rsidP="00066FBD">
            <w:r w:rsidRPr="00066FBD">
              <w:t>-0.096429265</w:t>
            </w:r>
          </w:p>
        </w:tc>
        <w:tc>
          <w:tcPr>
            <w:tcW w:w="1439" w:type="dxa"/>
            <w:noWrap/>
            <w:vAlign w:val="center"/>
            <w:hideMark/>
          </w:tcPr>
          <w:p w14:paraId="393551D8" w14:textId="77777777" w:rsidR="00066FBD" w:rsidRPr="00066FBD" w:rsidRDefault="00066FBD" w:rsidP="00066FBD">
            <w:r w:rsidRPr="00066FBD">
              <w:t>1.98E-08</w:t>
            </w:r>
          </w:p>
        </w:tc>
        <w:tc>
          <w:tcPr>
            <w:tcW w:w="1053" w:type="dxa"/>
            <w:noWrap/>
            <w:vAlign w:val="center"/>
            <w:hideMark/>
          </w:tcPr>
          <w:p w14:paraId="4D91A874" w14:textId="77777777" w:rsidR="00066FBD" w:rsidRPr="00066FBD" w:rsidRDefault="00066FBD" w:rsidP="00066FBD">
            <w:r w:rsidRPr="00066FBD">
              <w:t>-0.13006</w:t>
            </w:r>
          </w:p>
        </w:tc>
        <w:tc>
          <w:tcPr>
            <w:tcW w:w="1053" w:type="dxa"/>
            <w:noWrap/>
            <w:vAlign w:val="center"/>
            <w:hideMark/>
          </w:tcPr>
          <w:p w14:paraId="67F853F0" w14:textId="77777777" w:rsidR="00066FBD" w:rsidRPr="00066FBD" w:rsidRDefault="00066FBD" w:rsidP="00066FBD">
            <w:r w:rsidRPr="00066FBD">
              <w:t>-0.0628</w:t>
            </w:r>
          </w:p>
        </w:tc>
        <w:tc>
          <w:tcPr>
            <w:tcW w:w="1053" w:type="dxa"/>
            <w:noWrap/>
            <w:vAlign w:val="center"/>
            <w:hideMark/>
          </w:tcPr>
          <w:p w14:paraId="3CB90A4F" w14:textId="77777777" w:rsidR="00066FBD" w:rsidRPr="00066FBD" w:rsidRDefault="00066FBD" w:rsidP="00066FBD">
            <w:r w:rsidRPr="00066FBD">
              <w:t>7.67E-08</w:t>
            </w:r>
          </w:p>
        </w:tc>
      </w:tr>
      <w:tr w:rsidR="00066FBD" w:rsidRPr="00066FBD" w14:paraId="7EEAFFB2" w14:textId="77777777" w:rsidTr="00BC0440">
        <w:trPr>
          <w:trHeight w:val="300"/>
        </w:trPr>
        <w:tc>
          <w:tcPr>
            <w:tcW w:w="2503" w:type="dxa"/>
            <w:noWrap/>
            <w:vAlign w:val="center"/>
            <w:hideMark/>
          </w:tcPr>
          <w:p w14:paraId="5D8262B1" w14:textId="77777777" w:rsidR="00066FBD" w:rsidRPr="00066FBD" w:rsidRDefault="00066FBD" w:rsidP="00066FBD">
            <w:r w:rsidRPr="00066FBD">
              <w:t>ATM</w:t>
            </w:r>
          </w:p>
        </w:tc>
        <w:tc>
          <w:tcPr>
            <w:tcW w:w="1574" w:type="dxa"/>
            <w:noWrap/>
            <w:vAlign w:val="center"/>
            <w:hideMark/>
          </w:tcPr>
          <w:p w14:paraId="6E10FD36" w14:textId="77777777" w:rsidR="00066FBD" w:rsidRPr="00066FBD" w:rsidRDefault="00066FBD" w:rsidP="00066FBD">
            <w:r w:rsidRPr="00066FBD">
              <w:t>-0.097059759</w:t>
            </w:r>
          </w:p>
        </w:tc>
        <w:tc>
          <w:tcPr>
            <w:tcW w:w="1439" w:type="dxa"/>
            <w:noWrap/>
            <w:vAlign w:val="center"/>
            <w:hideMark/>
          </w:tcPr>
          <w:p w14:paraId="1CCEE373" w14:textId="77777777" w:rsidR="00066FBD" w:rsidRPr="00066FBD" w:rsidRDefault="00066FBD" w:rsidP="00066FBD">
            <w:r w:rsidRPr="00066FBD">
              <w:t>1.76E-05</w:t>
            </w:r>
          </w:p>
        </w:tc>
        <w:tc>
          <w:tcPr>
            <w:tcW w:w="1053" w:type="dxa"/>
            <w:noWrap/>
            <w:vAlign w:val="center"/>
            <w:hideMark/>
          </w:tcPr>
          <w:p w14:paraId="47F87CBB" w14:textId="77777777" w:rsidR="00066FBD" w:rsidRPr="00066FBD" w:rsidRDefault="00066FBD" w:rsidP="00066FBD">
            <w:r w:rsidRPr="00066FBD">
              <w:t>-0.14134</w:t>
            </w:r>
          </w:p>
        </w:tc>
        <w:tc>
          <w:tcPr>
            <w:tcW w:w="1053" w:type="dxa"/>
            <w:noWrap/>
            <w:vAlign w:val="center"/>
            <w:hideMark/>
          </w:tcPr>
          <w:p w14:paraId="22D5F67D" w14:textId="77777777" w:rsidR="00066FBD" w:rsidRPr="00066FBD" w:rsidRDefault="00066FBD" w:rsidP="00066FBD">
            <w:r w:rsidRPr="00066FBD">
              <w:t>-0.05278</w:t>
            </w:r>
          </w:p>
        </w:tc>
        <w:tc>
          <w:tcPr>
            <w:tcW w:w="1053" w:type="dxa"/>
            <w:noWrap/>
            <w:vAlign w:val="center"/>
            <w:hideMark/>
          </w:tcPr>
          <w:p w14:paraId="055DEA1D" w14:textId="77777777" w:rsidR="00066FBD" w:rsidRPr="00066FBD" w:rsidRDefault="00066FBD" w:rsidP="00066FBD">
            <w:r w:rsidRPr="00066FBD">
              <w:t>4.18E-05</w:t>
            </w:r>
          </w:p>
        </w:tc>
      </w:tr>
      <w:tr w:rsidR="00066FBD" w:rsidRPr="00066FBD" w14:paraId="10BF7F40" w14:textId="77777777" w:rsidTr="00BC0440">
        <w:trPr>
          <w:trHeight w:val="300"/>
        </w:trPr>
        <w:tc>
          <w:tcPr>
            <w:tcW w:w="2503" w:type="dxa"/>
            <w:noWrap/>
            <w:vAlign w:val="center"/>
            <w:hideMark/>
          </w:tcPr>
          <w:p w14:paraId="18605377" w14:textId="77777777" w:rsidR="00066FBD" w:rsidRPr="00066FBD" w:rsidRDefault="00066FBD" w:rsidP="00066FBD">
            <w:r w:rsidRPr="00066FBD">
              <w:t>NRAS</w:t>
            </w:r>
          </w:p>
        </w:tc>
        <w:tc>
          <w:tcPr>
            <w:tcW w:w="1574" w:type="dxa"/>
            <w:noWrap/>
            <w:vAlign w:val="center"/>
            <w:hideMark/>
          </w:tcPr>
          <w:p w14:paraId="426EC330" w14:textId="77777777" w:rsidR="00066FBD" w:rsidRPr="00066FBD" w:rsidRDefault="00066FBD" w:rsidP="00066FBD">
            <w:r w:rsidRPr="00066FBD">
              <w:t>-0.097661553</w:t>
            </w:r>
          </w:p>
        </w:tc>
        <w:tc>
          <w:tcPr>
            <w:tcW w:w="1439" w:type="dxa"/>
            <w:noWrap/>
            <w:vAlign w:val="center"/>
            <w:hideMark/>
          </w:tcPr>
          <w:p w14:paraId="2E42E2CD" w14:textId="77777777" w:rsidR="00066FBD" w:rsidRPr="00066FBD" w:rsidRDefault="00066FBD" w:rsidP="00066FBD">
            <w:r w:rsidRPr="00066FBD">
              <w:t>1.38E-05</w:t>
            </w:r>
          </w:p>
        </w:tc>
        <w:tc>
          <w:tcPr>
            <w:tcW w:w="1053" w:type="dxa"/>
            <w:noWrap/>
            <w:vAlign w:val="center"/>
            <w:hideMark/>
          </w:tcPr>
          <w:p w14:paraId="5703AE8F" w14:textId="77777777" w:rsidR="00066FBD" w:rsidRPr="00066FBD" w:rsidRDefault="00066FBD" w:rsidP="00066FBD">
            <w:r w:rsidRPr="00066FBD">
              <w:t>-0.14166</w:t>
            </w:r>
          </w:p>
        </w:tc>
        <w:tc>
          <w:tcPr>
            <w:tcW w:w="1053" w:type="dxa"/>
            <w:noWrap/>
            <w:vAlign w:val="center"/>
            <w:hideMark/>
          </w:tcPr>
          <w:p w14:paraId="434C86DB" w14:textId="77777777" w:rsidR="00066FBD" w:rsidRPr="00066FBD" w:rsidRDefault="00066FBD" w:rsidP="00066FBD">
            <w:r w:rsidRPr="00066FBD">
              <w:t>-0.05366</w:t>
            </w:r>
          </w:p>
        </w:tc>
        <w:tc>
          <w:tcPr>
            <w:tcW w:w="1053" w:type="dxa"/>
            <w:noWrap/>
            <w:vAlign w:val="center"/>
            <w:hideMark/>
          </w:tcPr>
          <w:p w14:paraId="69DE5067" w14:textId="77777777" w:rsidR="00066FBD" w:rsidRPr="00066FBD" w:rsidRDefault="00066FBD" w:rsidP="00066FBD">
            <w:r w:rsidRPr="00066FBD">
              <w:t>3.32E-05</w:t>
            </w:r>
          </w:p>
        </w:tc>
      </w:tr>
      <w:tr w:rsidR="00066FBD" w:rsidRPr="00066FBD" w14:paraId="213955D6" w14:textId="77777777" w:rsidTr="00BC0440">
        <w:trPr>
          <w:trHeight w:val="300"/>
        </w:trPr>
        <w:tc>
          <w:tcPr>
            <w:tcW w:w="2503" w:type="dxa"/>
            <w:noWrap/>
            <w:vAlign w:val="center"/>
            <w:hideMark/>
          </w:tcPr>
          <w:p w14:paraId="1D816915" w14:textId="77777777" w:rsidR="00066FBD" w:rsidRPr="00066FBD" w:rsidRDefault="00066FBD" w:rsidP="00066FBD">
            <w:r w:rsidRPr="00066FBD">
              <w:t>PKCPANBETAII_pS660</w:t>
            </w:r>
          </w:p>
        </w:tc>
        <w:tc>
          <w:tcPr>
            <w:tcW w:w="1574" w:type="dxa"/>
            <w:noWrap/>
            <w:vAlign w:val="center"/>
            <w:hideMark/>
          </w:tcPr>
          <w:p w14:paraId="08A91244" w14:textId="77777777" w:rsidR="00066FBD" w:rsidRPr="00066FBD" w:rsidRDefault="00066FBD" w:rsidP="00066FBD">
            <w:r w:rsidRPr="00066FBD">
              <w:t>-0.098907855</w:t>
            </w:r>
          </w:p>
        </w:tc>
        <w:tc>
          <w:tcPr>
            <w:tcW w:w="1439" w:type="dxa"/>
            <w:noWrap/>
            <w:vAlign w:val="center"/>
            <w:hideMark/>
          </w:tcPr>
          <w:p w14:paraId="592E60B1" w14:textId="77777777" w:rsidR="00066FBD" w:rsidRPr="00066FBD" w:rsidRDefault="00066FBD" w:rsidP="00066FBD">
            <w:r w:rsidRPr="00066FBD">
              <w:t>2.41E-08</w:t>
            </w:r>
          </w:p>
        </w:tc>
        <w:tc>
          <w:tcPr>
            <w:tcW w:w="1053" w:type="dxa"/>
            <w:noWrap/>
            <w:vAlign w:val="center"/>
            <w:hideMark/>
          </w:tcPr>
          <w:p w14:paraId="634043A9" w14:textId="77777777" w:rsidR="00066FBD" w:rsidRPr="00066FBD" w:rsidRDefault="00066FBD" w:rsidP="00066FBD">
            <w:r w:rsidRPr="00066FBD">
              <w:t>-0.13362</w:t>
            </w:r>
          </w:p>
        </w:tc>
        <w:tc>
          <w:tcPr>
            <w:tcW w:w="1053" w:type="dxa"/>
            <w:noWrap/>
            <w:vAlign w:val="center"/>
            <w:hideMark/>
          </w:tcPr>
          <w:p w14:paraId="337090AC" w14:textId="77777777" w:rsidR="00066FBD" w:rsidRPr="00066FBD" w:rsidRDefault="00066FBD" w:rsidP="00066FBD">
            <w:r w:rsidRPr="00066FBD">
              <w:t>-0.0642</w:t>
            </w:r>
          </w:p>
        </w:tc>
        <w:tc>
          <w:tcPr>
            <w:tcW w:w="1053" w:type="dxa"/>
            <w:noWrap/>
            <w:vAlign w:val="center"/>
            <w:hideMark/>
          </w:tcPr>
          <w:p w14:paraId="006AEE01" w14:textId="77777777" w:rsidR="00066FBD" w:rsidRPr="00066FBD" w:rsidRDefault="00066FBD" w:rsidP="00066FBD">
            <w:r w:rsidRPr="00066FBD">
              <w:t>9.19E-08</w:t>
            </w:r>
          </w:p>
        </w:tc>
      </w:tr>
      <w:tr w:rsidR="00066FBD" w:rsidRPr="00066FBD" w14:paraId="3DA46335" w14:textId="77777777" w:rsidTr="00BC0440">
        <w:trPr>
          <w:trHeight w:val="300"/>
        </w:trPr>
        <w:tc>
          <w:tcPr>
            <w:tcW w:w="2503" w:type="dxa"/>
            <w:noWrap/>
            <w:vAlign w:val="center"/>
            <w:hideMark/>
          </w:tcPr>
          <w:p w14:paraId="2F9EB26F" w14:textId="77777777" w:rsidR="00066FBD" w:rsidRPr="00066FBD" w:rsidRDefault="00066FBD" w:rsidP="00066FBD">
            <w:r w:rsidRPr="00066FBD">
              <w:t>ERCC1</w:t>
            </w:r>
          </w:p>
        </w:tc>
        <w:tc>
          <w:tcPr>
            <w:tcW w:w="1574" w:type="dxa"/>
            <w:noWrap/>
            <w:vAlign w:val="center"/>
            <w:hideMark/>
          </w:tcPr>
          <w:p w14:paraId="76301A6F" w14:textId="77777777" w:rsidR="00066FBD" w:rsidRPr="00066FBD" w:rsidRDefault="00066FBD" w:rsidP="00066FBD">
            <w:r w:rsidRPr="00066FBD">
              <w:t>-0.099033547</w:t>
            </w:r>
          </w:p>
        </w:tc>
        <w:tc>
          <w:tcPr>
            <w:tcW w:w="1439" w:type="dxa"/>
            <w:noWrap/>
            <w:vAlign w:val="center"/>
            <w:hideMark/>
          </w:tcPr>
          <w:p w14:paraId="2E730F2C" w14:textId="77777777" w:rsidR="00066FBD" w:rsidRPr="00066FBD" w:rsidRDefault="00066FBD" w:rsidP="00066FBD">
            <w:r w:rsidRPr="00066FBD">
              <w:t>4.31E-06</w:t>
            </w:r>
          </w:p>
        </w:tc>
        <w:tc>
          <w:tcPr>
            <w:tcW w:w="1053" w:type="dxa"/>
            <w:noWrap/>
            <w:vAlign w:val="center"/>
            <w:hideMark/>
          </w:tcPr>
          <w:p w14:paraId="0F19CA01" w14:textId="77777777" w:rsidR="00066FBD" w:rsidRPr="00066FBD" w:rsidRDefault="00066FBD" w:rsidP="00066FBD">
            <w:r w:rsidRPr="00066FBD">
              <w:t>-0.14124</w:t>
            </w:r>
          </w:p>
        </w:tc>
        <w:tc>
          <w:tcPr>
            <w:tcW w:w="1053" w:type="dxa"/>
            <w:noWrap/>
            <w:vAlign w:val="center"/>
            <w:hideMark/>
          </w:tcPr>
          <w:p w14:paraId="6B67329F" w14:textId="77777777" w:rsidR="00066FBD" w:rsidRPr="00066FBD" w:rsidRDefault="00066FBD" w:rsidP="00066FBD">
            <w:r w:rsidRPr="00066FBD">
              <w:t>-0.05683</w:t>
            </w:r>
          </w:p>
        </w:tc>
        <w:tc>
          <w:tcPr>
            <w:tcW w:w="1053" w:type="dxa"/>
            <w:noWrap/>
            <w:vAlign w:val="center"/>
            <w:hideMark/>
          </w:tcPr>
          <w:p w14:paraId="710DE8AF" w14:textId="77777777" w:rsidR="00066FBD" w:rsidRPr="00066FBD" w:rsidRDefault="00066FBD" w:rsidP="00066FBD">
            <w:r w:rsidRPr="00066FBD">
              <w:t>1.14E-05</w:t>
            </w:r>
          </w:p>
        </w:tc>
      </w:tr>
      <w:tr w:rsidR="00066FBD" w:rsidRPr="00066FBD" w14:paraId="49146342" w14:textId="77777777" w:rsidTr="00BC0440">
        <w:trPr>
          <w:trHeight w:val="300"/>
        </w:trPr>
        <w:tc>
          <w:tcPr>
            <w:tcW w:w="2503" w:type="dxa"/>
            <w:noWrap/>
            <w:vAlign w:val="center"/>
            <w:hideMark/>
          </w:tcPr>
          <w:p w14:paraId="667EB5CD" w14:textId="77777777" w:rsidR="00066FBD" w:rsidRPr="00066FBD" w:rsidRDefault="00066FBD" w:rsidP="00066FBD">
            <w:r w:rsidRPr="00066FBD">
              <w:t>SHC_pY317</w:t>
            </w:r>
          </w:p>
        </w:tc>
        <w:tc>
          <w:tcPr>
            <w:tcW w:w="1574" w:type="dxa"/>
            <w:noWrap/>
            <w:vAlign w:val="center"/>
            <w:hideMark/>
          </w:tcPr>
          <w:p w14:paraId="2611799A" w14:textId="77777777" w:rsidR="00066FBD" w:rsidRPr="00066FBD" w:rsidRDefault="00066FBD" w:rsidP="00066FBD">
            <w:r w:rsidRPr="00066FBD">
              <w:t>-0.100201589</w:t>
            </w:r>
          </w:p>
        </w:tc>
        <w:tc>
          <w:tcPr>
            <w:tcW w:w="1439" w:type="dxa"/>
            <w:noWrap/>
            <w:vAlign w:val="center"/>
            <w:hideMark/>
          </w:tcPr>
          <w:p w14:paraId="0772D3A7" w14:textId="77777777" w:rsidR="00066FBD" w:rsidRPr="00066FBD" w:rsidRDefault="00066FBD" w:rsidP="00066FBD">
            <w:r w:rsidRPr="00066FBD">
              <w:t>6.25E-06</w:t>
            </w:r>
          </w:p>
        </w:tc>
        <w:tc>
          <w:tcPr>
            <w:tcW w:w="1053" w:type="dxa"/>
            <w:noWrap/>
            <w:vAlign w:val="center"/>
            <w:hideMark/>
          </w:tcPr>
          <w:p w14:paraId="5B2E64D0" w14:textId="77777777" w:rsidR="00066FBD" w:rsidRPr="00066FBD" w:rsidRDefault="00066FBD" w:rsidP="00066FBD">
            <w:r w:rsidRPr="00066FBD">
              <w:t>-0.14365</w:t>
            </w:r>
          </w:p>
        </w:tc>
        <w:tc>
          <w:tcPr>
            <w:tcW w:w="1053" w:type="dxa"/>
            <w:noWrap/>
            <w:vAlign w:val="center"/>
            <w:hideMark/>
          </w:tcPr>
          <w:p w14:paraId="1DDE73C7" w14:textId="77777777" w:rsidR="00066FBD" w:rsidRPr="00066FBD" w:rsidRDefault="00066FBD" w:rsidP="00066FBD">
            <w:r w:rsidRPr="00066FBD">
              <w:t>-0.05676</w:t>
            </w:r>
          </w:p>
        </w:tc>
        <w:tc>
          <w:tcPr>
            <w:tcW w:w="1053" w:type="dxa"/>
            <w:noWrap/>
            <w:vAlign w:val="center"/>
            <w:hideMark/>
          </w:tcPr>
          <w:p w14:paraId="7A0C6890" w14:textId="77777777" w:rsidR="00066FBD" w:rsidRPr="00066FBD" w:rsidRDefault="00066FBD" w:rsidP="00066FBD">
            <w:r w:rsidRPr="00066FBD">
              <w:t>1.59E-05</w:t>
            </w:r>
          </w:p>
        </w:tc>
      </w:tr>
      <w:tr w:rsidR="00066FBD" w:rsidRPr="00066FBD" w14:paraId="65C00B77" w14:textId="77777777" w:rsidTr="00BC0440">
        <w:trPr>
          <w:trHeight w:val="300"/>
        </w:trPr>
        <w:tc>
          <w:tcPr>
            <w:tcW w:w="2503" w:type="dxa"/>
            <w:noWrap/>
            <w:vAlign w:val="center"/>
            <w:hideMark/>
          </w:tcPr>
          <w:p w14:paraId="2E30BA10" w14:textId="77777777" w:rsidR="00066FBD" w:rsidRPr="00066FBD" w:rsidRDefault="00066FBD" w:rsidP="00066FBD">
            <w:r w:rsidRPr="00066FBD">
              <w:t>SCD1</w:t>
            </w:r>
          </w:p>
        </w:tc>
        <w:tc>
          <w:tcPr>
            <w:tcW w:w="1574" w:type="dxa"/>
            <w:noWrap/>
            <w:vAlign w:val="center"/>
            <w:hideMark/>
          </w:tcPr>
          <w:p w14:paraId="1E5EBE8C" w14:textId="77777777" w:rsidR="00066FBD" w:rsidRPr="00066FBD" w:rsidRDefault="00066FBD" w:rsidP="00066FBD">
            <w:r w:rsidRPr="00066FBD">
              <w:t>-0.10206489</w:t>
            </w:r>
          </w:p>
        </w:tc>
        <w:tc>
          <w:tcPr>
            <w:tcW w:w="1439" w:type="dxa"/>
            <w:noWrap/>
            <w:vAlign w:val="center"/>
            <w:hideMark/>
          </w:tcPr>
          <w:p w14:paraId="33C0C652" w14:textId="77777777" w:rsidR="00066FBD" w:rsidRPr="00066FBD" w:rsidRDefault="00066FBD" w:rsidP="00066FBD">
            <w:r w:rsidRPr="00066FBD">
              <w:t>4.12E-06</w:t>
            </w:r>
          </w:p>
        </w:tc>
        <w:tc>
          <w:tcPr>
            <w:tcW w:w="1053" w:type="dxa"/>
            <w:noWrap/>
            <w:vAlign w:val="center"/>
            <w:hideMark/>
          </w:tcPr>
          <w:p w14:paraId="0584F9E1" w14:textId="77777777" w:rsidR="00066FBD" w:rsidRPr="00066FBD" w:rsidRDefault="00066FBD" w:rsidP="00066FBD">
            <w:r w:rsidRPr="00066FBD">
              <w:t>-0.14547</w:t>
            </w:r>
          </w:p>
        </w:tc>
        <w:tc>
          <w:tcPr>
            <w:tcW w:w="1053" w:type="dxa"/>
            <w:noWrap/>
            <w:vAlign w:val="center"/>
            <w:hideMark/>
          </w:tcPr>
          <w:p w14:paraId="5972E828" w14:textId="77777777" w:rsidR="00066FBD" w:rsidRPr="00066FBD" w:rsidRDefault="00066FBD" w:rsidP="00066FBD">
            <w:r w:rsidRPr="00066FBD">
              <w:t>-0.05866</w:t>
            </w:r>
          </w:p>
        </w:tc>
        <w:tc>
          <w:tcPr>
            <w:tcW w:w="1053" w:type="dxa"/>
            <w:noWrap/>
            <w:vAlign w:val="center"/>
            <w:hideMark/>
          </w:tcPr>
          <w:p w14:paraId="284121F2" w14:textId="77777777" w:rsidR="00066FBD" w:rsidRPr="00066FBD" w:rsidRDefault="00066FBD" w:rsidP="00066FBD">
            <w:r w:rsidRPr="00066FBD">
              <w:t>1.10E-05</w:t>
            </w:r>
          </w:p>
        </w:tc>
      </w:tr>
      <w:tr w:rsidR="00066FBD" w:rsidRPr="00066FBD" w14:paraId="73F621EC" w14:textId="77777777" w:rsidTr="00BC0440">
        <w:trPr>
          <w:trHeight w:val="300"/>
        </w:trPr>
        <w:tc>
          <w:tcPr>
            <w:tcW w:w="2503" w:type="dxa"/>
            <w:noWrap/>
            <w:vAlign w:val="center"/>
            <w:hideMark/>
          </w:tcPr>
          <w:p w14:paraId="1384CA2C" w14:textId="77777777" w:rsidR="00066FBD" w:rsidRPr="00066FBD" w:rsidRDefault="00066FBD" w:rsidP="00066FBD">
            <w:r w:rsidRPr="00066FBD">
              <w:t>PI3KP110ALPHA</w:t>
            </w:r>
          </w:p>
        </w:tc>
        <w:tc>
          <w:tcPr>
            <w:tcW w:w="1574" w:type="dxa"/>
            <w:noWrap/>
            <w:vAlign w:val="center"/>
            <w:hideMark/>
          </w:tcPr>
          <w:p w14:paraId="684CA9B6" w14:textId="77777777" w:rsidR="00066FBD" w:rsidRPr="00066FBD" w:rsidRDefault="00066FBD" w:rsidP="00066FBD">
            <w:r w:rsidRPr="00066FBD">
              <w:t>-0.10470604</w:t>
            </w:r>
          </w:p>
        </w:tc>
        <w:tc>
          <w:tcPr>
            <w:tcW w:w="1439" w:type="dxa"/>
            <w:noWrap/>
            <w:vAlign w:val="center"/>
            <w:hideMark/>
          </w:tcPr>
          <w:p w14:paraId="6017A001" w14:textId="77777777" w:rsidR="00066FBD" w:rsidRPr="00066FBD" w:rsidRDefault="00066FBD" w:rsidP="00066FBD">
            <w:r w:rsidRPr="00066FBD">
              <w:t>8.27E-08</w:t>
            </w:r>
          </w:p>
        </w:tc>
        <w:tc>
          <w:tcPr>
            <w:tcW w:w="1053" w:type="dxa"/>
            <w:noWrap/>
            <w:vAlign w:val="center"/>
            <w:hideMark/>
          </w:tcPr>
          <w:p w14:paraId="05622DFE" w14:textId="77777777" w:rsidR="00066FBD" w:rsidRPr="00066FBD" w:rsidRDefault="00066FBD" w:rsidP="00066FBD">
            <w:r w:rsidRPr="00066FBD">
              <w:t>-0.14295</w:t>
            </w:r>
          </w:p>
        </w:tc>
        <w:tc>
          <w:tcPr>
            <w:tcW w:w="1053" w:type="dxa"/>
            <w:noWrap/>
            <w:vAlign w:val="center"/>
            <w:hideMark/>
          </w:tcPr>
          <w:p w14:paraId="228B24C5" w14:textId="77777777" w:rsidR="00066FBD" w:rsidRPr="00066FBD" w:rsidRDefault="00066FBD" w:rsidP="00066FBD">
            <w:r w:rsidRPr="00066FBD">
              <w:t>-0.06646</w:t>
            </w:r>
          </w:p>
        </w:tc>
        <w:tc>
          <w:tcPr>
            <w:tcW w:w="1053" w:type="dxa"/>
            <w:noWrap/>
            <w:vAlign w:val="center"/>
            <w:hideMark/>
          </w:tcPr>
          <w:p w14:paraId="4F0E5595" w14:textId="77777777" w:rsidR="00066FBD" w:rsidRPr="00066FBD" w:rsidRDefault="00066FBD" w:rsidP="00066FBD">
            <w:r w:rsidRPr="00066FBD">
              <w:t>2.87E-07</w:t>
            </w:r>
          </w:p>
        </w:tc>
      </w:tr>
      <w:tr w:rsidR="00066FBD" w:rsidRPr="00066FBD" w14:paraId="76A21833" w14:textId="77777777" w:rsidTr="00BC0440">
        <w:trPr>
          <w:trHeight w:val="300"/>
        </w:trPr>
        <w:tc>
          <w:tcPr>
            <w:tcW w:w="2503" w:type="dxa"/>
            <w:noWrap/>
            <w:vAlign w:val="center"/>
            <w:hideMark/>
          </w:tcPr>
          <w:p w14:paraId="4480510C" w14:textId="77777777" w:rsidR="00066FBD" w:rsidRPr="00066FBD" w:rsidRDefault="00066FBD" w:rsidP="00066FBD">
            <w:r w:rsidRPr="00066FBD">
              <w:t>BECLIN</w:t>
            </w:r>
          </w:p>
        </w:tc>
        <w:tc>
          <w:tcPr>
            <w:tcW w:w="1574" w:type="dxa"/>
            <w:noWrap/>
            <w:vAlign w:val="center"/>
            <w:hideMark/>
          </w:tcPr>
          <w:p w14:paraId="09B20C02" w14:textId="77777777" w:rsidR="00066FBD" w:rsidRPr="00066FBD" w:rsidRDefault="00066FBD" w:rsidP="00066FBD">
            <w:r w:rsidRPr="00066FBD">
              <w:t>-0.104777739</w:t>
            </w:r>
          </w:p>
        </w:tc>
        <w:tc>
          <w:tcPr>
            <w:tcW w:w="1439" w:type="dxa"/>
            <w:noWrap/>
            <w:vAlign w:val="center"/>
            <w:hideMark/>
          </w:tcPr>
          <w:p w14:paraId="0E83699E" w14:textId="77777777" w:rsidR="00066FBD" w:rsidRPr="00066FBD" w:rsidRDefault="00066FBD" w:rsidP="00066FBD">
            <w:r w:rsidRPr="00066FBD">
              <w:t>2.79E-06</w:t>
            </w:r>
          </w:p>
        </w:tc>
        <w:tc>
          <w:tcPr>
            <w:tcW w:w="1053" w:type="dxa"/>
            <w:noWrap/>
            <w:vAlign w:val="center"/>
            <w:hideMark/>
          </w:tcPr>
          <w:p w14:paraId="62779169" w14:textId="77777777" w:rsidR="00066FBD" w:rsidRPr="00066FBD" w:rsidRDefault="00066FBD" w:rsidP="00066FBD">
            <w:r w:rsidRPr="00066FBD">
              <w:t>-0.14857</w:t>
            </w:r>
          </w:p>
        </w:tc>
        <w:tc>
          <w:tcPr>
            <w:tcW w:w="1053" w:type="dxa"/>
            <w:noWrap/>
            <w:vAlign w:val="center"/>
            <w:hideMark/>
          </w:tcPr>
          <w:p w14:paraId="20126022" w14:textId="77777777" w:rsidR="00066FBD" w:rsidRPr="00066FBD" w:rsidRDefault="00066FBD" w:rsidP="00066FBD">
            <w:r w:rsidRPr="00066FBD">
              <w:t>-0.06098</w:t>
            </w:r>
          </w:p>
        </w:tc>
        <w:tc>
          <w:tcPr>
            <w:tcW w:w="1053" w:type="dxa"/>
            <w:noWrap/>
            <w:vAlign w:val="center"/>
            <w:hideMark/>
          </w:tcPr>
          <w:p w14:paraId="7BFEBCE8" w14:textId="77777777" w:rsidR="00066FBD" w:rsidRPr="00066FBD" w:rsidRDefault="00066FBD" w:rsidP="00066FBD">
            <w:r w:rsidRPr="00066FBD">
              <w:t>7.99E-06</w:t>
            </w:r>
          </w:p>
        </w:tc>
      </w:tr>
      <w:tr w:rsidR="00066FBD" w:rsidRPr="00066FBD" w14:paraId="243021E0" w14:textId="77777777" w:rsidTr="00BC0440">
        <w:trPr>
          <w:trHeight w:val="300"/>
        </w:trPr>
        <w:tc>
          <w:tcPr>
            <w:tcW w:w="2503" w:type="dxa"/>
            <w:noWrap/>
            <w:vAlign w:val="center"/>
            <w:hideMark/>
          </w:tcPr>
          <w:p w14:paraId="4387498C" w14:textId="77777777" w:rsidR="00066FBD" w:rsidRPr="00066FBD" w:rsidRDefault="00066FBD" w:rsidP="00066FBD">
            <w:r w:rsidRPr="00066FBD">
              <w:t>SRC_pY527</w:t>
            </w:r>
          </w:p>
        </w:tc>
        <w:tc>
          <w:tcPr>
            <w:tcW w:w="1574" w:type="dxa"/>
            <w:noWrap/>
            <w:vAlign w:val="center"/>
            <w:hideMark/>
          </w:tcPr>
          <w:p w14:paraId="381D64CA" w14:textId="77777777" w:rsidR="00066FBD" w:rsidRPr="00066FBD" w:rsidRDefault="00066FBD" w:rsidP="00066FBD">
            <w:r w:rsidRPr="00066FBD">
              <w:t>-0.109117585</w:t>
            </w:r>
          </w:p>
        </w:tc>
        <w:tc>
          <w:tcPr>
            <w:tcW w:w="1439" w:type="dxa"/>
            <w:noWrap/>
            <w:vAlign w:val="center"/>
            <w:hideMark/>
          </w:tcPr>
          <w:p w14:paraId="5AB0668F" w14:textId="77777777" w:rsidR="00066FBD" w:rsidRPr="00066FBD" w:rsidRDefault="00066FBD" w:rsidP="00066FBD">
            <w:r w:rsidRPr="00066FBD">
              <w:t>1.76E-06</w:t>
            </w:r>
          </w:p>
        </w:tc>
        <w:tc>
          <w:tcPr>
            <w:tcW w:w="1053" w:type="dxa"/>
            <w:noWrap/>
            <w:vAlign w:val="center"/>
            <w:hideMark/>
          </w:tcPr>
          <w:p w14:paraId="3C5B593C" w14:textId="77777777" w:rsidR="00066FBD" w:rsidRPr="00066FBD" w:rsidRDefault="00066FBD" w:rsidP="00066FBD">
            <w:r w:rsidRPr="00066FBD">
              <w:t>-0.15383</w:t>
            </w:r>
          </w:p>
        </w:tc>
        <w:tc>
          <w:tcPr>
            <w:tcW w:w="1053" w:type="dxa"/>
            <w:noWrap/>
            <w:vAlign w:val="center"/>
            <w:hideMark/>
          </w:tcPr>
          <w:p w14:paraId="177B321C" w14:textId="77777777" w:rsidR="00066FBD" w:rsidRPr="00066FBD" w:rsidRDefault="00066FBD" w:rsidP="00066FBD">
            <w:r w:rsidRPr="00066FBD">
              <w:t>-0.0644</w:t>
            </w:r>
          </w:p>
        </w:tc>
        <w:tc>
          <w:tcPr>
            <w:tcW w:w="1053" w:type="dxa"/>
            <w:noWrap/>
            <w:vAlign w:val="center"/>
            <w:hideMark/>
          </w:tcPr>
          <w:p w14:paraId="6C3E1172" w14:textId="77777777" w:rsidR="00066FBD" w:rsidRPr="00066FBD" w:rsidRDefault="00066FBD" w:rsidP="00066FBD">
            <w:r w:rsidRPr="00066FBD">
              <w:t>5.19E-06</w:t>
            </w:r>
          </w:p>
        </w:tc>
      </w:tr>
      <w:tr w:rsidR="00066FBD" w:rsidRPr="00066FBD" w14:paraId="2B28077C" w14:textId="77777777" w:rsidTr="00BC0440">
        <w:trPr>
          <w:trHeight w:val="300"/>
        </w:trPr>
        <w:tc>
          <w:tcPr>
            <w:tcW w:w="2503" w:type="dxa"/>
            <w:noWrap/>
            <w:vAlign w:val="center"/>
            <w:hideMark/>
          </w:tcPr>
          <w:p w14:paraId="659051BC" w14:textId="77777777" w:rsidR="00066FBD" w:rsidRPr="00066FBD" w:rsidRDefault="00066FBD" w:rsidP="00066FBD">
            <w:r w:rsidRPr="00066FBD">
              <w:t>FOXO3A</w:t>
            </w:r>
          </w:p>
        </w:tc>
        <w:tc>
          <w:tcPr>
            <w:tcW w:w="1574" w:type="dxa"/>
            <w:noWrap/>
            <w:vAlign w:val="center"/>
            <w:hideMark/>
          </w:tcPr>
          <w:p w14:paraId="6C9C7E73" w14:textId="77777777" w:rsidR="00066FBD" w:rsidRPr="00066FBD" w:rsidRDefault="00066FBD" w:rsidP="00066FBD">
            <w:r w:rsidRPr="00066FBD">
              <w:t>-0.109910672</w:t>
            </w:r>
          </w:p>
        </w:tc>
        <w:tc>
          <w:tcPr>
            <w:tcW w:w="1439" w:type="dxa"/>
            <w:noWrap/>
            <w:vAlign w:val="center"/>
            <w:hideMark/>
          </w:tcPr>
          <w:p w14:paraId="4AABE3DC" w14:textId="77777777" w:rsidR="00066FBD" w:rsidRPr="00066FBD" w:rsidRDefault="00066FBD" w:rsidP="00066FBD">
            <w:r w:rsidRPr="00066FBD">
              <w:t>3.67E-06</w:t>
            </w:r>
          </w:p>
        </w:tc>
        <w:tc>
          <w:tcPr>
            <w:tcW w:w="1053" w:type="dxa"/>
            <w:noWrap/>
            <w:vAlign w:val="center"/>
            <w:hideMark/>
          </w:tcPr>
          <w:p w14:paraId="3F513FEB" w14:textId="77777777" w:rsidR="00066FBD" w:rsidRPr="00066FBD" w:rsidRDefault="00066FBD" w:rsidP="00066FBD">
            <w:r w:rsidRPr="00066FBD">
              <w:t>-0.15641</w:t>
            </w:r>
          </w:p>
        </w:tc>
        <w:tc>
          <w:tcPr>
            <w:tcW w:w="1053" w:type="dxa"/>
            <w:noWrap/>
            <w:vAlign w:val="center"/>
            <w:hideMark/>
          </w:tcPr>
          <w:p w14:paraId="2B0E01C6" w14:textId="77777777" w:rsidR="00066FBD" w:rsidRPr="00066FBD" w:rsidRDefault="00066FBD" w:rsidP="00066FBD">
            <w:r w:rsidRPr="00066FBD">
              <w:t>-0.06341</w:t>
            </w:r>
          </w:p>
        </w:tc>
        <w:tc>
          <w:tcPr>
            <w:tcW w:w="1053" w:type="dxa"/>
            <w:noWrap/>
            <w:vAlign w:val="center"/>
            <w:hideMark/>
          </w:tcPr>
          <w:p w14:paraId="5366D5E1" w14:textId="77777777" w:rsidR="00066FBD" w:rsidRPr="00066FBD" w:rsidRDefault="00066FBD" w:rsidP="00066FBD">
            <w:r w:rsidRPr="00066FBD">
              <w:t>9.94E-06</w:t>
            </w:r>
          </w:p>
        </w:tc>
      </w:tr>
      <w:tr w:rsidR="00066FBD" w:rsidRPr="00066FBD" w14:paraId="04283519" w14:textId="77777777" w:rsidTr="00BC0440">
        <w:trPr>
          <w:trHeight w:val="300"/>
        </w:trPr>
        <w:tc>
          <w:tcPr>
            <w:tcW w:w="2503" w:type="dxa"/>
            <w:noWrap/>
            <w:vAlign w:val="center"/>
            <w:hideMark/>
          </w:tcPr>
          <w:p w14:paraId="39B3E55B" w14:textId="77777777" w:rsidR="00066FBD" w:rsidRPr="00066FBD" w:rsidRDefault="00066FBD" w:rsidP="00066FBD">
            <w:r w:rsidRPr="00066FBD">
              <w:t>ARID1A</w:t>
            </w:r>
          </w:p>
        </w:tc>
        <w:tc>
          <w:tcPr>
            <w:tcW w:w="1574" w:type="dxa"/>
            <w:noWrap/>
            <w:vAlign w:val="center"/>
            <w:hideMark/>
          </w:tcPr>
          <w:p w14:paraId="4572AE92" w14:textId="77777777" w:rsidR="00066FBD" w:rsidRPr="00066FBD" w:rsidRDefault="00066FBD" w:rsidP="00066FBD">
            <w:r w:rsidRPr="00066FBD">
              <w:t>-0.11160857</w:t>
            </w:r>
          </w:p>
        </w:tc>
        <w:tc>
          <w:tcPr>
            <w:tcW w:w="1439" w:type="dxa"/>
            <w:noWrap/>
            <w:vAlign w:val="center"/>
            <w:hideMark/>
          </w:tcPr>
          <w:p w14:paraId="5BA00110" w14:textId="77777777" w:rsidR="00066FBD" w:rsidRPr="00066FBD" w:rsidRDefault="00066FBD" w:rsidP="00066FBD">
            <w:r w:rsidRPr="00066FBD">
              <w:t>0.000752</w:t>
            </w:r>
          </w:p>
        </w:tc>
        <w:tc>
          <w:tcPr>
            <w:tcW w:w="1053" w:type="dxa"/>
            <w:noWrap/>
            <w:vAlign w:val="center"/>
            <w:hideMark/>
          </w:tcPr>
          <w:p w14:paraId="24559D7A" w14:textId="77777777" w:rsidR="00066FBD" w:rsidRPr="00066FBD" w:rsidRDefault="00066FBD" w:rsidP="00066FBD">
            <w:r w:rsidRPr="00066FBD">
              <w:t>-0.17648</w:t>
            </w:r>
          </w:p>
        </w:tc>
        <w:tc>
          <w:tcPr>
            <w:tcW w:w="1053" w:type="dxa"/>
            <w:noWrap/>
            <w:vAlign w:val="center"/>
            <w:hideMark/>
          </w:tcPr>
          <w:p w14:paraId="038722EC" w14:textId="77777777" w:rsidR="00066FBD" w:rsidRPr="00066FBD" w:rsidRDefault="00066FBD" w:rsidP="00066FBD">
            <w:r w:rsidRPr="00066FBD">
              <w:t>-0.04673</w:t>
            </w:r>
          </w:p>
        </w:tc>
        <w:tc>
          <w:tcPr>
            <w:tcW w:w="1053" w:type="dxa"/>
            <w:noWrap/>
            <w:vAlign w:val="center"/>
            <w:hideMark/>
          </w:tcPr>
          <w:p w14:paraId="725363CA" w14:textId="77777777" w:rsidR="00066FBD" w:rsidRPr="00066FBD" w:rsidRDefault="00066FBD" w:rsidP="00066FBD">
            <w:r w:rsidRPr="00066FBD">
              <w:t>0.001318</w:t>
            </w:r>
          </w:p>
        </w:tc>
      </w:tr>
      <w:tr w:rsidR="00066FBD" w:rsidRPr="00066FBD" w14:paraId="15E4A38F" w14:textId="77777777" w:rsidTr="00BC0440">
        <w:trPr>
          <w:trHeight w:val="300"/>
        </w:trPr>
        <w:tc>
          <w:tcPr>
            <w:tcW w:w="2503" w:type="dxa"/>
            <w:noWrap/>
            <w:vAlign w:val="center"/>
            <w:hideMark/>
          </w:tcPr>
          <w:p w14:paraId="1589A52D" w14:textId="77777777" w:rsidR="00066FBD" w:rsidRPr="00066FBD" w:rsidRDefault="00066FBD" w:rsidP="00066FBD">
            <w:r w:rsidRPr="00066FBD">
              <w:t>PKCDELTA_pS664</w:t>
            </w:r>
          </w:p>
        </w:tc>
        <w:tc>
          <w:tcPr>
            <w:tcW w:w="1574" w:type="dxa"/>
            <w:noWrap/>
            <w:vAlign w:val="center"/>
            <w:hideMark/>
          </w:tcPr>
          <w:p w14:paraId="5C925F73" w14:textId="77777777" w:rsidR="00066FBD" w:rsidRPr="00066FBD" w:rsidRDefault="00066FBD" w:rsidP="00066FBD">
            <w:r w:rsidRPr="00066FBD">
              <w:t>-0.112588727</w:t>
            </w:r>
          </w:p>
        </w:tc>
        <w:tc>
          <w:tcPr>
            <w:tcW w:w="1439" w:type="dxa"/>
            <w:noWrap/>
            <w:vAlign w:val="center"/>
            <w:hideMark/>
          </w:tcPr>
          <w:p w14:paraId="7664B024" w14:textId="77777777" w:rsidR="00066FBD" w:rsidRPr="00066FBD" w:rsidRDefault="00066FBD" w:rsidP="00066FBD">
            <w:r w:rsidRPr="00066FBD">
              <w:t>3.28E-15</w:t>
            </w:r>
          </w:p>
        </w:tc>
        <w:tc>
          <w:tcPr>
            <w:tcW w:w="1053" w:type="dxa"/>
            <w:noWrap/>
            <w:vAlign w:val="center"/>
            <w:hideMark/>
          </w:tcPr>
          <w:p w14:paraId="0FC64E77" w14:textId="77777777" w:rsidR="00066FBD" w:rsidRPr="00066FBD" w:rsidRDefault="00066FBD" w:rsidP="00066FBD">
            <w:r w:rsidRPr="00066FBD">
              <w:t>-0.14054</w:t>
            </w:r>
          </w:p>
        </w:tc>
        <w:tc>
          <w:tcPr>
            <w:tcW w:w="1053" w:type="dxa"/>
            <w:noWrap/>
            <w:vAlign w:val="center"/>
            <w:hideMark/>
          </w:tcPr>
          <w:p w14:paraId="45BCE899" w14:textId="77777777" w:rsidR="00066FBD" w:rsidRPr="00066FBD" w:rsidRDefault="00066FBD" w:rsidP="00066FBD">
            <w:r w:rsidRPr="00066FBD">
              <w:t>-0.08464</w:t>
            </w:r>
          </w:p>
        </w:tc>
        <w:tc>
          <w:tcPr>
            <w:tcW w:w="1053" w:type="dxa"/>
            <w:noWrap/>
            <w:vAlign w:val="center"/>
            <w:hideMark/>
          </w:tcPr>
          <w:p w14:paraId="7B34065A" w14:textId="77777777" w:rsidR="00066FBD" w:rsidRPr="00066FBD" w:rsidRDefault="00066FBD" w:rsidP="00066FBD">
            <w:r w:rsidRPr="00066FBD">
              <w:t>2.32E-14</w:t>
            </w:r>
          </w:p>
        </w:tc>
      </w:tr>
      <w:tr w:rsidR="00066FBD" w:rsidRPr="00066FBD" w14:paraId="3E83B9F7" w14:textId="77777777" w:rsidTr="00BC0440">
        <w:trPr>
          <w:trHeight w:val="300"/>
        </w:trPr>
        <w:tc>
          <w:tcPr>
            <w:tcW w:w="2503" w:type="dxa"/>
            <w:noWrap/>
            <w:vAlign w:val="center"/>
            <w:hideMark/>
          </w:tcPr>
          <w:p w14:paraId="7F6357F9" w14:textId="77777777" w:rsidR="00066FBD" w:rsidRPr="00066FBD" w:rsidRDefault="00066FBD" w:rsidP="00066FBD">
            <w:r w:rsidRPr="00066FBD">
              <w:t>BRAF</w:t>
            </w:r>
          </w:p>
        </w:tc>
        <w:tc>
          <w:tcPr>
            <w:tcW w:w="1574" w:type="dxa"/>
            <w:noWrap/>
            <w:vAlign w:val="center"/>
            <w:hideMark/>
          </w:tcPr>
          <w:p w14:paraId="2132E00C" w14:textId="77777777" w:rsidR="00066FBD" w:rsidRPr="00066FBD" w:rsidRDefault="00066FBD" w:rsidP="00066FBD">
            <w:r w:rsidRPr="00066FBD">
              <w:t>-0.115399119</w:t>
            </w:r>
          </w:p>
        </w:tc>
        <w:tc>
          <w:tcPr>
            <w:tcW w:w="1439" w:type="dxa"/>
            <w:noWrap/>
            <w:vAlign w:val="center"/>
            <w:hideMark/>
          </w:tcPr>
          <w:p w14:paraId="37C9F81D" w14:textId="77777777" w:rsidR="00066FBD" w:rsidRPr="00066FBD" w:rsidRDefault="00066FBD" w:rsidP="00066FBD">
            <w:r w:rsidRPr="00066FBD">
              <w:t>1.05E-07</w:t>
            </w:r>
          </w:p>
        </w:tc>
        <w:tc>
          <w:tcPr>
            <w:tcW w:w="1053" w:type="dxa"/>
            <w:noWrap/>
            <w:vAlign w:val="center"/>
            <w:hideMark/>
          </w:tcPr>
          <w:p w14:paraId="5A403C83" w14:textId="77777777" w:rsidR="00066FBD" w:rsidRPr="00066FBD" w:rsidRDefault="00066FBD" w:rsidP="00066FBD">
            <w:r w:rsidRPr="00066FBD">
              <w:t>-0.15789</w:t>
            </w:r>
          </w:p>
        </w:tc>
        <w:tc>
          <w:tcPr>
            <w:tcW w:w="1053" w:type="dxa"/>
            <w:noWrap/>
            <w:vAlign w:val="center"/>
            <w:hideMark/>
          </w:tcPr>
          <w:p w14:paraId="6D5E4E78" w14:textId="77777777" w:rsidR="00066FBD" w:rsidRPr="00066FBD" w:rsidRDefault="00066FBD" w:rsidP="00066FBD">
            <w:r w:rsidRPr="00066FBD">
              <w:t>-0.07291</w:t>
            </w:r>
          </w:p>
        </w:tc>
        <w:tc>
          <w:tcPr>
            <w:tcW w:w="1053" w:type="dxa"/>
            <w:noWrap/>
            <w:vAlign w:val="center"/>
            <w:hideMark/>
          </w:tcPr>
          <w:p w14:paraId="55F54C7A" w14:textId="77777777" w:rsidR="00066FBD" w:rsidRPr="00066FBD" w:rsidRDefault="00066FBD" w:rsidP="00066FBD">
            <w:r w:rsidRPr="00066FBD">
              <w:t>3.52E-07</w:t>
            </w:r>
          </w:p>
        </w:tc>
      </w:tr>
      <w:tr w:rsidR="00066FBD" w:rsidRPr="00066FBD" w14:paraId="5C7F9A13" w14:textId="77777777" w:rsidTr="00BC0440">
        <w:trPr>
          <w:trHeight w:val="300"/>
        </w:trPr>
        <w:tc>
          <w:tcPr>
            <w:tcW w:w="2503" w:type="dxa"/>
            <w:noWrap/>
            <w:vAlign w:val="center"/>
            <w:hideMark/>
          </w:tcPr>
          <w:p w14:paraId="5E8203CF" w14:textId="77777777" w:rsidR="00066FBD" w:rsidRPr="00066FBD" w:rsidRDefault="00066FBD" w:rsidP="00066FBD">
            <w:r w:rsidRPr="00066FBD">
              <w:lastRenderedPageBreak/>
              <w:t>TUBERIN_pT1462</w:t>
            </w:r>
          </w:p>
        </w:tc>
        <w:tc>
          <w:tcPr>
            <w:tcW w:w="1574" w:type="dxa"/>
            <w:noWrap/>
            <w:vAlign w:val="center"/>
            <w:hideMark/>
          </w:tcPr>
          <w:p w14:paraId="3CD8F630" w14:textId="77777777" w:rsidR="00066FBD" w:rsidRPr="00066FBD" w:rsidRDefault="00066FBD" w:rsidP="00066FBD">
            <w:r w:rsidRPr="00066FBD">
              <w:t>-0.115686128</w:t>
            </w:r>
          </w:p>
        </w:tc>
        <w:tc>
          <w:tcPr>
            <w:tcW w:w="1439" w:type="dxa"/>
            <w:noWrap/>
            <w:vAlign w:val="center"/>
            <w:hideMark/>
          </w:tcPr>
          <w:p w14:paraId="6A696F0B" w14:textId="77777777" w:rsidR="00066FBD" w:rsidRPr="00066FBD" w:rsidRDefault="00066FBD" w:rsidP="00066FBD">
            <w:r w:rsidRPr="00066FBD">
              <w:t>5.19E-09</w:t>
            </w:r>
          </w:p>
        </w:tc>
        <w:tc>
          <w:tcPr>
            <w:tcW w:w="1053" w:type="dxa"/>
            <w:noWrap/>
            <w:vAlign w:val="center"/>
            <w:hideMark/>
          </w:tcPr>
          <w:p w14:paraId="69D5F081" w14:textId="77777777" w:rsidR="00066FBD" w:rsidRPr="00066FBD" w:rsidRDefault="00066FBD" w:rsidP="00066FBD">
            <w:r w:rsidRPr="00066FBD">
              <w:t>-0.15446</w:t>
            </w:r>
          </w:p>
        </w:tc>
        <w:tc>
          <w:tcPr>
            <w:tcW w:w="1053" w:type="dxa"/>
            <w:noWrap/>
            <w:vAlign w:val="center"/>
            <w:hideMark/>
          </w:tcPr>
          <w:p w14:paraId="4F787A33" w14:textId="77777777" w:rsidR="00066FBD" w:rsidRPr="00066FBD" w:rsidRDefault="00066FBD" w:rsidP="00066FBD">
            <w:r w:rsidRPr="00066FBD">
              <w:t>-0.07691</w:t>
            </w:r>
          </w:p>
        </w:tc>
        <w:tc>
          <w:tcPr>
            <w:tcW w:w="1053" w:type="dxa"/>
            <w:noWrap/>
            <w:vAlign w:val="center"/>
            <w:hideMark/>
          </w:tcPr>
          <w:p w14:paraId="5BF4E199" w14:textId="77777777" w:rsidR="00066FBD" w:rsidRPr="00066FBD" w:rsidRDefault="00066FBD" w:rsidP="00066FBD">
            <w:r w:rsidRPr="00066FBD">
              <w:t>2.10E-08</w:t>
            </w:r>
          </w:p>
        </w:tc>
      </w:tr>
      <w:tr w:rsidR="00066FBD" w:rsidRPr="00066FBD" w14:paraId="282F8332" w14:textId="77777777" w:rsidTr="00BC0440">
        <w:trPr>
          <w:trHeight w:val="300"/>
        </w:trPr>
        <w:tc>
          <w:tcPr>
            <w:tcW w:w="2503" w:type="dxa"/>
            <w:noWrap/>
            <w:vAlign w:val="center"/>
            <w:hideMark/>
          </w:tcPr>
          <w:p w14:paraId="2646AF88" w14:textId="77777777" w:rsidR="00066FBD" w:rsidRPr="00066FBD" w:rsidRDefault="00066FBD" w:rsidP="00066FBD">
            <w:r w:rsidRPr="00066FBD">
              <w:t>STAT5ALPHA</w:t>
            </w:r>
          </w:p>
        </w:tc>
        <w:tc>
          <w:tcPr>
            <w:tcW w:w="1574" w:type="dxa"/>
            <w:noWrap/>
            <w:vAlign w:val="center"/>
            <w:hideMark/>
          </w:tcPr>
          <w:p w14:paraId="00C8CC14" w14:textId="77777777" w:rsidR="00066FBD" w:rsidRPr="00066FBD" w:rsidRDefault="00066FBD" w:rsidP="00066FBD">
            <w:r w:rsidRPr="00066FBD">
              <w:t>-0.117692306</w:t>
            </w:r>
          </w:p>
        </w:tc>
        <w:tc>
          <w:tcPr>
            <w:tcW w:w="1439" w:type="dxa"/>
            <w:noWrap/>
            <w:vAlign w:val="center"/>
            <w:hideMark/>
          </w:tcPr>
          <w:p w14:paraId="3249BC4F" w14:textId="77777777" w:rsidR="00066FBD" w:rsidRPr="00066FBD" w:rsidRDefault="00066FBD" w:rsidP="00066FBD">
            <w:r w:rsidRPr="00066FBD">
              <w:t>8.28E-08</w:t>
            </w:r>
          </w:p>
        </w:tc>
        <w:tc>
          <w:tcPr>
            <w:tcW w:w="1053" w:type="dxa"/>
            <w:noWrap/>
            <w:vAlign w:val="center"/>
            <w:hideMark/>
          </w:tcPr>
          <w:p w14:paraId="51CA0083" w14:textId="77777777" w:rsidR="00066FBD" w:rsidRPr="00066FBD" w:rsidRDefault="00066FBD" w:rsidP="00066FBD">
            <w:r w:rsidRPr="00066FBD">
              <w:t>-0.16068</w:t>
            </w:r>
          </w:p>
        </w:tc>
        <w:tc>
          <w:tcPr>
            <w:tcW w:w="1053" w:type="dxa"/>
            <w:noWrap/>
            <w:vAlign w:val="center"/>
            <w:hideMark/>
          </w:tcPr>
          <w:p w14:paraId="4D827074" w14:textId="77777777" w:rsidR="00066FBD" w:rsidRPr="00066FBD" w:rsidRDefault="00066FBD" w:rsidP="00066FBD">
            <w:r w:rsidRPr="00066FBD">
              <w:t>-0.0747</w:t>
            </w:r>
          </w:p>
        </w:tc>
        <w:tc>
          <w:tcPr>
            <w:tcW w:w="1053" w:type="dxa"/>
            <w:noWrap/>
            <w:vAlign w:val="center"/>
            <w:hideMark/>
          </w:tcPr>
          <w:p w14:paraId="2020DF9E" w14:textId="77777777" w:rsidR="00066FBD" w:rsidRPr="00066FBD" w:rsidRDefault="00066FBD" w:rsidP="00066FBD">
            <w:r w:rsidRPr="00066FBD">
              <w:t>2.87E-07</w:t>
            </w:r>
          </w:p>
        </w:tc>
      </w:tr>
      <w:tr w:rsidR="00066FBD" w:rsidRPr="00066FBD" w14:paraId="253DD8A4" w14:textId="77777777" w:rsidTr="00BC0440">
        <w:trPr>
          <w:trHeight w:val="300"/>
        </w:trPr>
        <w:tc>
          <w:tcPr>
            <w:tcW w:w="2503" w:type="dxa"/>
            <w:noWrap/>
            <w:vAlign w:val="center"/>
            <w:hideMark/>
          </w:tcPr>
          <w:p w14:paraId="41C8E3FD" w14:textId="77777777" w:rsidR="00066FBD" w:rsidRPr="00066FBD" w:rsidRDefault="00066FBD" w:rsidP="00066FBD">
            <w:r w:rsidRPr="00066FBD">
              <w:t>P70S6K_pT389</w:t>
            </w:r>
          </w:p>
        </w:tc>
        <w:tc>
          <w:tcPr>
            <w:tcW w:w="1574" w:type="dxa"/>
            <w:noWrap/>
            <w:vAlign w:val="center"/>
            <w:hideMark/>
          </w:tcPr>
          <w:p w14:paraId="52DF3E0C" w14:textId="77777777" w:rsidR="00066FBD" w:rsidRPr="00066FBD" w:rsidRDefault="00066FBD" w:rsidP="00066FBD">
            <w:r w:rsidRPr="00066FBD">
              <w:t>-0.117916002</w:t>
            </w:r>
          </w:p>
        </w:tc>
        <w:tc>
          <w:tcPr>
            <w:tcW w:w="1439" w:type="dxa"/>
            <w:noWrap/>
            <w:vAlign w:val="center"/>
            <w:hideMark/>
          </w:tcPr>
          <w:p w14:paraId="595C23BB" w14:textId="77777777" w:rsidR="00066FBD" w:rsidRPr="00066FBD" w:rsidRDefault="00066FBD" w:rsidP="00066FBD">
            <w:r w:rsidRPr="00066FBD">
              <w:t>2.17E-11</w:t>
            </w:r>
          </w:p>
        </w:tc>
        <w:tc>
          <w:tcPr>
            <w:tcW w:w="1053" w:type="dxa"/>
            <w:noWrap/>
            <w:vAlign w:val="center"/>
            <w:hideMark/>
          </w:tcPr>
          <w:p w14:paraId="3ED3A0D0" w14:textId="77777777" w:rsidR="00066FBD" w:rsidRPr="00066FBD" w:rsidRDefault="00066FBD" w:rsidP="00066FBD">
            <w:r w:rsidRPr="00066FBD">
              <w:t>-0.15239</w:t>
            </w:r>
          </w:p>
        </w:tc>
        <w:tc>
          <w:tcPr>
            <w:tcW w:w="1053" w:type="dxa"/>
            <w:noWrap/>
            <w:vAlign w:val="center"/>
            <w:hideMark/>
          </w:tcPr>
          <w:p w14:paraId="57CD2A45" w14:textId="77777777" w:rsidR="00066FBD" w:rsidRPr="00066FBD" w:rsidRDefault="00066FBD" w:rsidP="00066FBD">
            <w:r w:rsidRPr="00066FBD">
              <w:t>-0.08344</w:t>
            </w:r>
          </w:p>
        </w:tc>
        <w:tc>
          <w:tcPr>
            <w:tcW w:w="1053" w:type="dxa"/>
            <w:noWrap/>
            <w:vAlign w:val="center"/>
            <w:hideMark/>
          </w:tcPr>
          <w:p w14:paraId="74DB89AE" w14:textId="77777777" w:rsidR="00066FBD" w:rsidRPr="00066FBD" w:rsidRDefault="00066FBD" w:rsidP="00066FBD">
            <w:r w:rsidRPr="00066FBD">
              <w:t>1.10E-10</w:t>
            </w:r>
          </w:p>
        </w:tc>
      </w:tr>
      <w:tr w:rsidR="00066FBD" w:rsidRPr="00066FBD" w14:paraId="04242B2F" w14:textId="77777777" w:rsidTr="00BC0440">
        <w:trPr>
          <w:trHeight w:val="300"/>
        </w:trPr>
        <w:tc>
          <w:tcPr>
            <w:tcW w:w="2503" w:type="dxa"/>
            <w:noWrap/>
            <w:vAlign w:val="center"/>
            <w:hideMark/>
          </w:tcPr>
          <w:p w14:paraId="50ACCBF1" w14:textId="77777777" w:rsidR="00066FBD" w:rsidRPr="00066FBD" w:rsidRDefault="00066FBD" w:rsidP="00066FBD">
            <w:r w:rsidRPr="00066FBD">
              <w:t>FOXO3A_pS318S321</w:t>
            </w:r>
          </w:p>
        </w:tc>
        <w:tc>
          <w:tcPr>
            <w:tcW w:w="1574" w:type="dxa"/>
            <w:noWrap/>
            <w:vAlign w:val="center"/>
            <w:hideMark/>
          </w:tcPr>
          <w:p w14:paraId="1018B784" w14:textId="77777777" w:rsidR="00066FBD" w:rsidRPr="00066FBD" w:rsidRDefault="00066FBD" w:rsidP="00066FBD">
            <w:r w:rsidRPr="00066FBD">
              <w:t>-0.118201814</w:t>
            </w:r>
          </w:p>
        </w:tc>
        <w:tc>
          <w:tcPr>
            <w:tcW w:w="1439" w:type="dxa"/>
            <w:noWrap/>
            <w:vAlign w:val="center"/>
            <w:hideMark/>
          </w:tcPr>
          <w:p w14:paraId="1F450A10" w14:textId="77777777" w:rsidR="00066FBD" w:rsidRPr="00066FBD" w:rsidRDefault="00066FBD" w:rsidP="00066FBD">
            <w:r w:rsidRPr="00066FBD">
              <w:t>4.02E-07</w:t>
            </w:r>
          </w:p>
        </w:tc>
        <w:tc>
          <w:tcPr>
            <w:tcW w:w="1053" w:type="dxa"/>
            <w:noWrap/>
            <w:vAlign w:val="center"/>
            <w:hideMark/>
          </w:tcPr>
          <w:p w14:paraId="369FC9C0" w14:textId="77777777" w:rsidR="00066FBD" w:rsidRPr="00066FBD" w:rsidRDefault="00066FBD" w:rsidP="00066FBD">
            <w:r w:rsidRPr="00066FBD">
              <w:t>-0.16388</w:t>
            </w:r>
          </w:p>
        </w:tc>
        <w:tc>
          <w:tcPr>
            <w:tcW w:w="1053" w:type="dxa"/>
            <w:noWrap/>
            <w:vAlign w:val="center"/>
            <w:hideMark/>
          </w:tcPr>
          <w:p w14:paraId="2B0B9E99" w14:textId="77777777" w:rsidR="00066FBD" w:rsidRPr="00066FBD" w:rsidRDefault="00066FBD" w:rsidP="00066FBD">
            <w:r w:rsidRPr="00066FBD">
              <w:t>-0.07253</w:t>
            </w:r>
          </w:p>
        </w:tc>
        <w:tc>
          <w:tcPr>
            <w:tcW w:w="1053" w:type="dxa"/>
            <w:noWrap/>
            <w:vAlign w:val="center"/>
            <w:hideMark/>
          </w:tcPr>
          <w:p w14:paraId="77D010DF" w14:textId="77777777" w:rsidR="00066FBD" w:rsidRPr="00066FBD" w:rsidRDefault="00066FBD" w:rsidP="00066FBD">
            <w:r w:rsidRPr="00066FBD">
              <w:t>1.28E-06</w:t>
            </w:r>
          </w:p>
        </w:tc>
      </w:tr>
      <w:tr w:rsidR="00066FBD" w:rsidRPr="00066FBD" w14:paraId="05A93488" w14:textId="77777777" w:rsidTr="00BC0440">
        <w:trPr>
          <w:trHeight w:val="300"/>
        </w:trPr>
        <w:tc>
          <w:tcPr>
            <w:tcW w:w="2503" w:type="dxa"/>
            <w:noWrap/>
            <w:vAlign w:val="center"/>
            <w:hideMark/>
          </w:tcPr>
          <w:p w14:paraId="7A995A66" w14:textId="77777777" w:rsidR="00066FBD" w:rsidRPr="00066FBD" w:rsidRDefault="00066FBD" w:rsidP="00066FBD">
            <w:r w:rsidRPr="00066FBD">
              <w:t>BRCA2</w:t>
            </w:r>
          </w:p>
        </w:tc>
        <w:tc>
          <w:tcPr>
            <w:tcW w:w="1574" w:type="dxa"/>
            <w:noWrap/>
            <w:vAlign w:val="center"/>
            <w:hideMark/>
          </w:tcPr>
          <w:p w14:paraId="682E0153" w14:textId="77777777" w:rsidR="00066FBD" w:rsidRPr="00066FBD" w:rsidRDefault="00066FBD" w:rsidP="00066FBD">
            <w:r w:rsidRPr="00066FBD">
              <w:t>-0.119140292</w:t>
            </w:r>
          </w:p>
        </w:tc>
        <w:tc>
          <w:tcPr>
            <w:tcW w:w="1439" w:type="dxa"/>
            <w:noWrap/>
            <w:vAlign w:val="center"/>
            <w:hideMark/>
          </w:tcPr>
          <w:p w14:paraId="47F5BA2C" w14:textId="77777777" w:rsidR="00066FBD" w:rsidRPr="00066FBD" w:rsidRDefault="00066FBD" w:rsidP="00066FBD">
            <w:r w:rsidRPr="00066FBD">
              <w:t>9.86E-08</w:t>
            </w:r>
          </w:p>
        </w:tc>
        <w:tc>
          <w:tcPr>
            <w:tcW w:w="1053" w:type="dxa"/>
            <w:noWrap/>
            <w:vAlign w:val="center"/>
            <w:hideMark/>
          </w:tcPr>
          <w:p w14:paraId="38F40ED7" w14:textId="77777777" w:rsidR="00066FBD" w:rsidRPr="00066FBD" w:rsidRDefault="00066FBD" w:rsidP="00066FBD">
            <w:r w:rsidRPr="00066FBD">
              <w:t>-0.16291</w:t>
            </w:r>
          </w:p>
        </w:tc>
        <w:tc>
          <w:tcPr>
            <w:tcW w:w="1053" w:type="dxa"/>
            <w:noWrap/>
            <w:vAlign w:val="center"/>
            <w:hideMark/>
          </w:tcPr>
          <w:p w14:paraId="05EA1451" w14:textId="77777777" w:rsidR="00066FBD" w:rsidRPr="00066FBD" w:rsidRDefault="00066FBD" w:rsidP="00066FBD">
            <w:r w:rsidRPr="00066FBD">
              <w:t>-0.07537</w:t>
            </w:r>
          </w:p>
        </w:tc>
        <w:tc>
          <w:tcPr>
            <w:tcW w:w="1053" w:type="dxa"/>
            <w:noWrap/>
            <w:vAlign w:val="center"/>
            <w:hideMark/>
          </w:tcPr>
          <w:p w14:paraId="001A2279" w14:textId="77777777" w:rsidR="00066FBD" w:rsidRPr="00066FBD" w:rsidRDefault="00066FBD" w:rsidP="00066FBD">
            <w:r w:rsidRPr="00066FBD">
              <w:t>3.37E-07</w:t>
            </w:r>
          </w:p>
        </w:tc>
      </w:tr>
      <w:tr w:rsidR="00066FBD" w:rsidRPr="00066FBD" w14:paraId="1723A100" w14:textId="77777777" w:rsidTr="00BC0440">
        <w:trPr>
          <w:trHeight w:val="300"/>
        </w:trPr>
        <w:tc>
          <w:tcPr>
            <w:tcW w:w="2503" w:type="dxa"/>
            <w:noWrap/>
            <w:vAlign w:val="center"/>
            <w:hideMark/>
          </w:tcPr>
          <w:p w14:paraId="4750FE34" w14:textId="77777777" w:rsidR="00066FBD" w:rsidRPr="00066FBD" w:rsidRDefault="00066FBD" w:rsidP="00066FBD">
            <w:r w:rsidRPr="00066FBD">
              <w:t>TTF1</w:t>
            </w:r>
          </w:p>
        </w:tc>
        <w:tc>
          <w:tcPr>
            <w:tcW w:w="1574" w:type="dxa"/>
            <w:noWrap/>
            <w:vAlign w:val="center"/>
            <w:hideMark/>
          </w:tcPr>
          <w:p w14:paraId="0934ECF8" w14:textId="77777777" w:rsidR="00066FBD" w:rsidRPr="00066FBD" w:rsidRDefault="00066FBD" w:rsidP="00066FBD">
            <w:r w:rsidRPr="00066FBD">
              <w:t>-0.121621504</w:t>
            </w:r>
          </w:p>
        </w:tc>
        <w:tc>
          <w:tcPr>
            <w:tcW w:w="1439" w:type="dxa"/>
            <w:noWrap/>
            <w:vAlign w:val="center"/>
            <w:hideMark/>
          </w:tcPr>
          <w:p w14:paraId="4E738BC8" w14:textId="77777777" w:rsidR="00066FBD" w:rsidRPr="00066FBD" w:rsidRDefault="00066FBD" w:rsidP="00066FBD">
            <w:r w:rsidRPr="00066FBD">
              <w:t>2.06E-05</w:t>
            </w:r>
          </w:p>
        </w:tc>
        <w:tc>
          <w:tcPr>
            <w:tcW w:w="1053" w:type="dxa"/>
            <w:noWrap/>
            <w:vAlign w:val="center"/>
            <w:hideMark/>
          </w:tcPr>
          <w:p w14:paraId="41C65F82" w14:textId="77777777" w:rsidR="00066FBD" w:rsidRPr="00066FBD" w:rsidRDefault="00066FBD" w:rsidP="00066FBD">
            <w:r w:rsidRPr="00066FBD">
              <w:t>-0.17752</w:t>
            </w:r>
          </w:p>
        </w:tc>
        <w:tc>
          <w:tcPr>
            <w:tcW w:w="1053" w:type="dxa"/>
            <w:noWrap/>
            <w:vAlign w:val="center"/>
            <w:hideMark/>
          </w:tcPr>
          <w:p w14:paraId="724ACE9F" w14:textId="77777777" w:rsidR="00066FBD" w:rsidRPr="00066FBD" w:rsidRDefault="00066FBD" w:rsidP="00066FBD">
            <w:r w:rsidRPr="00066FBD">
              <w:t>-0.06572</w:t>
            </w:r>
          </w:p>
        </w:tc>
        <w:tc>
          <w:tcPr>
            <w:tcW w:w="1053" w:type="dxa"/>
            <w:noWrap/>
            <w:vAlign w:val="center"/>
            <w:hideMark/>
          </w:tcPr>
          <w:p w14:paraId="3AE5A625" w14:textId="77777777" w:rsidR="00066FBD" w:rsidRPr="00066FBD" w:rsidRDefault="00066FBD" w:rsidP="00066FBD">
            <w:r w:rsidRPr="00066FBD">
              <w:t>4.74E-05</w:t>
            </w:r>
          </w:p>
        </w:tc>
      </w:tr>
      <w:tr w:rsidR="00066FBD" w:rsidRPr="00066FBD" w14:paraId="65404913" w14:textId="77777777" w:rsidTr="00BC0440">
        <w:trPr>
          <w:trHeight w:val="300"/>
        </w:trPr>
        <w:tc>
          <w:tcPr>
            <w:tcW w:w="2503" w:type="dxa"/>
            <w:noWrap/>
            <w:vAlign w:val="center"/>
            <w:hideMark/>
          </w:tcPr>
          <w:p w14:paraId="4CE44262" w14:textId="77777777" w:rsidR="00066FBD" w:rsidRPr="00066FBD" w:rsidRDefault="00066FBD" w:rsidP="00066FBD">
            <w:r w:rsidRPr="00066FBD">
              <w:t>X1433BETA</w:t>
            </w:r>
          </w:p>
        </w:tc>
        <w:tc>
          <w:tcPr>
            <w:tcW w:w="1574" w:type="dxa"/>
            <w:noWrap/>
            <w:vAlign w:val="center"/>
            <w:hideMark/>
          </w:tcPr>
          <w:p w14:paraId="6BD38B15" w14:textId="77777777" w:rsidR="00066FBD" w:rsidRPr="00066FBD" w:rsidRDefault="00066FBD" w:rsidP="00066FBD">
            <w:r w:rsidRPr="00066FBD">
              <w:t>-0.124657259</w:t>
            </w:r>
          </w:p>
        </w:tc>
        <w:tc>
          <w:tcPr>
            <w:tcW w:w="1439" w:type="dxa"/>
            <w:noWrap/>
            <w:vAlign w:val="center"/>
            <w:hideMark/>
          </w:tcPr>
          <w:p w14:paraId="2D8B8A88" w14:textId="77777777" w:rsidR="00066FBD" w:rsidRPr="00066FBD" w:rsidRDefault="00066FBD" w:rsidP="00066FBD">
            <w:r w:rsidRPr="00066FBD">
              <w:t>6.99E-09</w:t>
            </w:r>
          </w:p>
        </w:tc>
        <w:tc>
          <w:tcPr>
            <w:tcW w:w="1053" w:type="dxa"/>
            <w:noWrap/>
            <w:vAlign w:val="center"/>
            <w:hideMark/>
          </w:tcPr>
          <w:p w14:paraId="5D4E5E71" w14:textId="77777777" w:rsidR="00066FBD" w:rsidRPr="00066FBD" w:rsidRDefault="00066FBD" w:rsidP="00066FBD">
            <w:r w:rsidRPr="00066FBD">
              <w:t>-0.1668</w:t>
            </w:r>
          </w:p>
        </w:tc>
        <w:tc>
          <w:tcPr>
            <w:tcW w:w="1053" w:type="dxa"/>
            <w:noWrap/>
            <w:vAlign w:val="center"/>
            <w:hideMark/>
          </w:tcPr>
          <w:p w14:paraId="228A097E" w14:textId="77777777" w:rsidR="00066FBD" w:rsidRPr="00066FBD" w:rsidRDefault="00066FBD" w:rsidP="00066FBD">
            <w:r w:rsidRPr="00066FBD">
              <w:t>-0.08251</w:t>
            </w:r>
          </w:p>
        </w:tc>
        <w:tc>
          <w:tcPr>
            <w:tcW w:w="1053" w:type="dxa"/>
            <w:noWrap/>
            <w:vAlign w:val="center"/>
            <w:hideMark/>
          </w:tcPr>
          <w:p w14:paraId="249AE497" w14:textId="77777777" w:rsidR="00066FBD" w:rsidRPr="00066FBD" w:rsidRDefault="00066FBD" w:rsidP="00066FBD">
            <w:r w:rsidRPr="00066FBD">
              <w:t>2.77E-08</w:t>
            </w:r>
          </w:p>
        </w:tc>
      </w:tr>
      <w:tr w:rsidR="00066FBD" w:rsidRPr="00066FBD" w14:paraId="6B299583" w14:textId="77777777" w:rsidTr="00BC0440">
        <w:trPr>
          <w:trHeight w:val="300"/>
        </w:trPr>
        <w:tc>
          <w:tcPr>
            <w:tcW w:w="2503" w:type="dxa"/>
            <w:noWrap/>
            <w:vAlign w:val="center"/>
            <w:hideMark/>
          </w:tcPr>
          <w:p w14:paraId="6E403E08" w14:textId="77777777" w:rsidR="00066FBD" w:rsidRPr="00066FBD" w:rsidRDefault="00066FBD" w:rsidP="00066FBD">
            <w:r w:rsidRPr="00066FBD">
              <w:t>AMPK_pT172</w:t>
            </w:r>
          </w:p>
        </w:tc>
        <w:tc>
          <w:tcPr>
            <w:tcW w:w="1574" w:type="dxa"/>
            <w:noWrap/>
            <w:vAlign w:val="center"/>
            <w:hideMark/>
          </w:tcPr>
          <w:p w14:paraId="3198BAD5" w14:textId="77777777" w:rsidR="00066FBD" w:rsidRPr="00066FBD" w:rsidRDefault="00066FBD" w:rsidP="00066FBD">
            <w:r w:rsidRPr="00066FBD">
              <w:t>-0.128192444</w:t>
            </w:r>
          </w:p>
        </w:tc>
        <w:tc>
          <w:tcPr>
            <w:tcW w:w="1439" w:type="dxa"/>
            <w:noWrap/>
            <w:vAlign w:val="center"/>
            <w:hideMark/>
          </w:tcPr>
          <w:p w14:paraId="4B445605" w14:textId="77777777" w:rsidR="00066FBD" w:rsidRPr="00066FBD" w:rsidRDefault="00066FBD" w:rsidP="00066FBD">
            <w:r w:rsidRPr="00066FBD">
              <w:t>4.99E-08</w:t>
            </w:r>
          </w:p>
        </w:tc>
        <w:tc>
          <w:tcPr>
            <w:tcW w:w="1053" w:type="dxa"/>
            <w:noWrap/>
            <w:vAlign w:val="center"/>
            <w:hideMark/>
          </w:tcPr>
          <w:p w14:paraId="17A4D316" w14:textId="77777777" w:rsidR="00066FBD" w:rsidRPr="00066FBD" w:rsidRDefault="00066FBD" w:rsidP="00066FBD">
            <w:r w:rsidRPr="00066FBD">
              <w:t>-0.17424</w:t>
            </w:r>
          </w:p>
        </w:tc>
        <w:tc>
          <w:tcPr>
            <w:tcW w:w="1053" w:type="dxa"/>
            <w:noWrap/>
            <w:vAlign w:val="center"/>
            <w:hideMark/>
          </w:tcPr>
          <w:p w14:paraId="2942C198" w14:textId="77777777" w:rsidR="00066FBD" w:rsidRPr="00066FBD" w:rsidRDefault="00066FBD" w:rsidP="00066FBD">
            <w:r w:rsidRPr="00066FBD">
              <w:t>-0.08215</w:t>
            </w:r>
          </w:p>
        </w:tc>
        <w:tc>
          <w:tcPr>
            <w:tcW w:w="1053" w:type="dxa"/>
            <w:noWrap/>
            <w:vAlign w:val="center"/>
            <w:hideMark/>
          </w:tcPr>
          <w:p w14:paraId="0109AC74" w14:textId="77777777" w:rsidR="00066FBD" w:rsidRPr="00066FBD" w:rsidRDefault="00066FBD" w:rsidP="00066FBD">
            <w:r w:rsidRPr="00066FBD">
              <w:t>1.83E-07</w:t>
            </w:r>
          </w:p>
        </w:tc>
      </w:tr>
      <w:tr w:rsidR="00066FBD" w:rsidRPr="00066FBD" w14:paraId="656EB941" w14:textId="77777777" w:rsidTr="00BC0440">
        <w:trPr>
          <w:trHeight w:val="300"/>
        </w:trPr>
        <w:tc>
          <w:tcPr>
            <w:tcW w:w="2503" w:type="dxa"/>
            <w:noWrap/>
            <w:vAlign w:val="center"/>
            <w:hideMark/>
          </w:tcPr>
          <w:p w14:paraId="3559A559" w14:textId="77777777" w:rsidR="00066FBD" w:rsidRPr="00066FBD" w:rsidRDefault="00066FBD" w:rsidP="00066FBD">
            <w:r w:rsidRPr="00066FBD">
              <w:t>CKIT</w:t>
            </w:r>
          </w:p>
        </w:tc>
        <w:tc>
          <w:tcPr>
            <w:tcW w:w="1574" w:type="dxa"/>
            <w:noWrap/>
            <w:vAlign w:val="center"/>
            <w:hideMark/>
          </w:tcPr>
          <w:p w14:paraId="4B2915C8" w14:textId="77777777" w:rsidR="00066FBD" w:rsidRPr="00066FBD" w:rsidRDefault="00066FBD" w:rsidP="00066FBD">
            <w:r w:rsidRPr="00066FBD">
              <w:t>-0.131497695</w:t>
            </w:r>
          </w:p>
        </w:tc>
        <w:tc>
          <w:tcPr>
            <w:tcW w:w="1439" w:type="dxa"/>
            <w:noWrap/>
            <w:vAlign w:val="center"/>
            <w:hideMark/>
          </w:tcPr>
          <w:p w14:paraId="02357A51" w14:textId="77777777" w:rsidR="00066FBD" w:rsidRPr="00066FBD" w:rsidRDefault="00066FBD" w:rsidP="00066FBD">
            <w:r w:rsidRPr="00066FBD">
              <w:t>3.90E-13</w:t>
            </w:r>
          </w:p>
        </w:tc>
        <w:tc>
          <w:tcPr>
            <w:tcW w:w="1053" w:type="dxa"/>
            <w:noWrap/>
            <w:vAlign w:val="center"/>
            <w:hideMark/>
          </w:tcPr>
          <w:p w14:paraId="58A2350A" w14:textId="77777777" w:rsidR="00066FBD" w:rsidRPr="00066FBD" w:rsidRDefault="00066FBD" w:rsidP="00066FBD">
            <w:r w:rsidRPr="00066FBD">
              <w:t>-0.16694</w:t>
            </w:r>
          </w:p>
        </w:tc>
        <w:tc>
          <w:tcPr>
            <w:tcW w:w="1053" w:type="dxa"/>
            <w:noWrap/>
            <w:vAlign w:val="center"/>
            <w:hideMark/>
          </w:tcPr>
          <w:p w14:paraId="61D9A2A4" w14:textId="77777777" w:rsidR="00066FBD" w:rsidRPr="00066FBD" w:rsidRDefault="00066FBD" w:rsidP="00066FBD">
            <w:r w:rsidRPr="00066FBD">
              <w:t>-0.09606</w:t>
            </w:r>
          </w:p>
        </w:tc>
        <w:tc>
          <w:tcPr>
            <w:tcW w:w="1053" w:type="dxa"/>
            <w:noWrap/>
            <w:vAlign w:val="center"/>
            <w:hideMark/>
          </w:tcPr>
          <w:p w14:paraId="75414E88" w14:textId="77777777" w:rsidR="00066FBD" w:rsidRPr="00066FBD" w:rsidRDefault="00066FBD" w:rsidP="00066FBD">
            <w:r w:rsidRPr="00066FBD">
              <w:t>2.14E-12</w:t>
            </w:r>
          </w:p>
        </w:tc>
      </w:tr>
      <w:tr w:rsidR="00066FBD" w:rsidRPr="00066FBD" w14:paraId="0F1EDD8A" w14:textId="77777777" w:rsidTr="00BC0440">
        <w:trPr>
          <w:trHeight w:val="300"/>
        </w:trPr>
        <w:tc>
          <w:tcPr>
            <w:tcW w:w="2503" w:type="dxa"/>
            <w:noWrap/>
            <w:vAlign w:val="center"/>
            <w:hideMark/>
          </w:tcPr>
          <w:p w14:paraId="63C5EA92" w14:textId="77777777" w:rsidR="00066FBD" w:rsidRPr="00066FBD" w:rsidRDefault="00066FBD" w:rsidP="00066FBD">
            <w:r w:rsidRPr="00066FBD">
              <w:t>EEF2K</w:t>
            </w:r>
          </w:p>
        </w:tc>
        <w:tc>
          <w:tcPr>
            <w:tcW w:w="1574" w:type="dxa"/>
            <w:noWrap/>
            <w:vAlign w:val="center"/>
            <w:hideMark/>
          </w:tcPr>
          <w:p w14:paraId="3AC4DBD3" w14:textId="77777777" w:rsidR="00066FBD" w:rsidRPr="00066FBD" w:rsidRDefault="00066FBD" w:rsidP="00066FBD">
            <w:r w:rsidRPr="00066FBD">
              <w:t>-0.133711992</w:t>
            </w:r>
          </w:p>
        </w:tc>
        <w:tc>
          <w:tcPr>
            <w:tcW w:w="1439" w:type="dxa"/>
            <w:noWrap/>
            <w:vAlign w:val="center"/>
            <w:hideMark/>
          </w:tcPr>
          <w:p w14:paraId="2D320000" w14:textId="77777777" w:rsidR="00066FBD" w:rsidRPr="00066FBD" w:rsidRDefault="00066FBD" w:rsidP="00066FBD">
            <w:r w:rsidRPr="00066FBD">
              <w:t>2.92E-09</w:t>
            </w:r>
          </w:p>
        </w:tc>
        <w:tc>
          <w:tcPr>
            <w:tcW w:w="1053" w:type="dxa"/>
            <w:noWrap/>
            <w:vAlign w:val="center"/>
            <w:hideMark/>
          </w:tcPr>
          <w:p w14:paraId="7236CB60" w14:textId="77777777" w:rsidR="00066FBD" w:rsidRPr="00066FBD" w:rsidRDefault="00066FBD" w:rsidP="00066FBD">
            <w:r w:rsidRPr="00066FBD">
              <w:t>-0.17781</w:t>
            </w:r>
          </w:p>
        </w:tc>
        <w:tc>
          <w:tcPr>
            <w:tcW w:w="1053" w:type="dxa"/>
            <w:noWrap/>
            <w:vAlign w:val="center"/>
            <w:hideMark/>
          </w:tcPr>
          <w:p w14:paraId="3B2517BD" w14:textId="77777777" w:rsidR="00066FBD" w:rsidRPr="00066FBD" w:rsidRDefault="00066FBD" w:rsidP="00066FBD">
            <w:r w:rsidRPr="00066FBD">
              <w:t>-0.08961</w:t>
            </w:r>
          </w:p>
        </w:tc>
        <w:tc>
          <w:tcPr>
            <w:tcW w:w="1053" w:type="dxa"/>
            <w:noWrap/>
            <w:vAlign w:val="center"/>
            <w:hideMark/>
          </w:tcPr>
          <w:p w14:paraId="190C7CDD" w14:textId="77777777" w:rsidR="00066FBD" w:rsidRPr="00066FBD" w:rsidRDefault="00066FBD" w:rsidP="00066FBD">
            <w:r w:rsidRPr="00066FBD">
              <w:t>1.23E-08</w:t>
            </w:r>
          </w:p>
        </w:tc>
      </w:tr>
      <w:tr w:rsidR="00066FBD" w:rsidRPr="00066FBD" w14:paraId="5C84D4E9" w14:textId="77777777" w:rsidTr="00BC0440">
        <w:trPr>
          <w:trHeight w:val="300"/>
        </w:trPr>
        <w:tc>
          <w:tcPr>
            <w:tcW w:w="2503" w:type="dxa"/>
            <w:noWrap/>
            <w:vAlign w:val="center"/>
            <w:hideMark/>
          </w:tcPr>
          <w:p w14:paraId="2E25B3E7" w14:textId="77777777" w:rsidR="00066FBD" w:rsidRPr="00066FBD" w:rsidRDefault="00066FBD" w:rsidP="00066FBD">
            <w:r w:rsidRPr="00066FBD">
              <w:t>ADAR1</w:t>
            </w:r>
          </w:p>
        </w:tc>
        <w:tc>
          <w:tcPr>
            <w:tcW w:w="1574" w:type="dxa"/>
            <w:noWrap/>
            <w:vAlign w:val="center"/>
            <w:hideMark/>
          </w:tcPr>
          <w:p w14:paraId="7773644E" w14:textId="77777777" w:rsidR="00066FBD" w:rsidRPr="00066FBD" w:rsidRDefault="00066FBD" w:rsidP="00066FBD">
            <w:r w:rsidRPr="00066FBD">
              <w:t>-0.137428156</w:t>
            </w:r>
          </w:p>
        </w:tc>
        <w:tc>
          <w:tcPr>
            <w:tcW w:w="1439" w:type="dxa"/>
            <w:noWrap/>
            <w:vAlign w:val="center"/>
            <w:hideMark/>
          </w:tcPr>
          <w:p w14:paraId="20DBF7CD" w14:textId="77777777" w:rsidR="00066FBD" w:rsidRPr="00066FBD" w:rsidRDefault="00066FBD" w:rsidP="00066FBD">
            <w:r w:rsidRPr="00066FBD">
              <w:t>3.33E-06</w:t>
            </w:r>
          </w:p>
        </w:tc>
        <w:tc>
          <w:tcPr>
            <w:tcW w:w="1053" w:type="dxa"/>
            <w:noWrap/>
            <w:vAlign w:val="center"/>
            <w:hideMark/>
          </w:tcPr>
          <w:p w14:paraId="31BE49DE" w14:textId="77777777" w:rsidR="00066FBD" w:rsidRPr="00066FBD" w:rsidRDefault="00066FBD" w:rsidP="00066FBD">
            <w:r w:rsidRPr="00066FBD">
              <w:t>-0.19527</w:t>
            </w:r>
          </w:p>
        </w:tc>
        <w:tc>
          <w:tcPr>
            <w:tcW w:w="1053" w:type="dxa"/>
            <w:noWrap/>
            <w:vAlign w:val="center"/>
            <w:hideMark/>
          </w:tcPr>
          <w:p w14:paraId="6C248DAE" w14:textId="77777777" w:rsidR="00066FBD" w:rsidRPr="00066FBD" w:rsidRDefault="00066FBD" w:rsidP="00066FBD">
            <w:r w:rsidRPr="00066FBD">
              <w:t>-0.07959</w:t>
            </w:r>
          </w:p>
        </w:tc>
        <w:tc>
          <w:tcPr>
            <w:tcW w:w="1053" w:type="dxa"/>
            <w:noWrap/>
            <w:vAlign w:val="center"/>
            <w:hideMark/>
          </w:tcPr>
          <w:p w14:paraId="515C49B7" w14:textId="77777777" w:rsidR="00066FBD" w:rsidRPr="00066FBD" w:rsidRDefault="00066FBD" w:rsidP="00066FBD">
            <w:r w:rsidRPr="00066FBD">
              <w:t>9.29E-06</w:t>
            </w:r>
          </w:p>
        </w:tc>
      </w:tr>
      <w:tr w:rsidR="00066FBD" w:rsidRPr="00066FBD" w14:paraId="369D30C1" w14:textId="77777777" w:rsidTr="00BC0440">
        <w:trPr>
          <w:trHeight w:val="300"/>
        </w:trPr>
        <w:tc>
          <w:tcPr>
            <w:tcW w:w="2503" w:type="dxa"/>
            <w:noWrap/>
            <w:vAlign w:val="center"/>
            <w:hideMark/>
          </w:tcPr>
          <w:p w14:paraId="6EE8C9E8" w14:textId="77777777" w:rsidR="00066FBD" w:rsidRPr="00066FBD" w:rsidRDefault="00066FBD" w:rsidP="00066FBD">
            <w:r w:rsidRPr="00066FBD">
              <w:t>RAPTOR</w:t>
            </w:r>
          </w:p>
        </w:tc>
        <w:tc>
          <w:tcPr>
            <w:tcW w:w="1574" w:type="dxa"/>
            <w:noWrap/>
            <w:vAlign w:val="center"/>
            <w:hideMark/>
          </w:tcPr>
          <w:p w14:paraId="7396AC42" w14:textId="77777777" w:rsidR="00066FBD" w:rsidRPr="00066FBD" w:rsidRDefault="00066FBD" w:rsidP="00066FBD">
            <w:r w:rsidRPr="00066FBD">
              <w:t>-0.137558995</w:t>
            </w:r>
          </w:p>
        </w:tc>
        <w:tc>
          <w:tcPr>
            <w:tcW w:w="1439" w:type="dxa"/>
            <w:noWrap/>
            <w:vAlign w:val="center"/>
            <w:hideMark/>
          </w:tcPr>
          <w:p w14:paraId="765B5E3A" w14:textId="77777777" w:rsidR="00066FBD" w:rsidRPr="00066FBD" w:rsidRDefault="00066FBD" w:rsidP="00066FBD">
            <w:r w:rsidRPr="00066FBD">
              <w:t>4.41E-10</w:t>
            </w:r>
          </w:p>
        </w:tc>
        <w:tc>
          <w:tcPr>
            <w:tcW w:w="1053" w:type="dxa"/>
            <w:noWrap/>
            <w:vAlign w:val="center"/>
            <w:hideMark/>
          </w:tcPr>
          <w:p w14:paraId="2A3AD9D2" w14:textId="77777777" w:rsidR="00066FBD" w:rsidRPr="00066FBD" w:rsidRDefault="00066FBD" w:rsidP="00066FBD">
            <w:r w:rsidRPr="00066FBD">
              <w:t>-0.18072</w:t>
            </w:r>
          </w:p>
        </w:tc>
        <w:tc>
          <w:tcPr>
            <w:tcW w:w="1053" w:type="dxa"/>
            <w:noWrap/>
            <w:vAlign w:val="center"/>
            <w:hideMark/>
          </w:tcPr>
          <w:p w14:paraId="2EC325C8" w14:textId="77777777" w:rsidR="00066FBD" w:rsidRPr="00066FBD" w:rsidRDefault="00066FBD" w:rsidP="00066FBD">
            <w:r w:rsidRPr="00066FBD">
              <w:t>-0.0944</w:t>
            </w:r>
          </w:p>
        </w:tc>
        <w:tc>
          <w:tcPr>
            <w:tcW w:w="1053" w:type="dxa"/>
            <w:noWrap/>
            <w:vAlign w:val="center"/>
            <w:hideMark/>
          </w:tcPr>
          <w:p w14:paraId="0F8D30FE" w14:textId="77777777" w:rsidR="00066FBD" w:rsidRPr="00066FBD" w:rsidRDefault="00066FBD" w:rsidP="00066FBD">
            <w:r w:rsidRPr="00066FBD">
              <w:t>1.99E-09</w:t>
            </w:r>
          </w:p>
        </w:tc>
      </w:tr>
      <w:tr w:rsidR="00066FBD" w:rsidRPr="00066FBD" w14:paraId="3D5AA74F" w14:textId="77777777" w:rsidTr="00BC0440">
        <w:trPr>
          <w:trHeight w:val="300"/>
        </w:trPr>
        <w:tc>
          <w:tcPr>
            <w:tcW w:w="2503" w:type="dxa"/>
            <w:noWrap/>
            <w:vAlign w:val="center"/>
            <w:hideMark/>
          </w:tcPr>
          <w:p w14:paraId="47642398" w14:textId="77777777" w:rsidR="00066FBD" w:rsidRPr="00066FBD" w:rsidRDefault="00066FBD" w:rsidP="00066FBD">
            <w:r w:rsidRPr="00066FBD">
              <w:t>KU80</w:t>
            </w:r>
          </w:p>
        </w:tc>
        <w:tc>
          <w:tcPr>
            <w:tcW w:w="1574" w:type="dxa"/>
            <w:noWrap/>
            <w:vAlign w:val="center"/>
            <w:hideMark/>
          </w:tcPr>
          <w:p w14:paraId="67B662FF" w14:textId="77777777" w:rsidR="00066FBD" w:rsidRPr="00066FBD" w:rsidRDefault="00066FBD" w:rsidP="00066FBD">
            <w:r w:rsidRPr="00066FBD">
              <w:t>-0.137792675</w:t>
            </w:r>
          </w:p>
        </w:tc>
        <w:tc>
          <w:tcPr>
            <w:tcW w:w="1439" w:type="dxa"/>
            <w:noWrap/>
            <w:vAlign w:val="center"/>
            <w:hideMark/>
          </w:tcPr>
          <w:p w14:paraId="5B00B63D" w14:textId="77777777" w:rsidR="00066FBD" w:rsidRPr="00066FBD" w:rsidRDefault="00066FBD" w:rsidP="00066FBD">
            <w:r w:rsidRPr="00066FBD">
              <w:t>2.13E-10</w:t>
            </w:r>
          </w:p>
        </w:tc>
        <w:tc>
          <w:tcPr>
            <w:tcW w:w="1053" w:type="dxa"/>
            <w:noWrap/>
            <w:vAlign w:val="center"/>
            <w:hideMark/>
          </w:tcPr>
          <w:p w14:paraId="455C27B0" w14:textId="77777777" w:rsidR="00066FBD" w:rsidRPr="00066FBD" w:rsidRDefault="00066FBD" w:rsidP="00066FBD">
            <w:r w:rsidRPr="00066FBD">
              <w:t>-0.18026</w:t>
            </w:r>
          </w:p>
        </w:tc>
        <w:tc>
          <w:tcPr>
            <w:tcW w:w="1053" w:type="dxa"/>
            <w:noWrap/>
            <w:vAlign w:val="center"/>
            <w:hideMark/>
          </w:tcPr>
          <w:p w14:paraId="7B6B697E" w14:textId="77777777" w:rsidR="00066FBD" w:rsidRPr="00066FBD" w:rsidRDefault="00066FBD" w:rsidP="00066FBD">
            <w:r w:rsidRPr="00066FBD">
              <w:t>-0.09533</w:t>
            </w:r>
          </w:p>
        </w:tc>
        <w:tc>
          <w:tcPr>
            <w:tcW w:w="1053" w:type="dxa"/>
            <w:noWrap/>
            <w:vAlign w:val="center"/>
            <w:hideMark/>
          </w:tcPr>
          <w:p w14:paraId="62BB0FD1" w14:textId="77777777" w:rsidR="00066FBD" w:rsidRPr="00066FBD" w:rsidRDefault="00066FBD" w:rsidP="00066FBD">
            <w:r w:rsidRPr="00066FBD">
              <w:t>1.06E-09</w:t>
            </w:r>
          </w:p>
        </w:tc>
      </w:tr>
      <w:tr w:rsidR="00066FBD" w:rsidRPr="00066FBD" w14:paraId="0C58B0B9" w14:textId="77777777" w:rsidTr="00BC0440">
        <w:trPr>
          <w:trHeight w:val="300"/>
        </w:trPr>
        <w:tc>
          <w:tcPr>
            <w:tcW w:w="2503" w:type="dxa"/>
            <w:noWrap/>
            <w:vAlign w:val="center"/>
            <w:hideMark/>
          </w:tcPr>
          <w:p w14:paraId="59D14821" w14:textId="77777777" w:rsidR="00066FBD" w:rsidRPr="00066FBD" w:rsidRDefault="00066FBD" w:rsidP="00066FBD">
            <w:r w:rsidRPr="00066FBD">
              <w:t>RAD50</w:t>
            </w:r>
          </w:p>
        </w:tc>
        <w:tc>
          <w:tcPr>
            <w:tcW w:w="1574" w:type="dxa"/>
            <w:noWrap/>
            <w:vAlign w:val="center"/>
            <w:hideMark/>
          </w:tcPr>
          <w:p w14:paraId="4CC9104D" w14:textId="77777777" w:rsidR="00066FBD" w:rsidRPr="00066FBD" w:rsidRDefault="00066FBD" w:rsidP="00066FBD">
            <w:r w:rsidRPr="00066FBD">
              <w:t>-0.141303607</w:t>
            </w:r>
          </w:p>
        </w:tc>
        <w:tc>
          <w:tcPr>
            <w:tcW w:w="1439" w:type="dxa"/>
            <w:noWrap/>
            <w:vAlign w:val="center"/>
            <w:hideMark/>
          </w:tcPr>
          <w:p w14:paraId="58832C8B" w14:textId="77777777" w:rsidR="00066FBD" w:rsidRPr="00066FBD" w:rsidRDefault="00066FBD" w:rsidP="00066FBD">
            <w:r w:rsidRPr="00066FBD">
              <w:t>2.82E-10</w:t>
            </w:r>
          </w:p>
        </w:tc>
        <w:tc>
          <w:tcPr>
            <w:tcW w:w="1053" w:type="dxa"/>
            <w:noWrap/>
            <w:vAlign w:val="center"/>
            <w:hideMark/>
          </w:tcPr>
          <w:p w14:paraId="3B50B0C8" w14:textId="77777777" w:rsidR="00066FBD" w:rsidRPr="00066FBD" w:rsidRDefault="00066FBD" w:rsidP="00066FBD">
            <w:r w:rsidRPr="00066FBD">
              <w:t>-0.18515</w:t>
            </w:r>
          </w:p>
        </w:tc>
        <w:tc>
          <w:tcPr>
            <w:tcW w:w="1053" w:type="dxa"/>
            <w:noWrap/>
            <w:vAlign w:val="center"/>
            <w:hideMark/>
          </w:tcPr>
          <w:p w14:paraId="219AABCB" w14:textId="77777777" w:rsidR="00066FBD" w:rsidRPr="00066FBD" w:rsidRDefault="00066FBD" w:rsidP="00066FBD">
            <w:r w:rsidRPr="00066FBD">
              <w:t>-0.09746</w:t>
            </w:r>
          </w:p>
        </w:tc>
        <w:tc>
          <w:tcPr>
            <w:tcW w:w="1053" w:type="dxa"/>
            <w:noWrap/>
            <w:vAlign w:val="center"/>
            <w:hideMark/>
          </w:tcPr>
          <w:p w14:paraId="45BD5AFF" w14:textId="77777777" w:rsidR="00066FBD" w:rsidRPr="00066FBD" w:rsidRDefault="00066FBD" w:rsidP="00066FBD">
            <w:r w:rsidRPr="00066FBD">
              <w:t>1.34E-09</w:t>
            </w:r>
          </w:p>
        </w:tc>
      </w:tr>
      <w:tr w:rsidR="00066FBD" w:rsidRPr="00066FBD" w14:paraId="0E0500D8" w14:textId="77777777" w:rsidTr="00BC0440">
        <w:trPr>
          <w:trHeight w:val="300"/>
        </w:trPr>
        <w:tc>
          <w:tcPr>
            <w:tcW w:w="2503" w:type="dxa"/>
            <w:noWrap/>
            <w:vAlign w:val="center"/>
            <w:hideMark/>
          </w:tcPr>
          <w:p w14:paraId="418052A5" w14:textId="77777777" w:rsidR="00066FBD" w:rsidRPr="00066FBD" w:rsidRDefault="00066FBD" w:rsidP="00066FBD">
            <w:r w:rsidRPr="00066FBD">
              <w:t>SF2</w:t>
            </w:r>
          </w:p>
        </w:tc>
        <w:tc>
          <w:tcPr>
            <w:tcW w:w="1574" w:type="dxa"/>
            <w:noWrap/>
            <w:vAlign w:val="center"/>
            <w:hideMark/>
          </w:tcPr>
          <w:p w14:paraId="72EF4893" w14:textId="77777777" w:rsidR="00066FBD" w:rsidRPr="00066FBD" w:rsidRDefault="00066FBD" w:rsidP="00066FBD">
            <w:r w:rsidRPr="00066FBD">
              <w:t>-0.141772321</w:t>
            </w:r>
          </w:p>
        </w:tc>
        <w:tc>
          <w:tcPr>
            <w:tcW w:w="1439" w:type="dxa"/>
            <w:noWrap/>
            <w:vAlign w:val="center"/>
            <w:hideMark/>
          </w:tcPr>
          <w:p w14:paraId="60C017ED" w14:textId="77777777" w:rsidR="00066FBD" w:rsidRPr="00066FBD" w:rsidRDefault="00066FBD" w:rsidP="00066FBD">
            <w:r w:rsidRPr="00066FBD">
              <w:t>6.08E-10</w:t>
            </w:r>
          </w:p>
        </w:tc>
        <w:tc>
          <w:tcPr>
            <w:tcW w:w="1053" w:type="dxa"/>
            <w:noWrap/>
            <w:vAlign w:val="center"/>
            <w:hideMark/>
          </w:tcPr>
          <w:p w14:paraId="4462C7EC" w14:textId="77777777" w:rsidR="00066FBD" w:rsidRPr="00066FBD" w:rsidRDefault="00066FBD" w:rsidP="00066FBD">
            <w:r w:rsidRPr="00066FBD">
              <w:t>-0.18662</w:t>
            </w:r>
          </w:p>
        </w:tc>
        <w:tc>
          <w:tcPr>
            <w:tcW w:w="1053" w:type="dxa"/>
            <w:noWrap/>
            <w:vAlign w:val="center"/>
            <w:hideMark/>
          </w:tcPr>
          <w:p w14:paraId="1C9C86FF" w14:textId="77777777" w:rsidR="00066FBD" w:rsidRPr="00066FBD" w:rsidRDefault="00066FBD" w:rsidP="00066FBD">
            <w:r w:rsidRPr="00066FBD">
              <w:t>-0.09693</w:t>
            </w:r>
          </w:p>
        </w:tc>
        <w:tc>
          <w:tcPr>
            <w:tcW w:w="1053" w:type="dxa"/>
            <w:noWrap/>
            <w:vAlign w:val="center"/>
            <w:hideMark/>
          </w:tcPr>
          <w:p w14:paraId="3BF3AB72" w14:textId="77777777" w:rsidR="00066FBD" w:rsidRPr="00066FBD" w:rsidRDefault="00066FBD" w:rsidP="00066FBD">
            <w:r w:rsidRPr="00066FBD">
              <w:t>2.68E-09</w:t>
            </w:r>
          </w:p>
        </w:tc>
      </w:tr>
      <w:tr w:rsidR="00066FBD" w:rsidRPr="00066FBD" w14:paraId="2A8F0D30" w14:textId="77777777" w:rsidTr="00BC0440">
        <w:trPr>
          <w:trHeight w:val="300"/>
        </w:trPr>
        <w:tc>
          <w:tcPr>
            <w:tcW w:w="2503" w:type="dxa"/>
            <w:noWrap/>
            <w:vAlign w:val="center"/>
            <w:hideMark/>
          </w:tcPr>
          <w:p w14:paraId="70FE1C6F" w14:textId="77777777" w:rsidR="00066FBD" w:rsidRPr="00066FBD" w:rsidRDefault="00066FBD" w:rsidP="00066FBD">
            <w:r w:rsidRPr="00066FBD">
              <w:t>X53BP1</w:t>
            </w:r>
          </w:p>
        </w:tc>
        <w:tc>
          <w:tcPr>
            <w:tcW w:w="1574" w:type="dxa"/>
            <w:noWrap/>
            <w:vAlign w:val="center"/>
            <w:hideMark/>
          </w:tcPr>
          <w:p w14:paraId="5F95B07B" w14:textId="77777777" w:rsidR="00066FBD" w:rsidRPr="00066FBD" w:rsidRDefault="00066FBD" w:rsidP="00066FBD">
            <w:r w:rsidRPr="00066FBD">
              <w:t>-0.147251647</w:t>
            </w:r>
          </w:p>
        </w:tc>
        <w:tc>
          <w:tcPr>
            <w:tcW w:w="1439" w:type="dxa"/>
            <w:noWrap/>
            <w:vAlign w:val="center"/>
            <w:hideMark/>
          </w:tcPr>
          <w:p w14:paraId="0CA036BA" w14:textId="77777777" w:rsidR="00066FBD" w:rsidRPr="00066FBD" w:rsidRDefault="00066FBD" w:rsidP="00066FBD">
            <w:r w:rsidRPr="00066FBD">
              <w:t>1.79E-12</w:t>
            </w:r>
          </w:p>
        </w:tc>
        <w:tc>
          <w:tcPr>
            <w:tcW w:w="1053" w:type="dxa"/>
            <w:noWrap/>
            <w:vAlign w:val="center"/>
            <w:hideMark/>
          </w:tcPr>
          <w:p w14:paraId="79604174" w14:textId="77777777" w:rsidR="00066FBD" w:rsidRPr="00066FBD" w:rsidRDefault="00066FBD" w:rsidP="00066FBD">
            <w:r w:rsidRPr="00066FBD">
              <w:t>-0.18812</w:t>
            </w:r>
          </w:p>
        </w:tc>
        <w:tc>
          <w:tcPr>
            <w:tcW w:w="1053" w:type="dxa"/>
            <w:noWrap/>
            <w:vAlign w:val="center"/>
            <w:hideMark/>
          </w:tcPr>
          <w:p w14:paraId="7CBBEEB5" w14:textId="77777777" w:rsidR="00066FBD" w:rsidRPr="00066FBD" w:rsidRDefault="00066FBD" w:rsidP="00066FBD">
            <w:r w:rsidRPr="00066FBD">
              <w:t>-0.10638</w:t>
            </w:r>
          </w:p>
        </w:tc>
        <w:tc>
          <w:tcPr>
            <w:tcW w:w="1053" w:type="dxa"/>
            <w:noWrap/>
            <w:vAlign w:val="center"/>
            <w:hideMark/>
          </w:tcPr>
          <w:p w14:paraId="50C1816D" w14:textId="77777777" w:rsidR="00066FBD" w:rsidRPr="00066FBD" w:rsidRDefault="00066FBD" w:rsidP="00066FBD">
            <w:r w:rsidRPr="00066FBD">
              <w:t>9.59E-12</w:t>
            </w:r>
          </w:p>
        </w:tc>
      </w:tr>
      <w:tr w:rsidR="00066FBD" w:rsidRPr="00066FBD" w14:paraId="131F83D4" w14:textId="77777777" w:rsidTr="00BC0440">
        <w:trPr>
          <w:trHeight w:val="300"/>
        </w:trPr>
        <w:tc>
          <w:tcPr>
            <w:tcW w:w="2503" w:type="dxa"/>
            <w:noWrap/>
            <w:vAlign w:val="center"/>
            <w:hideMark/>
          </w:tcPr>
          <w:p w14:paraId="4CF9B511" w14:textId="77777777" w:rsidR="00066FBD" w:rsidRPr="00066FBD" w:rsidRDefault="00066FBD" w:rsidP="00066FBD">
            <w:r w:rsidRPr="00066FBD">
              <w:t>PR</w:t>
            </w:r>
          </w:p>
        </w:tc>
        <w:tc>
          <w:tcPr>
            <w:tcW w:w="1574" w:type="dxa"/>
            <w:noWrap/>
            <w:vAlign w:val="center"/>
            <w:hideMark/>
          </w:tcPr>
          <w:p w14:paraId="22A423B8" w14:textId="77777777" w:rsidR="00066FBD" w:rsidRPr="00066FBD" w:rsidRDefault="00066FBD" w:rsidP="00066FBD">
            <w:r w:rsidRPr="00066FBD">
              <w:t>-0.149449125</w:t>
            </w:r>
          </w:p>
        </w:tc>
        <w:tc>
          <w:tcPr>
            <w:tcW w:w="1439" w:type="dxa"/>
            <w:noWrap/>
            <w:vAlign w:val="center"/>
            <w:hideMark/>
          </w:tcPr>
          <w:p w14:paraId="0DFB1BD2" w14:textId="77777777" w:rsidR="00066FBD" w:rsidRPr="00066FBD" w:rsidRDefault="00066FBD" w:rsidP="00066FBD">
            <w:r w:rsidRPr="00066FBD">
              <w:t>1.03E-15</w:t>
            </w:r>
          </w:p>
        </w:tc>
        <w:tc>
          <w:tcPr>
            <w:tcW w:w="1053" w:type="dxa"/>
            <w:noWrap/>
            <w:vAlign w:val="center"/>
            <w:hideMark/>
          </w:tcPr>
          <w:p w14:paraId="7566EFD3" w14:textId="77777777" w:rsidR="00066FBD" w:rsidRPr="00066FBD" w:rsidRDefault="00066FBD" w:rsidP="00066FBD">
            <w:r w:rsidRPr="00066FBD">
              <w:t>-0.18588</w:t>
            </w:r>
          </w:p>
        </w:tc>
        <w:tc>
          <w:tcPr>
            <w:tcW w:w="1053" w:type="dxa"/>
            <w:noWrap/>
            <w:vAlign w:val="center"/>
            <w:hideMark/>
          </w:tcPr>
          <w:p w14:paraId="090B55C3" w14:textId="77777777" w:rsidR="00066FBD" w:rsidRPr="00066FBD" w:rsidRDefault="00066FBD" w:rsidP="00066FBD">
            <w:r w:rsidRPr="00066FBD">
              <w:t>-0.11302</w:t>
            </w:r>
          </w:p>
        </w:tc>
        <w:tc>
          <w:tcPr>
            <w:tcW w:w="1053" w:type="dxa"/>
            <w:noWrap/>
            <w:vAlign w:val="center"/>
            <w:hideMark/>
          </w:tcPr>
          <w:p w14:paraId="12E5C0BB" w14:textId="77777777" w:rsidR="00066FBD" w:rsidRPr="00066FBD" w:rsidRDefault="00066FBD" w:rsidP="00066FBD">
            <w:r w:rsidRPr="00066FBD">
              <w:t>7.84E-15</w:t>
            </w:r>
          </w:p>
        </w:tc>
      </w:tr>
      <w:tr w:rsidR="00066FBD" w:rsidRPr="00066FBD" w14:paraId="68FF6E54" w14:textId="77777777" w:rsidTr="00BC0440">
        <w:trPr>
          <w:trHeight w:val="300"/>
        </w:trPr>
        <w:tc>
          <w:tcPr>
            <w:tcW w:w="2503" w:type="dxa"/>
            <w:noWrap/>
            <w:vAlign w:val="center"/>
            <w:hideMark/>
          </w:tcPr>
          <w:p w14:paraId="3B1110D7" w14:textId="77777777" w:rsidR="00066FBD" w:rsidRPr="00066FBD" w:rsidRDefault="00066FBD" w:rsidP="00066FBD">
            <w:r w:rsidRPr="00066FBD">
              <w:t>SMAC</w:t>
            </w:r>
          </w:p>
        </w:tc>
        <w:tc>
          <w:tcPr>
            <w:tcW w:w="1574" w:type="dxa"/>
            <w:noWrap/>
            <w:vAlign w:val="center"/>
            <w:hideMark/>
          </w:tcPr>
          <w:p w14:paraId="18BFE41F" w14:textId="77777777" w:rsidR="00066FBD" w:rsidRPr="00066FBD" w:rsidRDefault="00066FBD" w:rsidP="00066FBD">
            <w:r w:rsidRPr="00066FBD">
              <w:t>-0.153396609</w:t>
            </w:r>
          </w:p>
        </w:tc>
        <w:tc>
          <w:tcPr>
            <w:tcW w:w="1439" w:type="dxa"/>
            <w:noWrap/>
            <w:vAlign w:val="center"/>
            <w:hideMark/>
          </w:tcPr>
          <w:p w14:paraId="149F2ED7" w14:textId="77777777" w:rsidR="00066FBD" w:rsidRPr="00066FBD" w:rsidRDefault="00066FBD" w:rsidP="00066FBD">
            <w:r w:rsidRPr="00066FBD">
              <w:t>1.91E-11</w:t>
            </w:r>
          </w:p>
        </w:tc>
        <w:tc>
          <w:tcPr>
            <w:tcW w:w="1053" w:type="dxa"/>
            <w:noWrap/>
            <w:vAlign w:val="center"/>
            <w:hideMark/>
          </w:tcPr>
          <w:p w14:paraId="39D49CB6" w14:textId="77777777" w:rsidR="00066FBD" w:rsidRPr="00066FBD" w:rsidRDefault="00066FBD" w:rsidP="00066FBD">
            <w:r w:rsidRPr="00066FBD">
              <w:t>-0.19812</w:t>
            </w:r>
          </w:p>
        </w:tc>
        <w:tc>
          <w:tcPr>
            <w:tcW w:w="1053" w:type="dxa"/>
            <w:noWrap/>
            <w:vAlign w:val="center"/>
            <w:hideMark/>
          </w:tcPr>
          <w:p w14:paraId="2C8CCB35" w14:textId="77777777" w:rsidR="00066FBD" w:rsidRPr="00066FBD" w:rsidRDefault="00066FBD" w:rsidP="00066FBD">
            <w:r w:rsidRPr="00066FBD">
              <w:t>-0.10868</w:t>
            </w:r>
          </w:p>
        </w:tc>
        <w:tc>
          <w:tcPr>
            <w:tcW w:w="1053" w:type="dxa"/>
            <w:noWrap/>
            <w:vAlign w:val="center"/>
            <w:hideMark/>
          </w:tcPr>
          <w:p w14:paraId="305C88F8" w14:textId="77777777" w:rsidR="00066FBD" w:rsidRPr="00066FBD" w:rsidRDefault="00066FBD" w:rsidP="00066FBD">
            <w:r w:rsidRPr="00066FBD">
              <w:t>9.94E-11</w:t>
            </w:r>
          </w:p>
        </w:tc>
      </w:tr>
      <w:tr w:rsidR="00066FBD" w:rsidRPr="00066FBD" w14:paraId="6D1ADED8" w14:textId="77777777" w:rsidTr="00BC0440">
        <w:trPr>
          <w:trHeight w:val="300"/>
        </w:trPr>
        <w:tc>
          <w:tcPr>
            <w:tcW w:w="2503" w:type="dxa"/>
            <w:noWrap/>
            <w:vAlign w:val="center"/>
            <w:hideMark/>
          </w:tcPr>
          <w:p w14:paraId="2A387D5C" w14:textId="77777777" w:rsidR="00066FBD" w:rsidRPr="00066FBD" w:rsidRDefault="00066FBD" w:rsidP="00066FBD">
            <w:r w:rsidRPr="00066FBD">
              <w:t>MSH2</w:t>
            </w:r>
          </w:p>
        </w:tc>
        <w:tc>
          <w:tcPr>
            <w:tcW w:w="1574" w:type="dxa"/>
            <w:noWrap/>
            <w:vAlign w:val="center"/>
            <w:hideMark/>
          </w:tcPr>
          <w:p w14:paraId="542DFB07" w14:textId="77777777" w:rsidR="00066FBD" w:rsidRPr="00066FBD" w:rsidRDefault="00066FBD" w:rsidP="00066FBD">
            <w:r w:rsidRPr="00066FBD">
              <w:t>-0.154637101</w:t>
            </w:r>
          </w:p>
        </w:tc>
        <w:tc>
          <w:tcPr>
            <w:tcW w:w="1439" w:type="dxa"/>
            <w:noWrap/>
            <w:vAlign w:val="center"/>
            <w:hideMark/>
          </w:tcPr>
          <w:p w14:paraId="030415C3" w14:textId="77777777" w:rsidR="00066FBD" w:rsidRPr="00066FBD" w:rsidRDefault="00066FBD" w:rsidP="00066FBD">
            <w:r w:rsidRPr="00066FBD">
              <w:t>1.79E-13</w:t>
            </w:r>
          </w:p>
        </w:tc>
        <w:tc>
          <w:tcPr>
            <w:tcW w:w="1053" w:type="dxa"/>
            <w:noWrap/>
            <w:vAlign w:val="center"/>
            <w:hideMark/>
          </w:tcPr>
          <w:p w14:paraId="4EC381A0" w14:textId="77777777" w:rsidR="00066FBD" w:rsidRPr="00066FBD" w:rsidRDefault="00066FBD" w:rsidP="00066FBD">
            <w:r w:rsidRPr="00066FBD">
              <w:t>-0.19572</w:t>
            </w:r>
          </w:p>
        </w:tc>
        <w:tc>
          <w:tcPr>
            <w:tcW w:w="1053" w:type="dxa"/>
            <w:noWrap/>
            <w:vAlign w:val="center"/>
            <w:hideMark/>
          </w:tcPr>
          <w:p w14:paraId="3D50C246" w14:textId="77777777" w:rsidR="00066FBD" w:rsidRPr="00066FBD" w:rsidRDefault="00066FBD" w:rsidP="00066FBD">
            <w:r w:rsidRPr="00066FBD">
              <w:t>-0.11355</w:t>
            </w:r>
          </w:p>
        </w:tc>
        <w:tc>
          <w:tcPr>
            <w:tcW w:w="1053" w:type="dxa"/>
            <w:noWrap/>
            <w:vAlign w:val="center"/>
            <w:hideMark/>
          </w:tcPr>
          <w:p w14:paraId="5E39DE88" w14:textId="77777777" w:rsidR="00066FBD" w:rsidRPr="00066FBD" w:rsidRDefault="00066FBD" w:rsidP="00066FBD">
            <w:r w:rsidRPr="00066FBD">
              <w:t>1.04E-12</w:t>
            </w:r>
          </w:p>
        </w:tc>
      </w:tr>
      <w:tr w:rsidR="00066FBD" w:rsidRPr="00066FBD" w14:paraId="7DFE00D8" w14:textId="77777777" w:rsidTr="00BC0440">
        <w:trPr>
          <w:trHeight w:val="300"/>
        </w:trPr>
        <w:tc>
          <w:tcPr>
            <w:tcW w:w="2503" w:type="dxa"/>
            <w:noWrap/>
            <w:vAlign w:val="center"/>
            <w:hideMark/>
          </w:tcPr>
          <w:p w14:paraId="3AE403B3" w14:textId="77777777" w:rsidR="00066FBD" w:rsidRPr="00066FBD" w:rsidRDefault="00066FBD" w:rsidP="00066FBD">
            <w:r w:rsidRPr="00066FBD">
              <w:t>DIRAS3</w:t>
            </w:r>
          </w:p>
        </w:tc>
        <w:tc>
          <w:tcPr>
            <w:tcW w:w="1574" w:type="dxa"/>
            <w:noWrap/>
            <w:vAlign w:val="center"/>
            <w:hideMark/>
          </w:tcPr>
          <w:p w14:paraId="586EADFC" w14:textId="77777777" w:rsidR="00066FBD" w:rsidRPr="00066FBD" w:rsidRDefault="00066FBD" w:rsidP="00066FBD">
            <w:r w:rsidRPr="00066FBD">
              <w:t>-0.156887822</w:t>
            </w:r>
          </w:p>
        </w:tc>
        <w:tc>
          <w:tcPr>
            <w:tcW w:w="1439" w:type="dxa"/>
            <w:noWrap/>
            <w:vAlign w:val="center"/>
            <w:hideMark/>
          </w:tcPr>
          <w:p w14:paraId="29159316" w14:textId="77777777" w:rsidR="00066FBD" w:rsidRPr="00066FBD" w:rsidRDefault="00066FBD" w:rsidP="00066FBD">
            <w:r w:rsidRPr="00066FBD">
              <w:t>1.08E-13</w:t>
            </w:r>
          </w:p>
        </w:tc>
        <w:tc>
          <w:tcPr>
            <w:tcW w:w="1053" w:type="dxa"/>
            <w:noWrap/>
            <w:vAlign w:val="center"/>
            <w:hideMark/>
          </w:tcPr>
          <w:p w14:paraId="3BB8741B" w14:textId="77777777" w:rsidR="00066FBD" w:rsidRPr="00066FBD" w:rsidRDefault="00066FBD" w:rsidP="00066FBD">
            <w:r w:rsidRPr="00066FBD">
              <w:t>-0.19819</w:t>
            </w:r>
          </w:p>
        </w:tc>
        <w:tc>
          <w:tcPr>
            <w:tcW w:w="1053" w:type="dxa"/>
            <w:noWrap/>
            <w:vAlign w:val="center"/>
            <w:hideMark/>
          </w:tcPr>
          <w:p w14:paraId="2E4B03BB" w14:textId="77777777" w:rsidR="00066FBD" w:rsidRPr="00066FBD" w:rsidRDefault="00066FBD" w:rsidP="00066FBD">
            <w:r w:rsidRPr="00066FBD">
              <w:t>-0.11558</w:t>
            </w:r>
          </w:p>
        </w:tc>
        <w:tc>
          <w:tcPr>
            <w:tcW w:w="1053" w:type="dxa"/>
            <w:noWrap/>
            <w:vAlign w:val="center"/>
            <w:hideMark/>
          </w:tcPr>
          <w:p w14:paraId="0EDAE132" w14:textId="77777777" w:rsidR="00066FBD" w:rsidRPr="00066FBD" w:rsidRDefault="00066FBD" w:rsidP="00066FBD">
            <w:r w:rsidRPr="00066FBD">
              <w:t>6.67E-13</w:t>
            </w:r>
          </w:p>
        </w:tc>
      </w:tr>
      <w:tr w:rsidR="00066FBD" w:rsidRPr="00066FBD" w14:paraId="2AB0C415" w14:textId="77777777" w:rsidTr="00BC0440">
        <w:trPr>
          <w:trHeight w:val="300"/>
        </w:trPr>
        <w:tc>
          <w:tcPr>
            <w:tcW w:w="2503" w:type="dxa"/>
            <w:noWrap/>
            <w:vAlign w:val="center"/>
            <w:hideMark/>
          </w:tcPr>
          <w:p w14:paraId="14735BD4" w14:textId="77777777" w:rsidR="00066FBD" w:rsidRPr="00066FBD" w:rsidRDefault="00066FBD" w:rsidP="00066FBD">
            <w:r w:rsidRPr="00066FBD">
              <w:t>TUBERIN</w:t>
            </w:r>
          </w:p>
        </w:tc>
        <w:tc>
          <w:tcPr>
            <w:tcW w:w="1574" w:type="dxa"/>
            <w:noWrap/>
            <w:vAlign w:val="center"/>
            <w:hideMark/>
          </w:tcPr>
          <w:p w14:paraId="28968326" w14:textId="77777777" w:rsidR="00066FBD" w:rsidRPr="00066FBD" w:rsidRDefault="00066FBD" w:rsidP="00066FBD">
            <w:r w:rsidRPr="00066FBD">
              <w:t>-0.157098967</w:t>
            </w:r>
          </w:p>
        </w:tc>
        <w:tc>
          <w:tcPr>
            <w:tcW w:w="1439" w:type="dxa"/>
            <w:noWrap/>
            <w:vAlign w:val="center"/>
            <w:hideMark/>
          </w:tcPr>
          <w:p w14:paraId="313205F3" w14:textId="77777777" w:rsidR="00066FBD" w:rsidRPr="00066FBD" w:rsidRDefault="00066FBD" w:rsidP="00066FBD">
            <w:r w:rsidRPr="00066FBD">
              <w:t>4.60E-16</w:t>
            </w:r>
          </w:p>
        </w:tc>
        <w:tc>
          <w:tcPr>
            <w:tcW w:w="1053" w:type="dxa"/>
            <w:noWrap/>
            <w:vAlign w:val="center"/>
            <w:hideMark/>
          </w:tcPr>
          <w:p w14:paraId="671AF725" w14:textId="77777777" w:rsidR="00066FBD" w:rsidRPr="00066FBD" w:rsidRDefault="00066FBD" w:rsidP="00066FBD">
            <w:r w:rsidRPr="00066FBD">
              <w:t>-0.19493</w:t>
            </w:r>
          </w:p>
        </w:tc>
        <w:tc>
          <w:tcPr>
            <w:tcW w:w="1053" w:type="dxa"/>
            <w:noWrap/>
            <w:vAlign w:val="center"/>
            <w:hideMark/>
          </w:tcPr>
          <w:p w14:paraId="1088254E" w14:textId="77777777" w:rsidR="00066FBD" w:rsidRPr="00066FBD" w:rsidRDefault="00066FBD" w:rsidP="00066FBD">
            <w:r w:rsidRPr="00066FBD">
              <w:t>-0.11927</w:t>
            </w:r>
          </w:p>
        </w:tc>
        <w:tc>
          <w:tcPr>
            <w:tcW w:w="1053" w:type="dxa"/>
            <w:noWrap/>
            <w:vAlign w:val="center"/>
            <w:hideMark/>
          </w:tcPr>
          <w:p w14:paraId="520BD32A" w14:textId="77777777" w:rsidR="00066FBD" w:rsidRPr="00066FBD" w:rsidRDefault="00066FBD" w:rsidP="00066FBD">
            <w:r w:rsidRPr="00066FBD">
              <w:t>3.80E-15</w:t>
            </w:r>
          </w:p>
        </w:tc>
      </w:tr>
      <w:tr w:rsidR="00066FBD" w:rsidRPr="00066FBD" w14:paraId="175F5BB0" w14:textId="77777777" w:rsidTr="00BC0440">
        <w:trPr>
          <w:trHeight w:val="300"/>
        </w:trPr>
        <w:tc>
          <w:tcPr>
            <w:tcW w:w="2503" w:type="dxa"/>
            <w:noWrap/>
            <w:vAlign w:val="center"/>
            <w:hideMark/>
          </w:tcPr>
          <w:p w14:paraId="5A5F1A97" w14:textId="77777777" w:rsidR="00066FBD" w:rsidRPr="00066FBD" w:rsidRDefault="00066FBD" w:rsidP="00066FBD">
            <w:r w:rsidRPr="00066FBD">
              <w:t>PARP1</w:t>
            </w:r>
          </w:p>
        </w:tc>
        <w:tc>
          <w:tcPr>
            <w:tcW w:w="1574" w:type="dxa"/>
            <w:noWrap/>
            <w:vAlign w:val="center"/>
            <w:hideMark/>
          </w:tcPr>
          <w:p w14:paraId="0D8BFF35" w14:textId="77777777" w:rsidR="00066FBD" w:rsidRPr="00066FBD" w:rsidRDefault="00066FBD" w:rsidP="00066FBD">
            <w:r w:rsidRPr="00066FBD">
              <w:t>-0.15776535</w:t>
            </w:r>
          </w:p>
        </w:tc>
        <w:tc>
          <w:tcPr>
            <w:tcW w:w="1439" w:type="dxa"/>
            <w:noWrap/>
            <w:vAlign w:val="center"/>
            <w:hideMark/>
          </w:tcPr>
          <w:p w14:paraId="4ECA3A64" w14:textId="77777777" w:rsidR="00066FBD" w:rsidRPr="00066FBD" w:rsidRDefault="00066FBD" w:rsidP="00066FBD">
            <w:r w:rsidRPr="00066FBD">
              <w:t>5.57E-05</w:t>
            </w:r>
          </w:p>
        </w:tc>
        <w:tc>
          <w:tcPr>
            <w:tcW w:w="1053" w:type="dxa"/>
            <w:noWrap/>
            <w:vAlign w:val="center"/>
            <w:hideMark/>
          </w:tcPr>
          <w:p w14:paraId="3F2EF9A0" w14:textId="77777777" w:rsidR="00066FBD" w:rsidRPr="00066FBD" w:rsidRDefault="00066FBD" w:rsidP="00066FBD">
            <w:r w:rsidRPr="00066FBD">
              <w:t>-0.23431</w:t>
            </w:r>
          </w:p>
        </w:tc>
        <w:tc>
          <w:tcPr>
            <w:tcW w:w="1053" w:type="dxa"/>
            <w:noWrap/>
            <w:vAlign w:val="center"/>
            <w:hideMark/>
          </w:tcPr>
          <w:p w14:paraId="082B4D2A" w14:textId="77777777" w:rsidR="00066FBD" w:rsidRPr="00066FBD" w:rsidRDefault="00066FBD" w:rsidP="00066FBD">
            <w:r w:rsidRPr="00066FBD">
              <w:t>-0.08122</w:t>
            </w:r>
          </w:p>
        </w:tc>
        <w:tc>
          <w:tcPr>
            <w:tcW w:w="1053" w:type="dxa"/>
            <w:noWrap/>
            <w:vAlign w:val="center"/>
            <w:hideMark/>
          </w:tcPr>
          <w:p w14:paraId="003BF62A" w14:textId="77777777" w:rsidR="00066FBD" w:rsidRPr="00066FBD" w:rsidRDefault="00066FBD" w:rsidP="00066FBD">
            <w:r w:rsidRPr="00066FBD">
              <w:t>0.000117</w:t>
            </w:r>
          </w:p>
        </w:tc>
      </w:tr>
      <w:tr w:rsidR="00066FBD" w:rsidRPr="00066FBD" w14:paraId="51127B42" w14:textId="77777777" w:rsidTr="00BC0440">
        <w:trPr>
          <w:trHeight w:val="300"/>
        </w:trPr>
        <w:tc>
          <w:tcPr>
            <w:tcW w:w="2503" w:type="dxa"/>
            <w:noWrap/>
            <w:vAlign w:val="center"/>
            <w:hideMark/>
          </w:tcPr>
          <w:p w14:paraId="404D2BC8" w14:textId="77777777" w:rsidR="00066FBD" w:rsidRPr="00066FBD" w:rsidRDefault="00066FBD" w:rsidP="00066FBD">
            <w:r w:rsidRPr="00066FBD">
              <w:t>JNK2</w:t>
            </w:r>
          </w:p>
        </w:tc>
        <w:tc>
          <w:tcPr>
            <w:tcW w:w="1574" w:type="dxa"/>
            <w:noWrap/>
            <w:vAlign w:val="center"/>
            <w:hideMark/>
          </w:tcPr>
          <w:p w14:paraId="6B956C61" w14:textId="77777777" w:rsidR="00066FBD" w:rsidRPr="00066FBD" w:rsidRDefault="00066FBD" w:rsidP="00066FBD">
            <w:r w:rsidRPr="00066FBD">
              <w:t>-0.157966059</w:t>
            </w:r>
          </w:p>
        </w:tc>
        <w:tc>
          <w:tcPr>
            <w:tcW w:w="1439" w:type="dxa"/>
            <w:noWrap/>
            <w:vAlign w:val="center"/>
            <w:hideMark/>
          </w:tcPr>
          <w:p w14:paraId="5E6BB7A7" w14:textId="77777777" w:rsidR="00066FBD" w:rsidRPr="00066FBD" w:rsidRDefault="00066FBD" w:rsidP="00066FBD">
            <w:r w:rsidRPr="00066FBD">
              <w:t>6.93E-14</w:t>
            </w:r>
          </w:p>
        </w:tc>
        <w:tc>
          <w:tcPr>
            <w:tcW w:w="1053" w:type="dxa"/>
            <w:noWrap/>
            <w:vAlign w:val="center"/>
            <w:hideMark/>
          </w:tcPr>
          <w:p w14:paraId="65716997" w14:textId="77777777" w:rsidR="00066FBD" w:rsidRPr="00066FBD" w:rsidRDefault="00066FBD" w:rsidP="00066FBD">
            <w:r w:rsidRPr="00066FBD">
              <w:t>-0.19923</w:t>
            </w:r>
          </w:p>
        </w:tc>
        <w:tc>
          <w:tcPr>
            <w:tcW w:w="1053" w:type="dxa"/>
            <w:noWrap/>
            <w:vAlign w:val="center"/>
            <w:hideMark/>
          </w:tcPr>
          <w:p w14:paraId="4AECC396" w14:textId="77777777" w:rsidR="00066FBD" w:rsidRPr="00066FBD" w:rsidRDefault="00066FBD" w:rsidP="00066FBD">
            <w:r w:rsidRPr="00066FBD">
              <w:t>-0.1167</w:t>
            </w:r>
          </w:p>
        </w:tc>
        <w:tc>
          <w:tcPr>
            <w:tcW w:w="1053" w:type="dxa"/>
            <w:noWrap/>
            <w:vAlign w:val="center"/>
            <w:hideMark/>
          </w:tcPr>
          <w:p w14:paraId="78182363" w14:textId="77777777" w:rsidR="00066FBD" w:rsidRPr="00066FBD" w:rsidRDefault="00066FBD" w:rsidP="00066FBD">
            <w:r w:rsidRPr="00066FBD">
              <w:t>4.42E-13</w:t>
            </w:r>
          </w:p>
        </w:tc>
      </w:tr>
      <w:tr w:rsidR="00066FBD" w:rsidRPr="00066FBD" w14:paraId="1EE39650" w14:textId="77777777" w:rsidTr="00BC0440">
        <w:trPr>
          <w:trHeight w:val="300"/>
        </w:trPr>
        <w:tc>
          <w:tcPr>
            <w:tcW w:w="2503" w:type="dxa"/>
            <w:noWrap/>
            <w:vAlign w:val="center"/>
            <w:hideMark/>
          </w:tcPr>
          <w:p w14:paraId="4D0F7B34" w14:textId="77777777" w:rsidR="00066FBD" w:rsidRPr="00066FBD" w:rsidRDefault="00066FBD" w:rsidP="00066FBD">
            <w:r w:rsidRPr="00066FBD">
              <w:t>BAP1C4</w:t>
            </w:r>
          </w:p>
        </w:tc>
        <w:tc>
          <w:tcPr>
            <w:tcW w:w="1574" w:type="dxa"/>
            <w:noWrap/>
            <w:vAlign w:val="center"/>
            <w:hideMark/>
          </w:tcPr>
          <w:p w14:paraId="65F646C4" w14:textId="77777777" w:rsidR="00066FBD" w:rsidRPr="00066FBD" w:rsidRDefault="00066FBD" w:rsidP="00066FBD">
            <w:r w:rsidRPr="00066FBD">
              <w:t>-0.162287604</w:t>
            </w:r>
          </w:p>
        </w:tc>
        <w:tc>
          <w:tcPr>
            <w:tcW w:w="1439" w:type="dxa"/>
            <w:noWrap/>
            <w:vAlign w:val="center"/>
            <w:hideMark/>
          </w:tcPr>
          <w:p w14:paraId="3405B4FB" w14:textId="77777777" w:rsidR="00066FBD" w:rsidRPr="00066FBD" w:rsidRDefault="00066FBD" w:rsidP="00066FBD">
            <w:r w:rsidRPr="00066FBD">
              <w:t>1.43E-13</w:t>
            </w:r>
          </w:p>
        </w:tc>
        <w:tc>
          <w:tcPr>
            <w:tcW w:w="1053" w:type="dxa"/>
            <w:noWrap/>
            <w:vAlign w:val="center"/>
            <w:hideMark/>
          </w:tcPr>
          <w:p w14:paraId="59FCCA9D" w14:textId="77777777" w:rsidR="00066FBD" w:rsidRPr="00066FBD" w:rsidRDefault="00066FBD" w:rsidP="00066FBD">
            <w:r w:rsidRPr="00066FBD">
              <w:t>-0.20523</w:t>
            </w:r>
          </w:p>
        </w:tc>
        <w:tc>
          <w:tcPr>
            <w:tcW w:w="1053" w:type="dxa"/>
            <w:noWrap/>
            <w:vAlign w:val="center"/>
            <w:hideMark/>
          </w:tcPr>
          <w:p w14:paraId="51F5C32C" w14:textId="77777777" w:rsidR="00066FBD" w:rsidRPr="00066FBD" w:rsidRDefault="00066FBD" w:rsidP="00066FBD">
            <w:r w:rsidRPr="00066FBD">
              <w:t>-0.11935</w:t>
            </w:r>
          </w:p>
        </w:tc>
        <w:tc>
          <w:tcPr>
            <w:tcW w:w="1053" w:type="dxa"/>
            <w:noWrap/>
            <w:vAlign w:val="center"/>
            <w:hideMark/>
          </w:tcPr>
          <w:p w14:paraId="5C4D5C87" w14:textId="77777777" w:rsidR="00066FBD" w:rsidRPr="00066FBD" w:rsidRDefault="00066FBD" w:rsidP="00066FBD">
            <w:r w:rsidRPr="00066FBD">
              <w:t>8.55E-13</w:t>
            </w:r>
          </w:p>
        </w:tc>
      </w:tr>
      <w:tr w:rsidR="00066FBD" w:rsidRPr="00066FBD" w14:paraId="15E2ADF5" w14:textId="77777777" w:rsidTr="00BC0440">
        <w:trPr>
          <w:trHeight w:val="300"/>
        </w:trPr>
        <w:tc>
          <w:tcPr>
            <w:tcW w:w="2503" w:type="dxa"/>
            <w:noWrap/>
            <w:vAlign w:val="center"/>
            <w:hideMark/>
          </w:tcPr>
          <w:p w14:paraId="1C0A4ACA" w14:textId="77777777" w:rsidR="00066FBD" w:rsidRPr="00066FBD" w:rsidRDefault="00066FBD" w:rsidP="00066FBD">
            <w:r w:rsidRPr="00066FBD">
              <w:t>ANNEXINVII</w:t>
            </w:r>
          </w:p>
        </w:tc>
        <w:tc>
          <w:tcPr>
            <w:tcW w:w="1574" w:type="dxa"/>
            <w:noWrap/>
            <w:vAlign w:val="center"/>
            <w:hideMark/>
          </w:tcPr>
          <w:p w14:paraId="51E3E50C" w14:textId="77777777" w:rsidR="00066FBD" w:rsidRPr="00066FBD" w:rsidRDefault="00066FBD" w:rsidP="00066FBD">
            <w:r w:rsidRPr="00066FBD">
              <w:t>-0.163607432</w:t>
            </w:r>
          </w:p>
        </w:tc>
        <w:tc>
          <w:tcPr>
            <w:tcW w:w="1439" w:type="dxa"/>
            <w:noWrap/>
            <w:vAlign w:val="center"/>
            <w:hideMark/>
          </w:tcPr>
          <w:p w14:paraId="2ED6EA02" w14:textId="77777777" w:rsidR="00066FBD" w:rsidRPr="00066FBD" w:rsidRDefault="00066FBD" w:rsidP="00066FBD">
            <w:r w:rsidRPr="00066FBD">
              <w:t>6.48E-15</w:t>
            </w:r>
          </w:p>
        </w:tc>
        <w:tc>
          <w:tcPr>
            <w:tcW w:w="1053" w:type="dxa"/>
            <w:noWrap/>
            <w:vAlign w:val="center"/>
            <w:hideMark/>
          </w:tcPr>
          <w:p w14:paraId="05DC10BE" w14:textId="77777777" w:rsidR="00066FBD" w:rsidRPr="00066FBD" w:rsidRDefault="00066FBD" w:rsidP="00066FBD">
            <w:r w:rsidRPr="00066FBD">
              <w:t>-0.20466</w:t>
            </w:r>
          </w:p>
        </w:tc>
        <w:tc>
          <w:tcPr>
            <w:tcW w:w="1053" w:type="dxa"/>
            <w:noWrap/>
            <w:vAlign w:val="center"/>
            <w:hideMark/>
          </w:tcPr>
          <w:p w14:paraId="667AFD79" w14:textId="77777777" w:rsidR="00066FBD" w:rsidRPr="00066FBD" w:rsidRDefault="00066FBD" w:rsidP="00066FBD">
            <w:r w:rsidRPr="00066FBD">
              <w:t>-0.12255</w:t>
            </w:r>
          </w:p>
        </w:tc>
        <w:tc>
          <w:tcPr>
            <w:tcW w:w="1053" w:type="dxa"/>
            <w:noWrap/>
            <w:vAlign w:val="center"/>
            <w:hideMark/>
          </w:tcPr>
          <w:p w14:paraId="175AEA7E" w14:textId="77777777" w:rsidR="00066FBD" w:rsidRPr="00066FBD" w:rsidRDefault="00066FBD" w:rsidP="00066FBD">
            <w:r w:rsidRPr="00066FBD">
              <w:t>4.42E-14</w:t>
            </w:r>
          </w:p>
        </w:tc>
      </w:tr>
      <w:tr w:rsidR="00066FBD" w:rsidRPr="00066FBD" w14:paraId="4D0D518F" w14:textId="77777777" w:rsidTr="00BC0440">
        <w:trPr>
          <w:trHeight w:val="300"/>
        </w:trPr>
        <w:tc>
          <w:tcPr>
            <w:tcW w:w="2503" w:type="dxa"/>
            <w:noWrap/>
            <w:vAlign w:val="center"/>
            <w:hideMark/>
          </w:tcPr>
          <w:p w14:paraId="34383CBD" w14:textId="77777777" w:rsidR="00066FBD" w:rsidRPr="00066FBD" w:rsidRDefault="00066FBD" w:rsidP="00066FBD">
            <w:r w:rsidRPr="00066FBD">
              <w:t>PTEN</w:t>
            </w:r>
          </w:p>
        </w:tc>
        <w:tc>
          <w:tcPr>
            <w:tcW w:w="1574" w:type="dxa"/>
            <w:noWrap/>
            <w:vAlign w:val="center"/>
            <w:hideMark/>
          </w:tcPr>
          <w:p w14:paraId="6C7EE2FE" w14:textId="77777777" w:rsidR="00066FBD" w:rsidRPr="00066FBD" w:rsidRDefault="00066FBD" w:rsidP="00066FBD">
            <w:r w:rsidRPr="00066FBD">
              <w:t>-0.167843707</w:t>
            </w:r>
          </w:p>
        </w:tc>
        <w:tc>
          <w:tcPr>
            <w:tcW w:w="1439" w:type="dxa"/>
            <w:noWrap/>
            <w:vAlign w:val="center"/>
            <w:hideMark/>
          </w:tcPr>
          <w:p w14:paraId="5AD71D49" w14:textId="77777777" w:rsidR="00066FBD" w:rsidRPr="00066FBD" w:rsidRDefault="00066FBD" w:rsidP="00066FBD">
            <w:r w:rsidRPr="00066FBD">
              <w:t>2.95E-13</w:t>
            </w:r>
          </w:p>
        </w:tc>
        <w:tc>
          <w:tcPr>
            <w:tcW w:w="1053" w:type="dxa"/>
            <w:noWrap/>
            <w:vAlign w:val="center"/>
            <w:hideMark/>
          </w:tcPr>
          <w:p w14:paraId="098B72D5" w14:textId="77777777" w:rsidR="00066FBD" w:rsidRPr="00066FBD" w:rsidRDefault="00066FBD" w:rsidP="00066FBD">
            <w:r w:rsidRPr="00066FBD">
              <w:t>-0.21285</w:t>
            </w:r>
          </w:p>
        </w:tc>
        <w:tc>
          <w:tcPr>
            <w:tcW w:w="1053" w:type="dxa"/>
            <w:noWrap/>
            <w:vAlign w:val="center"/>
            <w:hideMark/>
          </w:tcPr>
          <w:p w14:paraId="45C10BC7" w14:textId="77777777" w:rsidR="00066FBD" w:rsidRPr="00066FBD" w:rsidRDefault="00066FBD" w:rsidP="00066FBD">
            <w:r w:rsidRPr="00066FBD">
              <w:t>-0.12284</w:t>
            </w:r>
          </w:p>
        </w:tc>
        <w:tc>
          <w:tcPr>
            <w:tcW w:w="1053" w:type="dxa"/>
            <w:noWrap/>
            <w:vAlign w:val="center"/>
            <w:hideMark/>
          </w:tcPr>
          <w:p w14:paraId="19EDA630" w14:textId="77777777" w:rsidR="00066FBD" w:rsidRPr="00066FBD" w:rsidRDefault="00066FBD" w:rsidP="00066FBD">
            <w:r w:rsidRPr="00066FBD">
              <w:t>1.67E-12</w:t>
            </w:r>
          </w:p>
        </w:tc>
      </w:tr>
      <w:tr w:rsidR="00066FBD" w:rsidRPr="00066FBD" w14:paraId="19C6D627" w14:textId="77777777" w:rsidTr="00BC0440">
        <w:trPr>
          <w:trHeight w:val="300"/>
        </w:trPr>
        <w:tc>
          <w:tcPr>
            <w:tcW w:w="2503" w:type="dxa"/>
            <w:noWrap/>
            <w:vAlign w:val="center"/>
            <w:hideMark/>
          </w:tcPr>
          <w:p w14:paraId="12FEB7CA" w14:textId="77777777" w:rsidR="00066FBD" w:rsidRPr="00066FBD" w:rsidRDefault="00066FBD" w:rsidP="00066FBD">
            <w:r w:rsidRPr="00066FBD">
              <w:t>JAB1</w:t>
            </w:r>
          </w:p>
        </w:tc>
        <w:tc>
          <w:tcPr>
            <w:tcW w:w="1574" w:type="dxa"/>
            <w:noWrap/>
            <w:vAlign w:val="center"/>
            <w:hideMark/>
          </w:tcPr>
          <w:p w14:paraId="50DD75E2" w14:textId="77777777" w:rsidR="00066FBD" w:rsidRPr="00066FBD" w:rsidRDefault="00066FBD" w:rsidP="00066FBD">
            <w:r w:rsidRPr="00066FBD">
              <w:t>-0.173725443</w:t>
            </w:r>
          </w:p>
        </w:tc>
        <w:tc>
          <w:tcPr>
            <w:tcW w:w="1439" w:type="dxa"/>
            <w:noWrap/>
            <w:vAlign w:val="center"/>
            <w:hideMark/>
          </w:tcPr>
          <w:p w14:paraId="5B002D1A" w14:textId="77777777" w:rsidR="00066FBD" w:rsidRPr="00066FBD" w:rsidRDefault="00066FBD" w:rsidP="00066FBD">
            <w:r w:rsidRPr="00066FBD">
              <w:t>0.000212</w:t>
            </w:r>
          </w:p>
        </w:tc>
        <w:tc>
          <w:tcPr>
            <w:tcW w:w="1053" w:type="dxa"/>
            <w:noWrap/>
            <w:vAlign w:val="center"/>
            <w:hideMark/>
          </w:tcPr>
          <w:p w14:paraId="30CF1BA8" w14:textId="77777777" w:rsidR="00066FBD" w:rsidRPr="00066FBD" w:rsidRDefault="00066FBD" w:rsidP="00066FBD">
            <w:r w:rsidRPr="00066FBD">
              <w:t>-0.26547</w:t>
            </w:r>
          </w:p>
        </w:tc>
        <w:tc>
          <w:tcPr>
            <w:tcW w:w="1053" w:type="dxa"/>
            <w:noWrap/>
            <w:vAlign w:val="center"/>
            <w:hideMark/>
          </w:tcPr>
          <w:p w14:paraId="1464D460" w14:textId="77777777" w:rsidR="00066FBD" w:rsidRPr="00066FBD" w:rsidRDefault="00066FBD" w:rsidP="00066FBD">
            <w:r w:rsidRPr="00066FBD">
              <w:t>-0.08199</w:t>
            </w:r>
          </w:p>
        </w:tc>
        <w:tc>
          <w:tcPr>
            <w:tcW w:w="1053" w:type="dxa"/>
            <w:noWrap/>
            <w:vAlign w:val="center"/>
            <w:hideMark/>
          </w:tcPr>
          <w:p w14:paraId="7B342044" w14:textId="77777777" w:rsidR="00066FBD" w:rsidRPr="00066FBD" w:rsidRDefault="00066FBD" w:rsidP="00066FBD">
            <w:r w:rsidRPr="00066FBD">
              <w:t>0.000407</w:t>
            </w:r>
          </w:p>
        </w:tc>
      </w:tr>
      <w:tr w:rsidR="00066FBD" w:rsidRPr="00066FBD" w14:paraId="6F14F135" w14:textId="77777777" w:rsidTr="00BC0440">
        <w:trPr>
          <w:trHeight w:val="300"/>
        </w:trPr>
        <w:tc>
          <w:tcPr>
            <w:tcW w:w="2503" w:type="dxa"/>
            <w:noWrap/>
            <w:vAlign w:val="center"/>
            <w:hideMark/>
          </w:tcPr>
          <w:p w14:paraId="7C125CF9" w14:textId="77777777" w:rsidR="00066FBD" w:rsidRPr="00066FBD" w:rsidRDefault="00066FBD" w:rsidP="00066FBD">
            <w:r w:rsidRPr="00066FBD">
              <w:t>PREX1</w:t>
            </w:r>
          </w:p>
        </w:tc>
        <w:tc>
          <w:tcPr>
            <w:tcW w:w="1574" w:type="dxa"/>
            <w:noWrap/>
            <w:vAlign w:val="center"/>
            <w:hideMark/>
          </w:tcPr>
          <w:p w14:paraId="6785AF3F" w14:textId="77777777" w:rsidR="00066FBD" w:rsidRPr="00066FBD" w:rsidRDefault="00066FBD" w:rsidP="00066FBD">
            <w:r w:rsidRPr="00066FBD">
              <w:t>-0.17661382</w:t>
            </w:r>
          </w:p>
        </w:tc>
        <w:tc>
          <w:tcPr>
            <w:tcW w:w="1439" w:type="dxa"/>
            <w:noWrap/>
            <w:vAlign w:val="center"/>
            <w:hideMark/>
          </w:tcPr>
          <w:p w14:paraId="0EA0E838" w14:textId="77777777" w:rsidR="00066FBD" w:rsidRPr="00066FBD" w:rsidRDefault="00066FBD" w:rsidP="00066FBD">
            <w:r w:rsidRPr="00066FBD">
              <w:t>9.45E-23</w:t>
            </w:r>
          </w:p>
        </w:tc>
        <w:tc>
          <w:tcPr>
            <w:tcW w:w="1053" w:type="dxa"/>
            <w:noWrap/>
            <w:vAlign w:val="center"/>
            <w:hideMark/>
          </w:tcPr>
          <w:p w14:paraId="4DF96823" w14:textId="77777777" w:rsidR="00066FBD" w:rsidRPr="00066FBD" w:rsidRDefault="00066FBD" w:rsidP="00066FBD">
            <w:r w:rsidRPr="00066FBD">
              <w:t>-0.21176</w:t>
            </w:r>
          </w:p>
        </w:tc>
        <w:tc>
          <w:tcPr>
            <w:tcW w:w="1053" w:type="dxa"/>
            <w:noWrap/>
            <w:vAlign w:val="center"/>
            <w:hideMark/>
          </w:tcPr>
          <w:p w14:paraId="741CDE9A" w14:textId="77777777" w:rsidR="00066FBD" w:rsidRPr="00066FBD" w:rsidRDefault="00066FBD" w:rsidP="00066FBD">
            <w:r w:rsidRPr="00066FBD">
              <w:t>-0.14147</w:t>
            </w:r>
          </w:p>
        </w:tc>
        <w:tc>
          <w:tcPr>
            <w:tcW w:w="1053" w:type="dxa"/>
            <w:noWrap/>
            <w:vAlign w:val="center"/>
            <w:hideMark/>
          </w:tcPr>
          <w:p w14:paraId="1294BCA0" w14:textId="77777777" w:rsidR="00066FBD" w:rsidRPr="00066FBD" w:rsidRDefault="00066FBD" w:rsidP="00066FBD">
            <w:r w:rsidRPr="00066FBD">
              <w:t>1.34E-21</w:t>
            </w:r>
          </w:p>
        </w:tc>
      </w:tr>
      <w:tr w:rsidR="00066FBD" w:rsidRPr="00066FBD" w14:paraId="20A00B77" w14:textId="77777777" w:rsidTr="00BC0440">
        <w:trPr>
          <w:trHeight w:val="300"/>
        </w:trPr>
        <w:tc>
          <w:tcPr>
            <w:tcW w:w="2503" w:type="dxa"/>
            <w:noWrap/>
            <w:vAlign w:val="center"/>
            <w:hideMark/>
          </w:tcPr>
          <w:p w14:paraId="1176691B" w14:textId="77777777" w:rsidR="00066FBD" w:rsidRPr="00066FBD" w:rsidRDefault="00066FBD" w:rsidP="00066FBD">
            <w:r w:rsidRPr="00066FBD">
              <w:t>P27</w:t>
            </w:r>
          </w:p>
        </w:tc>
        <w:tc>
          <w:tcPr>
            <w:tcW w:w="1574" w:type="dxa"/>
            <w:noWrap/>
            <w:vAlign w:val="center"/>
            <w:hideMark/>
          </w:tcPr>
          <w:p w14:paraId="06AAE530" w14:textId="77777777" w:rsidR="00066FBD" w:rsidRPr="00066FBD" w:rsidRDefault="00066FBD" w:rsidP="00066FBD">
            <w:r w:rsidRPr="00066FBD">
              <w:t>-0.177195942</w:t>
            </w:r>
          </w:p>
        </w:tc>
        <w:tc>
          <w:tcPr>
            <w:tcW w:w="1439" w:type="dxa"/>
            <w:noWrap/>
            <w:vAlign w:val="center"/>
            <w:hideMark/>
          </w:tcPr>
          <w:p w14:paraId="652714A3" w14:textId="77777777" w:rsidR="00066FBD" w:rsidRPr="00066FBD" w:rsidRDefault="00066FBD" w:rsidP="00066FBD">
            <w:r w:rsidRPr="00066FBD">
              <w:t>9.50E-16</w:t>
            </w:r>
          </w:p>
        </w:tc>
        <w:tc>
          <w:tcPr>
            <w:tcW w:w="1053" w:type="dxa"/>
            <w:noWrap/>
            <w:vAlign w:val="center"/>
            <w:hideMark/>
          </w:tcPr>
          <w:p w14:paraId="274FA5E1" w14:textId="77777777" w:rsidR="00066FBD" w:rsidRPr="00066FBD" w:rsidRDefault="00066FBD" w:rsidP="00066FBD">
            <w:r w:rsidRPr="00066FBD">
              <w:t>-0.22033</w:t>
            </w:r>
          </w:p>
        </w:tc>
        <w:tc>
          <w:tcPr>
            <w:tcW w:w="1053" w:type="dxa"/>
            <w:noWrap/>
            <w:vAlign w:val="center"/>
            <w:hideMark/>
          </w:tcPr>
          <w:p w14:paraId="359B7B76" w14:textId="77777777" w:rsidR="00066FBD" w:rsidRPr="00066FBD" w:rsidRDefault="00066FBD" w:rsidP="00066FBD">
            <w:r w:rsidRPr="00066FBD">
              <w:t>-0.13406</w:t>
            </w:r>
          </w:p>
        </w:tc>
        <w:tc>
          <w:tcPr>
            <w:tcW w:w="1053" w:type="dxa"/>
            <w:noWrap/>
            <w:vAlign w:val="center"/>
            <w:hideMark/>
          </w:tcPr>
          <w:p w14:paraId="28DC25BA" w14:textId="77777777" w:rsidR="00066FBD" w:rsidRPr="00066FBD" w:rsidRDefault="00066FBD" w:rsidP="00066FBD">
            <w:r w:rsidRPr="00066FBD">
              <w:t>7.52E-15</w:t>
            </w:r>
          </w:p>
        </w:tc>
      </w:tr>
      <w:tr w:rsidR="00066FBD" w:rsidRPr="00066FBD" w14:paraId="64AC65FA" w14:textId="77777777" w:rsidTr="00BC0440">
        <w:trPr>
          <w:trHeight w:val="300"/>
        </w:trPr>
        <w:tc>
          <w:tcPr>
            <w:tcW w:w="2503" w:type="dxa"/>
            <w:noWrap/>
            <w:vAlign w:val="center"/>
            <w:hideMark/>
          </w:tcPr>
          <w:p w14:paraId="36E4A53B" w14:textId="77777777" w:rsidR="00066FBD" w:rsidRPr="00066FBD" w:rsidRDefault="00066FBD" w:rsidP="00066FBD">
            <w:r w:rsidRPr="00066FBD">
              <w:t>ERALPHA_pS118</w:t>
            </w:r>
          </w:p>
        </w:tc>
        <w:tc>
          <w:tcPr>
            <w:tcW w:w="1574" w:type="dxa"/>
            <w:noWrap/>
            <w:vAlign w:val="center"/>
            <w:hideMark/>
          </w:tcPr>
          <w:p w14:paraId="7CA38978" w14:textId="77777777" w:rsidR="00066FBD" w:rsidRPr="00066FBD" w:rsidRDefault="00066FBD" w:rsidP="00066FBD">
            <w:r w:rsidRPr="00066FBD">
              <w:t>-0.177923042</w:t>
            </w:r>
          </w:p>
        </w:tc>
        <w:tc>
          <w:tcPr>
            <w:tcW w:w="1439" w:type="dxa"/>
            <w:noWrap/>
            <w:vAlign w:val="center"/>
            <w:hideMark/>
          </w:tcPr>
          <w:p w14:paraId="28DDB3E9" w14:textId="77777777" w:rsidR="00066FBD" w:rsidRPr="00066FBD" w:rsidRDefault="00066FBD" w:rsidP="00066FBD">
            <w:r w:rsidRPr="00066FBD">
              <w:t>1.16E-20</w:t>
            </w:r>
          </w:p>
        </w:tc>
        <w:tc>
          <w:tcPr>
            <w:tcW w:w="1053" w:type="dxa"/>
            <w:noWrap/>
            <w:vAlign w:val="center"/>
            <w:hideMark/>
          </w:tcPr>
          <w:p w14:paraId="5C4BBA19" w14:textId="77777777" w:rsidR="00066FBD" w:rsidRPr="00066FBD" w:rsidRDefault="00066FBD" w:rsidP="00066FBD">
            <w:r w:rsidRPr="00066FBD">
              <w:t>-0.21523</w:t>
            </w:r>
          </w:p>
        </w:tc>
        <w:tc>
          <w:tcPr>
            <w:tcW w:w="1053" w:type="dxa"/>
            <w:noWrap/>
            <w:vAlign w:val="center"/>
            <w:hideMark/>
          </w:tcPr>
          <w:p w14:paraId="602F43B8" w14:textId="77777777" w:rsidR="00066FBD" w:rsidRPr="00066FBD" w:rsidRDefault="00066FBD" w:rsidP="00066FBD">
            <w:r w:rsidRPr="00066FBD">
              <w:t>-0.14062</w:t>
            </w:r>
          </w:p>
        </w:tc>
        <w:tc>
          <w:tcPr>
            <w:tcW w:w="1053" w:type="dxa"/>
            <w:noWrap/>
            <w:vAlign w:val="center"/>
            <w:hideMark/>
          </w:tcPr>
          <w:p w14:paraId="1045E69A" w14:textId="77777777" w:rsidR="00066FBD" w:rsidRPr="00066FBD" w:rsidRDefault="00066FBD" w:rsidP="00066FBD">
            <w:r w:rsidRPr="00066FBD">
              <w:t>1.35E-19</w:t>
            </w:r>
          </w:p>
        </w:tc>
      </w:tr>
      <w:tr w:rsidR="00066FBD" w:rsidRPr="00066FBD" w14:paraId="18F7CB46" w14:textId="77777777" w:rsidTr="00BC0440">
        <w:trPr>
          <w:trHeight w:val="300"/>
        </w:trPr>
        <w:tc>
          <w:tcPr>
            <w:tcW w:w="2503" w:type="dxa"/>
            <w:noWrap/>
            <w:vAlign w:val="center"/>
            <w:hideMark/>
          </w:tcPr>
          <w:p w14:paraId="44D12553" w14:textId="77777777" w:rsidR="00066FBD" w:rsidRPr="00066FBD" w:rsidRDefault="00066FBD" w:rsidP="00066FBD">
            <w:r w:rsidRPr="00066FBD">
              <w:t>AR</w:t>
            </w:r>
          </w:p>
        </w:tc>
        <w:tc>
          <w:tcPr>
            <w:tcW w:w="1574" w:type="dxa"/>
            <w:noWrap/>
            <w:vAlign w:val="center"/>
            <w:hideMark/>
          </w:tcPr>
          <w:p w14:paraId="2691C482" w14:textId="77777777" w:rsidR="00066FBD" w:rsidRPr="00066FBD" w:rsidRDefault="00066FBD" w:rsidP="00066FBD">
            <w:r w:rsidRPr="00066FBD">
              <w:t>-0.187617888</w:t>
            </w:r>
          </w:p>
        </w:tc>
        <w:tc>
          <w:tcPr>
            <w:tcW w:w="1439" w:type="dxa"/>
            <w:noWrap/>
            <w:vAlign w:val="center"/>
            <w:hideMark/>
          </w:tcPr>
          <w:p w14:paraId="412C8385" w14:textId="77777777" w:rsidR="00066FBD" w:rsidRPr="00066FBD" w:rsidRDefault="00066FBD" w:rsidP="00066FBD">
            <w:r w:rsidRPr="00066FBD">
              <w:t>7.94E-38</w:t>
            </w:r>
          </w:p>
        </w:tc>
        <w:tc>
          <w:tcPr>
            <w:tcW w:w="1053" w:type="dxa"/>
            <w:noWrap/>
            <w:vAlign w:val="center"/>
            <w:hideMark/>
          </w:tcPr>
          <w:p w14:paraId="63BE6C6A" w14:textId="77777777" w:rsidR="00066FBD" w:rsidRPr="00066FBD" w:rsidRDefault="00066FBD" w:rsidP="00066FBD">
            <w:r w:rsidRPr="00066FBD">
              <w:t>-0.21606</w:t>
            </w:r>
          </w:p>
        </w:tc>
        <w:tc>
          <w:tcPr>
            <w:tcW w:w="1053" w:type="dxa"/>
            <w:noWrap/>
            <w:vAlign w:val="center"/>
            <w:hideMark/>
          </w:tcPr>
          <w:p w14:paraId="1B521C51" w14:textId="77777777" w:rsidR="00066FBD" w:rsidRPr="00066FBD" w:rsidRDefault="00066FBD" w:rsidP="00066FBD">
            <w:r w:rsidRPr="00066FBD">
              <w:t>-0.15918</w:t>
            </w:r>
          </w:p>
        </w:tc>
        <w:tc>
          <w:tcPr>
            <w:tcW w:w="1053" w:type="dxa"/>
            <w:noWrap/>
            <w:vAlign w:val="center"/>
            <w:hideMark/>
          </w:tcPr>
          <w:p w14:paraId="381501EE" w14:textId="77777777" w:rsidR="00066FBD" w:rsidRPr="00066FBD" w:rsidRDefault="00066FBD" w:rsidP="00066FBD">
            <w:r w:rsidRPr="00066FBD">
              <w:t>1.96E-36</w:t>
            </w:r>
          </w:p>
        </w:tc>
      </w:tr>
      <w:tr w:rsidR="00066FBD" w:rsidRPr="00066FBD" w14:paraId="0F797FA2" w14:textId="77777777" w:rsidTr="00BC0440">
        <w:trPr>
          <w:trHeight w:val="300"/>
        </w:trPr>
        <w:tc>
          <w:tcPr>
            <w:tcW w:w="2503" w:type="dxa"/>
            <w:noWrap/>
            <w:vAlign w:val="center"/>
            <w:hideMark/>
          </w:tcPr>
          <w:p w14:paraId="753DFEAA" w14:textId="77777777" w:rsidR="00066FBD" w:rsidRPr="00066FBD" w:rsidRDefault="00066FBD" w:rsidP="00066FBD">
            <w:r w:rsidRPr="00066FBD">
              <w:t>PDCD4</w:t>
            </w:r>
          </w:p>
        </w:tc>
        <w:tc>
          <w:tcPr>
            <w:tcW w:w="1574" w:type="dxa"/>
            <w:noWrap/>
            <w:vAlign w:val="center"/>
            <w:hideMark/>
          </w:tcPr>
          <w:p w14:paraId="665FAF79" w14:textId="77777777" w:rsidR="00066FBD" w:rsidRPr="00066FBD" w:rsidRDefault="00066FBD" w:rsidP="00066FBD">
            <w:r w:rsidRPr="00066FBD">
              <w:t>-0.188413184</w:t>
            </w:r>
          </w:p>
        </w:tc>
        <w:tc>
          <w:tcPr>
            <w:tcW w:w="1439" w:type="dxa"/>
            <w:noWrap/>
            <w:vAlign w:val="center"/>
            <w:hideMark/>
          </w:tcPr>
          <w:p w14:paraId="7FDBAE90" w14:textId="77777777" w:rsidR="00066FBD" w:rsidRPr="00066FBD" w:rsidRDefault="00066FBD" w:rsidP="00066FBD">
            <w:r w:rsidRPr="00066FBD">
              <w:t>2.37E-17</w:t>
            </w:r>
          </w:p>
        </w:tc>
        <w:tc>
          <w:tcPr>
            <w:tcW w:w="1053" w:type="dxa"/>
            <w:noWrap/>
            <w:vAlign w:val="center"/>
            <w:hideMark/>
          </w:tcPr>
          <w:p w14:paraId="29C4C2F3" w14:textId="77777777" w:rsidR="00066FBD" w:rsidRPr="00066FBD" w:rsidRDefault="00066FBD" w:rsidP="00066FBD">
            <w:r w:rsidRPr="00066FBD">
              <w:t>-0.23189</w:t>
            </w:r>
          </w:p>
        </w:tc>
        <w:tc>
          <w:tcPr>
            <w:tcW w:w="1053" w:type="dxa"/>
            <w:noWrap/>
            <w:vAlign w:val="center"/>
            <w:hideMark/>
          </w:tcPr>
          <w:p w14:paraId="7C77A8D5" w14:textId="77777777" w:rsidR="00066FBD" w:rsidRPr="00066FBD" w:rsidRDefault="00066FBD" w:rsidP="00066FBD">
            <w:r w:rsidRPr="00066FBD">
              <w:t>-0.14494</w:t>
            </w:r>
          </w:p>
        </w:tc>
        <w:tc>
          <w:tcPr>
            <w:tcW w:w="1053" w:type="dxa"/>
            <w:noWrap/>
            <w:vAlign w:val="center"/>
            <w:hideMark/>
          </w:tcPr>
          <w:p w14:paraId="1594FB4D" w14:textId="77777777" w:rsidR="00066FBD" w:rsidRPr="00066FBD" w:rsidRDefault="00066FBD" w:rsidP="00066FBD">
            <w:r w:rsidRPr="00066FBD">
              <w:t>2.24E-16</w:t>
            </w:r>
          </w:p>
        </w:tc>
      </w:tr>
      <w:tr w:rsidR="00066FBD" w:rsidRPr="00066FBD" w14:paraId="4B8A7C27" w14:textId="77777777" w:rsidTr="00BC0440">
        <w:trPr>
          <w:trHeight w:val="300"/>
        </w:trPr>
        <w:tc>
          <w:tcPr>
            <w:tcW w:w="2503" w:type="dxa"/>
            <w:noWrap/>
            <w:vAlign w:val="center"/>
            <w:hideMark/>
          </w:tcPr>
          <w:p w14:paraId="43222858" w14:textId="77777777" w:rsidR="00066FBD" w:rsidRPr="00066FBD" w:rsidRDefault="00066FBD" w:rsidP="00066FBD">
            <w:r w:rsidRPr="00066FBD">
              <w:t>MTOR_pS2448</w:t>
            </w:r>
          </w:p>
        </w:tc>
        <w:tc>
          <w:tcPr>
            <w:tcW w:w="1574" w:type="dxa"/>
            <w:noWrap/>
            <w:vAlign w:val="center"/>
            <w:hideMark/>
          </w:tcPr>
          <w:p w14:paraId="10727E2E" w14:textId="77777777" w:rsidR="00066FBD" w:rsidRPr="00066FBD" w:rsidRDefault="00066FBD" w:rsidP="00066FBD">
            <w:r w:rsidRPr="00066FBD">
              <w:t>-0.18862126</w:t>
            </w:r>
          </w:p>
        </w:tc>
        <w:tc>
          <w:tcPr>
            <w:tcW w:w="1439" w:type="dxa"/>
            <w:noWrap/>
            <w:vAlign w:val="center"/>
            <w:hideMark/>
          </w:tcPr>
          <w:p w14:paraId="135F65C2" w14:textId="77777777" w:rsidR="00066FBD" w:rsidRPr="00066FBD" w:rsidRDefault="00066FBD" w:rsidP="00066FBD">
            <w:r w:rsidRPr="00066FBD">
              <w:t>4.84E-18</w:t>
            </w:r>
          </w:p>
        </w:tc>
        <w:tc>
          <w:tcPr>
            <w:tcW w:w="1053" w:type="dxa"/>
            <w:noWrap/>
            <w:vAlign w:val="center"/>
            <w:hideMark/>
          </w:tcPr>
          <w:p w14:paraId="4DCF7C0C" w14:textId="77777777" w:rsidR="00066FBD" w:rsidRPr="00066FBD" w:rsidRDefault="00066FBD" w:rsidP="00066FBD">
            <w:r w:rsidRPr="00066FBD">
              <w:t>-0.23122</w:t>
            </w:r>
          </w:p>
        </w:tc>
        <w:tc>
          <w:tcPr>
            <w:tcW w:w="1053" w:type="dxa"/>
            <w:noWrap/>
            <w:vAlign w:val="center"/>
            <w:hideMark/>
          </w:tcPr>
          <w:p w14:paraId="2BD6B785" w14:textId="77777777" w:rsidR="00066FBD" w:rsidRPr="00066FBD" w:rsidRDefault="00066FBD" w:rsidP="00066FBD">
            <w:r w:rsidRPr="00066FBD">
              <w:t>-0.14603</w:t>
            </w:r>
          </w:p>
        </w:tc>
        <w:tc>
          <w:tcPr>
            <w:tcW w:w="1053" w:type="dxa"/>
            <w:noWrap/>
            <w:vAlign w:val="center"/>
            <w:hideMark/>
          </w:tcPr>
          <w:p w14:paraId="674B3704" w14:textId="77777777" w:rsidR="00066FBD" w:rsidRPr="00066FBD" w:rsidRDefault="00066FBD" w:rsidP="00066FBD">
            <w:r w:rsidRPr="00066FBD">
              <w:t>4.80E-17</w:t>
            </w:r>
          </w:p>
        </w:tc>
      </w:tr>
      <w:tr w:rsidR="00066FBD" w:rsidRPr="00066FBD" w14:paraId="2B285555" w14:textId="77777777" w:rsidTr="00BC0440">
        <w:trPr>
          <w:trHeight w:val="300"/>
        </w:trPr>
        <w:tc>
          <w:tcPr>
            <w:tcW w:w="2503" w:type="dxa"/>
            <w:noWrap/>
            <w:vAlign w:val="center"/>
            <w:hideMark/>
          </w:tcPr>
          <w:p w14:paraId="1AC9CCFF" w14:textId="77777777" w:rsidR="00066FBD" w:rsidRPr="00066FBD" w:rsidRDefault="00066FBD" w:rsidP="00066FBD">
            <w:r w:rsidRPr="00066FBD">
              <w:t>MTOR</w:t>
            </w:r>
          </w:p>
        </w:tc>
        <w:tc>
          <w:tcPr>
            <w:tcW w:w="1574" w:type="dxa"/>
            <w:noWrap/>
            <w:vAlign w:val="center"/>
            <w:hideMark/>
          </w:tcPr>
          <w:p w14:paraId="4ACA0A88" w14:textId="77777777" w:rsidR="00066FBD" w:rsidRPr="00066FBD" w:rsidRDefault="00066FBD" w:rsidP="00066FBD">
            <w:r w:rsidRPr="00066FBD">
              <w:t>-0.200086045</w:t>
            </w:r>
          </w:p>
        </w:tc>
        <w:tc>
          <w:tcPr>
            <w:tcW w:w="1439" w:type="dxa"/>
            <w:noWrap/>
            <w:vAlign w:val="center"/>
            <w:hideMark/>
          </w:tcPr>
          <w:p w14:paraId="4402F094" w14:textId="77777777" w:rsidR="00066FBD" w:rsidRPr="00066FBD" w:rsidRDefault="00066FBD" w:rsidP="00066FBD">
            <w:r w:rsidRPr="00066FBD">
              <w:t>2.54E-19</w:t>
            </w:r>
          </w:p>
        </w:tc>
        <w:tc>
          <w:tcPr>
            <w:tcW w:w="1053" w:type="dxa"/>
            <w:noWrap/>
            <w:vAlign w:val="center"/>
            <w:hideMark/>
          </w:tcPr>
          <w:p w14:paraId="3FD42A31" w14:textId="77777777" w:rsidR="00066FBD" w:rsidRPr="00066FBD" w:rsidRDefault="00066FBD" w:rsidP="00066FBD">
            <w:r w:rsidRPr="00066FBD">
              <w:t>-0.2436</w:t>
            </w:r>
          </w:p>
        </w:tc>
        <w:tc>
          <w:tcPr>
            <w:tcW w:w="1053" w:type="dxa"/>
            <w:noWrap/>
            <w:vAlign w:val="center"/>
            <w:hideMark/>
          </w:tcPr>
          <w:p w14:paraId="49637E21" w14:textId="77777777" w:rsidR="00066FBD" w:rsidRPr="00066FBD" w:rsidRDefault="00066FBD" w:rsidP="00066FBD">
            <w:r w:rsidRPr="00066FBD">
              <w:t>-0.15657</w:t>
            </w:r>
          </w:p>
        </w:tc>
        <w:tc>
          <w:tcPr>
            <w:tcW w:w="1053" w:type="dxa"/>
            <w:noWrap/>
            <w:vAlign w:val="center"/>
            <w:hideMark/>
          </w:tcPr>
          <w:p w14:paraId="08EA9A26" w14:textId="77777777" w:rsidR="00066FBD" w:rsidRPr="00066FBD" w:rsidRDefault="00066FBD" w:rsidP="00066FBD">
            <w:r w:rsidRPr="00066FBD">
              <w:t>2.65E-18</w:t>
            </w:r>
          </w:p>
        </w:tc>
      </w:tr>
      <w:tr w:rsidR="00066FBD" w:rsidRPr="00066FBD" w14:paraId="6396FE4F" w14:textId="77777777" w:rsidTr="00BC0440">
        <w:trPr>
          <w:trHeight w:val="300"/>
        </w:trPr>
        <w:tc>
          <w:tcPr>
            <w:tcW w:w="2503" w:type="dxa"/>
            <w:noWrap/>
            <w:vAlign w:val="center"/>
            <w:hideMark/>
          </w:tcPr>
          <w:p w14:paraId="455E7A31" w14:textId="77777777" w:rsidR="00066FBD" w:rsidRPr="00066FBD" w:rsidRDefault="00066FBD" w:rsidP="00066FBD">
            <w:r w:rsidRPr="00066FBD">
              <w:t>XRCC1</w:t>
            </w:r>
          </w:p>
        </w:tc>
        <w:tc>
          <w:tcPr>
            <w:tcW w:w="1574" w:type="dxa"/>
            <w:noWrap/>
            <w:vAlign w:val="center"/>
            <w:hideMark/>
          </w:tcPr>
          <w:p w14:paraId="54827B3F" w14:textId="77777777" w:rsidR="00066FBD" w:rsidRPr="00066FBD" w:rsidRDefault="00066FBD" w:rsidP="00066FBD">
            <w:r w:rsidRPr="00066FBD">
              <w:t>-0.206403761</w:t>
            </w:r>
          </w:p>
        </w:tc>
        <w:tc>
          <w:tcPr>
            <w:tcW w:w="1439" w:type="dxa"/>
            <w:noWrap/>
            <w:vAlign w:val="center"/>
            <w:hideMark/>
          </w:tcPr>
          <w:p w14:paraId="2CBF0ABC" w14:textId="77777777" w:rsidR="00066FBD" w:rsidRPr="00066FBD" w:rsidRDefault="00066FBD" w:rsidP="00066FBD">
            <w:r w:rsidRPr="00066FBD">
              <w:t>1.08E-21</w:t>
            </w:r>
          </w:p>
        </w:tc>
        <w:tc>
          <w:tcPr>
            <w:tcW w:w="1053" w:type="dxa"/>
            <w:noWrap/>
            <w:vAlign w:val="center"/>
            <w:hideMark/>
          </w:tcPr>
          <w:p w14:paraId="380BA8E3" w14:textId="77777777" w:rsidR="00066FBD" w:rsidRPr="00066FBD" w:rsidRDefault="00066FBD" w:rsidP="00066FBD">
            <w:r w:rsidRPr="00066FBD">
              <w:t>-0.24855</w:t>
            </w:r>
          </w:p>
        </w:tc>
        <w:tc>
          <w:tcPr>
            <w:tcW w:w="1053" w:type="dxa"/>
            <w:noWrap/>
            <w:vAlign w:val="center"/>
            <w:hideMark/>
          </w:tcPr>
          <w:p w14:paraId="325AD718" w14:textId="77777777" w:rsidR="00066FBD" w:rsidRPr="00066FBD" w:rsidRDefault="00066FBD" w:rsidP="00066FBD">
            <w:r w:rsidRPr="00066FBD">
              <w:t>-0.16426</w:t>
            </w:r>
          </w:p>
        </w:tc>
        <w:tc>
          <w:tcPr>
            <w:tcW w:w="1053" w:type="dxa"/>
            <w:noWrap/>
            <w:vAlign w:val="center"/>
            <w:hideMark/>
          </w:tcPr>
          <w:p w14:paraId="61FA8A42" w14:textId="77777777" w:rsidR="00066FBD" w:rsidRPr="00066FBD" w:rsidRDefault="00066FBD" w:rsidP="00066FBD">
            <w:r w:rsidRPr="00066FBD">
              <w:t>1.42E-20</w:t>
            </w:r>
          </w:p>
        </w:tc>
      </w:tr>
      <w:tr w:rsidR="00066FBD" w:rsidRPr="00066FBD" w14:paraId="4BCDF441" w14:textId="77777777" w:rsidTr="00BC0440">
        <w:trPr>
          <w:trHeight w:val="300"/>
        </w:trPr>
        <w:tc>
          <w:tcPr>
            <w:tcW w:w="2503" w:type="dxa"/>
            <w:noWrap/>
            <w:vAlign w:val="center"/>
            <w:hideMark/>
          </w:tcPr>
          <w:p w14:paraId="32A711F7" w14:textId="77777777" w:rsidR="00066FBD" w:rsidRPr="00066FBD" w:rsidRDefault="00066FBD" w:rsidP="00066FBD">
            <w:r w:rsidRPr="00066FBD">
              <w:t>GATA3</w:t>
            </w:r>
          </w:p>
        </w:tc>
        <w:tc>
          <w:tcPr>
            <w:tcW w:w="1574" w:type="dxa"/>
            <w:noWrap/>
            <w:vAlign w:val="center"/>
            <w:hideMark/>
          </w:tcPr>
          <w:p w14:paraId="4E68EE79" w14:textId="77777777" w:rsidR="00066FBD" w:rsidRPr="00066FBD" w:rsidRDefault="00066FBD" w:rsidP="00066FBD">
            <w:r w:rsidRPr="00066FBD">
              <w:t>-0.208899841</w:t>
            </w:r>
          </w:p>
        </w:tc>
        <w:tc>
          <w:tcPr>
            <w:tcW w:w="1439" w:type="dxa"/>
            <w:noWrap/>
            <w:vAlign w:val="center"/>
            <w:hideMark/>
          </w:tcPr>
          <w:p w14:paraId="2A916536" w14:textId="77777777" w:rsidR="00066FBD" w:rsidRPr="00066FBD" w:rsidRDefault="00066FBD" w:rsidP="00066FBD">
            <w:r w:rsidRPr="00066FBD">
              <w:t>3.07E-43</w:t>
            </w:r>
          </w:p>
        </w:tc>
        <w:tc>
          <w:tcPr>
            <w:tcW w:w="1053" w:type="dxa"/>
            <w:noWrap/>
            <w:vAlign w:val="center"/>
            <w:hideMark/>
          </w:tcPr>
          <w:p w14:paraId="26E48683" w14:textId="77777777" w:rsidR="00066FBD" w:rsidRPr="00066FBD" w:rsidRDefault="00066FBD" w:rsidP="00066FBD">
            <w:r w:rsidRPr="00066FBD">
              <w:t>-0.2384</w:t>
            </w:r>
          </w:p>
        </w:tc>
        <w:tc>
          <w:tcPr>
            <w:tcW w:w="1053" w:type="dxa"/>
            <w:noWrap/>
            <w:vAlign w:val="center"/>
            <w:hideMark/>
          </w:tcPr>
          <w:p w14:paraId="2809046B" w14:textId="77777777" w:rsidR="00066FBD" w:rsidRPr="00066FBD" w:rsidRDefault="00066FBD" w:rsidP="00066FBD">
            <w:r w:rsidRPr="00066FBD">
              <w:t>-0.1794</w:t>
            </w:r>
          </w:p>
        </w:tc>
        <w:tc>
          <w:tcPr>
            <w:tcW w:w="1053" w:type="dxa"/>
            <w:noWrap/>
            <w:vAlign w:val="center"/>
            <w:hideMark/>
          </w:tcPr>
          <w:p w14:paraId="7CFB3284" w14:textId="77777777" w:rsidR="00066FBD" w:rsidRPr="00066FBD" w:rsidRDefault="00066FBD" w:rsidP="00066FBD">
            <w:r w:rsidRPr="00066FBD">
              <w:t>8.67E-42</w:t>
            </w:r>
          </w:p>
        </w:tc>
      </w:tr>
      <w:tr w:rsidR="00066FBD" w:rsidRPr="00066FBD" w14:paraId="4C5B0CD6" w14:textId="77777777" w:rsidTr="00BC0440">
        <w:trPr>
          <w:trHeight w:val="300"/>
        </w:trPr>
        <w:tc>
          <w:tcPr>
            <w:tcW w:w="2503" w:type="dxa"/>
            <w:noWrap/>
            <w:vAlign w:val="center"/>
            <w:hideMark/>
          </w:tcPr>
          <w:p w14:paraId="372036A8" w14:textId="77777777" w:rsidR="00066FBD" w:rsidRPr="00066FBD" w:rsidRDefault="00066FBD" w:rsidP="00066FBD">
            <w:r w:rsidRPr="00066FBD">
              <w:t>DJ1</w:t>
            </w:r>
          </w:p>
        </w:tc>
        <w:tc>
          <w:tcPr>
            <w:tcW w:w="1574" w:type="dxa"/>
            <w:noWrap/>
            <w:vAlign w:val="center"/>
            <w:hideMark/>
          </w:tcPr>
          <w:p w14:paraId="69DDAB16" w14:textId="77777777" w:rsidR="00066FBD" w:rsidRPr="00066FBD" w:rsidRDefault="00066FBD" w:rsidP="00066FBD">
            <w:r w:rsidRPr="00066FBD">
              <w:t>-0.214494393</w:t>
            </w:r>
          </w:p>
        </w:tc>
        <w:tc>
          <w:tcPr>
            <w:tcW w:w="1439" w:type="dxa"/>
            <w:noWrap/>
            <w:vAlign w:val="center"/>
            <w:hideMark/>
          </w:tcPr>
          <w:p w14:paraId="77F965F2" w14:textId="77777777" w:rsidR="00066FBD" w:rsidRPr="00066FBD" w:rsidRDefault="00066FBD" w:rsidP="00066FBD">
            <w:r w:rsidRPr="00066FBD">
              <w:t>2.27E-21</w:t>
            </w:r>
          </w:p>
        </w:tc>
        <w:tc>
          <w:tcPr>
            <w:tcW w:w="1053" w:type="dxa"/>
            <w:noWrap/>
            <w:vAlign w:val="center"/>
            <w:hideMark/>
          </w:tcPr>
          <w:p w14:paraId="35C8F7E4" w14:textId="77777777" w:rsidR="00066FBD" w:rsidRPr="00066FBD" w:rsidRDefault="00066FBD" w:rsidP="00066FBD">
            <w:r w:rsidRPr="00066FBD">
              <w:t>-0.25865</w:t>
            </w:r>
          </w:p>
        </w:tc>
        <w:tc>
          <w:tcPr>
            <w:tcW w:w="1053" w:type="dxa"/>
            <w:noWrap/>
            <w:vAlign w:val="center"/>
            <w:hideMark/>
          </w:tcPr>
          <w:p w14:paraId="79DAACC8" w14:textId="77777777" w:rsidR="00066FBD" w:rsidRPr="00066FBD" w:rsidRDefault="00066FBD" w:rsidP="00066FBD">
            <w:r w:rsidRPr="00066FBD">
              <w:t>-0.17034</w:t>
            </w:r>
          </w:p>
        </w:tc>
        <w:tc>
          <w:tcPr>
            <w:tcW w:w="1053" w:type="dxa"/>
            <w:noWrap/>
            <w:vAlign w:val="center"/>
            <w:hideMark/>
          </w:tcPr>
          <w:p w14:paraId="55237562" w14:textId="77777777" w:rsidR="00066FBD" w:rsidRPr="00066FBD" w:rsidRDefault="00066FBD" w:rsidP="00066FBD">
            <w:r w:rsidRPr="00066FBD">
              <w:t>2.81E-20</w:t>
            </w:r>
          </w:p>
        </w:tc>
      </w:tr>
      <w:tr w:rsidR="00066FBD" w:rsidRPr="00066FBD" w14:paraId="69168536" w14:textId="77777777" w:rsidTr="00BC0440">
        <w:trPr>
          <w:trHeight w:val="300"/>
        </w:trPr>
        <w:tc>
          <w:tcPr>
            <w:tcW w:w="2503" w:type="dxa"/>
            <w:noWrap/>
            <w:vAlign w:val="center"/>
            <w:hideMark/>
          </w:tcPr>
          <w:p w14:paraId="5C085E95" w14:textId="77777777" w:rsidR="00066FBD" w:rsidRPr="00066FBD" w:rsidRDefault="00066FBD" w:rsidP="00066FBD">
            <w:r w:rsidRPr="00066FBD">
              <w:t>BIM</w:t>
            </w:r>
          </w:p>
        </w:tc>
        <w:tc>
          <w:tcPr>
            <w:tcW w:w="1574" w:type="dxa"/>
            <w:noWrap/>
            <w:vAlign w:val="center"/>
            <w:hideMark/>
          </w:tcPr>
          <w:p w14:paraId="48216919" w14:textId="77777777" w:rsidR="00066FBD" w:rsidRPr="00066FBD" w:rsidRDefault="00066FBD" w:rsidP="00066FBD">
            <w:r w:rsidRPr="00066FBD">
              <w:t>-0.215727665</w:t>
            </w:r>
          </w:p>
        </w:tc>
        <w:tc>
          <w:tcPr>
            <w:tcW w:w="1439" w:type="dxa"/>
            <w:noWrap/>
            <w:vAlign w:val="center"/>
            <w:hideMark/>
          </w:tcPr>
          <w:p w14:paraId="44C9BE4C" w14:textId="77777777" w:rsidR="00066FBD" w:rsidRPr="00066FBD" w:rsidRDefault="00066FBD" w:rsidP="00066FBD">
            <w:r w:rsidRPr="00066FBD">
              <w:t>8.35E-24</w:t>
            </w:r>
          </w:p>
        </w:tc>
        <w:tc>
          <w:tcPr>
            <w:tcW w:w="1053" w:type="dxa"/>
            <w:noWrap/>
            <w:vAlign w:val="center"/>
            <w:hideMark/>
          </w:tcPr>
          <w:p w14:paraId="0A9637C3" w14:textId="77777777" w:rsidR="00066FBD" w:rsidRPr="00066FBD" w:rsidRDefault="00066FBD" w:rsidP="00066FBD">
            <w:r w:rsidRPr="00066FBD">
              <w:t>-0.25761</w:t>
            </w:r>
          </w:p>
        </w:tc>
        <w:tc>
          <w:tcPr>
            <w:tcW w:w="1053" w:type="dxa"/>
            <w:noWrap/>
            <w:vAlign w:val="center"/>
            <w:hideMark/>
          </w:tcPr>
          <w:p w14:paraId="3FE5F8A0" w14:textId="77777777" w:rsidR="00066FBD" w:rsidRPr="00066FBD" w:rsidRDefault="00066FBD" w:rsidP="00066FBD">
            <w:r w:rsidRPr="00066FBD">
              <w:t>-0.17384</w:t>
            </w:r>
          </w:p>
        </w:tc>
        <w:tc>
          <w:tcPr>
            <w:tcW w:w="1053" w:type="dxa"/>
            <w:noWrap/>
            <w:vAlign w:val="center"/>
            <w:hideMark/>
          </w:tcPr>
          <w:p w14:paraId="747FE238" w14:textId="77777777" w:rsidR="00066FBD" w:rsidRPr="00066FBD" w:rsidRDefault="00066FBD" w:rsidP="00066FBD">
            <w:r w:rsidRPr="00066FBD">
              <w:t>1.27E-22</w:t>
            </w:r>
          </w:p>
        </w:tc>
      </w:tr>
      <w:tr w:rsidR="00066FBD" w:rsidRPr="00066FBD" w14:paraId="25DE7B03" w14:textId="77777777" w:rsidTr="00BC0440">
        <w:trPr>
          <w:trHeight w:val="300"/>
        </w:trPr>
        <w:tc>
          <w:tcPr>
            <w:tcW w:w="2503" w:type="dxa"/>
            <w:noWrap/>
            <w:vAlign w:val="center"/>
            <w:hideMark/>
          </w:tcPr>
          <w:p w14:paraId="20016706" w14:textId="77777777" w:rsidR="00066FBD" w:rsidRPr="00066FBD" w:rsidRDefault="00066FBD" w:rsidP="00066FBD">
            <w:r w:rsidRPr="00066FBD">
              <w:t>INPP4B</w:t>
            </w:r>
          </w:p>
        </w:tc>
        <w:tc>
          <w:tcPr>
            <w:tcW w:w="1574" w:type="dxa"/>
            <w:noWrap/>
            <w:vAlign w:val="center"/>
            <w:hideMark/>
          </w:tcPr>
          <w:p w14:paraId="70DA1510" w14:textId="77777777" w:rsidR="00066FBD" w:rsidRPr="00066FBD" w:rsidRDefault="00066FBD" w:rsidP="00066FBD">
            <w:r w:rsidRPr="00066FBD">
              <w:t>-0.22387964</w:t>
            </w:r>
          </w:p>
        </w:tc>
        <w:tc>
          <w:tcPr>
            <w:tcW w:w="1439" w:type="dxa"/>
            <w:noWrap/>
            <w:vAlign w:val="center"/>
            <w:hideMark/>
          </w:tcPr>
          <w:p w14:paraId="7966F661" w14:textId="77777777" w:rsidR="00066FBD" w:rsidRPr="00066FBD" w:rsidRDefault="00066FBD" w:rsidP="00066FBD">
            <w:r w:rsidRPr="00066FBD">
              <w:t>1.46E-26</w:t>
            </w:r>
          </w:p>
        </w:tc>
        <w:tc>
          <w:tcPr>
            <w:tcW w:w="1053" w:type="dxa"/>
            <w:noWrap/>
            <w:vAlign w:val="center"/>
            <w:hideMark/>
          </w:tcPr>
          <w:p w14:paraId="7E06D2E8" w14:textId="77777777" w:rsidR="00066FBD" w:rsidRPr="00066FBD" w:rsidRDefault="00066FBD" w:rsidP="00066FBD">
            <w:r w:rsidRPr="00066FBD">
              <w:t>-0.26486</w:t>
            </w:r>
          </w:p>
        </w:tc>
        <w:tc>
          <w:tcPr>
            <w:tcW w:w="1053" w:type="dxa"/>
            <w:noWrap/>
            <w:vAlign w:val="center"/>
            <w:hideMark/>
          </w:tcPr>
          <w:p w14:paraId="66D60F3B" w14:textId="77777777" w:rsidR="00066FBD" w:rsidRPr="00066FBD" w:rsidRDefault="00066FBD" w:rsidP="00066FBD">
            <w:r w:rsidRPr="00066FBD">
              <w:t>-0.1829</w:t>
            </w:r>
          </w:p>
        </w:tc>
        <w:tc>
          <w:tcPr>
            <w:tcW w:w="1053" w:type="dxa"/>
            <w:noWrap/>
            <w:vAlign w:val="center"/>
            <w:hideMark/>
          </w:tcPr>
          <w:p w14:paraId="3D133B80" w14:textId="77777777" w:rsidR="00066FBD" w:rsidRPr="00066FBD" w:rsidRDefault="00066FBD" w:rsidP="00066FBD">
            <w:r w:rsidRPr="00066FBD">
              <w:t>2.41E-25</w:t>
            </w:r>
          </w:p>
        </w:tc>
      </w:tr>
      <w:tr w:rsidR="00066FBD" w:rsidRPr="00066FBD" w14:paraId="1483E9C7" w14:textId="77777777" w:rsidTr="00BC0440">
        <w:trPr>
          <w:trHeight w:val="300"/>
        </w:trPr>
        <w:tc>
          <w:tcPr>
            <w:tcW w:w="2503" w:type="dxa"/>
            <w:noWrap/>
            <w:vAlign w:val="center"/>
            <w:hideMark/>
          </w:tcPr>
          <w:p w14:paraId="6321EFF0" w14:textId="77777777" w:rsidR="00066FBD" w:rsidRPr="00066FBD" w:rsidRDefault="00066FBD" w:rsidP="00066FBD">
            <w:r w:rsidRPr="00066FBD">
              <w:t>ERALPHA</w:t>
            </w:r>
          </w:p>
        </w:tc>
        <w:tc>
          <w:tcPr>
            <w:tcW w:w="1574" w:type="dxa"/>
            <w:noWrap/>
            <w:vAlign w:val="center"/>
            <w:hideMark/>
          </w:tcPr>
          <w:p w14:paraId="27FEBFD4" w14:textId="77777777" w:rsidR="00066FBD" w:rsidRPr="00066FBD" w:rsidRDefault="00066FBD" w:rsidP="00066FBD">
            <w:r w:rsidRPr="00066FBD">
              <w:t>-0.229056851</w:t>
            </w:r>
          </w:p>
        </w:tc>
        <w:tc>
          <w:tcPr>
            <w:tcW w:w="1439" w:type="dxa"/>
            <w:noWrap/>
            <w:vAlign w:val="center"/>
            <w:hideMark/>
          </w:tcPr>
          <w:p w14:paraId="7311E23B" w14:textId="77777777" w:rsidR="00066FBD" w:rsidRPr="00066FBD" w:rsidRDefault="00066FBD" w:rsidP="00066FBD">
            <w:r w:rsidRPr="00066FBD">
              <w:t>8.73E-52</w:t>
            </w:r>
          </w:p>
        </w:tc>
        <w:tc>
          <w:tcPr>
            <w:tcW w:w="1053" w:type="dxa"/>
            <w:noWrap/>
            <w:vAlign w:val="center"/>
            <w:hideMark/>
          </w:tcPr>
          <w:p w14:paraId="1020F6CF" w14:textId="77777777" w:rsidR="00066FBD" w:rsidRPr="00066FBD" w:rsidRDefault="00066FBD" w:rsidP="00066FBD">
            <w:r w:rsidRPr="00066FBD">
              <w:t>-0.25847</w:t>
            </w:r>
          </w:p>
        </w:tc>
        <w:tc>
          <w:tcPr>
            <w:tcW w:w="1053" w:type="dxa"/>
            <w:noWrap/>
            <w:vAlign w:val="center"/>
            <w:hideMark/>
          </w:tcPr>
          <w:p w14:paraId="5BA922F6" w14:textId="77777777" w:rsidR="00066FBD" w:rsidRPr="00066FBD" w:rsidRDefault="00066FBD" w:rsidP="00066FBD">
            <w:r w:rsidRPr="00066FBD">
              <w:t>-0.19964</w:t>
            </w:r>
          </w:p>
        </w:tc>
        <w:tc>
          <w:tcPr>
            <w:tcW w:w="1053" w:type="dxa"/>
            <w:noWrap/>
            <w:vAlign w:val="center"/>
            <w:hideMark/>
          </w:tcPr>
          <w:p w14:paraId="02AF2750" w14:textId="77777777" w:rsidR="00066FBD" w:rsidRPr="00066FBD" w:rsidRDefault="00066FBD" w:rsidP="00066FBD">
            <w:r w:rsidRPr="00066FBD">
              <w:t>3.46E-50</w:t>
            </w:r>
          </w:p>
        </w:tc>
      </w:tr>
      <w:tr w:rsidR="00066FBD" w:rsidRPr="00066FBD" w14:paraId="20C55965" w14:textId="77777777" w:rsidTr="00BC0440">
        <w:trPr>
          <w:trHeight w:val="300"/>
        </w:trPr>
        <w:tc>
          <w:tcPr>
            <w:tcW w:w="2503" w:type="dxa"/>
            <w:noWrap/>
            <w:vAlign w:val="center"/>
            <w:hideMark/>
          </w:tcPr>
          <w:p w14:paraId="23AC363D" w14:textId="77777777" w:rsidR="00066FBD" w:rsidRPr="00066FBD" w:rsidRDefault="00066FBD" w:rsidP="00066FBD">
            <w:r w:rsidRPr="00066FBD">
              <w:t>BCL2</w:t>
            </w:r>
          </w:p>
        </w:tc>
        <w:tc>
          <w:tcPr>
            <w:tcW w:w="1574" w:type="dxa"/>
            <w:noWrap/>
            <w:vAlign w:val="center"/>
            <w:hideMark/>
          </w:tcPr>
          <w:p w14:paraId="20A97C75" w14:textId="77777777" w:rsidR="00066FBD" w:rsidRPr="00066FBD" w:rsidRDefault="00066FBD" w:rsidP="00066FBD">
            <w:r w:rsidRPr="00066FBD">
              <w:t>-0.29640499</w:t>
            </w:r>
          </w:p>
        </w:tc>
        <w:tc>
          <w:tcPr>
            <w:tcW w:w="1439" w:type="dxa"/>
            <w:noWrap/>
            <w:vAlign w:val="center"/>
            <w:hideMark/>
          </w:tcPr>
          <w:p w14:paraId="2118541F" w14:textId="77777777" w:rsidR="00066FBD" w:rsidRPr="00066FBD" w:rsidRDefault="00066FBD" w:rsidP="00066FBD">
            <w:r w:rsidRPr="00066FBD">
              <w:t>7.01E-53</w:t>
            </w:r>
          </w:p>
        </w:tc>
        <w:tc>
          <w:tcPr>
            <w:tcW w:w="1053" w:type="dxa"/>
            <w:noWrap/>
            <w:vAlign w:val="center"/>
            <w:hideMark/>
          </w:tcPr>
          <w:p w14:paraId="3D5FE4E8" w14:textId="77777777" w:rsidR="00066FBD" w:rsidRPr="00066FBD" w:rsidRDefault="00066FBD" w:rsidP="00066FBD">
            <w:r w:rsidRPr="00066FBD">
              <w:t>-0.33405</w:t>
            </w:r>
          </w:p>
        </w:tc>
        <w:tc>
          <w:tcPr>
            <w:tcW w:w="1053" w:type="dxa"/>
            <w:noWrap/>
            <w:vAlign w:val="center"/>
            <w:hideMark/>
          </w:tcPr>
          <w:p w14:paraId="22DD623D" w14:textId="77777777" w:rsidR="00066FBD" w:rsidRPr="00066FBD" w:rsidRDefault="00066FBD" w:rsidP="00066FBD">
            <w:r w:rsidRPr="00066FBD">
              <w:t>-0.25876</w:t>
            </w:r>
          </w:p>
        </w:tc>
        <w:tc>
          <w:tcPr>
            <w:tcW w:w="1053" w:type="dxa"/>
            <w:noWrap/>
            <w:vAlign w:val="center"/>
            <w:hideMark/>
          </w:tcPr>
          <w:p w14:paraId="220E7C5A" w14:textId="77777777" w:rsidR="00066FBD" w:rsidRPr="00066FBD" w:rsidRDefault="00066FBD" w:rsidP="00066FBD">
            <w:r w:rsidRPr="00066FBD">
              <w:t>3.47E-51</w:t>
            </w:r>
          </w:p>
        </w:tc>
      </w:tr>
    </w:tbl>
    <w:p w14:paraId="4E034338" w14:textId="77777777" w:rsidR="00066FBD" w:rsidRDefault="00066FBD"/>
    <w:p w14:paraId="6E3698C7" w14:textId="77777777" w:rsidR="00066FBD" w:rsidRDefault="00066FBD"/>
    <w:p w14:paraId="3F8FF78A" w14:textId="77777777" w:rsidR="00404A8B" w:rsidRDefault="00834980" w:rsidP="00E94A4B">
      <w:r w:rsidRPr="003073E2">
        <w:rPr>
          <w:b/>
        </w:rPr>
        <w:lastRenderedPageBreak/>
        <w:t>Supplementary Table S</w:t>
      </w:r>
      <w:r w:rsidR="00F95BC7">
        <w:rPr>
          <w:b/>
        </w:rPr>
        <w:t>5</w:t>
      </w:r>
      <w:r>
        <w:t xml:space="preserve"> miRNAs associated with hypoxia gene expression phenotypes in pan-cancer analysis</w:t>
      </w:r>
      <w:r w:rsidR="00076B12">
        <w:t>. Positive coefficient</w:t>
      </w:r>
      <w:r w:rsidR="00404A8B">
        <w:t>s</w:t>
      </w:r>
      <w:r w:rsidR="00076B12">
        <w:t xml:space="preserve"> indicate induced by hypoxia and negative coefficient</w:t>
      </w:r>
      <w:r w:rsidR="00404A8B">
        <w:t>s</w:t>
      </w:r>
      <w:r w:rsidR="00076B12">
        <w:t xml:space="preserve"> indicate hypoxia repression.</w:t>
      </w:r>
      <w:r w:rsidR="00E94A4B">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442"/>
        <w:gridCol w:w="1281"/>
        <w:gridCol w:w="1281"/>
        <w:gridCol w:w="1281"/>
        <w:gridCol w:w="1281"/>
      </w:tblGrid>
      <w:tr w:rsidR="00404A8B" w:rsidRPr="00404A8B" w14:paraId="6229D596" w14:textId="77777777" w:rsidTr="00404A8B">
        <w:trPr>
          <w:trHeight w:val="315"/>
        </w:trPr>
        <w:tc>
          <w:tcPr>
            <w:tcW w:w="1448" w:type="pct"/>
            <w:tcBorders>
              <w:top w:val="single" w:sz="4" w:space="0" w:color="auto"/>
              <w:bottom w:val="single" w:sz="4" w:space="0" w:color="auto"/>
            </w:tcBorders>
            <w:noWrap/>
            <w:hideMark/>
          </w:tcPr>
          <w:p w14:paraId="11183CAE" w14:textId="77777777" w:rsidR="00404A8B" w:rsidRPr="00404A8B" w:rsidRDefault="00404A8B">
            <w:r w:rsidRPr="00404A8B">
              <w:t> </w:t>
            </w:r>
          </w:p>
        </w:tc>
        <w:tc>
          <w:tcPr>
            <w:tcW w:w="780" w:type="pct"/>
            <w:tcBorders>
              <w:top w:val="single" w:sz="4" w:space="0" w:color="auto"/>
              <w:bottom w:val="single" w:sz="4" w:space="0" w:color="auto"/>
            </w:tcBorders>
            <w:noWrap/>
            <w:hideMark/>
          </w:tcPr>
          <w:p w14:paraId="69DCA6FD" w14:textId="77777777" w:rsidR="00404A8B" w:rsidRPr="00404A8B" w:rsidRDefault="00404A8B">
            <w:r w:rsidRPr="00404A8B">
              <w:t>Coefficient</w:t>
            </w:r>
          </w:p>
        </w:tc>
        <w:tc>
          <w:tcPr>
            <w:tcW w:w="693" w:type="pct"/>
            <w:tcBorders>
              <w:top w:val="single" w:sz="4" w:space="0" w:color="auto"/>
              <w:bottom w:val="single" w:sz="4" w:space="0" w:color="auto"/>
            </w:tcBorders>
            <w:noWrap/>
            <w:hideMark/>
          </w:tcPr>
          <w:p w14:paraId="50FF3890" w14:textId="77777777" w:rsidR="00404A8B" w:rsidRPr="00404A8B" w:rsidRDefault="00404A8B">
            <w:r w:rsidRPr="00404A8B">
              <w:t>P-value</w:t>
            </w:r>
          </w:p>
        </w:tc>
        <w:tc>
          <w:tcPr>
            <w:tcW w:w="693" w:type="pct"/>
            <w:tcBorders>
              <w:top w:val="single" w:sz="4" w:space="0" w:color="auto"/>
              <w:bottom w:val="single" w:sz="4" w:space="0" w:color="auto"/>
            </w:tcBorders>
            <w:noWrap/>
            <w:hideMark/>
          </w:tcPr>
          <w:p w14:paraId="6A29C16E" w14:textId="77777777" w:rsidR="00404A8B" w:rsidRPr="00404A8B" w:rsidRDefault="00404A8B">
            <w:r w:rsidRPr="00404A8B">
              <w:t>2.5% CI</w:t>
            </w:r>
          </w:p>
        </w:tc>
        <w:tc>
          <w:tcPr>
            <w:tcW w:w="693" w:type="pct"/>
            <w:tcBorders>
              <w:top w:val="single" w:sz="4" w:space="0" w:color="auto"/>
              <w:bottom w:val="single" w:sz="4" w:space="0" w:color="auto"/>
            </w:tcBorders>
            <w:noWrap/>
            <w:hideMark/>
          </w:tcPr>
          <w:p w14:paraId="5EEE7FFC" w14:textId="77777777" w:rsidR="00404A8B" w:rsidRPr="00404A8B" w:rsidRDefault="00404A8B">
            <w:r w:rsidRPr="00404A8B">
              <w:t>97.5% CI</w:t>
            </w:r>
          </w:p>
        </w:tc>
        <w:tc>
          <w:tcPr>
            <w:tcW w:w="693" w:type="pct"/>
            <w:tcBorders>
              <w:top w:val="single" w:sz="4" w:space="0" w:color="auto"/>
              <w:bottom w:val="single" w:sz="4" w:space="0" w:color="auto"/>
            </w:tcBorders>
            <w:noWrap/>
            <w:hideMark/>
          </w:tcPr>
          <w:p w14:paraId="7EB0DD61" w14:textId="77777777" w:rsidR="00404A8B" w:rsidRPr="00404A8B" w:rsidRDefault="00404A8B">
            <w:r w:rsidRPr="00404A8B">
              <w:t>FDR</w:t>
            </w:r>
          </w:p>
        </w:tc>
      </w:tr>
      <w:tr w:rsidR="00404A8B" w:rsidRPr="00404A8B" w14:paraId="6C766E99" w14:textId="77777777" w:rsidTr="00404A8B">
        <w:trPr>
          <w:trHeight w:val="300"/>
        </w:trPr>
        <w:tc>
          <w:tcPr>
            <w:tcW w:w="1448" w:type="pct"/>
            <w:tcBorders>
              <w:top w:val="single" w:sz="4" w:space="0" w:color="auto"/>
            </w:tcBorders>
            <w:noWrap/>
            <w:hideMark/>
          </w:tcPr>
          <w:p w14:paraId="79F3C55D" w14:textId="77777777" w:rsidR="00404A8B" w:rsidRPr="00404A8B" w:rsidRDefault="00404A8B">
            <w:r w:rsidRPr="00404A8B">
              <w:t>hsa-miR-210-3p</w:t>
            </w:r>
          </w:p>
        </w:tc>
        <w:tc>
          <w:tcPr>
            <w:tcW w:w="780" w:type="pct"/>
            <w:tcBorders>
              <w:top w:val="single" w:sz="4" w:space="0" w:color="auto"/>
            </w:tcBorders>
            <w:noWrap/>
            <w:hideMark/>
          </w:tcPr>
          <w:p w14:paraId="17E773E1" w14:textId="77777777" w:rsidR="00404A8B" w:rsidRPr="00404A8B" w:rsidRDefault="00404A8B" w:rsidP="00404A8B">
            <w:r w:rsidRPr="00404A8B">
              <w:t>0.5714</w:t>
            </w:r>
          </w:p>
        </w:tc>
        <w:tc>
          <w:tcPr>
            <w:tcW w:w="693" w:type="pct"/>
            <w:tcBorders>
              <w:top w:val="single" w:sz="4" w:space="0" w:color="auto"/>
            </w:tcBorders>
            <w:noWrap/>
            <w:hideMark/>
          </w:tcPr>
          <w:p w14:paraId="25553237" w14:textId="77777777" w:rsidR="00404A8B" w:rsidRPr="00404A8B" w:rsidRDefault="00404A8B" w:rsidP="00404A8B">
            <w:r w:rsidRPr="00404A8B">
              <w:t>6.10E-278</w:t>
            </w:r>
          </w:p>
        </w:tc>
        <w:tc>
          <w:tcPr>
            <w:tcW w:w="693" w:type="pct"/>
            <w:tcBorders>
              <w:top w:val="single" w:sz="4" w:space="0" w:color="auto"/>
            </w:tcBorders>
            <w:noWrap/>
            <w:hideMark/>
          </w:tcPr>
          <w:p w14:paraId="507439A7" w14:textId="77777777" w:rsidR="00404A8B" w:rsidRPr="00404A8B" w:rsidRDefault="00404A8B" w:rsidP="00404A8B">
            <w:r w:rsidRPr="00404A8B">
              <w:t>0.541028</w:t>
            </w:r>
          </w:p>
        </w:tc>
        <w:tc>
          <w:tcPr>
            <w:tcW w:w="693" w:type="pct"/>
            <w:tcBorders>
              <w:top w:val="single" w:sz="4" w:space="0" w:color="auto"/>
            </w:tcBorders>
            <w:noWrap/>
            <w:hideMark/>
          </w:tcPr>
          <w:p w14:paraId="15D4950F" w14:textId="77777777" w:rsidR="00404A8B" w:rsidRPr="00404A8B" w:rsidRDefault="00404A8B" w:rsidP="00404A8B">
            <w:r w:rsidRPr="00404A8B">
              <w:t>0.601772</w:t>
            </w:r>
          </w:p>
        </w:tc>
        <w:tc>
          <w:tcPr>
            <w:tcW w:w="693" w:type="pct"/>
            <w:tcBorders>
              <w:top w:val="single" w:sz="4" w:space="0" w:color="auto"/>
            </w:tcBorders>
            <w:noWrap/>
            <w:hideMark/>
          </w:tcPr>
          <w:p w14:paraId="17672EAD" w14:textId="77777777" w:rsidR="00404A8B" w:rsidRPr="00404A8B" w:rsidRDefault="00404A8B" w:rsidP="00404A8B">
            <w:r w:rsidRPr="00404A8B">
              <w:t>4.43E-275</w:t>
            </w:r>
          </w:p>
        </w:tc>
      </w:tr>
      <w:tr w:rsidR="00404A8B" w:rsidRPr="00404A8B" w14:paraId="5004E085" w14:textId="77777777" w:rsidTr="00404A8B">
        <w:trPr>
          <w:trHeight w:val="300"/>
        </w:trPr>
        <w:tc>
          <w:tcPr>
            <w:tcW w:w="1448" w:type="pct"/>
            <w:noWrap/>
            <w:hideMark/>
          </w:tcPr>
          <w:p w14:paraId="167DD5ED" w14:textId="77777777" w:rsidR="00404A8B" w:rsidRPr="00404A8B" w:rsidRDefault="00404A8B">
            <w:r w:rsidRPr="00404A8B">
              <w:t>hsa-miR-210-5p</w:t>
            </w:r>
          </w:p>
        </w:tc>
        <w:tc>
          <w:tcPr>
            <w:tcW w:w="780" w:type="pct"/>
            <w:noWrap/>
            <w:hideMark/>
          </w:tcPr>
          <w:p w14:paraId="74849FC3" w14:textId="77777777" w:rsidR="00404A8B" w:rsidRPr="00404A8B" w:rsidRDefault="00404A8B" w:rsidP="00404A8B">
            <w:r w:rsidRPr="00404A8B">
              <w:t>0.518647</w:t>
            </w:r>
          </w:p>
        </w:tc>
        <w:tc>
          <w:tcPr>
            <w:tcW w:w="693" w:type="pct"/>
            <w:noWrap/>
            <w:hideMark/>
          </w:tcPr>
          <w:p w14:paraId="1EF204A9" w14:textId="77777777" w:rsidR="00404A8B" w:rsidRPr="00404A8B" w:rsidRDefault="00404A8B" w:rsidP="00404A8B">
            <w:r w:rsidRPr="00404A8B">
              <w:t>1.82E-205</w:t>
            </w:r>
          </w:p>
        </w:tc>
        <w:tc>
          <w:tcPr>
            <w:tcW w:w="693" w:type="pct"/>
            <w:noWrap/>
            <w:hideMark/>
          </w:tcPr>
          <w:p w14:paraId="45A994F2" w14:textId="77777777" w:rsidR="00404A8B" w:rsidRPr="00404A8B" w:rsidRDefault="00404A8B" w:rsidP="00404A8B">
            <w:r w:rsidRPr="00404A8B">
              <w:t>0.486244</w:t>
            </w:r>
          </w:p>
        </w:tc>
        <w:tc>
          <w:tcPr>
            <w:tcW w:w="693" w:type="pct"/>
            <w:noWrap/>
            <w:hideMark/>
          </w:tcPr>
          <w:p w14:paraId="15C3E1AE" w14:textId="77777777" w:rsidR="00404A8B" w:rsidRPr="00404A8B" w:rsidRDefault="00404A8B" w:rsidP="00404A8B">
            <w:r w:rsidRPr="00404A8B">
              <w:t>0.55105</w:t>
            </w:r>
          </w:p>
        </w:tc>
        <w:tc>
          <w:tcPr>
            <w:tcW w:w="693" w:type="pct"/>
            <w:noWrap/>
            <w:hideMark/>
          </w:tcPr>
          <w:p w14:paraId="16B59AEB" w14:textId="77777777" w:rsidR="00404A8B" w:rsidRPr="00404A8B" w:rsidRDefault="00404A8B" w:rsidP="00404A8B">
            <w:r w:rsidRPr="00404A8B">
              <w:t>6.61E-203</w:t>
            </w:r>
          </w:p>
        </w:tc>
      </w:tr>
      <w:tr w:rsidR="00404A8B" w:rsidRPr="00404A8B" w14:paraId="75FD5B70" w14:textId="77777777" w:rsidTr="00404A8B">
        <w:trPr>
          <w:trHeight w:val="300"/>
        </w:trPr>
        <w:tc>
          <w:tcPr>
            <w:tcW w:w="1448" w:type="pct"/>
            <w:noWrap/>
            <w:hideMark/>
          </w:tcPr>
          <w:p w14:paraId="66261C2A" w14:textId="77777777" w:rsidR="00404A8B" w:rsidRPr="00404A8B" w:rsidRDefault="00404A8B">
            <w:r w:rsidRPr="00404A8B">
              <w:t>hsa-miR-6087</w:t>
            </w:r>
          </w:p>
        </w:tc>
        <w:tc>
          <w:tcPr>
            <w:tcW w:w="780" w:type="pct"/>
            <w:noWrap/>
            <w:hideMark/>
          </w:tcPr>
          <w:p w14:paraId="5F136CE5" w14:textId="77777777" w:rsidR="00404A8B" w:rsidRPr="00404A8B" w:rsidRDefault="00404A8B" w:rsidP="00404A8B">
            <w:r w:rsidRPr="00404A8B">
              <w:t>0.403622</w:t>
            </w:r>
          </w:p>
        </w:tc>
        <w:tc>
          <w:tcPr>
            <w:tcW w:w="693" w:type="pct"/>
            <w:noWrap/>
            <w:hideMark/>
          </w:tcPr>
          <w:p w14:paraId="07456DC7" w14:textId="77777777" w:rsidR="00404A8B" w:rsidRPr="00404A8B" w:rsidRDefault="00404A8B" w:rsidP="00404A8B">
            <w:r w:rsidRPr="00404A8B">
              <w:t>2.19E-114</w:t>
            </w:r>
          </w:p>
        </w:tc>
        <w:tc>
          <w:tcPr>
            <w:tcW w:w="693" w:type="pct"/>
            <w:noWrap/>
            <w:hideMark/>
          </w:tcPr>
          <w:p w14:paraId="0D9123F1" w14:textId="77777777" w:rsidR="00404A8B" w:rsidRPr="00404A8B" w:rsidRDefault="00404A8B" w:rsidP="00404A8B">
            <w:r w:rsidRPr="00404A8B">
              <w:t>0.369301</w:t>
            </w:r>
          </w:p>
        </w:tc>
        <w:tc>
          <w:tcPr>
            <w:tcW w:w="693" w:type="pct"/>
            <w:noWrap/>
            <w:hideMark/>
          </w:tcPr>
          <w:p w14:paraId="141C9451" w14:textId="77777777" w:rsidR="00404A8B" w:rsidRPr="00404A8B" w:rsidRDefault="00404A8B" w:rsidP="00404A8B">
            <w:r w:rsidRPr="00404A8B">
              <w:t>0.437943</w:t>
            </w:r>
          </w:p>
        </w:tc>
        <w:tc>
          <w:tcPr>
            <w:tcW w:w="693" w:type="pct"/>
            <w:noWrap/>
            <w:hideMark/>
          </w:tcPr>
          <w:p w14:paraId="2772B102" w14:textId="77777777" w:rsidR="00404A8B" w:rsidRPr="00404A8B" w:rsidRDefault="00404A8B" w:rsidP="00404A8B">
            <w:r w:rsidRPr="00404A8B">
              <w:t>3.97E-112</w:t>
            </w:r>
          </w:p>
        </w:tc>
      </w:tr>
      <w:tr w:rsidR="00404A8B" w:rsidRPr="00404A8B" w14:paraId="5CC58677" w14:textId="77777777" w:rsidTr="00404A8B">
        <w:trPr>
          <w:trHeight w:val="300"/>
        </w:trPr>
        <w:tc>
          <w:tcPr>
            <w:tcW w:w="1448" w:type="pct"/>
            <w:noWrap/>
            <w:hideMark/>
          </w:tcPr>
          <w:p w14:paraId="13A9BCFE" w14:textId="77777777" w:rsidR="00404A8B" w:rsidRPr="00404A8B" w:rsidRDefault="00404A8B">
            <w:r w:rsidRPr="00404A8B">
              <w:t>hsa-miR-31-3p</w:t>
            </w:r>
          </w:p>
        </w:tc>
        <w:tc>
          <w:tcPr>
            <w:tcW w:w="780" w:type="pct"/>
            <w:noWrap/>
            <w:hideMark/>
          </w:tcPr>
          <w:p w14:paraId="71C425ED" w14:textId="77777777" w:rsidR="00404A8B" w:rsidRPr="00404A8B" w:rsidRDefault="00404A8B" w:rsidP="00404A8B">
            <w:r w:rsidRPr="00404A8B">
              <w:t>0.307709</w:t>
            </w:r>
          </w:p>
        </w:tc>
        <w:tc>
          <w:tcPr>
            <w:tcW w:w="693" w:type="pct"/>
            <w:noWrap/>
            <w:hideMark/>
          </w:tcPr>
          <w:p w14:paraId="0CEFE425" w14:textId="77777777" w:rsidR="00404A8B" w:rsidRPr="00404A8B" w:rsidRDefault="00404A8B" w:rsidP="00404A8B">
            <w:r w:rsidRPr="00404A8B">
              <w:t>3.15E-81</w:t>
            </w:r>
          </w:p>
        </w:tc>
        <w:tc>
          <w:tcPr>
            <w:tcW w:w="693" w:type="pct"/>
            <w:noWrap/>
            <w:hideMark/>
          </w:tcPr>
          <w:p w14:paraId="6A101A68" w14:textId="77777777" w:rsidR="00404A8B" w:rsidRPr="00404A8B" w:rsidRDefault="00404A8B" w:rsidP="00404A8B">
            <w:r w:rsidRPr="00404A8B">
              <w:t>0.27642</w:t>
            </w:r>
          </w:p>
        </w:tc>
        <w:tc>
          <w:tcPr>
            <w:tcW w:w="693" w:type="pct"/>
            <w:noWrap/>
            <w:hideMark/>
          </w:tcPr>
          <w:p w14:paraId="06D2061D" w14:textId="77777777" w:rsidR="00404A8B" w:rsidRPr="00404A8B" w:rsidRDefault="00404A8B" w:rsidP="00404A8B">
            <w:r w:rsidRPr="00404A8B">
              <w:t>0.338997</w:t>
            </w:r>
          </w:p>
        </w:tc>
        <w:tc>
          <w:tcPr>
            <w:tcW w:w="693" w:type="pct"/>
            <w:noWrap/>
            <w:hideMark/>
          </w:tcPr>
          <w:p w14:paraId="42414374" w14:textId="77777777" w:rsidR="00404A8B" w:rsidRPr="00404A8B" w:rsidRDefault="00404A8B" w:rsidP="00404A8B">
            <w:r w:rsidRPr="00404A8B">
              <w:t>3.27E-79</w:t>
            </w:r>
          </w:p>
        </w:tc>
      </w:tr>
      <w:tr w:rsidR="00404A8B" w:rsidRPr="00404A8B" w14:paraId="27C9C2B6" w14:textId="77777777" w:rsidTr="00404A8B">
        <w:trPr>
          <w:trHeight w:val="300"/>
        </w:trPr>
        <w:tc>
          <w:tcPr>
            <w:tcW w:w="1448" w:type="pct"/>
            <w:noWrap/>
            <w:hideMark/>
          </w:tcPr>
          <w:p w14:paraId="20C46E75" w14:textId="77777777" w:rsidR="00404A8B" w:rsidRPr="00404A8B" w:rsidRDefault="00404A8B">
            <w:r w:rsidRPr="00404A8B">
              <w:t>hsa-miR-21-3p</w:t>
            </w:r>
          </w:p>
        </w:tc>
        <w:tc>
          <w:tcPr>
            <w:tcW w:w="780" w:type="pct"/>
            <w:noWrap/>
            <w:hideMark/>
          </w:tcPr>
          <w:p w14:paraId="2ACE2F35" w14:textId="77777777" w:rsidR="00404A8B" w:rsidRPr="00404A8B" w:rsidRDefault="00404A8B" w:rsidP="00404A8B">
            <w:r w:rsidRPr="00404A8B">
              <w:t>0.307562</w:t>
            </w:r>
          </w:p>
        </w:tc>
        <w:tc>
          <w:tcPr>
            <w:tcW w:w="693" w:type="pct"/>
            <w:noWrap/>
            <w:hideMark/>
          </w:tcPr>
          <w:p w14:paraId="42F5E0A4" w14:textId="77777777" w:rsidR="00404A8B" w:rsidRPr="00404A8B" w:rsidRDefault="00404A8B" w:rsidP="00404A8B">
            <w:r w:rsidRPr="00404A8B">
              <w:t>5.75E-132</w:t>
            </w:r>
          </w:p>
        </w:tc>
        <w:tc>
          <w:tcPr>
            <w:tcW w:w="693" w:type="pct"/>
            <w:noWrap/>
            <w:hideMark/>
          </w:tcPr>
          <w:p w14:paraId="6DB7CBFE" w14:textId="77777777" w:rsidR="00404A8B" w:rsidRPr="00404A8B" w:rsidRDefault="00404A8B" w:rsidP="00404A8B">
            <w:r w:rsidRPr="00404A8B">
              <w:t>0.283295</w:t>
            </w:r>
          </w:p>
        </w:tc>
        <w:tc>
          <w:tcPr>
            <w:tcW w:w="693" w:type="pct"/>
            <w:noWrap/>
            <w:hideMark/>
          </w:tcPr>
          <w:p w14:paraId="3F19B600" w14:textId="77777777" w:rsidR="00404A8B" w:rsidRPr="00404A8B" w:rsidRDefault="00404A8B" w:rsidP="00404A8B">
            <w:r w:rsidRPr="00404A8B">
              <w:t>0.331828</w:t>
            </w:r>
          </w:p>
        </w:tc>
        <w:tc>
          <w:tcPr>
            <w:tcW w:w="693" w:type="pct"/>
            <w:noWrap/>
            <w:hideMark/>
          </w:tcPr>
          <w:p w14:paraId="5867F909" w14:textId="77777777" w:rsidR="00404A8B" w:rsidRPr="00404A8B" w:rsidRDefault="00404A8B" w:rsidP="00404A8B">
            <w:r w:rsidRPr="00404A8B">
              <w:t>1.39E-129</w:t>
            </w:r>
          </w:p>
        </w:tc>
      </w:tr>
      <w:tr w:rsidR="00404A8B" w:rsidRPr="00404A8B" w14:paraId="6D9C95A7" w14:textId="77777777" w:rsidTr="00404A8B">
        <w:trPr>
          <w:trHeight w:val="300"/>
        </w:trPr>
        <w:tc>
          <w:tcPr>
            <w:tcW w:w="1448" w:type="pct"/>
            <w:noWrap/>
            <w:hideMark/>
          </w:tcPr>
          <w:p w14:paraId="023F7DF0" w14:textId="77777777" w:rsidR="00404A8B" w:rsidRPr="00404A8B" w:rsidRDefault="00404A8B">
            <w:r w:rsidRPr="00404A8B">
              <w:t>hsa-miR-31-5p</w:t>
            </w:r>
          </w:p>
        </w:tc>
        <w:tc>
          <w:tcPr>
            <w:tcW w:w="780" w:type="pct"/>
            <w:noWrap/>
            <w:hideMark/>
          </w:tcPr>
          <w:p w14:paraId="58CF0E0B" w14:textId="77777777" w:rsidR="00404A8B" w:rsidRPr="00404A8B" w:rsidRDefault="00404A8B" w:rsidP="00404A8B">
            <w:r w:rsidRPr="00404A8B">
              <w:t>0.305848</w:t>
            </w:r>
          </w:p>
        </w:tc>
        <w:tc>
          <w:tcPr>
            <w:tcW w:w="693" w:type="pct"/>
            <w:noWrap/>
            <w:hideMark/>
          </w:tcPr>
          <w:p w14:paraId="1A5A9C22" w14:textId="77777777" w:rsidR="00404A8B" w:rsidRPr="00404A8B" w:rsidRDefault="00404A8B" w:rsidP="00404A8B">
            <w:r w:rsidRPr="00404A8B">
              <w:t>3.27E-77</w:t>
            </w:r>
          </w:p>
        </w:tc>
        <w:tc>
          <w:tcPr>
            <w:tcW w:w="693" w:type="pct"/>
            <w:noWrap/>
            <w:hideMark/>
          </w:tcPr>
          <w:p w14:paraId="2124908E" w14:textId="77777777" w:rsidR="00404A8B" w:rsidRPr="00404A8B" w:rsidRDefault="00404A8B" w:rsidP="00404A8B">
            <w:r w:rsidRPr="00404A8B">
              <w:t>0.273914</w:t>
            </w:r>
          </w:p>
        </w:tc>
        <w:tc>
          <w:tcPr>
            <w:tcW w:w="693" w:type="pct"/>
            <w:noWrap/>
            <w:hideMark/>
          </w:tcPr>
          <w:p w14:paraId="12CA6703" w14:textId="77777777" w:rsidR="00404A8B" w:rsidRPr="00404A8B" w:rsidRDefault="00404A8B" w:rsidP="00404A8B">
            <w:r w:rsidRPr="00404A8B">
              <w:t>0.337781</w:t>
            </w:r>
          </w:p>
        </w:tc>
        <w:tc>
          <w:tcPr>
            <w:tcW w:w="693" w:type="pct"/>
            <w:noWrap/>
            <w:hideMark/>
          </w:tcPr>
          <w:p w14:paraId="79DEA63E" w14:textId="77777777" w:rsidR="00404A8B" w:rsidRPr="00404A8B" w:rsidRDefault="00404A8B" w:rsidP="00404A8B">
            <w:r w:rsidRPr="00404A8B">
              <w:t>2.97E-75</w:t>
            </w:r>
          </w:p>
        </w:tc>
      </w:tr>
      <w:tr w:rsidR="00404A8B" w:rsidRPr="00404A8B" w14:paraId="118FCC71" w14:textId="77777777" w:rsidTr="00404A8B">
        <w:trPr>
          <w:trHeight w:val="300"/>
        </w:trPr>
        <w:tc>
          <w:tcPr>
            <w:tcW w:w="1448" w:type="pct"/>
            <w:noWrap/>
            <w:hideMark/>
          </w:tcPr>
          <w:p w14:paraId="2B260EB2" w14:textId="77777777" w:rsidR="00404A8B" w:rsidRPr="00404A8B" w:rsidRDefault="00404A8B">
            <w:r w:rsidRPr="00404A8B">
              <w:t>hsa-miR-27a-3p</w:t>
            </w:r>
          </w:p>
        </w:tc>
        <w:tc>
          <w:tcPr>
            <w:tcW w:w="780" w:type="pct"/>
            <w:noWrap/>
            <w:hideMark/>
          </w:tcPr>
          <w:p w14:paraId="6E0E9336" w14:textId="77777777" w:rsidR="00404A8B" w:rsidRPr="00404A8B" w:rsidRDefault="00404A8B" w:rsidP="00404A8B">
            <w:r w:rsidRPr="00404A8B">
              <w:t>0.298303</w:t>
            </w:r>
          </w:p>
        </w:tc>
        <w:tc>
          <w:tcPr>
            <w:tcW w:w="693" w:type="pct"/>
            <w:noWrap/>
            <w:hideMark/>
          </w:tcPr>
          <w:p w14:paraId="40326292" w14:textId="77777777" w:rsidR="00404A8B" w:rsidRPr="00404A8B" w:rsidRDefault="00404A8B" w:rsidP="00404A8B">
            <w:r w:rsidRPr="00404A8B">
              <w:t>5.79E-88</w:t>
            </w:r>
          </w:p>
        </w:tc>
        <w:tc>
          <w:tcPr>
            <w:tcW w:w="693" w:type="pct"/>
            <w:noWrap/>
            <w:hideMark/>
          </w:tcPr>
          <w:p w14:paraId="67FC60DD" w14:textId="77777777" w:rsidR="00404A8B" w:rsidRPr="00404A8B" w:rsidRDefault="00404A8B" w:rsidP="00404A8B">
            <w:r w:rsidRPr="00404A8B">
              <w:t>0.269206</w:t>
            </w:r>
          </w:p>
        </w:tc>
        <w:tc>
          <w:tcPr>
            <w:tcW w:w="693" w:type="pct"/>
            <w:noWrap/>
            <w:hideMark/>
          </w:tcPr>
          <w:p w14:paraId="581CF8B8" w14:textId="77777777" w:rsidR="00404A8B" w:rsidRPr="00404A8B" w:rsidRDefault="00404A8B" w:rsidP="00404A8B">
            <w:r w:rsidRPr="00404A8B">
              <w:t>0.327399</w:t>
            </w:r>
          </w:p>
        </w:tc>
        <w:tc>
          <w:tcPr>
            <w:tcW w:w="693" w:type="pct"/>
            <w:noWrap/>
            <w:hideMark/>
          </w:tcPr>
          <w:p w14:paraId="6A7E7D0A" w14:textId="77777777" w:rsidR="00404A8B" w:rsidRPr="00404A8B" w:rsidRDefault="00404A8B" w:rsidP="00404A8B">
            <w:r w:rsidRPr="00404A8B">
              <w:t>7.01E-86</w:t>
            </w:r>
          </w:p>
        </w:tc>
      </w:tr>
      <w:tr w:rsidR="00404A8B" w:rsidRPr="00404A8B" w14:paraId="02D44B8B" w14:textId="77777777" w:rsidTr="00404A8B">
        <w:trPr>
          <w:trHeight w:val="300"/>
        </w:trPr>
        <w:tc>
          <w:tcPr>
            <w:tcW w:w="1448" w:type="pct"/>
            <w:noWrap/>
            <w:hideMark/>
          </w:tcPr>
          <w:p w14:paraId="54A2BC6D" w14:textId="77777777" w:rsidR="00404A8B" w:rsidRPr="00404A8B" w:rsidRDefault="00404A8B">
            <w:r w:rsidRPr="00404A8B">
              <w:t>hsa-miR-24-3p</w:t>
            </w:r>
          </w:p>
        </w:tc>
        <w:tc>
          <w:tcPr>
            <w:tcW w:w="780" w:type="pct"/>
            <w:noWrap/>
            <w:hideMark/>
          </w:tcPr>
          <w:p w14:paraId="02239657" w14:textId="77777777" w:rsidR="00404A8B" w:rsidRPr="00404A8B" w:rsidRDefault="00404A8B" w:rsidP="00404A8B">
            <w:r w:rsidRPr="00404A8B">
              <w:t>0.29693</w:t>
            </w:r>
          </w:p>
        </w:tc>
        <w:tc>
          <w:tcPr>
            <w:tcW w:w="693" w:type="pct"/>
            <w:noWrap/>
            <w:hideMark/>
          </w:tcPr>
          <w:p w14:paraId="2A4B3AEF" w14:textId="77777777" w:rsidR="00404A8B" w:rsidRPr="00404A8B" w:rsidRDefault="00404A8B" w:rsidP="00404A8B">
            <w:r w:rsidRPr="00404A8B">
              <w:t>3.72E-77</w:t>
            </w:r>
          </w:p>
        </w:tc>
        <w:tc>
          <w:tcPr>
            <w:tcW w:w="693" w:type="pct"/>
            <w:noWrap/>
            <w:hideMark/>
          </w:tcPr>
          <w:p w14:paraId="2320A690" w14:textId="77777777" w:rsidR="00404A8B" w:rsidRPr="00404A8B" w:rsidRDefault="00404A8B" w:rsidP="00404A8B">
            <w:r w:rsidRPr="00404A8B">
              <w:t>0.265916</w:t>
            </w:r>
          </w:p>
        </w:tc>
        <w:tc>
          <w:tcPr>
            <w:tcW w:w="693" w:type="pct"/>
            <w:noWrap/>
            <w:hideMark/>
          </w:tcPr>
          <w:p w14:paraId="36A2B496" w14:textId="77777777" w:rsidR="00404A8B" w:rsidRPr="00404A8B" w:rsidRDefault="00404A8B" w:rsidP="00404A8B">
            <w:r w:rsidRPr="00404A8B">
              <w:t>0.327944</w:t>
            </w:r>
          </w:p>
        </w:tc>
        <w:tc>
          <w:tcPr>
            <w:tcW w:w="693" w:type="pct"/>
            <w:noWrap/>
            <w:hideMark/>
          </w:tcPr>
          <w:p w14:paraId="1AF6A2E8" w14:textId="77777777" w:rsidR="00404A8B" w:rsidRPr="00404A8B" w:rsidRDefault="00404A8B" w:rsidP="00404A8B">
            <w:r w:rsidRPr="00404A8B">
              <w:t>3.00E-75</w:t>
            </w:r>
          </w:p>
        </w:tc>
      </w:tr>
      <w:tr w:rsidR="00404A8B" w:rsidRPr="00404A8B" w14:paraId="2A630CFC" w14:textId="77777777" w:rsidTr="00404A8B">
        <w:trPr>
          <w:trHeight w:val="300"/>
        </w:trPr>
        <w:tc>
          <w:tcPr>
            <w:tcW w:w="1448" w:type="pct"/>
            <w:noWrap/>
            <w:hideMark/>
          </w:tcPr>
          <w:p w14:paraId="2562BBE2" w14:textId="77777777" w:rsidR="00404A8B" w:rsidRPr="00404A8B" w:rsidRDefault="00404A8B">
            <w:r w:rsidRPr="00404A8B">
              <w:t>hsa-miR-24-2-5p</w:t>
            </w:r>
          </w:p>
        </w:tc>
        <w:tc>
          <w:tcPr>
            <w:tcW w:w="780" w:type="pct"/>
            <w:noWrap/>
            <w:hideMark/>
          </w:tcPr>
          <w:p w14:paraId="57CEA345" w14:textId="77777777" w:rsidR="00404A8B" w:rsidRPr="00404A8B" w:rsidRDefault="00404A8B" w:rsidP="00404A8B">
            <w:r w:rsidRPr="00404A8B">
              <w:t>0.272201</w:t>
            </w:r>
          </w:p>
        </w:tc>
        <w:tc>
          <w:tcPr>
            <w:tcW w:w="693" w:type="pct"/>
            <w:noWrap/>
            <w:hideMark/>
          </w:tcPr>
          <w:p w14:paraId="2D5A7A90" w14:textId="77777777" w:rsidR="00404A8B" w:rsidRPr="00404A8B" w:rsidRDefault="00404A8B" w:rsidP="00404A8B">
            <w:r w:rsidRPr="00404A8B">
              <w:t>5.96E-62</w:t>
            </w:r>
          </w:p>
        </w:tc>
        <w:tc>
          <w:tcPr>
            <w:tcW w:w="693" w:type="pct"/>
            <w:noWrap/>
            <w:hideMark/>
          </w:tcPr>
          <w:p w14:paraId="031CC0C1" w14:textId="77777777" w:rsidR="00404A8B" w:rsidRPr="00404A8B" w:rsidRDefault="00404A8B" w:rsidP="00404A8B">
            <w:r w:rsidRPr="00404A8B">
              <w:t>0.240315</w:t>
            </w:r>
          </w:p>
        </w:tc>
        <w:tc>
          <w:tcPr>
            <w:tcW w:w="693" w:type="pct"/>
            <w:noWrap/>
            <w:hideMark/>
          </w:tcPr>
          <w:p w14:paraId="011B68CF" w14:textId="77777777" w:rsidR="00404A8B" w:rsidRPr="00404A8B" w:rsidRDefault="00404A8B" w:rsidP="00404A8B">
            <w:r w:rsidRPr="00404A8B">
              <w:t>0.304086</w:t>
            </w:r>
          </w:p>
        </w:tc>
        <w:tc>
          <w:tcPr>
            <w:tcW w:w="693" w:type="pct"/>
            <w:noWrap/>
            <w:hideMark/>
          </w:tcPr>
          <w:p w14:paraId="139085A0" w14:textId="77777777" w:rsidR="00404A8B" w:rsidRPr="00404A8B" w:rsidRDefault="00404A8B" w:rsidP="00404A8B">
            <w:r w:rsidRPr="00404A8B">
              <w:t>3.33E-60</w:t>
            </w:r>
          </w:p>
        </w:tc>
      </w:tr>
      <w:tr w:rsidR="00404A8B" w:rsidRPr="00404A8B" w14:paraId="138AF17F" w14:textId="77777777" w:rsidTr="00404A8B">
        <w:trPr>
          <w:trHeight w:val="300"/>
        </w:trPr>
        <w:tc>
          <w:tcPr>
            <w:tcW w:w="1448" w:type="pct"/>
            <w:noWrap/>
            <w:hideMark/>
          </w:tcPr>
          <w:p w14:paraId="34F5D94D" w14:textId="77777777" w:rsidR="00404A8B" w:rsidRPr="00404A8B" w:rsidRDefault="00404A8B">
            <w:r w:rsidRPr="00404A8B">
              <w:t>hsa-miR-455-3p</w:t>
            </w:r>
          </w:p>
        </w:tc>
        <w:tc>
          <w:tcPr>
            <w:tcW w:w="780" w:type="pct"/>
            <w:noWrap/>
            <w:hideMark/>
          </w:tcPr>
          <w:p w14:paraId="569E1C0A" w14:textId="77777777" w:rsidR="00404A8B" w:rsidRPr="00404A8B" w:rsidRDefault="00404A8B" w:rsidP="00404A8B">
            <w:r w:rsidRPr="00404A8B">
              <w:t>0.258951</w:t>
            </w:r>
          </w:p>
        </w:tc>
        <w:tc>
          <w:tcPr>
            <w:tcW w:w="693" w:type="pct"/>
            <w:noWrap/>
            <w:hideMark/>
          </w:tcPr>
          <w:p w14:paraId="0AA686E6" w14:textId="77777777" w:rsidR="00404A8B" w:rsidRPr="00404A8B" w:rsidRDefault="00404A8B" w:rsidP="00404A8B">
            <w:r w:rsidRPr="00404A8B">
              <w:t>2.11E-53</w:t>
            </w:r>
          </w:p>
        </w:tc>
        <w:tc>
          <w:tcPr>
            <w:tcW w:w="693" w:type="pct"/>
            <w:noWrap/>
            <w:hideMark/>
          </w:tcPr>
          <w:p w14:paraId="3191E22C" w14:textId="77777777" w:rsidR="00404A8B" w:rsidRPr="00404A8B" w:rsidRDefault="00404A8B" w:rsidP="00404A8B">
            <w:r w:rsidRPr="00404A8B">
              <w:t>0.226166</w:t>
            </w:r>
          </w:p>
        </w:tc>
        <w:tc>
          <w:tcPr>
            <w:tcW w:w="693" w:type="pct"/>
            <w:noWrap/>
            <w:hideMark/>
          </w:tcPr>
          <w:p w14:paraId="449E89CD" w14:textId="77777777" w:rsidR="00404A8B" w:rsidRPr="00404A8B" w:rsidRDefault="00404A8B" w:rsidP="00404A8B">
            <w:r w:rsidRPr="00404A8B">
              <w:t>0.291736</w:t>
            </w:r>
          </w:p>
        </w:tc>
        <w:tc>
          <w:tcPr>
            <w:tcW w:w="693" w:type="pct"/>
            <w:noWrap/>
            <w:hideMark/>
          </w:tcPr>
          <w:p w14:paraId="111952D2" w14:textId="77777777" w:rsidR="00404A8B" w:rsidRPr="00404A8B" w:rsidRDefault="00404A8B" w:rsidP="00404A8B">
            <w:r w:rsidRPr="00404A8B">
              <w:t>9.01E-52</w:t>
            </w:r>
          </w:p>
        </w:tc>
      </w:tr>
      <w:tr w:rsidR="00404A8B" w:rsidRPr="00404A8B" w14:paraId="65B331BC" w14:textId="77777777" w:rsidTr="00404A8B">
        <w:trPr>
          <w:trHeight w:val="300"/>
        </w:trPr>
        <w:tc>
          <w:tcPr>
            <w:tcW w:w="1448" w:type="pct"/>
            <w:noWrap/>
            <w:hideMark/>
          </w:tcPr>
          <w:p w14:paraId="545F593F" w14:textId="77777777" w:rsidR="00404A8B" w:rsidRPr="00404A8B" w:rsidRDefault="00404A8B">
            <w:r w:rsidRPr="00404A8B">
              <w:t>hsa-miR-223-3p</w:t>
            </w:r>
          </w:p>
        </w:tc>
        <w:tc>
          <w:tcPr>
            <w:tcW w:w="780" w:type="pct"/>
            <w:noWrap/>
            <w:hideMark/>
          </w:tcPr>
          <w:p w14:paraId="68EFA3FF" w14:textId="77777777" w:rsidR="00404A8B" w:rsidRPr="00404A8B" w:rsidRDefault="00404A8B" w:rsidP="00404A8B">
            <w:r w:rsidRPr="00404A8B">
              <w:t>0.257484</w:t>
            </w:r>
          </w:p>
        </w:tc>
        <w:tc>
          <w:tcPr>
            <w:tcW w:w="693" w:type="pct"/>
            <w:noWrap/>
            <w:hideMark/>
          </w:tcPr>
          <w:p w14:paraId="4C734CDF" w14:textId="77777777" w:rsidR="00404A8B" w:rsidRPr="00404A8B" w:rsidRDefault="00404A8B" w:rsidP="00404A8B">
            <w:r w:rsidRPr="00404A8B">
              <w:t>1.45E-49</w:t>
            </w:r>
          </w:p>
        </w:tc>
        <w:tc>
          <w:tcPr>
            <w:tcW w:w="693" w:type="pct"/>
            <w:noWrap/>
            <w:hideMark/>
          </w:tcPr>
          <w:p w14:paraId="7E58DBAD" w14:textId="77777777" w:rsidR="00404A8B" w:rsidRPr="00404A8B" w:rsidRDefault="00404A8B" w:rsidP="00404A8B">
            <w:r w:rsidRPr="00404A8B">
              <w:t>0.223585</w:t>
            </w:r>
          </w:p>
        </w:tc>
        <w:tc>
          <w:tcPr>
            <w:tcW w:w="693" w:type="pct"/>
            <w:noWrap/>
            <w:hideMark/>
          </w:tcPr>
          <w:p w14:paraId="31F085CB" w14:textId="77777777" w:rsidR="00404A8B" w:rsidRPr="00404A8B" w:rsidRDefault="00404A8B" w:rsidP="00404A8B">
            <w:r w:rsidRPr="00404A8B">
              <w:t>0.291383</w:t>
            </w:r>
          </w:p>
        </w:tc>
        <w:tc>
          <w:tcPr>
            <w:tcW w:w="693" w:type="pct"/>
            <w:noWrap/>
            <w:hideMark/>
          </w:tcPr>
          <w:p w14:paraId="73497FA7" w14:textId="77777777" w:rsidR="00404A8B" w:rsidRPr="00404A8B" w:rsidRDefault="00404A8B" w:rsidP="00404A8B">
            <w:r w:rsidRPr="00404A8B">
              <w:t>5.53E-48</w:t>
            </w:r>
          </w:p>
        </w:tc>
      </w:tr>
      <w:tr w:rsidR="00404A8B" w:rsidRPr="00404A8B" w14:paraId="6B7C5A9F" w14:textId="77777777" w:rsidTr="00404A8B">
        <w:trPr>
          <w:trHeight w:val="300"/>
        </w:trPr>
        <w:tc>
          <w:tcPr>
            <w:tcW w:w="1448" w:type="pct"/>
            <w:noWrap/>
            <w:hideMark/>
          </w:tcPr>
          <w:p w14:paraId="2687F41B" w14:textId="77777777" w:rsidR="00404A8B" w:rsidRPr="00404A8B" w:rsidRDefault="00404A8B">
            <w:r w:rsidRPr="00404A8B">
              <w:t>hsa-miR-224-5p</w:t>
            </w:r>
          </w:p>
        </w:tc>
        <w:tc>
          <w:tcPr>
            <w:tcW w:w="780" w:type="pct"/>
            <w:noWrap/>
            <w:hideMark/>
          </w:tcPr>
          <w:p w14:paraId="48AC7E7C" w14:textId="77777777" w:rsidR="00404A8B" w:rsidRPr="00404A8B" w:rsidRDefault="00404A8B" w:rsidP="00404A8B">
            <w:r w:rsidRPr="00404A8B">
              <w:t>0.256464</w:t>
            </w:r>
          </w:p>
        </w:tc>
        <w:tc>
          <w:tcPr>
            <w:tcW w:w="693" w:type="pct"/>
            <w:noWrap/>
            <w:hideMark/>
          </w:tcPr>
          <w:p w14:paraId="1C7D2A40" w14:textId="77777777" w:rsidR="00404A8B" w:rsidRPr="00404A8B" w:rsidRDefault="00404A8B" w:rsidP="00404A8B">
            <w:r w:rsidRPr="00404A8B">
              <w:t>1.94E-66</w:t>
            </w:r>
          </w:p>
        </w:tc>
        <w:tc>
          <w:tcPr>
            <w:tcW w:w="693" w:type="pct"/>
            <w:noWrap/>
            <w:hideMark/>
          </w:tcPr>
          <w:p w14:paraId="08CA8C81" w14:textId="77777777" w:rsidR="00404A8B" w:rsidRPr="00404A8B" w:rsidRDefault="00404A8B" w:rsidP="00404A8B">
            <w:r w:rsidRPr="00404A8B">
              <w:t>0.227501</w:t>
            </w:r>
          </w:p>
        </w:tc>
        <w:tc>
          <w:tcPr>
            <w:tcW w:w="693" w:type="pct"/>
            <w:noWrap/>
            <w:hideMark/>
          </w:tcPr>
          <w:p w14:paraId="5D7CEDA1" w14:textId="77777777" w:rsidR="00404A8B" w:rsidRPr="00404A8B" w:rsidRDefault="00404A8B" w:rsidP="00404A8B">
            <w:r w:rsidRPr="00404A8B">
              <w:t>0.285428</w:t>
            </w:r>
          </w:p>
        </w:tc>
        <w:tc>
          <w:tcPr>
            <w:tcW w:w="693" w:type="pct"/>
            <w:noWrap/>
            <w:hideMark/>
          </w:tcPr>
          <w:p w14:paraId="1CB51F3E" w14:textId="77777777" w:rsidR="00404A8B" w:rsidRPr="00404A8B" w:rsidRDefault="00404A8B" w:rsidP="00404A8B">
            <w:r w:rsidRPr="00404A8B">
              <w:t>1.28E-64</w:t>
            </w:r>
          </w:p>
        </w:tc>
      </w:tr>
      <w:tr w:rsidR="00404A8B" w:rsidRPr="00404A8B" w14:paraId="3867F000" w14:textId="77777777" w:rsidTr="00404A8B">
        <w:trPr>
          <w:trHeight w:val="300"/>
        </w:trPr>
        <w:tc>
          <w:tcPr>
            <w:tcW w:w="1448" w:type="pct"/>
            <w:noWrap/>
            <w:hideMark/>
          </w:tcPr>
          <w:p w14:paraId="1CAD8272" w14:textId="77777777" w:rsidR="00404A8B" w:rsidRPr="00404A8B" w:rsidRDefault="00404A8B">
            <w:r w:rsidRPr="00404A8B">
              <w:t>hsa-miR-23a-3p</w:t>
            </w:r>
          </w:p>
        </w:tc>
        <w:tc>
          <w:tcPr>
            <w:tcW w:w="780" w:type="pct"/>
            <w:noWrap/>
            <w:hideMark/>
          </w:tcPr>
          <w:p w14:paraId="47720C7B" w14:textId="77777777" w:rsidR="00404A8B" w:rsidRPr="00404A8B" w:rsidRDefault="00404A8B" w:rsidP="00404A8B">
            <w:r w:rsidRPr="00404A8B">
              <w:t>0.251531</w:t>
            </w:r>
          </w:p>
        </w:tc>
        <w:tc>
          <w:tcPr>
            <w:tcW w:w="693" w:type="pct"/>
            <w:noWrap/>
            <w:hideMark/>
          </w:tcPr>
          <w:p w14:paraId="7D55A5F1" w14:textId="77777777" w:rsidR="00404A8B" w:rsidRPr="00404A8B" w:rsidRDefault="00404A8B" w:rsidP="00404A8B">
            <w:r w:rsidRPr="00404A8B">
              <w:t>1.98E-62</w:t>
            </w:r>
          </w:p>
        </w:tc>
        <w:tc>
          <w:tcPr>
            <w:tcW w:w="693" w:type="pct"/>
            <w:noWrap/>
            <w:hideMark/>
          </w:tcPr>
          <w:p w14:paraId="59CC17E5" w14:textId="77777777" w:rsidR="00404A8B" w:rsidRPr="00404A8B" w:rsidRDefault="00404A8B" w:rsidP="00404A8B">
            <w:r w:rsidRPr="00404A8B">
              <w:t>0.222185</w:t>
            </w:r>
          </w:p>
        </w:tc>
        <w:tc>
          <w:tcPr>
            <w:tcW w:w="693" w:type="pct"/>
            <w:noWrap/>
            <w:hideMark/>
          </w:tcPr>
          <w:p w14:paraId="05BD8416" w14:textId="77777777" w:rsidR="00404A8B" w:rsidRPr="00404A8B" w:rsidRDefault="00404A8B" w:rsidP="00404A8B">
            <w:r w:rsidRPr="00404A8B">
              <w:t>0.280877</w:t>
            </w:r>
          </w:p>
        </w:tc>
        <w:tc>
          <w:tcPr>
            <w:tcW w:w="693" w:type="pct"/>
            <w:noWrap/>
            <w:hideMark/>
          </w:tcPr>
          <w:p w14:paraId="5280F5F1" w14:textId="77777777" w:rsidR="00404A8B" w:rsidRPr="00404A8B" w:rsidRDefault="00404A8B" w:rsidP="00404A8B">
            <w:r w:rsidRPr="00404A8B">
              <w:t>1.20E-60</w:t>
            </w:r>
          </w:p>
        </w:tc>
      </w:tr>
      <w:tr w:rsidR="00404A8B" w:rsidRPr="00404A8B" w14:paraId="6F42C24B" w14:textId="77777777" w:rsidTr="00404A8B">
        <w:trPr>
          <w:trHeight w:val="300"/>
        </w:trPr>
        <w:tc>
          <w:tcPr>
            <w:tcW w:w="1448" w:type="pct"/>
            <w:noWrap/>
            <w:hideMark/>
          </w:tcPr>
          <w:p w14:paraId="066EF47D" w14:textId="77777777" w:rsidR="00404A8B" w:rsidRPr="00404A8B" w:rsidRDefault="00404A8B">
            <w:r w:rsidRPr="00404A8B">
              <w:t>hsa-miR-2355-3p</w:t>
            </w:r>
          </w:p>
        </w:tc>
        <w:tc>
          <w:tcPr>
            <w:tcW w:w="780" w:type="pct"/>
            <w:noWrap/>
            <w:hideMark/>
          </w:tcPr>
          <w:p w14:paraId="69A613A2" w14:textId="77777777" w:rsidR="00404A8B" w:rsidRPr="00404A8B" w:rsidRDefault="00404A8B" w:rsidP="00404A8B">
            <w:r w:rsidRPr="00404A8B">
              <w:t>0.243147</w:t>
            </w:r>
          </w:p>
        </w:tc>
        <w:tc>
          <w:tcPr>
            <w:tcW w:w="693" w:type="pct"/>
            <w:noWrap/>
            <w:hideMark/>
          </w:tcPr>
          <w:p w14:paraId="234C1ED8" w14:textId="77777777" w:rsidR="00404A8B" w:rsidRPr="00404A8B" w:rsidRDefault="00404A8B" w:rsidP="00404A8B">
            <w:r w:rsidRPr="00404A8B">
              <w:t>6.01E-38</w:t>
            </w:r>
          </w:p>
        </w:tc>
        <w:tc>
          <w:tcPr>
            <w:tcW w:w="693" w:type="pct"/>
            <w:noWrap/>
            <w:hideMark/>
          </w:tcPr>
          <w:p w14:paraId="3A481B03" w14:textId="77777777" w:rsidR="00404A8B" w:rsidRPr="00404A8B" w:rsidRDefault="00404A8B" w:rsidP="00404A8B">
            <w:r w:rsidRPr="00404A8B">
              <w:t>0.206302</w:t>
            </w:r>
          </w:p>
        </w:tc>
        <w:tc>
          <w:tcPr>
            <w:tcW w:w="693" w:type="pct"/>
            <w:noWrap/>
            <w:hideMark/>
          </w:tcPr>
          <w:p w14:paraId="7B41140F" w14:textId="77777777" w:rsidR="00404A8B" w:rsidRPr="00404A8B" w:rsidRDefault="00404A8B" w:rsidP="00404A8B">
            <w:r w:rsidRPr="00404A8B">
              <w:t>0.279992</w:t>
            </w:r>
          </w:p>
        </w:tc>
        <w:tc>
          <w:tcPr>
            <w:tcW w:w="693" w:type="pct"/>
            <w:noWrap/>
            <w:hideMark/>
          </w:tcPr>
          <w:p w14:paraId="0AAB78B7" w14:textId="77777777" w:rsidR="00404A8B" w:rsidRPr="00404A8B" w:rsidRDefault="00404A8B" w:rsidP="00404A8B">
            <w:r w:rsidRPr="00404A8B">
              <w:t>1.51E-36</w:t>
            </w:r>
          </w:p>
        </w:tc>
      </w:tr>
      <w:tr w:rsidR="00404A8B" w:rsidRPr="00404A8B" w14:paraId="490E3E77" w14:textId="77777777" w:rsidTr="00404A8B">
        <w:trPr>
          <w:trHeight w:val="300"/>
        </w:trPr>
        <w:tc>
          <w:tcPr>
            <w:tcW w:w="1448" w:type="pct"/>
            <w:noWrap/>
            <w:hideMark/>
          </w:tcPr>
          <w:p w14:paraId="6F24B1D4" w14:textId="77777777" w:rsidR="00404A8B" w:rsidRPr="00404A8B" w:rsidRDefault="00404A8B">
            <w:r w:rsidRPr="00404A8B">
              <w:t>hsa-miR-21-5p</w:t>
            </w:r>
          </w:p>
        </w:tc>
        <w:tc>
          <w:tcPr>
            <w:tcW w:w="780" w:type="pct"/>
            <w:noWrap/>
            <w:hideMark/>
          </w:tcPr>
          <w:p w14:paraId="6DC6F225" w14:textId="77777777" w:rsidR="00404A8B" w:rsidRPr="00404A8B" w:rsidRDefault="00404A8B" w:rsidP="00404A8B">
            <w:r w:rsidRPr="00404A8B">
              <w:t>0.224481</w:t>
            </w:r>
          </w:p>
        </w:tc>
        <w:tc>
          <w:tcPr>
            <w:tcW w:w="693" w:type="pct"/>
            <w:noWrap/>
            <w:hideMark/>
          </w:tcPr>
          <w:p w14:paraId="04447772" w14:textId="77777777" w:rsidR="00404A8B" w:rsidRPr="00404A8B" w:rsidRDefault="00404A8B" w:rsidP="00404A8B">
            <w:r w:rsidRPr="00404A8B">
              <w:t>4.78E-96</w:t>
            </w:r>
          </w:p>
        </w:tc>
        <w:tc>
          <w:tcPr>
            <w:tcW w:w="693" w:type="pct"/>
            <w:noWrap/>
            <w:hideMark/>
          </w:tcPr>
          <w:p w14:paraId="51A70995" w14:textId="77777777" w:rsidR="00404A8B" w:rsidRPr="00404A8B" w:rsidRDefault="00404A8B" w:rsidP="00404A8B">
            <w:r w:rsidRPr="00404A8B">
              <w:t>0.203568</w:t>
            </w:r>
          </w:p>
        </w:tc>
        <w:tc>
          <w:tcPr>
            <w:tcW w:w="693" w:type="pct"/>
            <w:noWrap/>
            <w:hideMark/>
          </w:tcPr>
          <w:p w14:paraId="102789AD" w14:textId="77777777" w:rsidR="00404A8B" w:rsidRPr="00404A8B" w:rsidRDefault="00404A8B" w:rsidP="00404A8B">
            <w:r w:rsidRPr="00404A8B">
              <w:t>0.245395</w:t>
            </w:r>
          </w:p>
        </w:tc>
        <w:tc>
          <w:tcPr>
            <w:tcW w:w="693" w:type="pct"/>
            <w:noWrap/>
            <w:hideMark/>
          </w:tcPr>
          <w:p w14:paraId="57D95E94" w14:textId="77777777" w:rsidR="00404A8B" w:rsidRPr="00404A8B" w:rsidRDefault="00404A8B" w:rsidP="00404A8B">
            <w:r w:rsidRPr="00404A8B">
              <w:t>6.95E-94</w:t>
            </w:r>
          </w:p>
        </w:tc>
      </w:tr>
      <w:tr w:rsidR="00404A8B" w:rsidRPr="00404A8B" w14:paraId="5173BBD1" w14:textId="77777777" w:rsidTr="00404A8B">
        <w:trPr>
          <w:trHeight w:val="300"/>
        </w:trPr>
        <w:tc>
          <w:tcPr>
            <w:tcW w:w="1448" w:type="pct"/>
            <w:noWrap/>
            <w:hideMark/>
          </w:tcPr>
          <w:p w14:paraId="427F27E2" w14:textId="77777777" w:rsidR="00404A8B" w:rsidRPr="00404A8B" w:rsidRDefault="00404A8B">
            <w:r w:rsidRPr="00404A8B">
              <w:t>hsa-miR-23a-5p</w:t>
            </w:r>
          </w:p>
        </w:tc>
        <w:tc>
          <w:tcPr>
            <w:tcW w:w="780" w:type="pct"/>
            <w:noWrap/>
            <w:hideMark/>
          </w:tcPr>
          <w:p w14:paraId="2329DBF9" w14:textId="77777777" w:rsidR="00404A8B" w:rsidRPr="00404A8B" w:rsidRDefault="00404A8B" w:rsidP="00404A8B">
            <w:r w:rsidRPr="00404A8B">
              <w:t>0.219159</w:t>
            </w:r>
          </w:p>
        </w:tc>
        <w:tc>
          <w:tcPr>
            <w:tcW w:w="693" w:type="pct"/>
            <w:noWrap/>
            <w:hideMark/>
          </w:tcPr>
          <w:p w14:paraId="17E8B541" w14:textId="77777777" w:rsidR="00404A8B" w:rsidRPr="00404A8B" w:rsidRDefault="00404A8B" w:rsidP="00404A8B">
            <w:r w:rsidRPr="00404A8B">
              <w:t>6.29E-35</w:t>
            </w:r>
          </w:p>
        </w:tc>
        <w:tc>
          <w:tcPr>
            <w:tcW w:w="693" w:type="pct"/>
            <w:noWrap/>
            <w:hideMark/>
          </w:tcPr>
          <w:p w14:paraId="557E3144" w14:textId="77777777" w:rsidR="00404A8B" w:rsidRPr="00404A8B" w:rsidRDefault="00404A8B" w:rsidP="00404A8B">
            <w:r w:rsidRPr="00404A8B">
              <w:t>0.184459</w:t>
            </w:r>
          </w:p>
        </w:tc>
        <w:tc>
          <w:tcPr>
            <w:tcW w:w="693" w:type="pct"/>
            <w:noWrap/>
            <w:hideMark/>
          </w:tcPr>
          <w:p w14:paraId="6534CF73" w14:textId="77777777" w:rsidR="00404A8B" w:rsidRPr="00404A8B" w:rsidRDefault="00404A8B" w:rsidP="00404A8B">
            <w:r w:rsidRPr="00404A8B">
              <w:t>0.253859</w:t>
            </w:r>
          </w:p>
        </w:tc>
        <w:tc>
          <w:tcPr>
            <w:tcW w:w="693" w:type="pct"/>
            <w:noWrap/>
            <w:hideMark/>
          </w:tcPr>
          <w:p w14:paraId="36074F23" w14:textId="77777777" w:rsidR="00404A8B" w:rsidRPr="00404A8B" w:rsidRDefault="00404A8B" w:rsidP="00404A8B">
            <w:r w:rsidRPr="00404A8B">
              <w:t>1.31E-33</w:t>
            </w:r>
          </w:p>
        </w:tc>
      </w:tr>
      <w:tr w:rsidR="00404A8B" w:rsidRPr="00404A8B" w14:paraId="3CFD789C" w14:textId="77777777" w:rsidTr="00404A8B">
        <w:trPr>
          <w:trHeight w:val="300"/>
        </w:trPr>
        <w:tc>
          <w:tcPr>
            <w:tcW w:w="1448" w:type="pct"/>
            <w:noWrap/>
            <w:hideMark/>
          </w:tcPr>
          <w:p w14:paraId="5FF9336A" w14:textId="77777777" w:rsidR="00404A8B" w:rsidRPr="00404A8B" w:rsidRDefault="00404A8B">
            <w:r w:rsidRPr="00404A8B">
              <w:t>hsa-miR-452-5p</w:t>
            </w:r>
          </w:p>
        </w:tc>
        <w:tc>
          <w:tcPr>
            <w:tcW w:w="780" w:type="pct"/>
            <w:noWrap/>
            <w:hideMark/>
          </w:tcPr>
          <w:p w14:paraId="76365853" w14:textId="77777777" w:rsidR="00404A8B" w:rsidRPr="00404A8B" w:rsidRDefault="00404A8B" w:rsidP="00404A8B">
            <w:r w:rsidRPr="00404A8B">
              <w:t>0.217421</w:t>
            </w:r>
          </w:p>
        </w:tc>
        <w:tc>
          <w:tcPr>
            <w:tcW w:w="693" w:type="pct"/>
            <w:noWrap/>
            <w:hideMark/>
          </w:tcPr>
          <w:p w14:paraId="1DE75ACC" w14:textId="77777777" w:rsidR="00404A8B" w:rsidRPr="00404A8B" w:rsidRDefault="00404A8B" w:rsidP="00404A8B">
            <w:r w:rsidRPr="00404A8B">
              <w:t>4.62E-47</w:t>
            </w:r>
          </w:p>
        </w:tc>
        <w:tc>
          <w:tcPr>
            <w:tcW w:w="693" w:type="pct"/>
            <w:noWrap/>
            <w:hideMark/>
          </w:tcPr>
          <w:p w14:paraId="4F92F44A" w14:textId="77777777" w:rsidR="00404A8B" w:rsidRPr="00404A8B" w:rsidRDefault="00404A8B" w:rsidP="00404A8B">
            <w:r w:rsidRPr="00404A8B">
              <w:t>0.188006</w:t>
            </w:r>
          </w:p>
        </w:tc>
        <w:tc>
          <w:tcPr>
            <w:tcW w:w="693" w:type="pct"/>
            <w:noWrap/>
            <w:hideMark/>
          </w:tcPr>
          <w:p w14:paraId="53B28CDA" w14:textId="77777777" w:rsidR="00404A8B" w:rsidRPr="00404A8B" w:rsidRDefault="00404A8B" w:rsidP="00404A8B">
            <w:r w:rsidRPr="00404A8B">
              <w:t>0.246835</w:t>
            </w:r>
          </w:p>
        </w:tc>
        <w:tc>
          <w:tcPr>
            <w:tcW w:w="693" w:type="pct"/>
            <w:noWrap/>
            <w:hideMark/>
          </w:tcPr>
          <w:p w14:paraId="03D27C76" w14:textId="77777777" w:rsidR="00404A8B" w:rsidRPr="00404A8B" w:rsidRDefault="00404A8B" w:rsidP="00404A8B">
            <w:r w:rsidRPr="00404A8B">
              <w:t>1.68E-45</w:t>
            </w:r>
          </w:p>
        </w:tc>
      </w:tr>
      <w:tr w:rsidR="00404A8B" w:rsidRPr="00404A8B" w14:paraId="7F2AED16" w14:textId="77777777" w:rsidTr="00404A8B">
        <w:trPr>
          <w:trHeight w:val="300"/>
        </w:trPr>
        <w:tc>
          <w:tcPr>
            <w:tcW w:w="1448" w:type="pct"/>
            <w:noWrap/>
            <w:hideMark/>
          </w:tcPr>
          <w:p w14:paraId="6308C5EC" w14:textId="77777777" w:rsidR="00404A8B" w:rsidRPr="00404A8B" w:rsidRDefault="00404A8B">
            <w:r w:rsidRPr="00404A8B">
              <w:t>hsa-miR-1293</w:t>
            </w:r>
          </w:p>
        </w:tc>
        <w:tc>
          <w:tcPr>
            <w:tcW w:w="780" w:type="pct"/>
            <w:noWrap/>
            <w:hideMark/>
          </w:tcPr>
          <w:p w14:paraId="629DD2FD" w14:textId="77777777" w:rsidR="00404A8B" w:rsidRPr="00404A8B" w:rsidRDefault="00404A8B" w:rsidP="00404A8B">
            <w:r w:rsidRPr="00404A8B">
              <w:t>0.21228</w:t>
            </w:r>
          </w:p>
        </w:tc>
        <w:tc>
          <w:tcPr>
            <w:tcW w:w="693" w:type="pct"/>
            <w:noWrap/>
            <w:hideMark/>
          </w:tcPr>
          <w:p w14:paraId="5BB40F19" w14:textId="77777777" w:rsidR="00404A8B" w:rsidRPr="00404A8B" w:rsidRDefault="00404A8B" w:rsidP="00404A8B">
            <w:r w:rsidRPr="00404A8B">
              <w:t>1.30E-40</w:t>
            </w:r>
          </w:p>
        </w:tc>
        <w:tc>
          <w:tcPr>
            <w:tcW w:w="693" w:type="pct"/>
            <w:noWrap/>
            <w:hideMark/>
          </w:tcPr>
          <w:p w14:paraId="25B40E19" w14:textId="77777777" w:rsidR="00404A8B" w:rsidRPr="00404A8B" w:rsidRDefault="00404A8B" w:rsidP="00404A8B">
            <w:r w:rsidRPr="00404A8B">
              <w:t>0.181245</w:t>
            </w:r>
          </w:p>
        </w:tc>
        <w:tc>
          <w:tcPr>
            <w:tcW w:w="693" w:type="pct"/>
            <w:noWrap/>
            <w:hideMark/>
          </w:tcPr>
          <w:p w14:paraId="078D8AA9" w14:textId="77777777" w:rsidR="00404A8B" w:rsidRPr="00404A8B" w:rsidRDefault="00404A8B" w:rsidP="00404A8B">
            <w:r w:rsidRPr="00404A8B">
              <w:t>0.243315</w:t>
            </w:r>
          </w:p>
        </w:tc>
        <w:tc>
          <w:tcPr>
            <w:tcW w:w="693" w:type="pct"/>
            <w:noWrap/>
            <w:hideMark/>
          </w:tcPr>
          <w:p w14:paraId="5C0D2400" w14:textId="77777777" w:rsidR="00404A8B" w:rsidRPr="00404A8B" w:rsidRDefault="00404A8B" w:rsidP="00404A8B">
            <w:r w:rsidRPr="00404A8B">
              <w:t>3.77E-39</w:t>
            </w:r>
          </w:p>
        </w:tc>
      </w:tr>
      <w:tr w:rsidR="00404A8B" w:rsidRPr="00404A8B" w14:paraId="73BE47CF" w14:textId="77777777" w:rsidTr="00404A8B">
        <w:trPr>
          <w:trHeight w:val="300"/>
        </w:trPr>
        <w:tc>
          <w:tcPr>
            <w:tcW w:w="1448" w:type="pct"/>
            <w:noWrap/>
            <w:hideMark/>
          </w:tcPr>
          <w:p w14:paraId="2CD66412" w14:textId="77777777" w:rsidR="00404A8B" w:rsidRPr="00404A8B" w:rsidRDefault="00404A8B">
            <w:r w:rsidRPr="00404A8B">
              <w:t>hsa-miR-222-3p</w:t>
            </w:r>
          </w:p>
        </w:tc>
        <w:tc>
          <w:tcPr>
            <w:tcW w:w="780" w:type="pct"/>
            <w:noWrap/>
            <w:hideMark/>
          </w:tcPr>
          <w:p w14:paraId="37C9E2C7" w14:textId="77777777" w:rsidR="00404A8B" w:rsidRPr="00404A8B" w:rsidRDefault="00404A8B" w:rsidP="00404A8B">
            <w:r w:rsidRPr="00404A8B">
              <w:t>0.210873</w:t>
            </w:r>
          </w:p>
        </w:tc>
        <w:tc>
          <w:tcPr>
            <w:tcW w:w="693" w:type="pct"/>
            <w:noWrap/>
            <w:hideMark/>
          </w:tcPr>
          <w:p w14:paraId="570DB6C5" w14:textId="77777777" w:rsidR="00404A8B" w:rsidRPr="00404A8B" w:rsidRDefault="00404A8B" w:rsidP="00404A8B">
            <w:r w:rsidRPr="00404A8B">
              <w:t>1.83E-45</w:t>
            </w:r>
          </w:p>
        </w:tc>
        <w:tc>
          <w:tcPr>
            <w:tcW w:w="693" w:type="pct"/>
            <w:noWrap/>
            <w:hideMark/>
          </w:tcPr>
          <w:p w14:paraId="44299289" w14:textId="77777777" w:rsidR="00404A8B" w:rsidRPr="00404A8B" w:rsidRDefault="00404A8B" w:rsidP="00404A8B">
            <w:r w:rsidRPr="00404A8B">
              <w:t>0.181822</w:t>
            </w:r>
          </w:p>
        </w:tc>
        <w:tc>
          <w:tcPr>
            <w:tcW w:w="693" w:type="pct"/>
            <w:noWrap/>
            <w:hideMark/>
          </w:tcPr>
          <w:p w14:paraId="09E76BFD" w14:textId="77777777" w:rsidR="00404A8B" w:rsidRPr="00404A8B" w:rsidRDefault="00404A8B" w:rsidP="00404A8B">
            <w:r w:rsidRPr="00404A8B">
              <w:t>0.239925</w:t>
            </w:r>
          </w:p>
        </w:tc>
        <w:tc>
          <w:tcPr>
            <w:tcW w:w="693" w:type="pct"/>
            <w:noWrap/>
            <w:hideMark/>
          </w:tcPr>
          <w:p w14:paraId="0E2670B3" w14:textId="77777777" w:rsidR="00404A8B" w:rsidRPr="00404A8B" w:rsidRDefault="00404A8B" w:rsidP="00404A8B">
            <w:r w:rsidRPr="00404A8B">
              <w:t>6.06E-44</w:t>
            </w:r>
          </w:p>
        </w:tc>
      </w:tr>
      <w:tr w:rsidR="00404A8B" w:rsidRPr="00404A8B" w14:paraId="7867C121" w14:textId="77777777" w:rsidTr="00404A8B">
        <w:trPr>
          <w:trHeight w:val="300"/>
        </w:trPr>
        <w:tc>
          <w:tcPr>
            <w:tcW w:w="1448" w:type="pct"/>
            <w:noWrap/>
            <w:hideMark/>
          </w:tcPr>
          <w:p w14:paraId="65D5C6A9" w14:textId="77777777" w:rsidR="00404A8B" w:rsidRPr="00404A8B" w:rsidRDefault="00404A8B">
            <w:r w:rsidRPr="00404A8B">
              <w:t>hsa-miR-452-3p</w:t>
            </w:r>
          </w:p>
        </w:tc>
        <w:tc>
          <w:tcPr>
            <w:tcW w:w="780" w:type="pct"/>
            <w:noWrap/>
            <w:hideMark/>
          </w:tcPr>
          <w:p w14:paraId="553321FA" w14:textId="77777777" w:rsidR="00404A8B" w:rsidRPr="00404A8B" w:rsidRDefault="00404A8B" w:rsidP="00404A8B">
            <w:r w:rsidRPr="00404A8B">
              <w:t>0.210792</w:t>
            </w:r>
          </w:p>
        </w:tc>
        <w:tc>
          <w:tcPr>
            <w:tcW w:w="693" w:type="pct"/>
            <w:noWrap/>
            <w:hideMark/>
          </w:tcPr>
          <w:p w14:paraId="25AB52D5" w14:textId="77777777" w:rsidR="00404A8B" w:rsidRPr="00404A8B" w:rsidRDefault="00404A8B" w:rsidP="00404A8B">
            <w:r w:rsidRPr="00404A8B">
              <w:t>1.09E-38</w:t>
            </w:r>
          </w:p>
        </w:tc>
        <w:tc>
          <w:tcPr>
            <w:tcW w:w="693" w:type="pct"/>
            <w:noWrap/>
            <w:hideMark/>
          </w:tcPr>
          <w:p w14:paraId="38957525" w14:textId="77777777" w:rsidR="00404A8B" w:rsidRPr="00404A8B" w:rsidRDefault="00404A8B" w:rsidP="00404A8B">
            <w:r w:rsidRPr="00404A8B">
              <w:t>0.179175</w:t>
            </w:r>
          </w:p>
        </w:tc>
        <w:tc>
          <w:tcPr>
            <w:tcW w:w="693" w:type="pct"/>
            <w:noWrap/>
            <w:hideMark/>
          </w:tcPr>
          <w:p w14:paraId="58BBD605" w14:textId="77777777" w:rsidR="00404A8B" w:rsidRPr="00404A8B" w:rsidRDefault="00404A8B" w:rsidP="00404A8B">
            <w:r w:rsidRPr="00404A8B">
              <w:t>0.242409</w:t>
            </w:r>
          </w:p>
        </w:tc>
        <w:tc>
          <w:tcPr>
            <w:tcW w:w="693" w:type="pct"/>
            <w:noWrap/>
            <w:hideMark/>
          </w:tcPr>
          <w:p w14:paraId="390E65E4" w14:textId="77777777" w:rsidR="00404A8B" w:rsidRPr="00404A8B" w:rsidRDefault="00404A8B" w:rsidP="00404A8B">
            <w:r w:rsidRPr="00404A8B">
              <w:t>2.83E-37</w:t>
            </w:r>
          </w:p>
        </w:tc>
      </w:tr>
      <w:tr w:rsidR="00404A8B" w:rsidRPr="00404A8B" w14:paraId="070CDF78" w14:textId="77777777" w:rsidTr="00404A8B">
        <w:trPr>
          <w:trHeight w:val="300"/>
        </w:trPr>
        <w:tc>
          <w:tcPr>
            <w:tcW w:w="1448" w:type="pct"/>
            <w:noWrap/>
            <w:hideMark/>
          </w:tcPr>
          <w:p w14:paraId="3F68FF02" w14:textId="77777777" w:rsidR="00404A8B" w:rsidRPr="00404A8B" w:rsidRDefault="00404A8B">
            <w:r w:rsidRPr="00404A8B">
              <w:t>hsa-miR-27a-5p</w:t>
            </w:r>
          </w:p>
        </w:tc>
        <w:tc>
          <w:tcPr>
            <w:tcW w:w="780" w:type="pct"/>
            <w:noWrap/>
            <w:hideMark/>
          </w:tcPr>
          <w:p w14:paraId="3A0BB87C" w14:textId="77777777" w:rsidR="00404A8B" w:rsidRPr="00404A8B" w:rsidRDefault="00404A8B" w:rsidP="00404A8B">
            <w:r w:rsidRPr="00404A8B">
              <w:t>0.208202</w:t>
            </w:r>
          </w:p>
        </w:tc>
        <w:tc>
          <w:tcPr>
            <w:tcW w:w="693" w:type="pct"/>
            <w:noWrap/>
            <w:hideMark/>
          </w:tcPr>
          <w:p w14:paraId="6EB12ED5" w14:textId="77777777" w:rsidR="00404A8B" w:rsidRPr="00404A8B" w:rsidRDefault="00404A8B" w:rsidP="00404A8B">
            <w:r w:rsidRPr="00404A8B">
              <w:t>6.39E-40</w:t>
            </w:r>
          </w:p>
        </w:tc>
        <w:tc>
          <w:tcPr>
            <w:tcW w:w="693" w:type="pct"/>
            <w:noWrap/>
            <w:hideMark/>
          </w:tcPr>
          <w:p w14:paraId="1E5E8DA7" w14:textId="77777777" w:rsidR="00404A8B" w:rsidRPr="00404A8B" w:rsidRDefault="00404A8B" w:rsidP="00404A8B">
            <w:r w:rsidRPr="00404A8B">
              <w:t>0.177486</w:t>
            </w:r>
          </w:p>
        </w:tc>
        <w:tc>
          <w:tcPr>
            <w:tcW w:w="693" w:type="pct"/>
            <w:noWrap/>
            <w:hideMark/>
          </w:tcPr>
          <w:p w14:paraId="2C6D0547" w14:textId="77777777" w:rsidR="00404A8B" w:rsidRPr="00404A8B" w:rsidRDefault="00404A8B" w:rsidP="00404A8B">
            <w:r w:rsidRPr="00404A8B">
              <w:t>0.238919</w:t>
            </w:r>
          </w:p>
        </w:tc>
        <w:tc>
          <w:tcPr>
            <w:tcW w:w="693" w:type="pct"/>
            <w:noWrap/>
            <w:hideMark/>
          </w:tcPr>
          <w:p w14:paraId="6D7044D0" w14:textId="77777777" w:rsidR="00404A8B" w:rsidRPr="00404A8B" w:rsidRDefault="00404A8B" w:rsidP="00404A8B">
            <w:r w:rsidRPr="00404A8B">
              <w:t>1.79E-38</w:t>
            </w:r>
          </w:p>
        </w:tc>
      </w:tr>
      <w:tr w:rsidR="00404A8B" w:rsidRPr="00404A8B" w14:paraId="7F2E6125" w14:textId="77777777" w:rsidTr="00404A8B">
        <w:trPr>
          <w:trHeight w:val="300"/>
        </w:trPr>
        <w:tc>
          <w:tcPr>
            <w:tcW w:w="1448" w:type="pct"/>
            <w:noWrap/>
            <w:hideMark/>
          </w:tcPr>
          <w:p w14:paraId="13E5B478" w14:textId="77777777" w:rsidR="00404A8B" w:rsidRPr="00404A8B" w:rsidRDefault="00404A8B">
            <w:r w:rsidRPr="00404A8B">
              <w:t>hsa-miR-431-5p</w:t>
            </w:r>
          </w:p>
        </w:tc>
        <w:tc>
          <w:tcPr>
            <w:tcW w:w="780" w:type="pct"/>
            <w:noWrap/>
            <w:hideMark/>
          </w:tcPr>
          <w:p w14:paraId="6E492A12" w14:textId="77777777" w:rsidR="00404A8B" w:rsidRPr="00404A8B" w:rsidRDefault="00404A8B" w:rsidP="00404A8B">
            <w:r w:rsidRPr="00404A8B">
              <w:t>0.207177</w:t>
            </w:r>
          </w:p>
        </w:tc>
        <w:tc>
          <w:tcPr>
            <w:tcW w:w="693" w:type="pct"/>
            <w:noWrap/>
            <w:hideMark/>
          </w:tcPr>
          <w:p w14:paraId="07DFE383" w14:textId="77777777" w:rsidR="00404A8B" w:rsidRPr="00404A8B" w:rsidRDefault="00404A8B" w:rsidP="00404A8B">
            <w:r w:rsidRPr="00404A8B">
              <w:t>1.38E-30</w:t>
            </w:r>
          </w:p>
        </w:tc>
        <w:tc>
          <w:tcPr>
            <w:tcW w:w="693" w:type="pct"/>
            <w:noWrap/>
            <w:hideMark/>
          </w:tcPr>
          <w:p w14:paraId="3327CC84" w14:textId="77777777" w:rsidR="00404A8B" w:rsidRPr="00404A8B" w:rsidRDefault="00404A8B" w:rsidP="00404A8B">
            <w:r w:rsidRPr="00404A8B">
              <w:t>0.171977</w:t>
            </w:r>
          </w:p>
        </w:tc>
        <w:tc>
          <w:tcPr>
            <w:tcW w:w="693" w:type="pct"/>
            <w:noWrap/>
            <w:hideMark/>
          </w:tcPr>
          <w:p w14:paraId="18DDB913" w14:textId="77777777" w:rsidR="00404A8B" w:rsidRPr="00404A8B" w:rsidRDefault="00404A8B" w:rsidP="00404A8B">
            <w:r w:rsidRPr="00404A8B">
              <w:t>0.242377</w:t>
            </w:r>
          </w:p>
        </w:tc>
        <w:tc>
          <w:tcPr>
            <w:tcW w:w="693" w:type="pct"/>
            <w:noWrap/>
            <w:hideMark/>
          </w:tcPr>
          <w:p w14:paraId="0D11CE92" w14:textId="77777777" w:rsidR="00404A8B" w:rsidRPr="00404A8B" w:rsidRDefault="00404A8B" w:rsidP="00404A8B">
            <w:r w:rsidRPr="00404A8B">
              <w:t>2.51E-29</w:t>
            </w:r>
          </w:p>
        </w:tc>
      </w:tr>
      <w:tr w:rsidR="00404A8B" w:rsidRPr="00404A8B" w14:paraId="11A2E3A5" w14:textId="77777777" w:rsidTr="00404A8B">
        <w:trPr>
          <w:trHeight w:val="300"/>
        </w:trPr>
        <w:tc>
          <w:tcPr>
            <w:tcW w:w="1448" w:type="pct"/>
            <w:noWrap/>
            <w:hideMark/>
          </w:tcPr>
          <w:p w14:paraId="3151CBCB" w14:textId="77777777" w:rsidR="00404A8B" w:rsidRPr="00404A8B" w:rsidRDefault="00404A8B">
            <w:r w:rsidRPr="00404A8B">
              <w:t>hsa-miR-135b-5p</w:t>
            </w:r>
          </w:p>
        </w:tc>
        <w:tc>
          <w:tcPr>
            <w:tcW w:w="780" w:type="pct"/>
            <w:noWrap/>
            <w:hideMark/>
          </w:tcPr>
          <w:p w14:paraId="2A03EE42" w14:textId="77777777" w:rsidR="00404A8B" w:rsidRPr="00404A8B" w:rsidRDefault="00404A8B" w:rsidP="00404A8B">
            <w:r w:rsidRPr="00404A8B">
              <w:t>0.202313</w:t>
            </w:r>
          </w:p>
        </w:tc>
        <w:tc>
          <w:tcPr>
            <w:tcW w:w="693" w:type="pct"/>
            <w:noWrap/>
            <w:hideMark/>
          </w:tcPr>
          <w:p w14:paraId="73D826B3" w14:textId="77777777" w:rsidR="00404A8B" w:rsidRPr="00404A8B" w:rsidRDefault="00404A8B" w:rsidP="00404A8B">
            <w:r w:rsidRPr="00404A8B">
              <w:t>2.09E-54</w:t>
            </w:r>
          </w:p>
        </w:tc>
        <w:tc>
          <w:tcPr>
            <w:tcW w:w="693" w:type="pct"/>
            <w:noWrap/>
            <w:hideMark/>
          </w:tcPr>
          <w:p w14:paraId="4651A13B" w14:textId="77777777" w:rsidR="00404A8B" w:rsidRPr="00404A8B" w:rsidRDefault="00404A8B" w:rsidP="00404A8B">
            <w:r w:rsidRPr="00404A8B">
              <w:t>0.176948</w:t>
            </w:r>
          </w:p>
        </w:tc>
        <w:tc>
          <w:tcPr>
            <w:tcW w:w="693" w:type="pct"/>
            <w:noWrap/>
            <w:hideMark/>
          </w:tcPr>
          <w:p w14:paraId="44A3262E" w14:textId="77777777" w:rsidR="00404A8B" w:rsidRPr="00404A8B" w:rsidRDefault="00404A8B" w:rsidP="00404A8B">
            <w:r w:rsidRPr="00404A8B">
              <w:t>0.227679</w:t>
            </w:r>
          </w:p>
        </w:tc>
        <w:tc>
          <w:tcPr>
            <w:tcW w:w="693" w:type="pct"/>
            <w:noWrap/>
            <w:hideMark/>
          </w:tcPr>
          <w:p w14:paraId="41FC9312" w14:textId="77777777" w:rsidR="00404A8B" w:rsidRPr="00404A8B" w:rsidRDefault="00404A8B" w:rsidP="00404A8B">
            <w:r w:rsidRPr="00404A8B">
              <w:t>9.49E-53</w:t>
            </w:r>
          </w:p>
        </w:tc>
      </w:tr>
      <w:tr w:rsidR="00404A8B" w:rsidRPr="00404A8B" w14:paraId="00AF5691" w14:textId="77777777" w:rsidTr="00404A8B">
        <w:trPr>
          <w:trHeight w:val="300"/>
        </w:trPr>
        <w:tc>
          <w:tcPr>
            <w:tcW w:w="1448" w:type="pct"/>
            <w:noWrap/>
            <w:hideMark/>
          </w:tcPr>
          <w:p w14:paraId="3103FD12" w14:textId="77777777" w:rsidR="00404A8B" w:rsidRPr="00404A8B" w:rsidRDefault="00404A8B">
            <w:r w:rsidRPr="00404A8B">
              <w:t>hsa-miR-7641</w:t>
            </w:r>
          </w:p>
        </w:tc>
        <w:tc>
          <w:tcPr>
            <w:tcW w:w="780" w:type="pct"/>
            <w:noWrap/>
            <w:hideMark/>
          </w:tcPr>
          <w:p w14:paraId="01106400" w14:textId="77777777" w:rsidR="00404A8B" w:rsidRPr="00404A8B" w:rsidRDefault="00404A8B" w:rsidP="00404A8B">
            <w:r w:rsidRPr="00404A8B">
              <w:t>0.197028</w:t>
            </w:r>
          </w:p>
        </w:tc>
        <w:tc>
          <w:tcPr>
            <w:tcW w:w="693" w:type="pct"/>
            <w:noWrap/>
            <w:hideMark/>
          </w:tcPr>
          <w:p w14:paraId="6CD8F9E9" w14:textId="77777777" w:rsidR="00404A8B" w:rsidRPr="00404A8B" w:rsidRDefault="00404A8B" w:rsidP="00404A8B">
            <w:r w:rsidRPr="00404A8B">
              <w:t>2.90E-29</w:t>
            </w:r>
          </w:p>
        </w:tc>
        <w:tc>
          <w:tcPr>
            <w:tcW w:w="693" w:type="pct"/>
            <w:noWrap/>
            <w:hideMark/>
          </w:tcPr>
          <w:p w14:paraId="5AF85C66" w14:textId="77777777" w:rsidR="00404A8B" w:rsidRPr="00404A8B" w:rsidRDefault="00404A8B" w:rsidP="00404A8B">
            <w:r w:rsidRPr="00404A8B">
              <w:t>0.162755</w:t>
            </w:r>
          </w:p>
        </w:tc>
        <w:tc>
          <w:tcPr>
            <w:tcW w:w="693" w:type="pct"/>
            <w:noWrap/>
            <w:hideMark/>
          </w:tcPr>
          <w:p w14:paraId="04FDAB12" w14:textId="77777777" w:rsidR="00404A8B" w:rsidRPr="00404A8B" w:rsidRDefault="00404A8B" w:rsidP="00404A8B">
            <w:r w:rsidRPr="00404A8B">
              <w:t>0.231301</w:t>
            </w:r>
          </w:p>
        </w:tc>
        <w:tc>
          <w:tcPr>
            <w:tcW w:w="693" w:type="pct"/>
            <w:noWrap/>
            <w:hideMark/>
          </w:tcPr>
          <w:p w14:paraId="1298883D" w14:textId="77777777" w:rsidR="00404A8B" w:rsidRPr="00404A8B" w:rsidRDefault="00404A8B" w:rsidP="00404A8B">
            <w:r w:rsidRPr="00404A8B">
              <w:t>4.79E-28</w:t>
            </w:r>
          </w:p>
        </w:tc>
      </w:tr>
      <w:tr w:rsidR="00404A8B" w:rsidRPr="00404A8B" w14:paraId="18511CB5" w14:textId="77777777" w:rsidTr="00404A8B">
        <w:trPr>
          <w:trHeight w:val="300"/>
        </w:trPr>
        <w:tc>
          <w:tcPr>
            <w:tcW w:w="1448" w:type="pct"/>
            <w:noWrap/>
            <w:hideMark/>
          </w:tcPr>
          <w:p w14:paraId="6198BA50" w14:textId="77777777" w:rsidR="00404A8B" w:rsidRPr="00404A8B" w:rsidRDefault="00404A8B">
            <w:r w:rsidRPr="00404A8B">
              <w:t>hsa-miR-455-5p</w:t>
            </w:r>
          </w:p>
        </w:tc>
        <w:tc>
          <w:tcPr>
            <w:tcW w:w="780" w:type="pct"/>
            <w:noWrap/>
            <w:hideMark/>
          </w:tcPr>
          <w:p w14:paraId="3B306D66" w14:textId="77777777" w:rsidR="00404A8B" w:rsidRPr="00404A8B" w:rsidRDefault="00404A8B" w:rsidP="00404A8B">
            <w:r w:rsidRPr="00404A8B">
              <w:t>0.188167</w:t>
            </w:r>
          </w:p>
        </w:tc>
        <w:tc>
          <w:tcPr>
            <w:tcW w:w="693" w:type="pct"/>
            <w:noWrap/>
            <w:hideMark/>
          </w:tcPr>
          <w:p w14:paraId="4BE1BB4B" w14:textId="77777777" w:rsidR="00404A8B" w:rsidRPr="00404A8B" w:rsidRDefault="00404A8B" w:rsidP="00404A8B">
            <w:r w:rsidRPr="00404A8B">
              <w:t>1.80E-39</w:t>
            </w:r>
          </w:p>
        </w:tc>
        <w:tc>
          <w:tcPr>
            <w:tcW w:w="693" w:type="pct"/>
            <w:noWrap/>
            <w:hideMark/>
          </w:tcPr>
          <w:p w14:paraId="2DDB12E6" w14:textId="77777777" w:rsidR="00404A8B" w:rsidRPr="00404A8B" w:rsidRDefault="00404A8B" w:rsidP="00404A8B">
            <w:r w:rsidRPr="00404A8B">
              <w:t>0.16024</w:t>
            </w:r>
          </w:p>
        </w:tc>
        <w:tc>
          <w:tcPr>
            <w:tcW w:w="693" w:type="pct"/>
            <w:noWrap/>
            <w:hideMark/>
          </w:tcPr>
          <w:p w14:paraId="4870D58D" w14:textId="77777777" w:rsidR="00404A8B" w:rsidRPr="00404A8B" w:rsidRDefault="00404A8B" w:rsidP="00404A8B">
            <w:r w:rsidRPr="00404A8B">
              <w:t>0.216095</w:t>
            </w:r>
          </w:p>
        </w:tc>
        <w:tc>
          <w:tcPr>
            <w:tcW w:w="693" w:type="pct"/>
            <w:noWrap/>
            <w:hideMark/>
          </w:tcPr>
          <w:p w14:paraId="2BBD4D74" w14:textId="77777777" w:rsidR="00404A8B" w:rsidRPr="00404A8B" w:rsidRDefault="00404A8B" w:rsidP="00404A8B">
            <w:r w:rsidRPr="00404A8B">
              <w:t>4.85E-38</w:t>
            </w:r>
          </w:p>
        </w:tc>
      </w:tr>
      <w:tr w:rsidR="00404A8B" w:rsidRPr="00404A8B" w14:paraId="1F3CF748" w14:textId="77777777" w:rsidTr="00404A8B">
        <w:trPr>
          <w:trHeight w:val="300"/>
        </w:trPr>
        <w:tc>
          <w:tcPr>
            <w:tcW w:w="1448" w:type="pct"/>
            <w:noWrap/>
            <w:hideMark/>
          </w:tcPr>
          <w:p w14:paraId="7AC6FCC1" w14:textId="77777777" w:rsidR="00404A8B" w:rsidRPr="00404A8B" w:rsidRDefault="00404A8B">
            <w:r w:rsidRPr="00404A8B">
              <w:t>hsa-miR-146b-5p</w:t>
            </w:r>
          </w:p>
        </w:tc>
        <w:tc>
          <w:tcPr>
            <w:tcW w:w="780" w:type="pct"/>
            <w:noWrap/>
            <w:hideMark/>
          </w:tcPr>
          <w:p w14:paraId="3EDB7060" w14:textId="77777777" w:rsidR="00404A8B" w:rsidRPr="00404A8B" w:rsidRDefault="00404A8B" w:rsidP="00404A8B">
            <w:r w:rsidRPr="00404A8B">
              <w:t>0.186412</w:t>
            </w:r>
          </w:p>
        </w:tc>
        <w:tc>
          <w:tcPr>
            <w:tcW w:w="693" w:type="pct"/>
            <w:noWrap/>
            <w:hideMark/>
          </w:tcPr>
          <w:p w14:paraId="0372DAE3" w14:textId="77777777" w:rsidR="00404A8B" w:rsidRPr="00404A8B" w:rsidRDefault="00404A8B" w:rsidP="00404A8B">
            <w:r w:rsidRPr="00404A8B">
              <w:t>2.50E-36</w:t>
            </w:r>
          </w:p>
        </w:tc>
        <w:tc>
          <w:tcPr>
            <w:tcW w:w="693" w:type="pct"/>
            <w:noWrap/>
            <w:hideMark/>
          </w:tcPr>
          <w:p w14:paraId="6843D8EE" w14:textId="77777777" w:rsidR="00404A8B" w:rsidRPr="00404A8B" w:rsidRDefault="00404A8B" w:rsidP="00404A8B">
            <w:r w:rsidRPr="00404A8B">
              <w:t>0.157505</w:t>
            </w:r>
          </w:p>
        </w:tc>
        <w:tc>
          <w:tcPr>
            <w:tcW w:w="693" w:type="pct"/>
            <w:noWrap/>
            <w:hideMark/>
          </w:tcPr>
          <w:p w14:paraId="0DE61195" w14:textId="77777777" w:rsidR="00404A8B" w:rsidRPr="00404A8B" w:rsidRDefault="00404A8B" w:rsidP="00404A8B">
            <w:r w:rsidRPr="00404A8B">
              <w:t>0.215319</w:t>
            </w:r>
          </w:p>
        </w:tc>
        <w:tc>
          <w:tcPr>
            <w:tcW w:w="693" w:type="pct"/>
            <w:noWrap/>
            <w:hideMark/>
          </w:tcPr>
          <w:p w14:paraId="4E3D42EA" w14:textId="77777777" w:rsidR="00404A8B" w:rsidRPr="00404A8B" w:rsidRDefault="00404A8B" w:rsidP="00404A8B">
            <w:r w:rsidRPr="00404A8B">
              <w:t>5.86E-35</w:t>
            </w:r>
          </w:p>
        </w:tc>
      </w:tr>
      <w:tr w:rsidR="00404A8B" w:rsidRPr="00404A8B" w14:paraId="5846D818" w14:textId="77777777" w:rsidTr="00404A8B">
        <w:trPr>
          <w:trHeight w:val="300"/>
        </w:trPr>
        <w:tc>
          <w:tcPr>
            <w:tcW w:w="1448" w:type="pct"/>
            <w:noWrap/>
            <w:hideMark/>
          </w:tcPr>
          <w:p w14:paraId="00E74AB2" w14:textId="77777777" w:rsidR="00404A8B" w:rsidRPr="00404A8B" w:rsidRDefault="00404A8B">
            <w:r w:rsidRPr="00404A8B">
              <w:t>hsa-miR-134-5p</w:t>
            </w:r>
          </w:p>
        </w:tc>
        <w:tc>
          <w:tcPr>
            <w:tcW w:w="780" w:type="pct"/>
            <w:noWrap/>
            <w:hideMark/>
          </w:tcPr>
          <w:p w14:paraId="4429315B" w14:textId="77777777" w:rsidR="00404A8B" w:rsidRPr="00404A8B" w:rsidRDefault="00404A8B" w:rsidP="00404A8B">
            <w:r w:rsidRPr="00404A8B">
              <w:t>0.186041</w:t>
            </w:r>
          </w:p>
        </w:tc>
        <w:tc>
          <w:tcPr>
            <w:tcW w:w="693" w:type="pct"/>
            <w:noWrap/>
            <w:hideMark/>
          </w:tcPr>
          <w:p w14:paraId="7B574DB8" w14:textId="77777777" w:rsidR="00404A8B" w:rsidRPr="00404A8B" w:rsidRDefault="00404A8B" w:rsidP="00404A8B">
            <w:r w:rsidRPr="00404A8B">
              <w:t>8.54E-27</w:t>
            </w:r>
          </w:p>
        </w:tc>
        <w:tc>
          <w:tcPr>
            <w:tcW w:w="693" w:type="pct"/>
            <w:noWrap/>
            <w:hideMark/>
          </w:tcPr>
          <w:p w14:paraId="5F4D7318" w14:textId="77777777" w:rsidR="00404A8B" w:rsidRPr="00404A8B" w:rsidRDefault="00404A8B" w:rsidP="00404A8B">
            <w:r w:rsidRPr="00404A8B">
              <w:t>0.152116</w:t>
            </w:r>
          </w:p>
        </w:tc>
        <w:tc>
          <w:tcPr>
            <w:tcW w:w="693" w:type="pct"/>
            <w:noWrap/>
            <w:hideMark/>
          </w:tcPr>
          <w:p w14:paraId="3945453F" w14:textId="77777777" w:rsidR="00404A8B" w:rsidRPr="00404A8B" w:rsidRDefault="00404A8B" w:rsidP="00404A8B">
            <w:r w:rsidRPr="00404A8B">
              <w:t>0.219965</w:t>
            </w:r>
          </w:p>
        </w:tc>
        <w:tc>
          <w:tcPr>
            <w:tcW w:w="693" w:type="pct"/>
            <w:noWrap/>
            <w:hideMark/>
          </w:tcPr>
          <w:p w14:paraId="317E6073" w14:textId="77777777" w:rsidR="00404A8B" w:rsidRPr="00404A8B" w:rsidRDefault="00404A8B" w:rsidP="00404A8B">
            <w:r w:rsidRPr="00404A8B">
              <w:t>1.24E-25</w:t>
            </w:r>
          </w:p>
        </w:tc>
      </w:tr>
      <w:tr w:rsidR="00404A8B" w:rsidRPr="00404A8B" w14:paraId="146DF1AB" w14:textId="77777777" w:rsidTr="00404A8B">
        <w:trPr>
          <w:trHeight w:val="300"/>
        </w:trPr>
        <w:tc>
          <w:tcPr>
            <w:tcW w:w="1448" w:type="pct"/>
            <w:noWrap/>
            <w:hideMark/>
          </w:tcPr>
          <w:p w14:paraId="30DCF307" w14:textId="77777777" w:rsidR="00404A8B" w:rsidRPr="00404A8B" w:rsidRDefault="00404A8B">
            <w:r w:rsidRPr="00404A8B">
              <w:t>hsa-miR-146b-3p</w:t>
            </w:r>
          </w:p>
        </w:tc>
        <w:tc>
          <w:tcPr>
            <w:tcW w:w="780" w:type="pct"/>
            <w:noWrap/>
            <w:hideMark/>
          </w:tcPr>
          <w:p w14:paraId="27641302" w14:textId="77777777" w:rsidR="00404A8B" w:rsidRPr="00404A8B" w:rsidRDefault="00404A8B" w:rsidP="00404A8B">
            <w:r w:rsidRPr="00404A8B">
              <w:t>0.184119</w:t>
            </w:r>
          </w:p>
        </w:tc>
        <w:tc>
          <w:tcPr>
            <w:tcW w:w="693" w:type="pct"/>
            <w:noWrap/>
            <w:hideMark/>
          </w:tcPr>
          <w:p w14:paraId="453A07CC" w14:textId="77777777" w:rsidR="00404A8B" w:rsidRPr="00404A8B" w:rsidRDefault="00404A8B" w:rsidP="00404A8B">
            <w:r w:rsidRPr="00404A8B">
              <w:t>2.27E-42</w:t>
            </w:r>
          </w:p>
        </w:tc>
        <w:tc>
          <w:tcPr>
            <w:tcW w:w="693" w:type="pct"/>
            <w:noWrap/>
            <w:hideMark/>
          </w:tcPr>
          <w:p w14:paraId="5E49EF4E" w14:textId="77777777" w:rsidR="00404A8B" w:rsidRPr="00404A8B" w:rsidRDefault="00404A8B" w:rsidP="00404A8B">
            <w:r w:rsidRPr="00404A8B">
              <w:t>0.157795</w:t>
            </w:r>
          </w:p>
        </w:tc>
        <w:tc>
          <w:tcPr>
            <w:tcW w:w="693" w:type="pct"/>
            <w:noWrap/>
            <w:hideMark/>
          </w:tcPr>
          <w:p w14:paraId="556E6724" w14:textId="77777777" w:rsidR="00404A8B" w:rsidRPr="00404A8B" w:rsidRDefault="00404A8B" w:rsidP="00404A8B">
            <w:r w:rsidRPr="00404A8B">
              <w:t>0.210443</w:t>
            </w:r>
          </w:p>
        </w:tc>
        <w:tc>
          <w:tcPr>
            <w:tcW w:w="693" w:type="pct"/>
            <w:noWrap/>
            <w:hideMark/>
          </w:tcPr>
          <w:p w14:paraId="0777A7D3" w14:textId="77777777" w:rsidR="00404A8B" w:rsidRPr="00404A8B" w:rsidRDefault="00404A8B" w:rsidP="00404A8B">
            <w:r w:rsidRPr="00404A8B">
              <w:t>6.88E-41</w:t>
            </w:r>
          </w:p>
        </w:tc>
      </w:tr>
      <w:tr w:rsidR="00404A8B" w:rsidRPr="00404A8B" w14:paraId="7534C6E0" w14:textId="77777777" w:rsidTr="00404A8B">
        <w:trPr>
          <w:trHeight w:val="300"/>
        </w:trPr>
        <w:tc>
          <w:tcPr>
            <w:tcW w:w="1448" w:type="pct"/>
            <w:noWrap/>
            <w:hideMark/>
          </w:tcPr>
          <w:p w14:paraId="58DCE072" w14:textId="77777777" w:rsidR="00404A8B" w:rsidRPr="00404A8B" w:rsidRDefault="00404A8B">
            <w:r w:rsidRPr="00404A8B">
              <w:t>hsa-miR-155-5p</w:t>
            </w:r>
          </w:p>
        </w:tc>
        <w:tc>
          <w:tcPr>
            <w:tcW w:w="780" w:type="pct"/>
            <w:noWrap/>
            <w:hideMark/>
          </w:tcPr>
          <w:p w14:paraId="2C9B5F84" w14:textId="77777777" w:rsidR="00404A8B" w:rsidRPr="00404A8B" w:rsidRDefault="00404A8B" w:rsidP="00404A8B">
            <w:r w:rsidRPr="00404A8B">
              <w:t>0.182462</w:t>
            </w:r>
          </w:p>
        </w:tc>
        <w:tc>
          <w:tcPr>
            <w:tcW w:w="693" w:type="pct"/>
            <w:noWrap/>
            <w:hideMark/>
          </w:tcPr>
          <w:p w14:paraId="5FAC0638" w14:textId="77777777" w:rsidR="00404A8B" w:rsidRPr="00404A8B" w:rsidRDefault="00404A8B" w:rsidP="00404A8B">
            <w:r w:rsidRPr="00404A8B">
              <w:t>4.65E-33</w:t>
            </w:r>
          </w:p>
        </w:tc>
        <w:tc>
          <w:tcPr>
            <w:tcW w:w="693" w:type="pct"/>
            <w:noWrap/>
            <w:hideMark/>
          </w:tcPr>
          <w:p w14:paraId="6577862E" w14:textId="77777777" w:rsidR="00404A8B" w:rsidRPr="00404A8B" w:rsidRDefault="00404A8B" w:rsidP="00404A8B">
            <w:r w:rsidRPr="00404A8B">
              <w:t>0.152718</w:t>
            </w:r>
          </w:p>
        </w:tc>
        <w:tc>
          <w:tcPr>
            <w:tcW w:w="693" w:type="pct"/>
            <w:noWrap/>
            <w:hideMark/>
          </w:tcPr>
          <w:p w14:paraId="35638BDF" w14:textId="77777777" w:rsidR="00404A8B" w:rsidRPr="00404A8B" w:rsidRDefault="00404A8B" w:rsidP="00404A8B">
            <w:r w:rsidRPr="00404A8B">
              <w:t>0.212207</w:t>
            </w:r>
          </w:p>
        </w:tc>
        <w:tc>
          <w:tcPr>
            <w:tcW w:w="693" w:type="pct"/>
            <w:noWrap/>
            <w:hideMark/>
          </w:tcPr>
          <w:p w14:paraId="46F9B8D6" w14:textId="77777777" w:rsidR="00404A8B" w:rsidRPr="00404A8B" w:rsidRDefault="00404A8B" w:rsidP="00404A8B">
            <w:r w:rsidRPr="00404A8B">
              <w:t>9.13E-32</w:t>
            </w:r>
          </w:p>
        </w:tc>
      </w:tr>
      <w:tr w:rsidR="00404A8B" w:rsidRPr="00404A8B" w14:paraId="5E9D720E" w14:textId="77777777" w:rsidTr="00404A8B">
        <w:trPr>
          <w:trHeight w:val="300"/>
        </w:trPr>
        <w:tc>
          <w:tcPr>
            <w:tcW w:w="1448" w:type="pct"/>
            <w:noWrap/>
            <w:hideMark/>
          </w:tcPr>
          <w:p w14:paraId="04BE771D" w14:textId="77777777" w:rsidR="00404A8B" w:rsidRPr="00404A8B" w:rsidRDefault="00404A8B">
            <w:r w:rsidRPr="00404A8B">
              <w:t>hsa-miR-574-3p</w:t>
            </w:r>
          </w:p>
        </w:tc>
        <w:tc>
          <w:tcPr>
            <w:tcW w:w="780" w:type="pct"/>
            <w:noWrap/>
            <w:hideMark/>
          </w:tcPr>
          <w:p w14:paraId="19EC5134" w14:textId="77777777" w:rsidR="00404A8B" w:rsidRPr="00404A8B" w:rsidRDefault="00404A8B" w:rsidP="00404A8B">
            <w:r w:rsidRPr="00404A8B">
              <w:t>0.181311</w:t>
            </w:r>
          </w:p>
        </w:tc>
        <w:tc>
          <w:tcPr>
            <w:tcW w:w="693" w:type="pct"/>
            <w:noWrap/>
            <w:hideMark/>
          </w:tcPr>
          <w:p w14:paraId="19F3FE2D" w14:textId="77777777" w:rsidR="00404A8B" w:rsidRPr="00404A8B" w:rsidRDefault="00404A8B" w:rsidP="00404A8B">
            <w:r w:rsidRPr="00404A8B">
              <w:t>1.20E-28</w:t>
            </w:r>
          </w:p>
        </w:tc>
        <w:tc>
          <w:tcPr>
            <w:tcW w:w="693" w:type="pct"/>
            <w:noWrap/>
            <w:hideMark/>
          </w:tcPr>
          <w:p w14:paraId="406AC65C" w14:textId="77777777" w:rsidR="00404A8B" w:rsidRPr="00404A8B" w:rsidRDefault="00404A8B" w:rsidP="00404A8B">
            <w:r w:rsidRPr="00404A8B">
              <w:t>0.149411</w:t>
            </w:r>
          </w:p>
        </w:tc>
        <w:tc>
          <w:tcPr>
            <w:tcW w:w="693" w:type="pct"/>
            <w:noWrap/>
            <w:hideMark/>
          </w:tcPr>
          <w:p w14:paraId="5B48923C" w14:textId="77777777" w:rsidR="00404A8B" w:rsidRPr="00404A8B" w:rsidRDefault="00404A8B" w:rsidP="00404A8B">
            <w:r w:rsidRPr="00404A8B">
              <w:t>0.213212</w:t>
            </w:r>
          </w:p>
        </w:tc>
        <w:tc>
          <w:tcPr>
            <w:tcW w:w="693" w:type="pct"/>
            <w:noWrap/>
            <w:hideMark/>
          </w:tcPr>
          <w:p w14:paraId="0A1EE756" w14:textId="77777777" w:rsidR="00404A8B" w:rsidRPr="00404A8B" w:rsidRDefault="00404A8B" w:rsidP="00404A8B">
            <w:r w:rsidRPr="00404A8B">
              <w:t>1.94E-27</w:t>
            </w:r>
          </w:p>
        </w:tc>
      </w:tr>
      <w:tr w:rsidR="00404A8B" w:rsidRPr="00404A8B" w14:paraId="44176C92" w14:textId="77777777" w:rsidTr="00404A8B">
        <w:trPr>
          <w:trHeight w:val="300"/>
        </w:trPr>
        <w:tc>
          <w:tcPr>
            <w:tcW w:w="1448" w:type="pct"/>
            <w:noWrap/>
            <w:hideMark/>
          </w:tcPr>
          <w:p w14:paraId="592D7C8B" w14:textId="77777777" w:rsidR="00404A8B" w:rsidRPr="00404A8B" w:rsidRDefault="00404A8B">
            <w:r w:rsidRPr="00404A8B">
              <w:t>hsa-miR-221-3p</w:t>
            </w:r>
          </w:p>
        </w:tc>
        <w:tc>
          <w:tcPr>
            <w:tcW w:w="780" w:type="pct"/>
            <w:noWrap/>
            <w:hideMark/>
          </w:tcPr>
          <w:p w14:paraId="410FCB32" w14:textId="77777777" w:rsidR="00404A8B" w:rsidRPr="00404A8B" w:rsidRDefault="00404A8B" w:rsidP="00404A8B">
            <w:r w:rsidRPr="00404A8B">
              <w:t>0.180039</w:t>
            </w:r>
          </w:p>
        </w:tc>
        <w:tc>
          <w:tcPr>
            <w:tcW w:w="693" w:type="pct"/>
            <w:noWrap/>
            <w:hideMark/>
          </w:tcPr>
          <w:p w14:paraId="15F309D2" w14:textId="77777777" w:rsidR="00404A8B" w:rsidRPr="00404A8B" w:rsidRDefault="00404A8B" w:rsidP="00404A8B">
            <w:r w:rsidRPr="00404A8B">
              <w:t>2.97E-35</w:t>
            </w:r>
          </w:p>
        </w:tc>
        <w:tc>
          <w:tcPr>
            <w:tcW w:w="693" w:type="pct"/>
            <w:noWrap/>
            <w:hideMark/>
          </w:tcPr>
          <w:p w14:paraId="27CC69CC" w14:textId="77777777" w:rsidR="00404A8B" w:rsidRPr="00404A8B" w:rsidRDefault="00404A8B" w:rsidP="00404A8B">
            <w:r w:rsidRPr="00404A8B">
              <w:t>0.151672</w:t>
            </w:r>
          </w:p>
        </w:tc>
        <w:tc>
          <w:tcPr>
            <w:tcW w:w="693" w:type="pct"/>
            <w:noWrap/>
            <w:hideMark/>
          </w:tcPr>
          <w:p w14:paraId="68038CE6" w14:textId="77777777" w:rsidR="00404A8B" w:rsidRPr="00404A8B" w:rsidRDefault="00404A8B" w:rsidP="00404A8B">
            <w:r w:rsidRPr="00404A8B">
              <w:t>0.208405</w:t>
            </w:r>
          </w:p>
        </w:tc>
        <w:tc>
          <w:tcPr>
            <w:tcW w:w="693" w:type="pct"/>
            <w:noWrap/>
            <w:hideMark/>
          </w:tcPr>
          <w:p w14:paraId="6B4152EE" w14:textId="77777777" w:rsidR="00404A8B" w:rsidRPr="00404A8B" w:rsidRDefault="00404A8B" w:rsidP="00404A8B">
            <w:r w:rsidRPr="00404A8B">
              <w:t>6.55E-34</w:t>
            </w:r>
          </w:p>
        </w:tc>
      </w:tr>
      <w:tr w:rsidR="00404A8B" w:rsidRPr="00404A8B" w14:paraId="0FA15204" w14:textId="77777777" w:rsidTr="00404A8B">
        <w:trPr>
          <w:trHeight w:val="300"/>
        </w:trPr>
        <w:tc>
          <w:tcPr>
            <w:tcW w:w="1448" w:type="pct"/>
            <w:noWrap/>
            <w:hideMark/>
          </w:tcPr>
          <w:p w14:paraId="51ACFD79" w14:textId="77777777" w:rsidR="00404A8B" w:rsidRPr="00404A8B" w:rsidRDefault="00404A8B">
            <w:r w:rsidRPr="00404A8B">
              <w:t>hsa-miR-493-5p</w:t>
            </w:r>
          </w:p>
        </w:tc>
        <w:tc>
          <w:tcPr>
            <w:tcW w:w="780" w:type="pct"/>
            <w:noWrap/>
            <w:hideMark/>
          </w:tcPr>
          <w:p w14:paraId="7484DC07" w14:textId="77777777" w:rsidR="00404A8B" w:rsidRPr="00404A8B" w:rsidRDefault="00404A8B" w:rsidP="00404A8B">
            <w:r w:rsidRPr="00404A8B">
              <w:t>0.177626</w:t>
            </w:r>
          </w:p>
        </w:tc>
        <w:tc>
          <w:tcPr>
            <w:tcW w:w="693" w:type="pct"/>
            <w:noWrap/>
            <w:hideMark/>
          </w:tcPr>
          <w:p w14:paraId="27F9E6EA" w14:textId="77777777" w:rsidR="00404A8B" w:rsidRPr="00404A8B" w:rsidRDefault="00404A8B" w:rsidP="00404A8B">
            <w:r w:rsidRPr="00404A8B">
              <w:t>1.51E-25</w:t>
            </w:r>
          </w:p>
        </w:tc>
        <w:tc>
          <w:tcPr>
            <w:tcW w:w="693" w:type="pct"/>
            <w:noWrap/>
            <w:hideMark/>
          </w:tcPr>
          <w:p w14:paraId="391C67EA" w14:textId="77777777" w:rsidR="00404A8B" w:rsidRPr="00404A8B" w:rsidRDefault="00404A8B" w:rsidP="00404A8B">
            <w:r w:rsidRPr="00404A8B">
              <w:t>0.144397</w:t>
            </w:r>
          </w:p>
        </w:tc>
        <w:tc>
          <w:tcPr>
            <w:tcW w:w="693" w:type="pct"/>
            <w:noWrap/>
            <w:hideMark/>
          </w:tcPr>
          <w:p w14:paraId="11CB4BBC" w14:textId="77777777" w:rsidR="00404A8B" w:rsidRPr="00404A8B" w:rsidRDefault="00404A8B" w:rsidP="00404A8B">
            <w:r w:rsidRPr="00404A8B">
              <w:t>0.210855</w:t>
            </w:r>
          </w:p>
        </w:tc>
        <w:tc>
          <w:tcPr>
            <w:tcW w:w="693" w:type="pct"/>
            <w:noWrap/>
            <w:hideMark/>
          </w:tcPr>
          <w:p w14:paraId="3F2528F7" w14:textId="77777777" w:rsidR="00404A8B" w:rsidRPr="00404A8B" w:rsidRDefault="00404A8B" w:rsidP="00404A8B">
            <w:r w:rsidRPr="00404A8B">
              <w:t>1.92E-24</w:t>
            </w:r>
          </w:p>
        </w:tc>
      </w:tr>
      <w:tr w:rsidR="00404A8B" w:rsidRPr="00404A8B" w14:paraId="061CFD8D" w14:textId="77777777" w:rsidTr="00404A8B">
        <w:trPr>
          <w:trHeight w:val="300"/>
        </w:trPr>
        <w:tc>
          <w:tcPr>
            <w:tcW w:w="1448" w:type="pct"/>
            <w:noWrap/>
            <w:hideMark/>
          </w:tcPr>
          <w:p w14:paraId="3AD42577" w14:textId="77777777" w:rsidR="00404A8B" w:rsidRPr="00404A8B" w:rsidRDefault="00404A8B">
            <w:r w:rsidRPr="00404A8B">
              <w:t>hsa-miR-222-5p</w:t>
            </w:r>
          </w:p>
        </w:tc>
        <w:tc>
          <w:tcPr>
            <w:tcW w:w="780" w:type="pct"/>
            <w:noWrap/>
            <w:hideMark/>
          </w:tcPr>
          <w:p w14:paraId="77AE210A" w14:textId="77777777" w:rsidR="00404A8B" w:rsidRPr="00404A8B" w:rsidRDefault="00404A8B" w:rsidP="00404A8B">
            <w:r w:rsidRPr="00404A8B">
              <w:t>0.176803</w:t>
            </w:r>
          </w:p>
        </w:tc>
        <w:tc>
          <w:tcPr>
            <w:tcW w:w="693" w:type="pct"/>
            <w:noWrap/>
            <w:hideMark/>
          </w:tcPr>
          <w:p w14:paraId="6E368287" w14:textId="77777777" w:rsidR="00404A8B" w:rsidRPr="00404A8B" w:rsidRDefault="00404A8B" w:rsidP="00404A8B">
            <w:r w:rsidRPr="00404A8B">
              <w:t>2.09E-32</w:t>
            </w:r>
          </w:p>
        </w:tc>
        <w:tc>
          <w:tcPr>
            <w:tcW w:w="693" w:type="pct"/>
            <w:noWrap/>
            <w:hideMark/>
          </w:tcPr>
          <w:p w14:paraId="3C3A65A9" w14:textId="77777777" w:rsidR="00404A8B" w:rsidRPr="00404A8B" w:rsidRDefault="00404A8B" w:rsidP="00404A8B">
            <w:r w:rsidRPr="00404A8B">
              <w:t>0.147674</w:t>
            </w:r>
          </w:p>
        </w:tc>
        <w:tc>
          <w:tcPr>
            <w:tcW w:w="693" w:type="pct"/>
            <w:noWrap/>
            <w:hideMark/>
          </w:tcPr>
          <w:p w14:paraId="275ADE89" w14:textId="77777777" w:rsidR="00404A8B" w:rsidRPr="00404A8B" w:rsidRDefault="00404A8B" w:rsidP="00404A8B">
            <w:r w:rsidRPr="00404A8B">
              <w:t>0.205932</w:t>
            </w:r>
          </w:p>
        </w:tc>
        <w:tc>
          <w:tcPr>
            <w:tcW w:w="693" w:type="pct"/>
            <w:noWrap/>
            <w:hideMark/>
          </w:tcPr>
          <w:p w14:paraId="6417F4F3" w14:textId="77777777" w:rsidR="00404A8B" w:rsidRPr="00404A8B" w:rsidRDefault="00404A8B" w:rsidP="00404A8B">
            <w:r w:rsidRPr="00404A8B">
              <w:t>4.00E-31</w:t>
            </w:r>
          </w:p>
        </w:tc>
      </w:tr>
      <w:tr w:rsidR="00404A8B" w:rsidRPr="00404A8B" w14:paraId="7352B42B" w14:textId="77777777" w:rsidTr="00404A8B">
        <w:trPr>
          <w:trHeight w:val="300"/>
        </w:trPr>
        <w:tc>
          <w:tcPr>
            <w:tcW w:w="1448" w:type="pct"/>
            <w:noWrap/>
            <w:hideMark/>
          </w:tcPr>
          <w:p w14:paraId="2137B396" w14:textId="77777777" w:rsidR="00404A8B" w:rsidRPr="00404A8B" w:rsidRDefault="00404A8B">
            <w:r w:rsidRPr="00404A8B">
              <w:t>hsa-miR-212-3p</w:t>
            </w:r>
          </w:p>
        </w:tc>
        <w:tc>
          <w:tcPr>
            <w:tcW w:w="780" w:type="pct"/>
            <w:noWrap/>
            <w:hideMark/>
          </w:tcPr>
          <w:p w14:paraId="70F13F28" w14:textId="77777777" w:rsidR="00404A8B" w:rsidRPr="00404A8B" w:rsidRDefault="00404A8B" w:rsidP="00404A8B">
            <w:r w:rsidRPr="00404A8B">
              <w:t>0.175692</w:t>
            </w:r>
          </w:p>
        </w:tc>
        <w:tc>
          <w:tcPr>
            <w:tcW w:w="693" w:type="pct"/>
            <w:noWrap/>
            <w:hideMark/>
          </w:tcPr>
          <w:p w14:paraId="7210CE2D" w14:textId="77777777" w:rsidR="00404A8B" w:rsidRPr="00404A8B" w:rsidRDefault="00404A8B" w:rsidP="00404A8B">
            <w:r w:rsidRPr="00404A8B">
              <w:t>2.30E-19</w:t>
            </w:r>
          </w:p>
        </w:tc>
        <w:tc>
          <w:tcPr>
            <w:tcW w:w="693" w:type="pct"/>
            <w:noWrap/>
            <w:hideMark/>
          </w:tcPr>
          <w:p w14:paraId="09C27CE0" w14:textId="77777777" w:rsidR="00404A8B" w:rsidRPr="00404A8B" w:rsidRDefault="00404A8B" w:rsidP="00404A8B">
            <w:r w:rsidRPr="00404A8B">
              <w:t>0.137502</w:t>
            </w:r>
          </w:p>
        </w:tc>
        <w:tc>
          <w:tcPr>
            <w:tcW w:w="693" w:type="pct"/>
            <w:noWrap/>
            <w:hideMark/>
          </w:tcPr>
          <w:p w14:paraId="053D5FD7" w14:textId="77777777" w:rsidR="00404A8B" w:rsidRPr="00404A8B" w:rsidRDefault="00404A8B" w:rsidP="00404A8B">
            <w:r w:rsidRPr="00404A8B">
              <w:t>0.213882</w:t>
            </w:r>
          </w:p>
        </w:tc>
        <w:tc>
          <w:tcPr>
            <w:tcW w:w="693" w:type="pct"/>
            <w:noWrap/>
            <w:hideMark/>
          </w:tcPr>
          <w:p w14:paraId="1E927301" w14:textId="77777777" w:rsidR="00404A8B" w:rsidRPr="00404A8B" w:rsidRDefault="00404A8B" w:rsidP="00404A8B">
            <w:r w:rsidRPr="00404A8B">
              <w:t>2.04E-18</w:t>
            </w:r>
          </w:p>
        </w:tc>
      </w:tr>
      <w:tr w:rsidR="00404A8B" w:rsidRPr="00404A8B" w14:paraId="4FA5FE34" w14:textId="77777777" w:rsidTr="00404A8B">
        <w:trPr>
          <w:trHeight w:val="300"/>
        </w:trPr>
        <w:tc>
          <w:tcPr>
            <w:tcW w:w="1448" w:type="pct"/>
            <w:noWrap/>
            <w:hideMark/>
          </w:tcPr>
          <w:p w14:paraId="46D6C869" w14:textId="77777777" w:rsidR="00404A8B" w:rsidRPr="00404A8B" w:rsidRDefault="00404A8B">
            <w:r w:rsidRPr="00404A8B">
              <w:t>hsa-miR-4449</w:t>
            </w:r>
          </w:p>
        </w:tc>
        <w:tc>
          <w:tcPr>
            <w:tcW w:w="780" w:type="pct"/>
            <w:noWrap/>
            <w:hideMark/>
          </w:tcPr>
          <w:p w14:paraId="38D34879" w14:textId="77777777" w:rsidR="00404A8B" w:rsidRPr="00404A8B" w:rsidRDefault="00404A8B" w:rsidP="00404A8B">
            <w:r w:rsidRPr="00404A8B">
              <w:t>0.174454</w:t>
            </w:r>
          </w:p>
        </w:tc>
        <w:tc>
          <w:tcPr>
            <w:tcW w:w="693" w:type="pct"/>
            <w:noWrap/>
            <w:hideMark/>
          </w:tcPr>
          <w:p w14:paraId="1C902C1E" w14:textId="77777777" w:rsidR="00404A8B" w:rsidRPr="00404A8B" w:rsidRDefault="00404A8B" w:rsidP="00404A8B">
            <w:r w:rsidRPr="00404A8B">
              <w:t>3.60E-22</w:t>
            </w:r>
          </w:p>
        </w:tc>
        <w:tc>
          <w:tcPr>
            <w:tcW w:w="693" w:type="pct"/>
            <w:noWrap/>
            <w:hideMark/>
          </w:tcPr>
          <w:p w14:paraId="61F92C6D" w14:textId="77777777" w:rsidR="00404A8B" w:rsidRPr="00404A8B" w:rsidRDefault="00404A8B" w:rsidP="00404A8B">
            <w:r w:rsidRPr="00404A8B">
              <w:t>0.139224</w:t>
            </w:r>
          </w:p>
        </w:tc>
        <w:tc>
          <w:tcPr>
            <w:tcW w:w="693" w:type="pct"/>
            <w:noWrap/>
            <w:hideMark/>
          </w:tcPr>
          <w:p w14:paraId="2F2A2DE9" w14:textId="77777777" w:rsidR="00404A8B" w:rsidRPr="00404A8B" w:rsidRDefault="00404A8B" w:rsidP="00404A8B">
            <w:r w:rsidRPr="00404A8B">
              <w:t>0.209685</w:t>
            </w:r>
          </w:p>
        </w:tc>
        <w:tc>
          <w:tcPr>
            <w:tcW w:w="693" w:type="pct"/>
            <w:noWrap/>
            <w:hideMark/>
          </w:tcPr>
          <w:p w14:paraId="00301519" w14:textId="77777777" w:rsidR="00404A8B" w:rsidRPr="00404A8B" w:rsidRDefault="00404A8B" w:rsidP="00404A8B">
            <w:r w:rsidRPr="00404A8B">
              <w:t>4.16E-21</w:t>
            </w:r>
          </w:p>
        </w:tc>
      </w:tr>
      <w:tr w:rsidR="00404A8B" w:rsidRPr="00404A8B" w14:paraId="0D5A73F6" w14:textId="77777777" w:rsidTr="00404A8B">
        <w:trPr>
          <w:trHeight w:val="300"/>
        </w:trPr>
        <w:tc>
          <w:tcPr>
            <w:tcW w:w="1448" w:type="pct"/>
            <w:noWrap/>
            <w:hideMark/>
          </w:tcPr>
          <w:p w14:paraId="2E15EB7B" w14:textId="77777777" w:rsidR="00404A8B" w:rsidRPr="00404A8B" w:rsidRDefault="00404A8B">
            <w:r w:rsidRPr="00404A8B">
              <w:t>hsa-miR-106b-3p</w:t>
            </w:r>
          </w:p>
        </w:tc>
        <w:tc>
          <w:tcPr>
            <w:tcW w:w="780" w:type="pct"/>
            <w:noWrap/>
            <w:hideMark/>
          </w:tcPr>
          <w:p w14:paraId="19F7A6B3" w14:textId="77777777" w:rsidR="00404A8B" w:rsidRPr="00404A8B" w:rsidRDefault="00404A8B" w:rsidP="00404A8B">
            <w:r w:rsidRPr="00404A8B">
              <w:t>0.173692</w:t>
            </w:r>
          </w:p>
        </w:tc>
        <w:tc>
          <w:tcPr>
            <w:tcW w:w="693" w:type="pct"/>
            <w:noWrap/>
            <w:hideMark/>
          </w:tcPr>
          <w:p w14:paraId="4CC2F2C6" w14:textId="77777777" w:rsidR="00404A8B" w:rsidRPr="00404A8B" w:rsidRDefault="00404A8B" w:rsidP="00404A8B">
            <w:r w:rsidRPr="00404A8B">
              <w:t>7.56E-26</w:t>
            </w:r>
          </w:p>
        </w:tc>
        <w:tc>
          <w:tcPr>
            <w:tcW w:w="693" w:type="pct"/>
            <w:noWrap/>
            <w:hideMark/>
          </w:tcPr>
          <w:p w14:paraId="6DE87649" w14:textId="77777777" w:rsidR="00404A8B" w:rsidRPr="00404A8B" w:rsidRDefault="00404A8B" w:rsidP="00404A8B">
            <w:r w:rsidRPr="00404A8B">
              <w:t>0.141402</w:t>
            </w:r>
          </w:p>
        </w:tc>
        <w:tc>
          <w:tcPr>
            <w:tcW w:w="693" w:type="pct"/>
            <w:noWrap/>
            <w:hideMark/>
          </w:tcPr>
          <w:p w14:paraId="0A0EBEFE" w14:textId="77777777" w:rsidR="00404A8B" w:rsidRPr="00404A8B" w:rsidRDefault="00404A8B" w:rsidP="00404A8B">
            <w:r w:rsidRPr="00404A8B">
              <w:t>0.205982</w:t>
            </w:r>
          </w:p>
        </w:tc>
        <w:tc>
          <w:tcPr>
            <w:tcW w:w="693" w:type="pct"/>
            <w:noWrap/>
            <w:hideMark/>
          </w:tcPr>
          <w:p w14:paraId="72C1BC1C" w14:textId="77777777" w:rsidR="00404A8B" w:rsidRPr="00404A8B" w:rsidRDefault="00404A8B" w:rsidP="00404A8B">
            <w:r w:rsidRPr="00404A8B">
              <w:t>1.00E-24</w:t>
            </w:r>
          </w:p>
        </w:tc>
      </w:tr>
      <w:tr w:rsidR="00404A8B" w:rsidRPr="00404A8B" w14:paraId="2DD946F9" w14:textId="77777777" w:rsidTr="00404A8B">
        <w:trPr>
          <w:trHeight w:val="300"/>
        </w:trPr>
        <w:tc>
          <w:tcPr>
            <w:tcW w:w="1448" w:type="pct"/>
            <w:noWrap/>
            <w:hideMark/>
          </w:tcPr>
          <w:p w14:paraId="621F6C85" w14:textId="77777777" w:rsidR="00404A8B" w:rsidRPr="00404A8B" w:rsidRDefault="00404A8B">
            <w:r w:rsidRPr="00404A8B">
              <w:t>hsa-miR-299-5p</w:t>
            </w:r>
          </w:p>
        </w:tc>
        <w:tc>
          <w:tcPr>
            <w:tcW w:w="780" w:type="pct"/>
            <w:noWrap/>
            <w:hideMark/>
          </w:tcPr>
          <w:p w14:paraId="6A932772" w14:textId="77777777" w:rsidR="00404A8B" w:rsidRPr="00404A8B" w:rsidRDefault="00404A8B" w:rsidP="00404A8B">
            <w:r w:rsidRPr="00404A8B">
              <w:t>0.169713</w:t>
            </w:r>
          </w:p>
        </w:tc>
        <w:tc>
          <w:tcPr>
            <w:tcW w:w="693" w:type="pct"/>
            <w:noWrap/>
            <w:hideMark/>
          </w:tcPr>
          <w:p w14:paraId="2A5D274B" w14:textId="77777777" w:rsidR="00404A8B" w:rsidRPr="00404A8B" w:rsidRDefault="00404A8B" w:rsidP="00404A8B">
            <w:r w:rsidRPr="00404A8B">
              <w:t>1.70E-21</w:t>
            </w:r>
          </w:p>
        </w:tc>
        <w:tc>
          <w:tcPr>
            <w:tcW w:w="693" w:type="pct"/>
            <w:noWrap/>
            <w:hideMark/>
          </w:tcPr>
          <w:p w14:paraId="52B92AC8" w14:textId="77777777" w:rsidR="00404A8B" w:rsidRPr="00404A8B" w:rsidRDefault="00404A8B" w:rsidP="00404A8B">
            <w:r w:rsidRPr="00404A8B">
              <w:t>0.134863</w:t>
            </w:r>
          </w:p>
        </w:tc>
        <w:tc>
          <w:tcPr>
            <w:tcW w:w="693" w:type="pct"/>
            <w:noWrap/>
            <w:hideMark/>
          </w:tcPr>
          <w:p w14:paraId="24AB1FE3" w14:textId="77777777" w:rsidR="00404A8B" w:rsidRPr="00404A8B" w:rsidRDefault="00404A8B" w:rsidP="00404A8B">
            <w:r w:rsidRPr="00404A8B">
              <w:t>0.204563</w:t>
            </w:r>
          </w:p>
        </w:tc>
        <w:tc>
          <w:tcPr>
            <w:tcW w:w="693" w:type="pct"/>
            <w:noWrap/>
            <w:hideMark/>
          </w:tcPr>
          <w:p w14:paraId="53F30A26" w14:textId="77777777" w:rsidR="00404A8B" w:rsidRPr="00404A8B" w:rsidRDefault="00404A8B" w:rsidP="00404A8B">
            <w:r w:rsidRPr="00404A8B">
              <w:t>1.81E-20</w:t>
            </w:r>
          </w:p>
        </w:tc>
      </w:tr>
      <w:tr w:rsidR="00404A8B" w:rsidRPr="00404A8B" w14:paraId="7C0926F2" w14:textId="77777777" w:rsidTr="00404A8B">
        <w:trPr>
          <w:trHeight w:val="300"/>
        </w:trPr>
        <w:tc>
          <w:tcPr>
            <w:tcW w:w="1448" w:type="pct"/>
            <w:noWrap/>
            <w:hideMark/>
          </w:tcPr>
          <w:p w14:paraId="038478E8" w14:textId="77777777" w:rsidR="00404A8B" w:rsidRPr="00404A8B" w:rsidRDefault="00404A8B">
            <w:r w:rsidRPr="00404A8B">
              <w:t>hsa-miR-193b-3p</w:t>
            </w:r>
          </w:p>
        </w:tc>
        <w:tc>
          <w:tcPr>
            <w:tcW w:w="780" w:type="pct"/>
            <w:noWrap/>
            <w:hideMark/>
          </w:tcPr>
          <w:p w14:paraId="0C1F0379" w14:textId="77777777" w:rsidR="00404A8B" w:rsidRPr="00404A8B" w:rsidRDefault="00404A8B" w:rsidP="00404A8B">
            <w:r w:rsidRPr="00404A8B">
              <w:t>0.169425</w:t>
            </w:r>
          </w:p>
        </w:tc>
        <w:tc>
          <w:tcPr>
            <w:tcW w:w="693" w:type="pct"/>
            <w:noWrap/>
            <w:hideMark/>
          </w:tcPr>
          <w:p w14:paraId="1CD4EC5C" w14:textId="77777777" w:rsidR="00404A8B" w:rsidRPr="00404A8B" w:rsidRDefault="00404A8B" w:rsidP="00404A8B">
            <w:r w:rsidRPr="00404A8B">
              <w:t>1.21E-25</w:t>
            </w:r>
          </w:p>
        </w:tc>
        <w:tc>
          <w:tcPr>
            <w:tcW w:w="693" w:type="pct"/>
            <w:noWrap/>
            <w:hideMark/>
          </w:tcPr>
          <w:p w14:paraId="2F7C5020" w14:textId="77777777" w:rsidR="00404A8B" w:rsidRPr="00404A8B" w:rsidRDefault="00404A8B" w:rsidP="00404A8B">
            <w:r w:rsidRPr="00404A8B">
              <w:t>0.137793</w:t>
            </w:r>
          </w:p>
        </w:tc>
        <w:tc>
          <w:tcPr>
            <w:tcW w:w="693" w:type="pct"/>
            <w:noWrap/>
            <w:hideMark/>
          </w:tcPr>
          <w:p w14:paraId="4F1AB923" w14:textId="77777777" w:rsidR="00404A8B" w:rsidRPr="00404A8B" w:rsidRDefault="00404A8B" w:rsidP="00404A8B">
            <w:r w:rsidRPr="00404A8B">
              <w:t>0.201058</w:t>
            </w:r>
          </w:p>
        </w:tc>
        <w:tc>
          <w:tcPr>
            <w:tcW w:w="693" w:type="pct"/>
            <w:noWrap/>
            <w:hideMark/>
          </w:tcPr>
          <w:p w14:paraId="4F3D4191" w14:textId="77777777" w:rsidR="00404A8B" w:rsidRPr="00404A8B" w:rsidRDefault="00404A8B" w:rsidP="00404A8B">
            <w:r w:rsidRPr="00404A8B">
              <w:t>1.58E-24</w:t>
            </w:r>
          </w:p>
        </w:tc>
      </w:tr>
      <w:tr w:rsidR="00404A8B" w:rsidRPr="00404A8B" w14:paraId="33BCFDFC" w14:textId="77777777" w:rsidTr="00404A8B">
        <w:trPr>
          <w:trHeight w:val="300"/>
        </w:trPr>
        <w:tc>
          <w:tcPr>
            <w:tcW w:w="1448" w:type="pct"/>
            <w:noWrap/>
            <w:hideMark/>
          </w:tcPr>
          <w:p w14:paraId="062818DD" w14:textId="77777777" w:rsidR="00404A8B" w:rsidRPr="00404A8B" w:rsidRDefault="00404A8B">
            <w:r w:rsidRPr="00404A8B">
              <w:t>hsa-miR-1271-5p</w:t>
            </w:r>
          </w:p>
        </w:tc>
        <w:tc>
          <w:tcPr>
            <w:tcW w:w="780" w:type="pct"/>
            <w:noWrap/>
            <w:hideMark/>
          </w:tcPr>
          <w:p w14:paraId="4B4E8F01" w14:textId="77777777" w:rsidR="00404A8B" w:rsidRPr="00404A8B" w:rsidRDefault="00404A8B" w:rsidP="00404A8B">
            <w:r w:rsidRPr="00404A8B">
              <w:t>0.16819</w:t>
            </w:r>
          </w:p>
        </w:tc>
        <w:tc>
          <w:tcPr>
            <w:tcW w:w="693" w:type="pct"/>
            <w:noWrap/>
            <w:hideMark/>
          </w:tcPr>
          <w:p w14:paraId="1FD10676" w14:textId="77777777" w:rsidR="00404A8B" w:rsidRPr="00404A8B" w:rsidRDefault="00404A8B" w:rsidP="00404A8B">
            <w:r w:rsidRPr="00404A8B">
              <w:t>1.59E-20</w:t>
            </w:r>
          </w:p>
        </w:tc>
        <w:tc>
          <w:tcPr>
            <w:tcW w:w="693" w:type="pct"/>
            <w:noWrap/>
            <w:hideMark/>
          </w:tcPr>
          <w:p w14:paraId="30F1A254" w14:textId="77777777" w:rsidR="00404A8B" w:rsidRPr="00404A8B" w:rsidRDefault="00404A8B" w:rsidP="00404A8B">
            <w:r w:rsidRPr="00404A8B">
              <w:t>0.132771</w:t>
            </w:r>
          </w:p>
        </w:tc>
        <w:tc>
          <w:tcPr>
            <w:tcW w:w="693" w:type="pct"/>
            <w:noWrap/>
            <w:hideMark/>
          </w:tcPr>
          <w:p w14:paraId="40ED329A" w14:textId="77777777" w:rsidR="00404A8B" w:rsidRPr="00404A8B" w:rsidRDefault="00404A8B" w:rsidP="00404A8B">
            <w:r w:rsidRPr="00404A8B">
              <w:t>0.203608</w:t>
            </w:r>
          </w:p>
        </w:tc>
        <w:tc>
          <w:tcPr>
            <w:tcW w:w="693" w:type="pct"/>
            <w:noWrap/>
            <w:hideMark/>
          </w:tcPr>
          <w:p w14:paraId="66BB1FBA" w14:textId="77777777" w:rsidR="00404A8B" w:rsidRPr="00404A8B" w:rsidRDefault="00404A8B" w:rsidP="00404A8B">
            <w:r w:rsidRPr="00404A8B">
              <w:t>1.53E-19</w:t>
            </w:r>
          </w:p>
        </w:tc>
      </w:tr>
      <w:tr w:rsidR="00404A8B" w:rsidRPr="00404A8B" w14:paraId="25602725" w14:textId="77777777" w:rsidTr="00404A8B">
        <w:trPr>
          <w:trHeight w:val="300"/>
        </w:trPr>
        <w:tc>
          <w:tcPr>
            <w:tcW w:w="1448" w:type="pct"/>
            <w:noWrap/>
            <w:hideMark/>
          </w:tcPr>
          <w:p w14:paraId="74687719" w14:textId="77777777" w:rsidR="00404A8B" w:rsidRPr="00404A8B" w:rsidRDefault="00404A8B">
            <w:r w:rsidRPr="00404A8B">
              <w:t>hsa-miR-493-3p</w:t>
            </w:r>
          </w:p>
        </w:tc>
        <w:tc>
          <w:tcPr>
            <w:tcW w:w="780" w:type="pct"/>
            <w:noWrap/>
            <w:hideMark/>
          </w:tcPr>
          <w:p w14:paraId="66ADF004" w14:textId="77777777" w:rsidR="00404A8B" w:rsidRPr="00404A8B" w:rsidRDefault="00404A8B" w:rsidP="00404A8B">
            <w:r w:rsidRPr="00404A8B">
              <w:t>0.167932</w:t>
            </w:r>
          </w:p>
        </w:tc>
        <w:tc>
          <w:tcPr>
            <w:tcW w:w="693" w:type="pct"/>
            <w:noWrap/>
            <w:hideMark/>
          </w:tcPr>
          <w:p w14:paraId="39DDC60F" w14:textId="77777777" w:rsidR="00404A8B" w:rsidRPr="00404A8B" w:rsidRDefault="00404A8B" w:rsidP="00404A8B">
            <w:r w:rsidRPr="00404A8B">
              <w:t>5.36E-22</w:t>
            </w:r>
          </w:p>
        </w:tc>
        <w:tc>
          <w:tcPr>
            <w:tcW w:w="693" w:type="pct"/>
            <w:noWrap/>
            <w:hideMark/>
          </w:tcPr>
          <w:p w14:paraId="0C0409EA" w14:textId="77777777" w:rsidR="00404A8B" w:rsidRPr="00404A8B" w:rsidRDefault="00404A8B" w:rsidP="00404A8B">
            <w:r w:rsidRPr="00404A8B">
              <w:t>0.133875</w:t>
            </w:r>
          </w:p>
        </w:tc>
        <w:tc>
          <w:tcPr>
            <w:tcW w:w="693" w:type="pct"/>
            <w:noWrap/>
            <w:hideMark/>
          </w:tcPr>
          <w:p w14:paraId="11FD0F08" w14:textId="77777777" w:rsidR="00404A8B" w:rsidRPr="00404A8B" w:rsidRDefault="00404A8B" w:rsidP="00404A8B">
            <w:r w:rsidRPr="00404A8B">
              <w:t>0.201989</w:t>
            </w:r>
          </w:p>
        </w:tc>
        <w:tc>
          <w:tcPr>
            <w:tcW w:w="693" w:type="pct"/>
            <w:noWrap/>
            <w:hideMark/>
          </w:tcPr>
          <w:p w14:paraId="34366226" w14:textId="77777777" w:rsidR="00404A8B" w:rsidRPr="00404A8B" w:rsidRDefault="00404A8B" w:rsidP="00404A8B">
            <w:r w:rsidRPr="00404A8B">
              <w:t>6.08E-21</w:t>
            </w:r>
          </w:p>
        </w:tc>
      </w:tr>
      <w:tr w:rsidR="00404A8B" w:rsidRPr="00404A8B" w14:paraId="39CB88C6" w14:textId="77777777" w:rsidTr="00404A8B">
        <w:trPr>
          <w:trHeight w:val="300"/>
        </w:trPr>
        <w:tc>
          <w:tcPr>
            <w:tcW w:w="1448" w:type="pct"/>
            <w:noWrap/>
            <w:hideMark/>
          </w:tcPr>
          <w:p w14:paraId="74CA7A06" w14:textId="77777777" w:rsidR="00404A8B" w:rsidRPr="00404A8B" w:rsidRDefault="00404A8B">
            <w:r w:rsidRPr="00404A8B">
              <w:t>hsa-miR-1306-3p</w:t>
            </w:r>
          </w:p>
        </w:tc>
        <w:tc>
          <w:tcPr>
            <w:tcW w:w="780" w:type="pct"/>
            <w:noWrap/>
            <w:hideMark/>
          </w:tcPr>
          <w:p w14:paraId="16B8323E" w14:textId="77777777" w:rsidR="00404A8B" w:rsidRPr="00404A8B" w:rsidRDefault="00404A8B" w:rsidP="00404A8B">
            <w:r w:rsidRPr="00404A8B">
              <w:t>0.167262</w:t>
            </w:r>
          </w:p>
        </w:tc>
        <w:tc>
          <w:tcPr>
            <w:tcW w:w="693" w:type="pct"/>
            <w:noWrap/>
            <w:hideMark/>
          </w:tcPr>
          <w:p w14:paraId="336C23F4" w14:textId="77777777" w:rsidR="00404A8B" w:rsidRPr="00404A8B" w:rsidRDefault="00404A8B" w:rsidP="00404A8B">
            <w:r w:rsidRPr="00404A8B">
              <w:t>5.58E-20</w:t>
            </w:r>
          </w:p>
        </w:tc>
        <w:tc>
          <w:tcPr>
            <w:tcW w:w="693" w:type="pct"/>
            <w:noWrap/>
            <w:hideMark/>
          </w:tcPr>
          <w:p w14:paraId="56AC20A8" w14:textId="77777777" w:rsidR="00404A8B" w:rsidRPr="00404A8B" w:rsidRDefault="00404A8B" w:rsidP="00404A8B">
            <w:r w:rsidRPr="00404A8B">
              <w:t>0.131519</w:t>
            </w:r>
          </w:p>
        </w:tc>
        <w:tc>
          <w:tcPr>
            <w:tcW w:w="693" w:type="pct"/>
            <w:noWrap/>
            <w:hideMark/>
          </w:tcPr>
          <w:p w14:paraId="246D9EC8" w14:textId="77777777" w:rsidR="00404A8B" w:rsidRPr="00404A8B" w:rsidRDefault="00404A8B" w:rsidP="00404A8B">
            <w:r w:rsidRPr="00404A8B">
              <w:t>0.203004</w:t>
            </w:r>
          </w:p>
        </w:tc>
        <w:tc>
          <w:tcPr>
            <w:tcW w:w="693" w:type="pct"/>
            <w:noWrap/>
            <w:hideMark/>
          </w:tcPr>
          <w:p w14:paraId="1C7118A7" w14:textId="77777777" w:rsidR="00404A8B" w:rsidRPr="00404A8B" w:rsidRDefault="00404A8B" w:rsidP="00404A8B">
            <w:r w:rsidRPr="00404A8B">
              <w:t>5.20E-19</w:t>
            </w:r>
          </w:p>
        </w:tc>
      </w:tr>
      <w:tr w:rsidR="00404A8B" w:rsidRPr="00404A8B" w14:paraId="6BD7F437" w14:textId="77777777" w:rsidTr="00404A8B">
        <w:trPr>
          <w:trHeight w:val="300"/>
        </w:trPr>
        <w:tc>
          <w:tcPr>
            <w:tcW w:w="1448" w:type="pct"/>
            <w:noWrap/>
            <w:hideMark/>
          </w:tcPr>
          <w:p w14:paraId="504AE00E" w14:textId="77777777" w:rsidR="00404A8B" w:rsidRPr="00404A8B" w:rsidRDefault="00404A8B">
            <w:r w:rsidRPr="00404A8B">
              <w:lastRenderedPageBreak/>
              <w:t>hsa-miR-2355-5p</w:t>
            </w:r>
          </w:p>
        </w:tc>
        <w:tc>
          <w:tcPr>
            <w:tcW w:w="780" w:type="pct"/>
            <w:noWrap/>
            <w:hideMark/>
          </w:tcPr>
          <w:p w14:paraId="638267E7" w14:textId="77777777" w:rsidR="00404A8B" w:rsidRPr="00404A8B" w:rsidRDefault="00404A8B" w:rsidP="00404A8B">
            <w:r w:rsidRPr="00404A8B">
              <w:t>0.165644</w:t>
            </w:r>
          </w:p>
        </w:tc>
        <w:tc>
          <w:tcPr>
            <w:tcW w:w="693" w:type="pct"/>
            <w:noWrap/>
            <w:hideMark/>
          </w:tcPr>
          <w:p w14:paraId="1CD8FB90" w14:textId="77777777" w:rsidR="00404A8B" w:rsidRPr="00404A8B" w:rsidRDefault="00404A8B" w:rsidP="00404A8B">
            <w:r w:rsidRPr="00404A8B">
              <w:t>1.11E-27</w:t>
            </w:r>
          </w:p>
        </w:tc>
        <w:tc>
          <w:tcPr>
            <w:tcW w:w="693" w:type="pct"/>
            <w:noWrap/>
            <w:hideMark/>
          </w:tcPr>
          <w:p w14:paraId="4B377357" w14:textId="77777777" w:rsidR="00404A8B" w:rsidRPr="00404A8B" w:rsidRDefault="00404A8B" w:rsidP="00404A8B">
            <w:r w:rsidRPr="00404A8B">
              <w:t>0.13596</w:t>
            </w:r>
          </w:p>
        </w:tc>
        <w:tc>
          <w:tcPr>
            <w:tcW w:w="693" w:type="pct"/>
            <w:noWrap/>
            <w:hideMark/>
          </w:tcPr>
          <w:p w14:paraId="2950BB01" w14:textId="77777777" w:rsidR="00404A8B" w:rsidRPr="00404A8B" w:rsidRDefault="00404A8B" w:rsidP="00404A8B">
            <w:r w:rsidRPr="00404A8B">
              <w:t>0.195328</w:t>
            </w:r>
          </w:p>
        </w:tc>
        <w:tc>
          <w:tcPr>
            <w:tcW w:w="693" w:type="pct"/>
            <w:noWrap/>
            <w:hideMark/>
          </w:tcPr>
          <w:p w14:paraId="1922EC82" w14:textId="77777777" w:rsidR="00404A8B" w:rsidRPr="00404A8B" w:rsidRDefault="00404A8B" w:rsidP="00404A8B">
            <w:r w:rsidRPr="00404A8B">
              <w:t>1.72E-26</w:t>
            </w:r>
          </w:p>
        </w:tc>
      </w:tr>
      <w:tr w:rsidR="00404A8B" w:rsidRPr="00404A8B" w14:paraId="07410664" w14:textId="77777777" w:rsidTr="00404A8B">
        <w:trPr>
          <w:trHeight w:val="300"/>
        </w:trPr>
        <w:tc>
          <w:tcPr>
            <w:tcW w:w="1448" w:type="pct"/>
            <w:noWrap/>
            <w:hideMark/>
          </w:tcPr>
          <w:p w14:paraId="56C0DCA3" w14:textId="77777777" w:rsidR="00404A8B" w:rsidRPr="00404A8B" w:rsidRDefault="00404A8B">
            <w:r w:rsidRPr="00404A8B">
              <w:t>hsa-miR-409-3p</w:t>
            </w:r>
          </w:p>
        </w:tc>
        <w:tc>
          <w:tcPr>
            <w:tcW w:w="780" w:type="pct"/>
            <w:noWrap/>
            <w:hideMark/>
          </w:tcPr>
          <w:p w14:paraId="3FDD4064" w14:textId="77777777" w:rsidR="00404A8B" w:rsidRPr="00404A8B" w:rsidRDefault="00404A8B" w:rsidP="00404A8B">
            <w:r w:rsidRPr="00404A8B">
              <w:t>0.16515</w:t>
            </w:r>
          </w:p>
        </w:tc>
        <w:tc>
          <w:tcPr>
            <w:tcW w:w="693" w:type="pct"/>
            <w:noWrap/>
            <w:hideMark/>
          </w:tcPr>
          <w:p w14:paraId="25FC1ABD" w14:textId="77777777" w:rsidR="00404A8B" w:rsidRPr="00404A8B" w:rsidRDefault="00404A8B" w:rsidP="00404A8B">
            <w:r w:rsidRPr="00404A8B">
              <w:t>2.21E-21</w:t>
            </w:r>
          </w:p>
        </w:tc>
        <w:tc>
          <w:tcPr>
            <w:tcW w:w="693" w:type="pct"/>
            <w:noWrap/>
            <w:hideMark/>
          </w:tcPr>
          <w:p w14:paraId="539A9967" w14:textId="77777777" w:rsidR="00404A8B" w:rsidRPr="00404A8B" w:rsidRDefault="00404A8B" w:rsidP="00404A8B">
            <w:r w:rsidRPr="00404A8B">
              <w:t>0.131138</w:t>
            </w:r>
          </w:p>
        </w:tc>
        <w:tc>
          <w:tcPr>
            <w:tcW w:w="693" w:type="pct"/>
            <w:noWrap/>
            <w:hideMark/>
          </w:tcPr>
          <w:p w14:paraId="6CFBEEF7" w14:textId="77777777" w:rsidR="00404A8B" w:rsidRPr="00404A8B" w:rsidRDefault="00404A8B" w:rsidP="00404A8B">
            <w:r w:rsidRPr="00404A8B">
              <w:t>0.199162</w:t>
            </w:r>
          </w:p>
        </w:tc>
        <w:tc>
          <w:tcPr>
            <w:tcW w:w="693" w:type="pct"/>
            <w:noWrap/>
            <w:hideMark/>
          </w:tcPr>
          <w:p w14:paraId="180B5ED0" w14:textId="77777777" w:rsidR="00404A8B" w:rsidRPr="00404A8B" w:rsidRDefault="00404A8B" w:rsidP="00404A8B">
            <w:r w:rsidRPr="00404A8B">
              <w:t>2.33E-20</w:t>
            </w:r>
          </w:p>
        </w:tc>
      </w:tr>
      <w:tr w:rsidR="00404A8B" w:rsidRPr="00404A8B" w14:paraId="68EDD5D7" w14:textId="77777777" w:rsidTr="00404A8B">
        <w:trPr>
          <w:trHeight w:val="300"/>
        </w:trPr>
        <w:tc>
          <w:tcPr>
            <w:tcW w:w="1448" w:type="pct"/>
            <w:noWrap/>
            <w:hideMark/>
          </w:tcPr>
          <w:p w14:paraId="649EDFFA" w14:textId="77777777" w:rsidR="00404A8B" w:rsidRPr="00404A8B" w:rsidRDefault="00404A8B">
            <w:r w:rsidRPr="00404A8B">
              <w:t>hsa-miR-582-5p</w:t>
            </w:r>
          </w:p>
        </w:tc>
        <w:tc>
          <w:tcPr>
            <w:tcW w:w="780" w:type="pct"/>
            <w:noWrap/>
            <w:hideMark/>
          </w:tcPr>
          <w:p w14:paraId="3E0355C2" w14:textId="77777777" w:rsidR="00404A8B" w:rsidRPr="00404A8B" w:rsidRDefault="00404A8B" w:rsidP="00404A8B">
            <w:r w:rsidRPr="00404A8B">
              <w:t>0.164794</w:t>
            </w:r>
          </w:p>
        </w:tc>
        <w:tc>
          <w:tcPr>
            <w:tcW w:w="693" w:type="pct"/>
            <w:noWrap/>
            <w:hideMark/>
          </w:tcPr>
          <w:p w14:paraId="20FDC873" w14:textId="77777777" w:rsidR="00404A8B" w:rsidRPr="00404A8B" w:rsidRDefault="00404A8B" w:rsidP="00404A8B">
            <w:r w:rsidRPr="00404A8B">
              <w:t>1.29E-20</w:t>
            </w:r>
          </w:p>
        </w:tc>
        <w:tc>
          <w:tcPr>
            <w:tcW w:w="693" w:type="pct"/>
            <w:noWrap/>
            <w:hideMark/>
          </w:tcPr>
          <w:p w14:paraId="42FF9681" w14:textId="77777777" w:rsidR="00404A8B" w:rsidRPr="00404A8B" w:rsidRDefault="00404A8B" w:rsidP="00404A8B">
            <w:r w:rsidRPr="00404A8B">
              <w:t>0.130175</w:t>
            </w:r>
          </w:p>
        </w:tc>
        <w:tc>
          <w:tcPr>
            <w:tcW w:w="693" w:type="pct"/>
            <w:noWrap/>
            <w:hideMark/>
          </w:tcPr>
          <w:p w14:paraId="623DAB94" w14:textId="77777777" w:rsidR="00404A8B" w:rsidRPr="00404A8B" w:rsidRDefault="00404A8B" w:rsidP="00404A8B">
            <w:r w:rsidRPr="00404A8B">
              <w:t>0.199412</w:t>
            </w:r>
          </w:p>
        </w:tc>
        <w:tc>
          <w:tcPr>
            <w:tcW w:w="693" w:type="pct"/>
            <w:noWrap/>
            <w:hideMark/>
          </w:tcPr>
          <w:p w14:paraId="72EC2900" w14:textId="77777777" w:rsidR="00404A8B" w:rsidRPr="00404A8B" w:rsidRDefault="00404A8B" w:rsidP="00404A8B">
            <w:r w:rsidRPr="00404A8B">
              <w:t>1.27E-19</w:t>
            </w:r>
          </w:p>
        </w:tc>
      </w:tr>
      <w:tr w:rsidR="00404A8B" w:rsidRPr="00404A8B" w14:paraId="27CB0DBF" w14:textId="77777777" w:rsidTr="00404A8B">
        <w:trPr>
          <w:trHeight w:val="300"/>
        </w:trPr>
        <w:tc>
          <w:tcPr>
            <w:tcW w:w="1448" w:type="pct"/>
            <w:noWrap/>
            <w:hideMark/>
          </w:tcPr>
          <w:p w14:paraId="0731883A" w14:textId="77777777" w:rsidR="00404A8B" w:rsidRPr="00404A8B" w:rsidRDefault="00404A8B">
            <w:r w:rsidRPr="00404A8B">
              <w:t>hsa-miR-137</w:t>
            </w:r>
          </w:p>
        </w:tc>
        <w:tc>
          <w:tcPr>
            <w:tcW w:w="780" w:type="pct"/>
            <w:noWrap/>
            <w:hideMark/>
          </w:tcPr>
          <w:p w14:paraId="1243DADC" w14:textId="77777777" w:rsidR="00404A8B" w:rsidRPr="00404A8B" w:rsidRDefault="00404A8B" w:rsidP="00404A8B">
            <w:r w:rsidRPr="00404A8B">
              <w:t>0.164157</w:t>
            </w:r>
          </w:p>
        </w:tc>
        <w:tc>
          <w:tcPr>
            <w:tcW w:w="693" w:type="pct"/>
            <w:noWrap/>
            <w:hideMark/>
          </w:tcPr>
          <w:p w14:paraId="502FEFD4" w14:textId="77777777" w:rsidR="00404A8B" w:rsidRPr="00404A8B" w:rsidRDefault="00404A8B" w:rsidP="00404A8B">
            <w:r w:rsidRPr="00404A8B">
              <w:t>3.77E-28</w:t>
            </w:r>
          </w:p>
        </w:tc>
        <w:tc>
          <w:tcPr>
            <w:tcW w:w="693" w:type="pct"/>
            <w:noWrap/>
            <w:hideMark/>
          </w:tcPr>
          <w:p w14:paraId="5A1083E9" w14:textId="77777777" w:rsidR="00404A8B" w:rsidRPr="00404A8B" w:rsidRDefault="00404A8B" w:rsidP="00404A8B">
            <w:r w:rsidRPr="00404A8B">
              <w:t>0.135003</w:t>
            </w:r>
          </w:p>
        </w:tc>
        <w:tc>
          <w:tcPr>
            <w:tcW w:w="693" w:type="pct"/>
            <w:noWrap/>
            <w:hideMark/>
          </w:tcPr>
          <w:p w14:paraId="46A17110" w14:textId="77777777" w:rsidR="00404A8B" w:rsidRPr="00404A8B" w:rsidRDefault="00404A8B" w:rsidP="00404A8B">
            <w:r w:rsidRPr="00404A8B">
              <w:t>0.193311</w:t>
            </w:r>
          </w:p>
        </w:tc>
        <w:tc>
          <w:tcPr>
            <w:tcW w:w="693" w:type="pct"/>
            <w:noWrap/>
            <w:hideMark/>
          </w:tcPr>
          <w:p w14:paraId="3A7B5079" w14:textId="77777777" w:rsidR="00404A8B" w:rsidRPr="00404A8B" w:rsidRDefault="00404A8B" w:rsidP="00404A8B">
            <w:r w:rsidRPr="00404A8B">
              <w:t>5.96E-27</w:t>
            </w:r>
          </w:p>
        </w:tc>
      </w:tr>
      <w:tr w:rsidR="00404A8B" w:rsidRPr="00404A8B" w14:paraId="7E72095C" w14:textId="77777777" w:rsidTr="00404A8B">
        <w:trPr>
          <w:trHeight w:val="300"/>
        </w:trPr>
        <w:tc>
          <w:tcPr>
            <w:tcW w:w="1448" w:type="pct"/>
            <w:noWrap/>
            <w:hideMark/>
          </w:tcPr>
          <w:p w14:paraId="33DB1F6B" w14:textId="77777777" w:rsidR="00404A8B" w:rsidRPr="00404A8B" w:rsidRDefault="00404A8B">
            <w:r w:rsidRPr="00404A8B">
              <w:t>hsa-miR-224-3p</w:t>
            </w:r>
          </w:p>
        </w:tc>
        <w:tc>
          <w:tcPr>
            <w:tcW w:w="780" w:type="pct"/>
            <w:noWrap/>
            <w:hideMark/>
          </w:tcPr>
          <w:p w14:paraId="78512D33" w14:textId="77777777" w:rsidR="00404A8B" w:rsidRPr="00404A8B" w:rsidRDefault="00404A8B" w:rsidP="00404A8B">
            <w:r w:rsidRPr="00404A8B">
              <w:t>0.163356</w:t>
            </w:r>
          </w:p>
        </w:tc>
        <w:tc>
          <w:tcPr>
            <w:tcW w:w="693" w:type="pct"/>
            <w:noWrap/>
            <w:hideMark/>
          </w:tcPr>
          <w:p w14:paraId="5D3FFBDB" w14:textId="77777777" w:rsidR="00404A8B" w:rsidRPr="00404A8B" w:rsidRDefault="00404A8B" w:rsidP="00404A8B">
            <w:r w:rsidRPr="00404A8B">
              <w:t>8.31E-20</w:t>
            </w:r>
          </w:p>
        </w:tc>
        <w:tc>
          <w:tcPr>
            <w:tcW w:w="693" w:type="pct"/>
            <w:noWrap/>
            <w:hideMark/>
          </w:tcPr>
          <w:p w14:paraId="7AADE3FC" w14:textId="77777777" w:rsidR="00404A8B" w:rsidRPr="00404A8B" w:rsidRDefault="00404A8B" w:rsidP="00404A8B">
            <w:r w:rsidRPr="00404A8B">
              <w:t>0.128283</w:t>
            </w:r>
          </w:p>
        </w:tc>
        <w:tc>
          <w:tcPr>
            <w:tcW w:w="693" w:type="pct"/>
            <w:noWrap/>
            <w:hideMark/>
          </w:tcPr>
          <w:p w14:paraId="7C103C2B" w14:textId="77777777" w:rsidR="00404A8B" w:rsidRPr="00404A8B" w:rsidRDefault="00404A8B" w:rsidP="00404A8B">
            <w:r w:rsidRPr="00404A8B">
              <w:t>0.19843</w:t>
            </w:r>
          </w:p>
        </w:tc>
        <w:tc>
          <w:tcPr>
            <w:tcW w:w="693" w:type="pct"/>
            <w:noWrap/>
            <w:hideMark/>
          </w:tcPr>
          <w:p w14:paraId="15E1471E" w14:textId="77777777" w:rsidR="00404A8B" w:rsidRPr="00404A8B" w:rsidRDefault="00404A8B" w:rsidP="00404A8B">
            <w:r w:rsidRPr="00404A8B">
              <w:t>7.64E-19</w:t>
            </w:r>
          </w:p>
        </w:tc>
      </w:tr>
      <w:tr w:rsidR="00404A8B" w:rsidRPr="00404A8B" w14:paraId="77B40728" w14:textId="77777777" w:rsidTr="00404A8B">
        <w:trPr>
          <w:trHeight w:val="300"/>
        </w:trPr>
        <w:tc>
          <w:tcPr>
            <w:tcW w:w="1448" w:type="pct"/>
            <w:noWrap/>
            <w:hideMark/>
          </w:tcPr>
          <w:p w14:paraId="77DE08DA" w14:textId="77777777" w:rsidR="00404A8B" w:rsidRPr="00404A8B" w:rsidRDefault="00404A8B">
            <w:r w:rsidRPr="00404A8B">
              <w:t>hsa-miR-193a-5p</w:t>
            </w:r>
          </w:p>
        </w:tc>
        <w:tc>
          <w:tcPr>
            <w:tcW w:w="780" w:type="pct"/>
            <w:noWrap/>
            <w:hideMark/>
          </w:tcPr>
          <w:p w14:paraId="1C068BE8" w14:textId="77777777" w:rsidR="00404A8B" w:rsidRPr="00404A8B" w:rsidRDefault="00404A8B" w:rsidP="00404A8B">
            <w:r w:rsidRPr="00404A8B">
              <w:t>0.159473</w:t>
            </w:r>
          </w:p>
        </w:tc>
        <w:tc>
          <w:tcPr>
            <w:tcW w:w="693" w:type="pct"/>
            <w:noWrap/>
            <w:hideMark/>
          </w:tcPr>
          <w:p w14:paraId="42320EBC" w14:textId="77777777" w:rsidR="00404A8B" w:rsidRPr="00404A8B" w:rsidRDefault="00404A8B" w:rsidP="00404A8B">
            <w:r w:rsidRPr="00404A8B">
              <w:t>6.04E-30</w:t>
            </w:r>
          </w:p>
        </w:tc>
        <w:tc>
          <w:tcPr>
            <w:tcW w:w="693" w:type="pct"/>
            <w:noWrap/>
            <w:hideMark/>
          </w:tcPr>
          <w:p w14:paraId="156C18C4" w14:textId="77777777" w:rsidR="00404A8B" w:rsidRPr="00404A8B" w:rsidRDefault="00404A8B" w:rsidP="00404A8B">
            <w:r w:rsidRPr="00404A8B">
              <w:t>0.13207</w:t>
            </w:r>
          </w:p>
        </w:tc>
        <w:tc>
          <w:tcPr>
            <w:tcW w:w="693" w:type="pct"/>
            <w:noWrap/>
            <w:hideMark/>
          </w:tcPr>
          <w:p w14:paraId="6EFEE234" w14:textId="77777777" w:rsidR="00404A8B" w:rsidRPr="00404A8B" w:rsidRDefault="00404A8B" w:rsidP="00404A8B">
            <w:r w:rsidRPr="00404A8B">
              <w:t>0.186875</w:t>
            </w:r>
          </w:p>
        </w:tc>
        <w:tc>
          <w:tcPr>
            <w:tcW w:w="693" w:type="pct"/>
            <w:noWrap/>
            <w:hideMark/>
          </w:tcPr>
          <w:p w14:paraId="4338DE46" w14:textId="77777777" w:rsidR="00404A8B" w:rsidRPr="00404A8B" w:rsidRDefault="00404A8B" w:rsidP="00404A8B">
            <w:r w:rsidRPr="00404A8B">
              <w:t>1.07E-28</w:t>
            </w:r>
          </w:p>
        </w:tc>
      </w:tr>
      <w:tr w:rsidR="00404A8B" w:rsidRPr="00404A8B" w14:paraId="1984589F" w14:textId="77777777" w:rsidTr="00404A8B">
        <w:trPr>
          <w:trHeight w:val="300"/>
        </w:trPr>
        <w:tc>
          <w:tcPr>
            <w:tcW w:w="1448" w:type="pct"/>
            <w:noWrap/>
            <w:hideMark/>
          </w:tcPr>
          <w:p w14:paraId="508380AB" w14:textId="77777777" w:rsidR="00404A8B" w:rsidRPr="00404A8B" w:rsidRDefault="00404A8B">
            <w:r w:rsidRPr="00404A8B">
              <w:t>hsa-miR-382-5p</w:t>
            </w:r>
          </w:p>
        </w:tc>
        <w:tc>
          <w:tcPr>
            <w:tcW w:w="780" w:type="pct"/>
            <w:noWrap/>
            <w:hideMark/>
          </w:tcPr>
          <w:p w14:paraId="5FEBF2C4" w14:textId="77777777" w:rsidR="00404A8B" w:rsidRPr="00404A8B" w:rsidRDefault="00404A8B" w:rsidP="00404A8B">
            <w:r w:rsidRPr="00404A8B">
              <w:t>0.159453</w:t>
            </w:r>
          </w:p>
        </w:tc>
        <w:tc>
          <w:tcPr>
            <w:tcW w:w="693" w:type="pct"/>
            <w:noWrap/>
            <w:hideMark/>
          </w:tcPr>
          <w:p w14:paraId="79CD3073" w14:textId="77777777" w:rsidR="00404A8B" w:rsidRPr="00404A8B" w:rsidRDefault="00404A8B" w:rsidP="00404A8B">
            <w:r w:rsidRPr="00404A8B">
              <w:t>4.76E-21</w:t>
            </w:r>
          </w:p>
        </w:tc>
        <w:tc>
          <w:tcPr>
            <w:tcW w:w="693" w:type="pct"/>
            <w:noWrap/>
            <w:hideMark/>
          </w:tcPr>
          <w:p w14:paraId="4FC8B785" w14:textId="77777777" w:rsidR="00404A8B" w:rsidRPr="00404A8B" w:rsidRDefault="00404A8B" w:rsidP="00404A8B">
            <w:r w:rsidRPr="00404A8B">
              <w:t>0.126332</w:t>
            </w:r>
          </w:p>
        </w:tc>
        <w:tc>
          <w:tcPr>
            <w:tcW w:w="693" w:type="pct"/>
            <w:noWrap/>
            <w:hideMark/>
          </w:tcPr>
          <w:p w14:paraId="62353A03" w14:textId="77777777" w:rsidR="00404A8B" w:rsidRPr="00404A8B" w:rsidRDefault="00404A8B" w:rsidP="00404A8B">
            <w:r w:rsidRPr="00404A8B">
              <w:t>0.192574</w:t>
            </w:r>
          </w:p>
        </w:tc>
        <w:tc>
          <w:tcPr>
            <w:tcW w:w="693" w:type="pct"/>
            <w:noWrap/>
            <w:hideMark/>
          </w:tcPr>
          <w:p w14:paraId="2EFF76FB" w14:textId="77777777" w:rsidR="00404A8B" w:rsidRPr="00404A8B" w:rsidRDefault="00404A8B" w:rsidP="00404A8B">
            <w:r w:rsidRPr="00404A8B">
              <w:t>4.88E-20</w:t>
            </w:r>
          </w:p>
        </w:tc>
      </w:tr>
      <w:tr w:rsidR="00404A8B" w:rsidRPr="00404A8B" w14:paraId="53F86D35" w14:textId="77777777" w:rsidTr="00404A8B">
        <w:trPr>
          <w:trHeight w:val="300"/>
        </w:trPr>
        <w:tc>
          <w:tcPr>
            <w:tcW w:w="1448" w:type="pct"/>
            <w:noWrap/>
            <w:hideMark/>
          </w:tcPr>
          <w:p w14:paraId="054892A6" w14:textId="77777777" w:rsidR="00404A8B" w:rsidRPr="00404A8B" w:rsidRDefault="00404A8B">
            <w:r w:rsidRPr="00404A8B">
              <w:t>hsa-miR-15b-3p</w:t>
            </w:r>
          </w:p>
        </w:tc>
        <w:tc>
          <w:tcPr>
            <w:tcW w:w="780" w:type="pct"/>
            <w:noWrap/>
            <w:hideMark/>
          </w:tcPr>
          <w:p w14:paraId="4C2E9756" w14:textId="77777777" w:rsidR="00404A8B" w:rsidRPr="00404A8B" w:rsidRDefault="00404A8B" w:rsidP="00404A8B">
            <w:r w:rsidRPr="00404A8B">
              <w:t>0.158237</w:t>
            </w:r>
          </w:p>
        </w:tc>
        <w:tc>
          <w:tcPr>
            <w:tcW w:w="693" w:type="pct"/>
            <w:noWrap/>
            <w:hideMark/>
          </w:tcPr>
          <w:p w14:paraId="32709E74" w14:textId="77777777" w:rsidR="00404A8B" w:rsidRPr="00404A8B" w:rsidRDefault="00404A8B" w:rsidP="00404A8B">
            <w:r w:rsidRPr="00404A8B">
              <w:t>6.06E-23</w:t>
            </w:r>
          </w:p>
        </w:tc>
        <w:tc>
          <w:tcPr>
            <w:tcW w:w="693" w:type="pct"/>
            <w:noWrap/>
            <w:hideMark/>
          </w:tcPr>
          <w:p w14:paraId="257B844F" w14:textId="77777777" w:rsidR="00404A8B" w:rsidRPr="00404A8B" w:rsidRDefault="00404A8B" w:rsidP="00404A8B">
            <w:r w:rsidRPr="00404A8B">
              <w:t>0.12687</w:t>
            </w:r>
          </w:p>
        </w:tc>
        <w:tc>
          <w:tcPr>
            <w:tcW w:w="693" w:type="pct"/>
            <w:noWrap/>
            <w:hideMark/>
          </w:tcPr>
          <w:p w14:paraId="0E8F9F12" w14:textId="77777777" w:rsidR="00404A8B" w:rsidRPr="00404A8B" w:rsidRDefault="00404A8B" w:rsidP="00404A8B">
            <w:r w:rsidRPr="00404A8B">
              <w:t>0.189605</w:t>
            </w:r>
          </w:p>
        </w:tc>
        <w:tc>
          <w:tcPr>
            <w:tcW w:w="693" w:type="pct"/>
            <w:noWrap/>
            <w:hideMark/>
          </w:tcPr>
          <w:p w14:paraId="36D63D3F" w14:textId="77777777" w:rsidR="00404A8B" w:rsidRPr="00404A8B" w:rsidRDefault="00404A8B" w:rsidP="00404A8B">
            <w:r w:rsidRPr="00404A8B">
              <w:t>7.22E-22</w:t>
            </w:r>
          </w:p>
        </w:tc>
      </w:tr>
      <w:tr w:rsidR="00404A8B" w:rsidRPr="00404A8B" w14:paraId="1AF5FC18" w14:textId="77777777" w:rsidTr="00404A8B">
        <w:trPr>
          <w:trHeight w:val="300"/>
        </w:trPr>
        <w:tc>
          <w:tcPr>
            <w:tcW w:w="1448" w:type="pct"/>
            <w:noWrap/>
            <w:hideMark/>
          </w:tcPr>
          <w:p w14:paraId="7C82637D" w14:textId="77777777" w:rsidR="00404A8B" w:rsidRPr="00404A8B" w:rsidRDefault="00404A8B">
            <w:r w:rsidRPr="00404A8B">
              <w:t>hsa-miR-582-3p</w:t>
            </w:r>
          </w:p>
        </w:tc>
        <w:tc>
          <w:tcPr>
            <w:tcW w:w="780" w:type="pct"/>
            <w:noWrap/>
            <w:hideMark/>
          </w:tcPr>
          <w:p w14:paraId="312FBF6D" w14:textId="77777777" w:rsidR="00404A8B" w:rsidRPr="00404A8B" w:rsidRDefault="00404A8B" w:rsidP="00404A8B">
            <w:r w:rsidRPr="00404A8B">
              <w:t>0.157496</w:t>
            </w:r>
          </w:p>
        </w:tc>
        <w:tc>
          <w:tcPr>
            <w:tcW w:w="693" w:type="pct"/>
            <w:noWrap/>
            <w:hideMark/>
          </w:tcPr>
          <w:p w14:paraId="0FCF8CBF" w14:textId="77777777" w:rsidR="00404A8B" w:rsidRPr="00404A8B" w:rsidRDefault="00404A8B" w:rsidP="00404A8B">
            <w:r w:rsidRPr="00404A8B">
              <w:t>3.82E-23</w:t>
            </w:r>
          </w:p>
        </w:tc>
        <w:tc>
          <w:tcPr>
            <w:tcW w:w="693" w:type="pct"/>
            <w:noWrap/>
            <w:hideMark/>
          </w:tcPr>
          <w:p w14:paraId="28572E31" w14:textId="77777777" w:rsidR="00404A8B" w:rsidRPr="00404A8B" w:rsidRDefault="00404A8B" w:rsidP="00404A8B">
            <w:r w:rsidRPr="00404A8B">
              <w:t>0.126422</w:t>
            </w:r>
          </w:p>
        </w:tc>
        <w:tc>
          <w:tcPr>
            <w:tcW w:w="693" w:type="pct"/>
            <w:noWrap/>
            <w:hideMark/>
          </w:tcPr>
          <w:p w14:paraId="3393C71F" w14:textId="77777777" w:rsidR="00404A8B" w:rsidRPr="00404A8B" w:rsidRDefault="00404A8B" w:rsidP="00404A8B">
            <w:r w:rsidRPr="00404A8B">
              <w:t>0.188571</w:t>
            </w:r>
          </w:p>
        </w:tc>
        <w:tc>
          <w:tcPr>
            <w:tcW w:w="693" w:type="pct"/>
            <w:noWrap/>
            <w:hideMark/>
          </w:tcPr>
          <w:p w14:paraId="474AC861" w14:textId="77777777" w:rsidR="00404A8B" w:rsidRPr="00404A8B" w:rsidRDefault="00404A8B" w:rsidP="00404A8B">
            <w:r w:rsidRPr="00404A8B">
              <w:t>4.63E-22</w:t>
            </w:r>
          </w:p>
        </w:tc>
      </w:tr>
      <w:tr w:rsidR="00404A8B" w:rsidRPr="00404A8B" w14:paraId="174B296E" w14:textId="77777777" w:rsidTr="00404A8B">
        <w:trPr>
          <w:trHeight w:val="300"/>
        </w:trPr>
        <w:tc>
          <w:tcPr>
            <w:tcW w:w="1448" w:type="pct"/>
            <w:noWrap/>
            <w:hideMark/>
          </w:tcPr>
          <w:p w14:paraId="69D4E9CD" w14:textId="77777777" w:rsidR="00404A8B" w:rsidRPr="00404A8B" w:rsidRDefault="00404A8B">
            <w:r w:rsidRPr="00404A8B">
              <w:t>hsa-miR-1228-3p</w:t>
            </w:r>
          </w:p>
        </w:tc>
        <w:tc>
          <w:tcPr>
            <w:tcW w:w="780" w:type="pct"/>
            <w:noWrap/>
            <w:hideMark/>
          </w:tcPr>
          <w:p w14:paraId="281A4972" w14:textId="77777777" w:rsidR="00404A8B" w:rsidRPr="00404A8B" w:rsidRDefault="00404A8B" w:rsidP="00404A8B">
            <w:r w:rsidRPr="00404A8B">
              <w:t>0.156765</w:t>
            </w:r>
          </w:p>
        </w:tc>
        <w:tc>
          <w:tcPr>
            <w:tcW w:w="693" w:type="pct"/>
            <w:noWrap/>
            <w:hideMark/>
          </w:tcPr>
          <w:p w14:paraId="13806A71" w14:textId="77777777" w:rsidR="00404A8B" w:rsidRPr="00404A8B" w:rsidRDefault="00404A8B" w:rsidP="00404A8B">
            <w:r w:rsidRPr="00404A8B">
              <w:t>4.24E-17</w:t>
            </w:r>
          </w:p>
        </w:tc>
        <w:tc>
          <w:tcPr>
            <w:tcW w:w="693" w:type="pct"/>
            <w:noWrap/>
            <w:hideMark/>
          </w:tcPr>
          <w:p w14:paraId="4080243A" w14:textId="77777777" w:rsidR="00404A8B" w:rsidRPr="00404A8B" w:rsidRDefault="00404A8B" w:rsidP="00404A8B">
            <w:r w:rsidRPr="00404A8B">
              <w:t>0.12028</w:t>
            </w:r>
          </w:p>
        </w:tc>
        <w:tc>
          <w:tcPr>
            <w:tcW w:w="693" w:type="pct"/>
            <w:noWrap/>
            <w:hideMark/>
          </w:tcPr>
          <w:p w14:paraId="0EFAA13C" w14:textId="77777777" w:rsidR="00404A8B" w:rsidRPr="00404A8B" w:rsidRDefault="00404A8B" w:rsidP="00404A8B">
            <w:r w:rsidRPr="00404A8B">
              <w:t>0.193251</w:t>
            </w:r>
          </w:p>
        </w:tc>
        <w:tc>
          <w:tcPr>
            <w:tcW w:w="693" w:type="pct"/>
            <w:noWrap/>
            <w:hideMark/>
          </w:tcPr>
          <w:p w14:paraId="40083E4F" w14:textId="77777777" w:rsidR="00404A8B" w:rsidRPr="00404A8B" w:rsidRDefault="00404A8B" w:rsidP="00404A8B">
            <w:r w:rsidRPr="00404A8B">
              <w:t>3.14E-16</w:t>
            </w:r>
          </w:p>
        </w:tc>
      </w:tr>
      <w:tr w:rsidR="00404A8B" w:rsidRPr="00404A8B" w14:paraId="08390730" w14:textId="77777777" w:rsidTr="00404A8B">
        <w:trPr>
          <w:trHeight w:val="300"/>
        </w:trPr>
        <w:tc>
          <w:tcPr>
            <w:tcW w:w="1448" w:type="pct"/>
            <w:noWrap/>
            <w:hideMark/>
          </w:tcPr>
          <w:p w14:paraId="39811470" w14:textId="77777777" w:rsidR="00404A8B" w:rsidRPr="00404A8B" w:rsidRDefault="00404A8B">
            <w:r w:rsidRPr="00404A8B">
              <w:t>hsa-miR-944</w:t>
            </w:r>
          </w:p>
        </w:tc>
        <w:tc>
          <w:tcPr>
            <w:tcW w:w="780" w:type="pct"/>
            <w:noWrap/>
            <w:hideMark/>
          </w:tcPr>
          <w:p w14:paraId="27F9DE5C" w14:textId="77777777" w:rsidR="00404A8B" w:rsidRPr="00404A8B" w:rsidRDefault="00404A8B" w:rsidP="00404A8B">
            <w:r w:rsidRPr="00404A8B">
              <w:t>0.156642</w:t>
            </w:r>
          </w:p>
        </w:tc>
        <w:tc>
          <w:tcPr>
            <w:tcW w:w="693" w:type="pct"/>
            <w:noWrap/>
            <w:hideMark/>
          </w:tcPr>
          <w:p w14:paraId="37D448D0" w14:textId="77777777" w:rsidR="00404A8B" w:rsidRPr="00404A8B" w:rsidRDefault="00404A8B" w:rsidP="00404A8B">
            <w:r w:rsidRPr="00404A8B">
              <w:t>6.87E-46</w:t>
            </w:r>
          </w:p>
        </w:tc>
        <w:tc>
          <w:tcPr>
            <w:tcW w:w="693" w:type="pct"/>
            <w:noWrap/>
            <w:hideMark/>
          </w:tcPr>
          <w:p w14:paraId="65FA21C9" w14:textId="77777777" w:rsidR="00404A8B" w:rsidRPr="00404A8B" w:rsidRDefault="00404A8B" w:rsidP="00404A8B">
            <w:r w:rsidRPr="00404A8B">
              <w:t>0.135167</w:t>
            </w:r>
          </w:p>
        </w:tc>
        <w:tc>
          <w:tcPr>
            <w:tcW w:w="693" w:type="pct"/>
            <w:noWrap/>
            <w:hideMark/>
          </w:tcPr>
          <w:p w14:paraId="47EF0E23" w14:textId="77777777" w:rsidR="00404A8B" w:rsidRPr="00404A8B" w:rsidRDefault="00404A8B" w:rsidP="00404A8B">
            <w:r w:rsidRPr="00404A8B">
              <w:t>0.178117</w:t>
            </w:r>
          </w:p>
        </w:tc>
        <w:tc>
          <w:tcPr>
            <w:tcW w:w="693" w:type="pct"/>
            <w:noWrap/>
            <w:hideMark/>
          </w:tcPr>
          <w:p w14:paraId="38FE20B1" w14:textId="77777777" w:rsidR="00404A8B" w:rsidRPr="00404A8B" w:rsidRDefault="00404A8B" w:rsidP="00404A8B">
            <w:r w:rsidRPr="00404A8B">
              <w:t>2.38E-44</w:t>
            </w:r>
          </w:p>
        </w:tc>
      </w:tr>
      <w:tr w:rsidR="00404A8B" w:rsidRPr="00404A8B" w14:paraId="0369CB22" w14:textId="77777777" w:rsidTr="00404A8B">
        <w:trPr>
          <w:trHeight w:val="300"/>
        </w:trPr>
        <w:tc>
          <w:tcPr>
            <w:tcW w:w="1448" w:type="pct"/>
            <w:noWrap/>
            <w:hideMark/>
          </w:tcPr>
          <w:p w14:paraId="0ED56A99" w14:textId="77777777" w:rsidR="00404A8B" w:rsidRPr="00404A8B" w:rsidRDefault="00404A8B">
            <w:r w:rsidRPr="00404A8B">
              <w:t>hsa-miR-654-3p</w:t>
            </w:r>
          </w:p>
        </w:tc>
        <w:tc>
          <w:tcPr>
            <w:tcW w:w="780" w:type="pct"/>
            <w:noWrap/>
            <w:hideMark/>
          </w:tcPr>
          <w:p w14:paraId="2C671EDD" w14:textId="77777777" w:rsidR="00404A8B" w:rsidRPr="00404A8B" w:rsidRDefault="00404A8B" w:rsidP="00404A8B">
            <w:r w:rsidRPr="00404A8B">
              <w:t>0.155453</w:t>
            </w:r>
          </w:p>
        </w:tc>
        <w:tc>
          <w:tcPr>
            <w:tcW w:w="693" w:type="pct"/>
            <w:noWrap/>
            <w:hideMark/>
          </w:tcPr>
          <w:p w14:paraId="0B17CF5E" w14:textId="77777777" w:rsidR="00404A8B" w:rsidRPr="00404A8B" w:rsidRDefault="00404A8B" w:rsidP="00404A8B">
            <w:r w:rsidRPr="00404A8B">
              <w:t>3.71E-17</w:t>
            </w:r>
          </w:p>
        </w:tc>
        <w:tc>
          <w:tcPr>
            <w:tcW w:w="693" w:type="pct"/>
            <w:noWrap/>
            <w:hideMark/>
          </w:tcPr>
          <w:p w14:paraId="2B7AFCC7" w14:textId="77777777" w:rsidR="00404A8B" w:rsidRPr="00404A8B" w:rsidRDefault="00404A8B" w:rsidP="00404A8B">
            <w:r w:rsidRPr="00404A8B">
              <w:t>0.119341</w:t>
            </w:r>
          </w:p>
        </w:tc>
        <w:tc>
          <w:tcPr>
            <w:tcW w:w="693" w:type="pct"/>
            <w:noWrap/>
            <w:hideMark/>
          </w:tcPr>
          <w:p w14:paraId="2840178A" w14:textId="77777777" w:rsidR="00404A8B" w:rsidRPr="00404A8B" w:rsidRDefault="00404A8B" w:rsidP="00404A8B">
            <w:r w:rsidRPr="00404A8B">
              <w:t>0.191566</w:t>
            </w:r>
          </w:p>
        </w:tc>
        <w:tc>
          <w:tcPr>
            <w:tcW w:w="693" w:type="pct"/>
            <w:noWrap/>
            <w:hideMark/>
          </w:tcPr>
          <w:p w14:paraId="3DD3DA48" w14:textId="77777777" w:rsidR="00404A8B" w:rsidRPr="00404A8B" w:rsidRDefault="00404A8B" w:rsidP="00404A8B">
            <w:r w:rsidRPr="00404A8B">
              <w:t>2.78E-16</w:t>
            </w:r>
          </w:p>
        </w:tc>
      </w:tr>
      <w:tr w:rsidR="00404A8B" w:rsidRPr="00404A8B" w14:paraId="1D477A7A" w14:textId="77777777" w:rsidTr="00404A8B">
        <w:trPr>
          <w:trHeight w:val="300"/>
        </w:trPr>
        <w:tc>
          <w:tcPr>
            <w:tcW w:w="1448" w:type="pct"/>
            <w:noWrap/>
            <w:hideMark/>
          </w:tcPr>
          <w:p w14:paraId="0CA29C10" w14:textId="77777777" w:rsidR="00404A8B" w:rsidRPr="00404A8B" w:rsidRDefault="00404A8B">
            <w:r w:rsidRPr="00404A8B">
              <w:t>hsa-miR-22-5p</w:t>
            </w:r>
          </w:p>
        </w:tc>
        <w:tc>
          <w:tcPr>
            <w:tcW w:w="780" w:type="pct"/>
            <w:noWrap/>
            <w:hideMark/>
          </w:tcPr>
          <w:p w14:paraId="5549DAF1" w14:textId="77777777" w:rsidR="00404A8B" w:rsidRPr="00404A8B" w:rsidRDefault="00404A8B" w:rsidP="00404A8B">
            <w:r w:rsidRPr="00404A8B">
              <w:t>0.153873</w:t>
            </w:r>
          </w:p>
        </w:tc>
        <w:tc>
          <w:tcPr>
            <w:tcW w:w="693" w:type="pct"/>
            <w:noWrap/>
            <w:hideMark/>
          </w:tcPr>
          <w:p w14:paraId="0D61342F" w14:textId="77777777" w:rsidR="00404A8B" w:rsidRPr="00404A8B" w:rsidRDefault="00404A8B" w:rsidP="00404A8B">
            <w:r w:rsidRPr="00404A8B">
              <w:t>1.95E-19</w:t>
            </w:r>
          </w:p>
        </w:tc>
        <w:tc>
          <w:tcPr>
            <w:tcW w:w="693" w:type="pct"/>
            <w:noWrap/>
            <w:hideMark/>
          </w:tcPr>
          <w:p w14:paraId="651BA060" w14:textId="77777777" w:rsidR="00404A8B" w:rsidRPr="00404A8B" w:rsidRDefault="00404A8B" w:rsidP="00404A8B">
            <w:r w:rsidRPr="00404A8B">
              <w:t>0.120493</w:t>
            </w:r>
          </w:p>
        </w:tc>
        <w:tc>
          <w:tcPr>
            <w:tcW w:w="693" w:type="pct"/>
            <w:noWrap/>
            <w:hideMark/>
          </w:tcPr>
          <w:p w14:paraId="6FE470A4" w14:textId="77777777" w:rsidR="00404A8B" w:rsidRPr="00404A8B" w:rsidRDefault="00404A8B" w:rsidP="00404A8B">
            <w:r w:rsidRPr="00404A8B">
              <w:t>0.187253</w:t>
            </w:r>
          </w:p>
        </w:tc>
        <w:tc>
          <w:tcPr>
            <w:tcW w:w="693" w:type="pct"/>
            <w:noWrap/>
            <w:hideMark/>
          </w:tcPr>
          <w:p w14:paraId="29C247C1" w14:textId="77777777" w:rsidR="00404A8B" w:rsidRPr="00404A8B" w:rsidRDefault="00404A8B" w:rsidP="00404A8B">
            <w:r w:rsidRPr="00404A8B">
              <w:t>1.75E-18</w:t>
            </w:r>
          </w:p>
        </w:tc>
      </w:tr>
      <w:tr w:rsidR="00404A8B" w:rsidRPr="00404A8B" w14:paraId="6E2BB87D" w14:textId="77777777" w:rsidTr="00404A8B">
        <w:trPr>
          <w:trHeight w:val="300"/>
        </w:trPr>
        <w:tc>
          <w:tcPr>
            <w:tcW w:w="1448" w:type="pct"/>
            <w:noWrap/>
            <w:hideMark/>
          </w:tcPr>
          <w:p w14:paraId="5A32591C" w14:textId="77777777" w:rsidR="00404A8B" w:rsidRPr="00404A8B" w:rsidRDefault="00404A8B">
            <w:r w:rsidRPr="00404A8B">
              <w:t>hsa-miR-3922-3p</w:t>
            </w:r>
          </w:p>
        </w:tc>
        <w:tc>
          <w:tcPr>
            <w:tcW w:w="780" w:type="pct"/>
            <w:noWrap/>
            <w:hideMark/>
          </w:tcPr>
          <w:p w14:paraId="58916940" w14:textId="77777777" w:rsidR="00404A8B" w:rsidRPr="00404A8B" w:rsidRDefault="00404A8B" w:rsidP="00404A8B">
            <w:r w:rsidRPr="00404A8B">
              <w:t>0.152458</w:t>
            </w:r>
          </w:p>
        </w:tc>
        <w:tc>
          <w:tcPr>
            <w:tcW w:w="693" w:type="pct"/>
            <w:noWrap/>
            <w:hideMark/>
          </w:tcPr>
          <w:p w14:paraId="5D7FB389" w14:textId="77777777" w:rsidR="00404A8B" w:rsidRPr="00404A8B" w:rsidRDefault="00404A8B" w:rsidP="00404A8B">
            <w:r w:rsidRPr="00404A8B">
              <w:t>1.38E-15</w:t>
            </w:r>
          </w:p>
        </w:tc>
        <w:tc>
          <w:tcPr>
            <w:tcW w:w="693" w:type="pct"/>
            <w:noWrap/>
            <w:hideMark/>
          </w:tcPr>
          <w:p w14:paraId="07176F35" w14:textId="77777777" w:rsidR="00404A8B" w:rsidRPr="00404A8B" w:rsidRDefault="00404A8B" w:rsidP="00404A8B">
            <w:r w:rsidRPr="00404A8B">
              <w:t>0.115107</w:t>
            </w:r>
          </w:p>
        </w:tc>
        <w:tc>
          <w:tcPr>
            <w:tcW w:w="693" w:type="pct"/>
            <w:noWrap/>
            <w:hideMark/>
          </w:tcPr>
          <w:p w14:paraId="2911EEF7" w14:textId="77777777" w:rsidR="00404A8B" w:rsidRPr="00404A8B" w:rsidRDefault="00404A8B" w:rsidP="00404A8B">
            <w:r w:rsidRPr="00404A8B">
              <w:t>0.189809</w:t>
            </w:r>
          </w:p>
        </w:tc>
        <w:tc>
          <w:tcPr>
            <w:tcW w:w="693" w:type="pct"/>
            <w:noWrap/>
            <w:hideMark/>
          </w:tcPr>
          <w:p w14:paraId="300941BD" w14:textId="77777777" w:rsidR="00404A8B" w:rsidRPr="00404A8B" w:rsidRDefault="00404A8B" w:rsidP="00404A8B">
            <w:r w:rsidRPr="00404A8B">
              <w:t>9.04E-15</w:t>
            </w:r>
          </w:p>
        </w:tc>
      </w:tr>
      <w:tr w:rsidR="00404A8B" w:rsidRPr="00404A8B" w14:paraId="60362244" w14:textId="77777777" w:rsidTr="00404A8B">
        <w:trPr>
          <w:trHeight w:val="300"/>
        </w:trPr>
        <w:tc>
          <w:tcPr>
            <w:tcW w:w="1448" w:type="pct"/>
            <w:noWrap/>
            <w:hideMark/>
          </w:tcPr>
          <w:p w14:paraId="1E518288" w14:textId="77777777" w:rsidR="00404A8B" w:rsidRPr="00404A8B" w:rsidRDefault="00404A8B">
            <w:r w:rsidRPr="00404A8B">
              <w:t>hsa-miR-708-5p</w:t>
            </w:r>
          </w:p>
        </w:tc>
        <w:tc>
          <w:tcPr>
            <w:tcW w:w="780" w:type="pct"/>
            <w:noWrap/>
            <w:hideMark/>
          </w:tcPr>
          <w:p w14:paraId="38095D45" w14:textId="77777777" w:rsidR="00404A8B" w:rsidRPr="00404A8B" w:rsidRDefault="00404A8B" w:rsidP="00404A8B">
            <w:r w:rsidRPr="00404A8B">
              <w:t>0.151894</w:t>
            </w:r>
          </w:p>
        </w:tc>
        <w:tc>
          <w:tcPr>
            <w:tcW w:w="693" w:type="pct"/>
            <w:noWrap/>
            <w:hideMark/>
          </w:tcPr>
          <w:p w14:paraId="5A4BECF1" w14:textId="77777777" w:rsidR="00404A8B" w:rsidRPr="00404A8B" w:rsidRDefault="00404A8B" w:rsidP="00404A8B">
            <w:r w:rsidRPr="00404A8B">
              <w:t>6.83E-23</w:t>
            </w:r>
          </w:p>
        </w:tc>
        <w:tc>
          <w:tcPr>
            <w:tcW w:w="693" w:type="pct"/>
            <w:noWrap/>
            <w:hideMark/>
          </w:tcPr>
          <w:p w14:paraId="2DCDC154" w14:textId="77777777" w:rsidR="00404A8B" w:rsidRPr="00404A8B" w:rsidRDefault="00404A8B" w:rsidP="00404A8B">
            <w:r w:rsidRPr="00404A8B">
              <w:t>0.121747</w:t>
            </w:r>
          </w:p>
        </w:tc>
        <w:tc>
          <w:tcPr>
            <w:tcW w:w="693" w:type="pct"/>
            <w:noWrap/>
            <w:hideMark/>
          </w:tcPr>
          <w:p w14:paraId="497E7CF2" w14:textId="77777777" w:rsidR="00404A8B" w:rsidRPr="00404A8B" w:rsidRDefault="00404A8B" w:rsidP="00404A8B">
            <w:r w:rsidRPr="00404A8B">
              <w:t>0.182041</w:t>
            </w:r>
          </w:p>
        </w:tc>
        <w:tc>
          <w:tcPr>
            <w:tcW w:w="693" w:type="pct"/>
            <w:noWrap/>
            <w:hideMark/>
          </w:tcPr>
          <w:p w14:paraId="148C2A0E" w14:textId="77777777" w:rsidR="00404A8B" w:rsidRPr="00404A8B" w:rsidRDefault="00404A8B" w:rsidP="00404A8B">
            <w:r w:rsidRPr="00404A8B">
              <w:t>8.01E-22</w:t>
            </w:r>
          </w:p>
        </w:tc>
      </w:tr>
      <w:tr w:rsidR="00404A8B" w:rsidRPr="00404A8B" w14:paraId="61F875FE" w14:textId="77777777" w:rsidTr="00404A8B">
        <w:trPr>
          <w:trHeight w:val="300"/>
        </w:trPr>
        <w:tc>
          <w:tcPr>
            <w:tcW w:w="1448" w:type="pct"/>
            <w:noWrap/>
            <w:hideMark/>
          </w:tcPr>
          <w:p w14:paraId="17CD79F9" w14:textId="77777777" w:rsidR="00404A8B" w:rsidRPr="00404A8B" w:rsidRDefault="00404A8B">
            <w:r w:rsidRPr="00404A8B">
              <w:t>hsa-miR-205-5p</w:t>
            </w:r>
          </w:p>
        </w:tc>
        <w:tc>
          <w:tcPr>
            <w:tcW w:w="780" w:type="pct"/>
            <w:noWrap/>
            <w:hideMark/>
          </w:tcPr>
          <w:p w14:paraId="40CD152E" w14:textId="77777777" w:rsidR="00404A8B" w:rsidRPr="00404A8B" w:rsidRDefault="00404A8B" w:rsidP="00404A8B">
            <w:r w:rsidRPr="00404A8B">
              <w:t>0.150739</w:t>
            </w:r>
          </w:p>
        </w:tc>
        <w:tc>
          <w:tcPr>
            <w:tcW w:w="693" w:type="pct"/>
            <w:noWrap/>
            <w:hideMark/>
          </w:tcPr>
          <w:p w14:paraId="16B269BE" w14:textId="77777777" w:rsidR="00404A8B" w:rsidRPr="00404A8B" w:rsidRDefault="00404A8B" w:rsidP="00404A8B">
            <w:r w:rsidRPr="00404A8B">
              <w:t>5.33E-55</w:t>
            </w:r>
          </w:p>
        </w:tc>
        <w:tc>
          <w:tcPr>
            <w:tcW w:w="693" w:type="pct"/>
            <w:noWrap/>
            <w:hideMark/>
          </w:tcPr>
          <w:p w14:paraId="558F644E" w14:textId="77777777" w:rsidR="00404A8B" w:rsidRPr="00404A8B" w:rsidRDefault="00404A8B" w:rsidP="00404A8B">
            <w:r w:rsidRPr="00404A8B">
              <w:t>0.131949</w:t>
            </w:r>
          </w:p>
        </w:tc>
        <w:tc>
          <w:tcPr>
            <w:tcW w:w="693" w:type="pct"/>
            <w:noWrap/>
            <w:hideMark/>
          </w:tcPr>
          <w:p w14:paraId="7907ECB5" w14:textId="77777777" w:rsidR="00404A8B" w:rsidRPr="00404A8B" w:rsidRDefault="00404A8B" w:rsidP="00404A8B">
            <w:r w:rsidRPr="00404A8B">
              <w:t>0.169529</w:t>
            </w:r>
          </w:p>
        </w:tc>
        <w:tc>
          <w:tcPr>
            <w:tcW w:w="693" w:type="pct"/>
            <w:noWrap/>
            <w:hideMark/>
          </w:tcPr>
          <w:p w14:paraId="4010DCEE" w14:textId="77777777" w:rsidR="00404A8B" w:rsidRPr="00404A8B" w:rsidRDefault="00404A8B" w:rsidP="00404A8B">
            <w:r w:rsidRPr="00404A8B">
              <w:t>2.58E-53</w:t>
            </w:r>
          </w:p>
        </w:tc>
      </w:tr>
      <w:tr w:rsidR="00404A8B" w:rsidRPr="00404A8B" w14:paraId="4069C6A4" w14:textId="77777777" w:rsidTr="00404A8B">
        <w:trPr>
          <w:trHeight w:val="300"/>
        </w:trPr>
        <w:tc>
          <w:tcPr>
            <w:tcW w:w="1448" w:type="pct"/>
            <w:noWrap/>
            <w:hideMark/>
          </w:tcPr>
          <w:p w14:paraId="13D381D2" w14:textId="77777777" w:rsidR="00404A8B" w:rsidRPr="00404A8B" w:rsidRDefault="00404A8B">
            <w:r w:rsidRPr="00404A8B">
              <w:t>hsa-miR-550a-3p</w:t>
            </w:r>
          </w:p>
        </w:tc>
        <w:tc>
          <w:tcPr>
            <w:tcW w:w="780" w:type="pct"/>
            <w:noWrap/>
            <w:hideMark/>
          </w:tcPr>
          <w:p w14:paraId="34280206" w14:textId="77777777" w:rsidR="00404A8B" w:rsidRPr="00404A8B" w:rsidRDefault="00404A8B" w:rsidP="00404A8B">
            <w:r w:rsidRPr="00404A8B">
              <w:t>0.150712</w:t>
            </w:r>
          </w:p>
        </w:tc>
        <w:tc>
          <w:tcPr>
            <w:tcW w:w="693" w:type="pct"/>
            <w:noWrap/>
            <w:hideMark/>
          </w:tcPr>
          <w:p w14:paraId="7DE26483" w14:textId="77777777" w:rsidR="00404A8B" w:rsidRPr="00404A8B" w:rsidRDefault="00404A8B" w:rsidP="00404A8B">
            <w:r w:rsidRPr="00404A8B">
              <w:t>1.73E-15</w:t>
            </w:r>
          </w:p>
        </w:tc>
        <w:tc>
          <w:tcPr>
            <w:tcW w:w="693" w:type="pct"/>
            <w:noWrap/>
            <w:hideMark/>
          </w:tcPr>
          <w:p w14:paraId="7136E89A" w14:textId="77777777" w:rsidR="00404A8B" w:rsidRPr="00404A8B" w:rsidRDefault="00404A8B" w:rsidP="00404A8B">
            <w:r w:rsidRPr="00404A8B">
              <w:t>0.113661</w:t>
            </w:r>
          </w:p>
        </w:tc>
        <w:tc>
          <w:tcPr>
            <w:tcW w:w="693" w:type="pct"/>
            <w:noWrap/>
            <w:hideMark/>
          </w:tcPr>
          <w:p w14:paraId="62865541" w14:textId="77777777" w:rsidR="00404A8B" w:rsidRPr="00404A8B" w:rsidRDefault="00404A8B" w:rsidP="00404A8B">
            <w:r w:rsidRPr="00404A8B">
              <w:t>0.187764</w:t>
            </w:r>
          </w:p>
        </w:tc>
        <w:tc>
          <w:tcPr>
            <w:tcW w:w="693" w:type="pct"/>
            <w:noWrap/>
            <w:hideMark/>
          </w:tcPr>
          <w:p w14:paraId="56817B73" w14:textId="77777777" w:rsidR="00404A8B" w:rsidRPr="00404A8B" w:rsidRDefault="00404A8B" w:rsidP="00404A8B">
            <w:r w:rsidRPr="00404A8B">
              <w:t>1.12E-14</w:t>
            </w:r>
          </w:p>
        </w:tc>
      </w:tr>
      <w:tr w:rsidR="00404A8B" w:rsidRPr="00404A8B" w14:paraId="4DF14D4A" w14:textId="77777777" w:rsidTr="00404A8B">
        <w:trPr>
          <w:trHeight w:val="300"/>
        </w:trPr>
        <w:tc>
          <w:tcPr>
            <w:tcW w:w="1448" w:type="pct"/>
            <w:noWrap/>
            <w:hideMark/>
          </w:tcPr>
          <w:p w14:paraId="34F64F94" w14:textId="77777777" w:rsidR="00404A8B" w:rsidRPr="00404A8B" w:rsidRDefault="00404A8B">
            <w:r w:rsidRPr="00404A8B">
              <w:t>hsa-miR-323a-3p</w:t>
            </w:r>
          </w:p>
        </w:tc>
        <w:tc>
          <w:tcPr>
            <w:tcW w:w="780" w:type="pct"/>
            <w:noWrap/>
            <w:hideMark/>
          </w:tcPr>
          <w:p w14:paraId="6857BDF9" w14:textId="77777777" w:rsidR="00404A8B" w:rsidRPr="00404A8B" w:rsidRDefault="00404A8B" w:rsidP="00404A8B">
            <w:r w:rsidRPr="00404A8B">
              <w:t>0.150449</w:t>
            </w:r>
          </w:p>
        </w:tc>
        <w:tc>
          <w:tcPr>
            <w:tcW w:w="693" w:type="pct"/>
            <w:noWrap/>
            <w:hideMark/>
          </w:tcPr>
          <w:p w14:paraId="091FF82A" w14:textId="77777777" w:rsidR="00404A8B" w:rsidRPr="00404A8B" w:rsidRDefault="00404A8B" w:rsidP="00404A8B">
            <w:r w:rsidRPr="00404A8B">
              <w:t>2.41E-19</w:t>
            </w:r>
          </w:p>
        </w:tc>
        <w:tc>
          <w:tcPr>
            <w:tcW w:w="693" w:type="pct"/>
            <w:noWrap/>
            <w:hideMark/>
          </w:tcPr>
          <w:p w14:paraId="2A801CA8" w14:textId="77777777" w:rsidR="00404A8B" w:rsidRPr="00404A8B" w:rsidRDefault="00404A8B" w:rsidP="00404A8B">
            <w:r w:rsidRPr="00404A8B">
              <w:t>0.117728</w:t>
            </w:r>
          </w:p>
        </w:tc>
        <w:tc>
          <w:tcPr>
            <w:tcW w:w="693" w:type="pct"/>
            <w:noWrap/>
            <w:hideMark/>
          </w:tcPr>
          <w:p w14:paraId="0FD811C1" w14:textId="77777777" w:rsidR="00404A8B" w:rsidRPr="00404A8B" w:rsidRDefault="00404A8B" w:rsidP="00404A8B">
            <w:r w:rsidRPr="00404A8B">
              <w:t>0.18317</w:t>
            </w:r>
          </w:p>
        </w:tc>
        <w:tc>
          <w:tcPr>
            <w:tcW w:w="693" w:type="pct"/>
            <w:noWrap/>
            <w:hideMark/>
          </w:tcPr>
          <w:p w14:paraId="6F2DDFD8" w14:textId="77777777" w:rsidR="00404A8B" w:rsidRPr="00404A8B" w:rsidRDefault="00404A8B" w:rsidP="00404A8B">
            <w:r w:rsidRPr="00404A8B">
              <w:t>2.11E-18</w:t>
            </w:r>
          </w:p>
        </w:tc>
      </w:tr>
      <w:tr w:rsidR="00404A8B" w:rsidRPr="00404A8B" w14:paraId="584E49BC" w14:textId="77777777" w:rsidTr="00404A8B">
        <w:trPr>
          <w:trHeight w:val="300"/>
        </w:trPr>
        <w:tc>
          <w:tcPr>
            <w:tcW w:w="1448" w:type="pct"/>
            <w:noWrap/>
            <w:hideMark/>
          </w:tcPr>
          <w:p w14:paraId="3D2EF869" w14:textId="77777777" w:rsidR="00404A8B" w:rsidRPr="00404A8B" w:rsidRDefault="00404A8B">
            <w:r w:rsidRPr="00404A8B">
              <w:t>hsa-miR-193b-5p</w:t>
            </w:r>
          </w:p>
        </w:tc>
        <w:tc>
          <w:tcPr>
            <w:tcW w:w="780" w:type="pct"/>
            <w:noWrap/>
            <w:hideMark/>
          </w:tcPr>
          <w:p w14:paraId="4DFC9688" w14:textId="77777777" w:rsidR="00404A8B" w:rsidRPr="00404A8B" w:rsidRDefault="00404A8B" w:rsidP="00404A8B">
            <w:r w:rsidRPr="00404A8B">
              <w:t>0.149926</w:t>
            </w:r>
          </w:p>
        </w:tc>
        <w:tc>
          <w:tcPr>
            <w:tcW w:w="693" w:type="pct"/>
            <w:noWrap/>
            <w:hideMark/>
          </w:tcPr>
          <w:p w14:paraId="6E27B6B2" w14:textId="77777777" w:rsidR="00404A8B" w:rsidRPr="00404A8B" w:rsidRDefault="00404A8B" w:rsidP="00404A8B">
            <w:r w:rsidRPr="00404A8B">
              <w:t>3.43E-20</w:t>
            </w:r>
          </w:p>
        </w:tc>
        <w:tc>
          <w:tcPr>
            <w:tcW w:w="693" w:type="pct"/>
            <w:noWrap/>
            <w:hideMark/>
          </w:tcPr>
          <w:p w14:paraId="0498BBF6" w14:textId="77777777" w:rsidR="00404A8B" w:rsidRPr="00404A8B" w:rsidRDefault="00404A8B" w:rsidP="00404A8B">
            <w:r w:rsidRPr="00404A8B">
              <w:t>0.118071</w:t>
            </w:r>
          </w:p>
        </w:tc>
        <w:tc>
          <w:tcPr>
            <w:tcW w:w="693" w:type="pct"/>
            <w:noWrap/>
            <w:hideMark/>
          </w:tcPr>
          <w:p w14:paraId="726F720E" w14:textId="77777777" w:rsidR="00404A8B" w:rsidRPr="00404A8B" w:rsidRDefault="00404A8B" w:rsidP="00404A8B">
            <w:r w:rsidRPr="00404A8B">
              <w:t>0.181781</w:t>
            </w:r>
          </w:p>
        </w:tc>
        <w:tc>
          <w:tcPr>
            <w:tcW w:w="693" w:type="pct"/>
            <w:noWrap/>
            <w:hideMark/>
          </w:tcPr>
          <w:p w14:paraId="38776AF0" w14:textId="77777777" w:rsidR="00404A8B" w:rsidRPr="00404A8B" w:rsidRDefault="00404A8B" w:rsidP="00404A8B">
            <w:r w:rsidRPr="00404A8B">
              <w:t>3.24E-19</w:t>
            </w:r>
          </w:p>
        </w:tc>
      </w:tr>
      <w:tr w:rsidR="00404A8B" w:rsidRPr="00404A8B" w14:paraId="0AE46385" w14:textId="77777777" w:rsidTr="00404A8B">
        <w:trPr>
          <w:trHeight w:val="300"/>
        </w:trPr>
        <w:tc>
          <w:tcPr>
            <w:tcW w:w="1448" w:type="pct"/>
            <w:noWrap/>
            <w:hideMark/>
          </w:tcPr>
          <w:p w14:paraId="4E6F9540" w14:textId="77777777" w:rsidR="00404A8B" w:rsidRPr="00404A8B" w:rsidRDefault="00404A8B">
            <w:r w:rsidRPr="00404A8B">
              <w:t>hsa-miR-323b-3p</w:t>
            </w:r>
          </w:p>
        </w:tc>
        <w:tc>
          <w:tcPr>
            <w:tcW w:w="780" w:type="pct"/>
            <w:noWrap/>
            <w:hideMark/>
          </w:tcPr>
          <w:p w14:paraId="29BD9DEE" w14:textId="77777777" w:rsidR="00404A8B" w:rsidRPr="00404A8B" w:rsidRDefault="00404A8B" w:rsidP="00404A8B">
            <w:r w:rsidRPr="00404A8B">
              <w:t>0.149359</w:t>
            </w:r>
          </w:p>
        </w:tc>
        <w:tc>
          <w:tcPr>
            <w:tcW w:w="693" w:type="pct"/>
            <w:noWrap/>
            <w:hideMark/>
          </w:tcPr>
          <w:p w14:paraId="6A607997" w14:textId="77777777" w:rsidR="00404A8B" w:rsidRPr="00404A8B" w:rsidRDefault="00404A8B" w:rsidP="00404A8B">
            <w:r w:rsidRPr="00404A8B">
              <w:t>4.52E-17</w:t>
            </w:r>
          </w:p>
        </w:tc>
        <w:tc>
          <w:tcPr>
            <w:tcW w:w="693" w:type="pct"/>
            <w:noWrap/>
            <w:hideMark/>
          </w:tcPr>
          <w:p w14:paraId="122596A9" w14:textId="77777777" w:rsidR="00404A8B" w:rsidRPr="00404A8B" w:rsidRDefault="00404A8B" w:rsidP="00404A8B">
            <w:r w:rsidRPr="00404A8B">
              <w:t>0.114566</w:t>
            </w:r>
          </w:p>
        </w:tc>
        <w:tc>
          <w:tcPr>
            <w:tcW w:w="693" w:type="pct"/>
            <w:noWrap/>
            <w:hideMark/>
          </w:tcPr>
          <w:p w14:paraId="47118E16" w14:textId="77777777" w:rsidR="00404A8B" w:rsidRPr="00404A8B" w:rsidRDefault="00404A8B" w:rsidP="00404A8B">
            <w:r w:rsidRPr="00404A8B">
              <w:t>0.184153</w:t>
            </w:r>
          </w:p>
        </w:tc>
        <w:tc>
          <w:tcPr>
            <w:tcW w:w="693" w:type="pct"/>
            <w:noWrap/>
            <w:hideMark/>
          </w:tcPr>
          <w:p w14:paraId="0784C0C8" w14:textId="77777777" w:rsidR="00404A8B" w:rsidRPr="00404A8B" w:rsidRDefault="00404A8B" w:rsidP="00404A8B">
            <w:r w:rsidRPr="00404A8B">
              <w:t>3.32E-16</w:t>
            </w:r>
          </w:p>
        </w:tc>
      </w:tr>
      <w:tr w:rsidR="00404A8B" w:rsidRPr="00404A8B" w14:paraId="14428AC7" w14:textId="77777777" w:rsidTr="00404A8B">
        <w:trPr>
          <w:trHeight w:val="300"/>
        </w:trPr>
        <w:tc>
          <w:tcPr>
            <w:tcW w:w="1448" w:type="pct"/>
            <w:noWrap/>
            <w:hideMark/>
          </w:tcPr>
          <w:p w14:paraId="76CA94E5" w14:textId="77777777" w:rsidR="00404A8B" w:rsidRPr="00404A8B" w:rsidRDefault="00404A8B">
            <w:r w:rsidRPr="00404A8B">
              <w:t>hsa-miR-379-5p</w:t>
            </w:r>
          </w:p>
        </w:tc>
        <w:tc>
          <w:tcPr>
            <w:tcW w:w="780" w:type="pct"/>
            <w:noWrap/>
            <w:hideMark/>
          </w:tcPr>
          <w:p w14:paraId="54BEFC24" w14:textId="77777777" w:rsidR="00404A8B" w:rsidRPr="00404A8B" w:rsidRDefault="00404A8B" w:rsidP="00404A8B">
            <w:r w:rsidRPr="00404A8B">
              <w:t>0.149298</w:t>
            </w:r>
          </w:p>
        </w:tc>
        <w:tc>
          <w:tcPr>
            <w:tcW w:w="693" w:type="pct"/>
            <w:noWrap/>
            <w:hideMark/>
          </w:tcPr>
          <w:p w14:paraId="3DDBE119" w14:textId="77777777" w:rsidR="00404A8B" w:rsidRPr="00404A8B" w:rsidRDefault="00404A8B" w:rsidP="00404A8B">
            <w:r w:rsidRPr="00404A8B">
              <w:t>2.55E-19</w:t>
            </w:r>
          </w:p>
        </w:tc>
        <w:tc>
          <w:tcPr>
            <w:tcW w:w="693" w:type="pct"/>
            <w:noWrap/>
            <w:hideMark/>
          </w:tcPr>
          <w:p w14:paraId="375744C3" w14:textId="77777777" w:rsidR="00404A8B" w:rsidRPr="00404A8B" w:rsidRDefault="00404A8B" w:rsidP="00404A8B">
            <w:r w:rsidRPr="00404A8B">
              <w:t>0.116804</w:t>
            </w:r>
          </w:p>
        </w:tc>
        <w:tc>
          <w:tcPr>
            <w:tcW w:w="693" w:type="pct"/>
            <w:noWrap/>
            <w:hideMark/>
          </w:tcPr>
          <w:p w14:paraId="29F5CE06" w14:textId="77777777" w:rsidR="00404A8B" w:rsidRPr="00404A8B" w:rsidRDefault="00404A8B" w:rsidP="00404A8B">
            <w:r w:rsidRPr="00404A8B">
              <w:t>0.181792</w:t>
            </w:r>
          </w:p>
        </w:tc>
        <w:tc>
          <w:tcPr>
            <w:tcW w:w="693" w:type="pct"/>
            <w:noWrap/>
            <w:hideMark/>
          </w:tcPr>
          <w:p w14:paraId="55ED8635" w14:textId="77777777" w:rsidR="00404A8B" w:rsidRPr="00404A8B" w:rsidRDefault="00404A8B" w:rsidP="00404A8B">
            <w:r w:rsidRPr="00404A8B">
              <w:t>2.18E-18</w:t>
            </w:r>
          </w:p>
        </w:tc>
      </w:tr>
      <w:tr w:rsidR="00404A8B" w:rsidRPr="00404A8B" w14:paraId="1D3BADF9" w14:textId="77777777" w:rsidTr="00404A8B">
        <w:trPr>
          <w:trHeight w:val="300"/>
        </w:trPr>
        <w:tc>
          <w:tcPr>
            <w:tcW w:w="1448" w:type="pct"/>
            <w:noWrap/>
            <w:hideMark/>
          </w:tcPr>
          <w:p w14:paraId="57D2C0DE" w14:textId="77777777" w:rsidR="00404A8B" w:rsidRPr="00404A8B" w:rsidRDefault="00404A8B">
            <w:r w:rsidRPr="00404A8B">
              <w:t>hsa-miR-99b-3p</w:t>
            </w:r>
          </w:p>
        </w:tc>
        <w:tc>
          <w:tcPr>
            <w:tcW w:w="780" w:type="pct"/>
            <w:noWrap/>
            <w:hideMark/>
          </w:tcPr>
          <w:p w14:paraId="4B3DF6EA" w14:textId="77777777" w:rsidR="00404A8B" w:rsidRPr="00404A8B" w:rsidRDefault="00404A8B" w:rsidP="00404A8B">
            <w:r w:rsidRPr="00404A8B">
              <w:t>0.147797</w:t>
            </w:r>
          </w:p>
        </w:tc>
        <w:tc>
          <w:tcPr>
            <w:tcW w:w="693" w:type="pct"/>
            <w:noWrap/>
            <w:hideMark/>
          </w:tcPr>
          <w:p w14:paraId="233648ED" w14:textId="77777777" w:rsidR="00404A8B" w:rsidRPr="00404A8B" w:rsidRDefault="00404A8B" w:rsidP="00404A8B">
            <w:r w:rsidRPr="00404A8B">
              <w:t>8.37E-21</w:t>
            </w:r>
          </w:p>
        </w:tc>
        <w:tc>
          <w:tcPr>
            <w:tcW w:w="693" w:type="pct"/>
            <w:noWrap/>
            <w:hideMark/>
          </w:tcPr>
          <w:p w14:paraId="74985E5F" w14:textId="77777777" w:rsidR="00404A8B" w:rsidRPr="00404A8B" w:rsidRDefault="00404A8B" w:rsidP="00404A8B">
            <w:r w:rsidRPr="00404A8B">
              <w:t>0.116902</w:t>
            </w:r>
          </w:p>
        </w:tc>
        <w:tc>
          <w:tcPr>
            <w:tcW w:w="693" w:type="pct"/>
            <w:noWrap/>
            <w:hideMark/>
          </w:tcPr>
          <w:p w14:paraId="14695E25" w14:textId="77777777" w:rsidR="00404A8B" w:rsidRPr="00404A8B" w:rsidRDefault="00404A8B" w:rsidP="00404A8B">
            <w:r w:rsidRPr="00404A8B">
              <w:t>0.178693</w:t>
            </w:r>
          </w:p>
        </w:tc>
        <w:tc>
          <w:tcPr>
            <w:tcW w:w="693" w:type="pct"/>
            <w:noWrap/>
            <w:hideMark/>
          </w:tcPr>
          <w:p w14:paraId="294D8031" w14:textId="77777777" w:rsidR="00404A8B" w:rsidRPr="00404A8B" w:rsidRDefault="00404A8B" w:rsidP="00404A8B">
            <w:r w:rsidRPr="00404A8B">
              <w:t>8.45E-20</w:t>
            </w:r>
          </w:p>
        </w:tc>
      </w:tr>
      <w:tr w:rsidR="00404A8B" w:rsidRPr="00404A8B" w14:paraId="66F392D4" w14:textId="77777777" w:rsidTr="00404A8B">
        <w:trPr>
          <w:trHeight w:val="300"/>
        </w:trPr>
        <w:tc>
          <w:tcPr>
            <w:tcW w:w="1448" w:type="pct"/>
            <w:noWrap/>
            <w:hideMark/>
          </w:tcPr>
          <w:p w14:paraId="158DD897" w14:textId="77777777" w:rsidR="00404A8B" w:rsidRPr="00404A8B" w:rsidRDefault="00404A8B">
            <w:r w:rsidRPr="00404A8B">
              <w:t>hsa-miR-758-3p</w:t>
            </w:r>
          </w:p>
        </w:tc>
        <w:tc>
          <w:tcPr>
            <w:tcW w:w="780" w:type="pct"/>
            <w:noWrap/>
            <w:hideMark/>
          </w:tcPr>
          <w:p w14:paraId="7DBAD5FE" w14:textId="77777777" w:rsidR="00404A8B" w:rsidRPr="00404A8B" w:rsidRDefault="00404A8B" w:rsidP="00404A8B">
            <w:r w:rsidRPr="00404A8B">
              <w:t>0.146583</w:t>
            </w:r>
          </w:p>
        </w:tc>
        <w:tc>
          <w:tcPr>
            <w:tcW w:w="693" w:type="pct"/>
            <w:noWrap/>
            <w:hideMark/>
          </w:tcPr>
          <w:p w14:paraId="03B079DF" w14:textId="77777777" w:rsidR="00404A8B" w:rsidRPr="00404A8B" w:rsidRDefault="00404A8B" w:rsidP="00404A8B">
            <w:r w:rsidRPr="00404A8B">
              <w:t>1.25E-16</w:t>
            </w:r>
          </w:p>
        </w:tc>
        <w:tc>
          <w:tcPr>
            <w:tcW w:w="693" w:type="pct"/>
            <w:noWrap/>
            <w:hideMark/>
          </w:tcPr>
          <w:p w14:paraId="24401896" w14:textId="77777777" w:rsidR="00404A8B" w:rsidRPr="00404A8B" w:rsidRDefault="00404A8B" w:rsidP="00404A8B">
            <w:r w:rsidRPr="00404A8B">
              <w:t>0.11194</w:t>
            </w:r>
          </w:p>
        </w:tc>
        <w:tc>
          <w:tcPr>
            <w:tcW w:w="693" w:type="pct"/>
            <w:noWrap/>
            <w:hideMark/>
          </w:tcPr>
          <w:p w14:paraId="49FBEB4A" w14:textId="77777777" w:rsidR="00404A8B" w:rsidRPr="00404A8B" w:rsidRDefault="00404A8B" w:rsidP="00404A8B">
            <w:r w:rsidRPr="00404A8B">
              <w:t>0.181227</w:t>
            </w:r>
          </w:p>
        </w:tc>
        <w:tc>
          <w:tcPr>
            <w:tcW w:w="693" w:type="pct"/>
            <w:noWrap/>
            <w:hideMark/>
          </w:tcPr>
          <w:p w14:paraId="607E4395" w14:textId="77777777" w:rsidR="00404A8B" w:rsidRPr="00404A8B" w:rsidRDefault="00404A8B" w:rsidP="00404A8B">
            <w:r w:rsidRPr="00404A8B">
              <w:t>8.72E-16</w:t>
            </w:r>
          </w:p>
        </w:tc>
      </w:tr>
      <w:tr w:rsidR="00404A8B" w:rsidRPr="00404A8B" w14:paraId="64469486" w14:textId="77777777" w:rsidTr="00404A8B">
        <w:trPr>
          <w:trHeight w:val="300"/>
        </w:trPr>
        <w:tc>
          <w:tcPr>
            <w:tcW w:w="1448" w:type="pct"/>
            <w:noWrap/>
            <w:hideMark/>
          </w:tcPr>
          <w:p w14:paraId="2954B7D8" w14:textId="77777777" w:rsidR="00404A8B" w:rsidRPr="00404A8B" w:rsidRDefault="00404A8B">
            <w:r w:rsidRPr="00404A8B">
              <w:t>hsa-miR-937-3p</w:t>
            </w:r>
          </w:p>
        </w:tc>
        <w:tc>
          <w:tcPr>
            <w:tcW w:w="780" w:type="pct"/>
            <w:noWrap/>
            <w:hideMark/>
          </w:tcPr>
          <w:p w14:paraId="321D915E" w14:textId="77777777" w:rsidR="00404A8B" w:rsidRPr="00404A8B" w:rsidRDefault="00404A8B" w:rsidP="00404A8B">
            <w:r w:rsidRPr="00404A8B">
              <w:t>0.144427</w:t>
            </w:r>
          </w:p>
        </w:tc>
        <w:tc>
          <w:tcPr>
            <w:tcW w:w="693" w:type="pct"/>
            <w:noWrap/>
            <w:hideMark/>
          </w:tcPr>
          <w:p w14:paraId="335E89F5" w14:textId="77777777" w:rsidR="00404A8B" w:rsidRPr="00404A8B" w:rsidRDefault="00404A8B" w:rsidP="00404A8B">
            <w:r w:rsidRPr="00404A8B">
              <w:t>5.89E-17</w:t>
            </w:r>
          </w:p>
        </w:tc>
        <w:tc>
          <w:tcPr>
            <w:tcW w:w="693" w:type="pct"/>
            <w:noWrap/>
            <w:hideMark/>
          </w:tcPr>
          <w:p w14:paraId="4CDF486E" w14:textId="77777777" w:rsidR="00404A8B" w:rsidRPr="00404A8B" w:rsidRDefault="00404A8B" w:rsidP="00404A8B">
            <w:r w:rsidRPr="00404A8B">
              <w:t>0.110657</w:t>
            </w:r>
          </w:p>
        </w:tc>
        <w:tc>
          <w:tcPr>
            <w:tcW w:w="693" w:type="pct"/>
            <w:noWrap/>
            <w:hideMark/>
          </w:tcPr>
          <w:p w14:paraId="2CEA884B" w14:textId="77777777" w:rsidR="00404A8B" w:rsidRPr="00404A8B" w:rsidRDefault="00404A8B" w:rsidP="00404A8B">
            <w:r w:rsidRPr="00404A8B">
              <w:t>0.178197</w:t>
            </w:r>
          </w:p>
        </w:tc>
        <w:tc>
          <w:tcPr>
            <w:tcW w:w="693" w:type="pct"/>
            <w:noWrap/>
            <w:hideMark/>
          </w:tcPr>
          <w:p w14:paraId="3C7B610A" w14:textId="77777777" w:rsidR="00404A8B" w:rsidRPr="00404A8B" w:rsidRDefault="00404A8B" w:rsidP="00404A8B">
            <w:r w:rsidRPr="00404A8B">
              <w:t>4.24E-16</w:t>
            </w:r>
          </w:p>
        </w:tc>
      </w:tr>
      <w:tr w:rsidR="00404A8B" w:rsidRPr="00404A8B" w14:paraId="4E967A94" w14:textId="77777777" w:rsidTr="00404A8B">
        <w:trPr>
          <w:trHeight w:val="300"/>
        </w:trPr>
        <w:tc>
          <w:tcPr>
            <w:tcW w:w="1448" w:type="pct"/>
            <w:noWrap/>
            <w:hideMark/>
          </w:tcPr>
          <w:p w14:paraId="02BCB4FF" w14:textId="77777777" w:rsidR="00404A8B" w:rsidRPr="00404A8B" w:rsidRDefault="00404A8B">
            <w:r w:rsidRPr="00404A8B">
              <w:t>hsa-miR-324-5p</w:t>
            </w:r>
          </w:p>
        </w:tc>
        <w:tc>
          <w:tcPr>
            <w:tcW w:w="780" w:type="pct"/>
            <w:noWrap/>
            <w:hideMark/>
          </w:tcPr>
          <w:p w14:paraId="1C7845B9" w14:textId="77777777" w:rsidR="00404A8B" w:rsidRPr="00404A8B" w:rsidRDefault="00404A8B" w:rsidP="00404A8B">
            <w:r w:rsidRPr="00404A8B">
              <w:t>0.14333</w:t>
            </w:r>
          </w:p>
        </w:tc>
        <w:tc>
          <w:tcPr>
            <w:tcW w:w="693" w:type="pct"/>
            <w:noWrap/>
            <w:hideMark/>
          </w:tcPr>
          <w:p w14:paraId="4D178EB2" w14:textId="77777777" w:rsidR="00404A8B" w:rsidRPr="00404A8B" w:rsidRDefault="00404A8B" w:rsidP="00404A8B">
            <w:r w:rsidRPr="00404A8B">
              <w:t>7.25E-14</w:t>
            </w:r>
          </w:p>
        </w:tc>
        <w:tc>
          <w:tcPr>
            <w:tcW w:w="693" w:type="pct"/>
            <w:noWrap/>
            <w:hideMark/>
          </w:tcPr>
          <w:p w14:paraId="1BCA0DE5" w14:textId="77777777" w:rsidR="00404A8B" w:rsidRPr="00404A8B" w:rsidRDefault="00404A8B" w:rsidP="00404A8B">
            <w:r w:rsidRPr="00404A8B">
              <w:t>0.105843</w:t>
            </w:r>
          </w:p>
        </w:tc>
        <w:tc>
          <w:tcPr>
            <w:tcW w:w="693" w:type="pct"/>
            <w:noWrap/>
            <w:hideMark/>
          </w:tcPr>
          <w:p w14:paraId="3183CBC1" w14:textId="77777777" w:rsidR="00404A8B" w:rsidRPr="00404A8B" w:rsidRDefault="00404A8B" w:rsidP="00404A8B">
            <w:r w:rsidRPr="00404A8B">
              <w:t>0.180816</w:t>
            </w:r>
          </w:p>
        </w:tc>
        <w:tc>
          <w:tcPr>
            <w:tcW w:w="693" w:type="pct"/>
            <w:noWrap/>
            <w:hideMark/>
          </w:tcPr>
          <w:p w14:paraId="282C827B" w14:textId="77777777" w:rsidR="00404A8B" w:rsidRPr="00404A8B" w:rsidRDefault="00404A8B" w:rsidP="00404A8B">
            <w:r w:rsidRPr="00404A8B">
              <w:t>4.21E-13</w:t>
            </w:r>
          </w:p>
        </w:tc>
      </w:tr>
      <w:tr w:rsidR="00404A8B" w:rsidRPr="00404A8B" w14:paraId="5B463403" w14:textId="77777777" w:rsidTr="00404A8B">
        <w:trPr>
          <w:trHeight w:val="300"/>
        </w:trPr>
        <w:tc>
          <w:tcPr>
            <w:tcW w:w="1448" w:type="pct"/>
            <w:noWrap/>
            <w:hideMark/>
          </w:tcPr>
          <w:p w14:paraId="7DE96E0E" w14:textId="77777777" w:rsidR="00404A8B" w:rsidRPr="00404A8B" w:rsidRDefault="00404A8B">
            <w:r w:rsidRPr="00404A8B">
              <w:t>hsa-miR-18a-3p</w:t>
            </w:r>
          </w:p>
        </w:tc>
        <w:tc>
          <w:tcPr>
            <w:tcW w:w="780" w:type="pct"/>
            <w:noWrap/>
            <w:hideMark/>
          </w:tcPr>
          <w:p w14:paraId="7F301DAC" w14:textId="77777777" w:rsidR="00404A8B" w:rsidRPr="00404A8B" w:rsidRDefault="00404A8B" w:rsidP="00404A8B">
            <w:r w:rsidRPr="00404A8B">
              <w:t>0.143226</w:t>
            </w:r>
          </w:p>
        </w:tc>
        <w:tc>
          <w:tcPr>
            <w:tcW w:w="693" w:type="pct"/>
            <w:noWrap/>
            <w:hideMark/>
          </w:tcPr>
          <w:p w14:paraId="73EF42CC" w14:textId="77777777" w:rsidR="00404A8B" w:rsidRPr="00404A8B" w:rsidRDefault="00404A8B" w:rsidP="00404A8B">
            <w:r w:rsidRPr="00404A8B">
              <w:t>6.60E-19</w:t>
            </w:r>
          </w:p>
        </w:tc>
        <w:tc>
          <w:tcPr>
            <w:tcW w:w="693" w:type="pct"/>
            <w:noWrap/>
            <w:hideMark/>
          </w:tcPr>
          <w:p w14:paraId="3CE27AEE" w14:textId="77777777" w:rsidR="00404A8B" w:rsidRPr="00404A8B" w:rsidRDefault="00404A8B" w:rsidP="00404A8B">
            <w:r w:rsidRPr="00404A8B">
              <w:t>0.111683</w:t>
            </w:r>
          </w:p>
        </w:tc>
        <w:tc>
          <w:tcPr>
            <w:tcW w:w="693" w:type="pct"/>
            <w:noWrap/>
            <w:hideMark/>
          </w:tcPr>
          <w:p w14:paraId="5792C8D0" w14:textId="77777777" w:rsidR="00404A8B" w:rsidRPr="00404A8B" w:rsidRDefault="00404A8B" w:rsidP="00404A8B">
            <w:r w:rsidRPr="00404A8B">
              <w:t>0.17477</w:t>
            </w:r>
          </w:p>
        </w:tc>
        <w:tc>
          <w:tcPr>
            <w:tcW w:w="693" w:type="pct"/>
            <w:noWrap/>
            <w:hideMark/>
          </w:tcPr>
          <w:p w14:paraId="352EB0ED" w14:textId="77777777" w:rsidR="00404A8B" w:rsidRPr="00404A8B" w:rsidRDefault="00404A8B" w:rsidP="00404A8B">
            <w:r w:rsidRPr="00404A8B">
              <w:t>5.58E-18</w:t>
            </w:r>
          </w:p>
        </w:tc>
      </w:tr>
      <w:tr w:rsidR="00404A8B" w:rsidRPr="00404A8B" w14:paraId="7D91EAB2" w14:textId="77777777" w:rsidTr="00404A8B">
        <w:trPr>
          <w:trHeight w:val="300"/>
        </w:trPr>
        <w:tc>
          <w:tcPr>
            <w:tcW w:w="1448" w:type="pct"/>
            <w:noWrap/>
            <w:hideMark/>
          </w:tcPr>
          <w:p w14:paraId="2F462E9C" w14:textId="77777777" w:rsidR="00404A8B" w:rsidRPr="00404A8B" w:rsidRDefault="00404A8B">
            <w:r w:rsidRPr="00404A8B">
              <w:t>hsa-miR-135b-3p</w:t>
            </w:r>
          </w:p>
        </w:tc>
        <w:tc>
          <w:tcPr>
            <w:tcW w:w="780" w:type="pct"/>
            <w:noWrap/>
            <w:hideMark/>
          </w:tcPr>
          <w:p w14:paraId="3276D025" w14:textId="77777777" w:rsidR="00404A8B" w:rsidRPr="00404A8B" w:rsidRDefault="00404A8B" w:rsidP="00404A8B">
            <w:r w:rsidRPr="00404A8B">
              <w:t>0.143193</w:t>
            </w:r>
          </w:p>
        </w:tc>
        <w:tc>
          <w:tcPr>
            <w:tcW w:w="693" w:type="pct"/>
            <w:noWrap/>
            <w:hideMark/>
          </w:tcPr>
          <w:p w14:paraId="131BDB22" w14:textId="77777777" w:rsidR="00404A8B" w:rsidRPr="00404A8B" w:rsidRDefault="00404A8B" w:rsidP="00404A8B">
            <w:r w:rsidRPr="00404A8B">
              <w:t>2.51E-19</w:t>
            </w:r>
          </w:p>
        </w:tc>
        <w:tc>
          <w:tcPr>
            <w:tcW w:w="693" w:type="pct"/>
            <w:noWrap/>
            <w:hideMark/>
          </w:tcPr>
          <w:p w14:paraId="2EB269F7" w14:textId="77777777" w:rsidR="00404A8B" w:rsidRPr="00404A8B" w:rsidRDefault="00404A8B" w:rsidP="00404A8B">
            <w:r w:rsidRPr="00404A8B">
              <w:t>0.112034</w:t>
            </w:r>
          </w:p>
        </w:tc>
        <w:tc>
          <w:tcPr>
            <w:tcW w:w="693" w:type="pct"/>
            <w:noWrap/>
            <w:hideMark/>
          </w:tcPr>
          <w:p w14:paraId="0D97EE91" w14:textId="77777777" w:rsidR="00404A8B" w:rsidRPr="00404A8B" w:rsidRDefault="00404A8B" w:rsidP="00404A8B">
            <w:r w:rsidRPr="00404A8B">
              <w:t>0.174351</w:t>
            </w:r>
          </w:p>
        </w:tc>
        <w:tc>
          <w:tcPr>
            <w:tcW w:w="693" w:type="pct"/>
            <w:noWrap/>
            <w:hideMark/>
          </w:tcPr>
          <w:p w14:paraId="18A7EF3E" w14:textId="77777777" w:rsidR="00404A8B" w:rsidRPr="00404A8B" w:rsidRDefault="00404A8B" w:rsidP="00404A8B">
            <w:r w:rsidRPr="00404A8B">
              <w:t>2.17E-18</w:t>
            </w:r>
          </w:p>
        </w:tc>
      </w:tr>
      <w:tr w:rsidR="00404A8B" w:rsidRPr="00404A8B" w14:paraId="00CC45F1" w14:textId="77777777" w:rsidTr="00404A8B">
        <w:trPr>
          <w:trHeight w:val="300"/>
        </w:trPr>
        <w:tc>
          <w:tcPr>
            <w:tcW w:w="1448" w:type="pct"/>
            <w:noWrap/>
            <w:hideMark/>
          </w:tcPr>
          <w:p w14:paraId="61E5B250" w14:textId="77777777" w:rsidR="00404A8B" w:rsidRPr="00404A8B" w:rsidRDefault="00404A8B">
            <w:r w:rsidRPr="00404A8B">
              <w:t>hsa-let-7i-3p</w:t>
            </w:r>
          </w:p>
        </w:tc>
        <w:tc>
          <w:tcPr>
            <w:tcW w:w="780" w:type="pct"/>
            <w:noWrap/>
            <w:hideMark/>
          </w:tcPr>
          <w:p w14:paraId="43F68672" w14:textId="77777777" w:rsidR="00404A8B" w:rsidRPr="00404A8B" w:rsidRDefault="00404A8B" w:rsidP="00404A8B">
            <w:r w:rsidRPr="00404A8B">
              <w:t>0.143193</w:t>
            </w:r>
          </w:p>
        </w:tc>
        <w:tc>
          <w:tcPr>
            <w:tcW w:w="693" w:type="pct"/>
            <w:noWrap/>
            <w:hideMark/>
          </w:tcPr>
          <w:p w14:paraId="6390A605" w14:textId="77777777" w:rsidR="00404A8B" w:rsidRPr="00404A8B" w:rsidRDefault="00404A8B" w:rsidP="00404A8B">
            <w:r w:rsidRPr="00404A8B">
              <w:t>8.86E-20</w:t>
            </w:r>
          </w:p>
        </w:tc>
        <w:tc>
          <w:tcPr>
            <w:tcW w:w="693" w:type="pct"/>
            <w:noWrap/>
            <w:hideMark/>
          </w:tcPr>
          <w:p w14:paraId="3F3DE928" w14:textId="77777777" w:rsidR="00404A8B" w:rsidRPr="00404A8B" w:rsidRDefault="00404A8B" w:rsidP="00404A8B">
            <w:r w:rsidRPr="00404A8B">
              <w:t>0.112425</w:t>
            </w:r>
          </w:p>
        </w:tc>
        <w:tc>
          <w:tcPr>
            <w:tcW w:w="693" w:type="pct"/>
            <w:noWrap/>
            <w:hideMark/>
          </w:tcPr>
          <w:p w14:paraId="4526671E" w14:textId="77777777" w:rsidR="00404A8B" w:rsidRPr="00404A8B" w:rsidRDefault="00404A8B" w:rsidP="00404A8B">
            <w:r w:rsidRPr="00404A8B">
              <w:t>0.173961</w:t>
            </w:r>
          </w:p>
        </w:tc>
        <w:tc>
          <w:tcPr>
            <w:tcW w:w="693" w:type="pct"/>
            <w:noWrap/>
            <w:hideMark/>
          </w:tcPr>
          <w:p w14:paraId="6D4EBD97" w14:textId="77777777" w:rsidR="00404A8B" w:rsidRPr="00404A8B" w:rsidRDefault="00404A8B" w:rsidP="00404A8B">
            <w:r w:rsidRPr="00404A8B">
              <w:t>8.05E-19</w:t>
            </w:r>
          </w:p>
        </w:tc>
      </w:tr>
      <w:tr w:rsidR="00404A8B" w:rsidRPr="00404A8B" w14:paraId="2815DC37" w14:textId="77777777" w:rsidTr="00404A8B">
        <w:trPr>
          <w:trHeight w:val="300"/>
        </w:trPr>
        <w:tc>
          <w:tcPr>
            <w:tcW w:w="1448" w:type="pct"/>
            <w:noWrap/>
            <w:hideMark/>
          </w:tcPr>
          <w:p w14:paraId="37A3DA3C" w14:textId="77777777" w:rsidR="00404A8B" w:rsidRPr="00404A8B" w:rsidRDefault="00404A8B">
            <w:r w:rsidRPr="00404A8B">
              <w:t>hsa-miR-505-3p</w:t>
            </w:r>
          </w:p>
        </w:tc>
        <w:tc>
          <w:tcPr>
            <w:tcW w:w="780" w:type="pct"/>
            <w:noWrap/>
            <w:hideMark/>
          </w:tcPr>
          <w:p w14:paraId="23F805AB" w14:textId="77777777" w:rsidR="00404A8B" w:rsidRPr="00404A8B" w:rsidRDefault="00404A8B" w:rsidP="00404A8B">
            <w:r w:rsidRPr="00404A8B">
              <w:t>0.142699</w:t>
            </w:r>
          </w:p>
        </w:tc>
        <w:tc>
          <w:tcPr>
            <w:tcW w:w="693" w:type="pct"/>
            <w:noWrap/>
            <w:hideMark/>
          </w:tcPr>
          <w:p w14:paraId="7CFE3634" w14:textId="77777777" w:rsidR="00404A8B" w:rsidRPr="00404A8B" w:rsidRDefault="00404A8B" w:rsidP="00404A8B">
            <w:r w:rsidRPr="00404A8B">
              <w:t>2.52E-15</w:t>
            </w:r>
          </w:p>
        </w:tc>
        <w:tc>
          <w:tcPr>
            <w:tcW w:w="693" w:type="pct"/>
            <w:noWrap/>
            <w:hideMark/>
          </w:tcPr>
          <w:p w14:paraId="3F7254DD" w14:textId="77777777" w:rsidR="00404A8B" w:rsidRPr="00404A8B" w:rsidRDefault="00404A8B" w:rsidP="00404A8B">
            <w:r w:rsidRPr="00404A8B">
              <w:t>0.107409</w:t>
            </w:r>
          </w:p>
        </w:tc>
        <w:tc>
          <w:tcPr>
            <w:tcW w:w="693" w:type="pct"/>
            <w:noWrap/>
            <w:hideMark/>
          </w:tcPr>
          <w:p w14:paraId="202E7263" w14:textId="77777777" w:rsidR="00404A8B" w:rsidRPr="00404A8B" w:rsidRDefault="00404A8B" w:rsidP="00404A8B">
            <w:r w:rsidRPr="00404A8B">
              <w:t>0.177989</w:t>
            </w:r>
          </w:p>
        </w:tc>
        <w:tc>
          <w:tcPr>
            <w:tcW w:w="693" w:type="pct"/>
            <w:noWrap/>
            <w:hideMark/>
          </w:tcPr>
          <w:p w14:paraId="30E6FA1C" w14:textId="77777777" w:rsidR="00404A8B" w:rsidRPr="00404A8B" w:rsidRDefault="00404A8B" w:rsidP="00404A8B">
            <w:r w:rsidRPr="00404A8B">
              <w:t>1.59E-14</w:t>
            </w:r>
          </w:p>
        </w:tc>
      </w:tr>
      <w:tr w:rsidR="00404A8B" w:rsidRPr="00404A8B" w14:paraId="56461A7F" w14:textId="77777777" w:rsidTr="00404A8B">
        <w:trPr>
          <w:trHeight w:val="300"/>
        </w:trPr>
        <w:tc>
          <w:tcPr>
            <w:tcW w:w="1448" w:type="pct"/>
            <w:noWrap/>
            <w:hideMark/>
          </w:tcPr>
          <w:p w14:paraId="69ADEDDD" w14:textId="77777777" w:rsidR="00404A8B" w:rsidRPr="00404A8B" w:rsidRDefault="00404A8B">
            <w:r w:rsidRPr="00404A8B">
              <w:t>hsa-miR-196a-5p</w:t>
            </w:r>
          </w:p>
        </w:tc>
        <w:tc>
          <w:tcPr>
            <w:tcW w:w="780" w:type="pct"/>
            <w:noWrap/>
            <w:hideMark/>
          </w:tcPr>
          <w:p w14:paraId="508B26DA" w14:textId="77777777" w:rsidR="00404A8B" w:rsidRPr="00404A8B" w:rsidRDefault="00404A8B" w:rsidP="00404A8B">
            <w:r w:rsidRPr="00404A8B">
              <w:t>0.141502</w:t>
            </w:r>
          </w:p>
        </w:tc>
        <w:tc>
          <w:tcPr>
            <w:tcW w:w="693" w:type="pct"/>
            <w:noWrap/>
            <w:hideMark/>
          </w:tcPr>
          <w:p w14:paraId="055E64CC" w14:textId="77777777" w:rsidR="00404A8B" w:rsidRPr="00404A8B" w:rsidRDefault="00404A8B" w:rsidP="00404A8B">
            <w:r w:rsidRPr="00404A8B">
              <w:t>2.65E-26</w:t>
            </w:r>
          </w:p>
        </w:tc>
        <w:tc>
          <w:tcPr>
            <w:tcW w:w="693" w:type="pct"/>
            <w:noWrap/>
            <w:hideMark/>
          </w:tcPr>
          <w:p w14:paraId="114D934B" w14:textId="77777777" w:rsidR="00404A8B" w:rsidRPr="00404A8B" w:rsidRDefault="00404A8B" w:rsidP="00404A8B">
            <w:r w:rsidRPr="00404A8B">
              <w:t>0.115442</w:t>
            </w:r>
          </w:p>
        </w:tc>
        <w:tc>
          <w:tcPr>
            <w:tcW w:w="693" w:type="pct"/>
            <w:noWrap/>
            <w:hideMark/>
          </w:tcPr>
          <w:p w14:paraId="68186C06" w14:textId="77777777" w:rsidR="00404A8B" w:rsidRPr="00404A8B" w:rsidRDefault="00404A8B" w:rsidP="00404A8B">
            <w:r w:rsidRPr="00404A8B">
              <w:t>0.167563</w:t>
            </w:r>
          </w:p>
        </w:tc>
        <w:tc>
          <w:tcPr>
            <w:tcW w:w="693" w:type="pct"/>
            <w:noWrap/>
            <w:hideMark/>
          </w:tcPr>
          <w:p w14:paraId="0BF522D6" w14:textId="77777777" w:rsidR="00404A8B" w:rsidRPr="00404A8B" w:rsidRDefault="00404A8B" w:rsidP="00404A8B">
            <w:r w:rsidRPr="00404A8B">
              <w:t>3.63E-25</w:t>
            </w:r>
          </w:p>
        </w:tc>
      </w:tr>
      <w:tr w:rsidR="00404A8B" w:rsidRPr="00404A8B" w14:paraId="2C7776D8" w14:textId="77777777" w:rsidTr="00404A8B">
        <w:trPr>
          <w:trHeight w:val="300"/>
        </w:trPr>
        <w:tc>
          <w:tcPr>
            <w:tcW w:w="1448" w:type="pct"/>
            <w:noWrap/>
            <w:hideMark/>
          </w:tcPr>
          <w:p w14:paraId="5A736129" w14:textId="77777777" w:rsidR="00404A8B" w:rsidRPr="00404A8B" w:rsidRDefault="00404A8B">
            <w:r w:rsidRPr="00404A8B">
              <w:t>hsa-miR-934</w:t>
            </w:r>
          </w:p>
        </w:tc>
        <w:tc>
          <w:tcPr>
            <w:tcW w:w="780" w:type="pct"/>
            <w:noWrap/>
            <w:hideMark/>
          </w:tcPr>
          <w:p w14:paraId="176358BC" w14:textId="77777777" w:rsidR="00404A8B" w:rsidRPr="00404A8B" w:rsidRDefault="00404A8B" w:rsidP="00404A8B">
            <w:r w:rsidRPr="00404A8B">
              <w:t>0.140738</w:t>
            </w:r>
          </w:p>
        </w:tc>
        <w:tc>
          <w:tcPr>
            <w:tcW w:w="693" w:type="pct"/>
            <w:noWrap/>
            <w:hideMark/>
          </w:tcPr>
          <w:p w14:paraId="594FDAEB" w14:textId="77777777" w:rsidR="00404A8B" w:rsidRPr="00404A8B" w:rsidRDefault="00404A8B" w:rsidP="00404A8B">
            <w:r w:rsidRPr="00404A8B">
              <w:t>1.22E-16</w:t>
            </w:r>
          </w:p>
        </w:tc>
        <w:tc>
          <w:tcPr>
            <w:tcW w:w="693" w:type="pct"/>
            <w:noWrap/>
            <w:hideMark/>
          </w:tcPr>
          <w:p w14:paraId="678E532B" w14:textId="77777777" w:rsidR="00404A8B" w:rsidRPr="00404A8B" w:rsidRDefault="00404A8B" w:rsidP="00404A8B">
            <w:r w:rsidRPr="00404A8B">
              <w:t>0.107486</w:t>
            </w:r>
          </w:p>
        </w:tc>
        <w:tc>
          <w:tcPr>
            <w:tcW w:w="693" w:type="pct"/>
            <w:noWrap/>
            <w:hideMark/>
          </w:tcPr>
          <w:p w14:paraId="5A1984BE" w14:textId="77777777" w:rsidR="00404A8B" w:rsidRPr="00404A8B" w:rsidRDefault="00404A8B" w:rsidP="00404A8B">
            <w:r w:rsidRPr="00404A8B">
              <w:t>0.17399</w:t>
            </w:r>
          </w:p>
        </w:tc>
        <w:tc>
          <w:tcPr>
            <w:tcW w:w="693" w:type="pct"/>
            <w:noWrap/>
            <w:hideMark/>
          </w:tcPr>
          <w:p w14:paraId="20064AFC" w14:textId="77777777" w:rsidR="00404A8B" w:rsidRPr="00404A8B" w:rsidRDefault="00404A8B" w:rsidP="00404A8B">
            <w:r w:rsidRPr="00404A8B">
              <w:t>8.63E-16</w:t>
            </w:r>
          </w:p>
        </w:tc>
      </w:tr>
      <w:tr w:rsidR="00404A8B" w:rsidRPr="00404A8B" w14:paraId="0635E389" w14:textId="77777777" w:rsidTr="00404A8B">
        <w:trPr>
          <w:trHeight w:val="300"/>
        </w:trPr>
        <w:tc>
          <w:tcPr>
            <w:tcW w:w="1448" w:type="pct"/>
            <w:noWrap/>
            <w:hideMark/>
          </w:tcPr>
          <w:p w14:paraId="7E171960" w14:textId="77777777" w:rsidR="00404A8B" w:rsidRPr="00404A8B" w:rsidRDefault="00404A8B">
            <w:r w:rsidRPr="00404A8B">
              <w:t>hsa-miR-496</w:t>
            </w:r>
          </w:p>
        </w:tc>
        <w:tc>
          <w:tcPr>
            <w:tcW w:w="780" w:type="pct"/>
            <w:noWrap/>
            <w:hideMark/>
          </w:tcPr>
          <w:p w14:paraId="57358111" w14:textId="77777777" w:rsidR="00404A8B" w:rsidRPr="00404A8B" w:rsidRDefault="00404A8B" w:rsidP="00404A8B">
            <w:r w:rsidRPr="00404A8B">
              <w:t>0.140558</w:t>
            </w:r>
          </w:p>
        </w:tc>
        <w:tc>
          <w:tcPr>
            <w:tcW w:w="693" w:type="pct"/>
            <w:noWrap/>
            <w:hideMark/>
          </w:tcPr>
          <w:p w14:paraId="3AA5597E" w14:textId="77777777" w:rsidR="00404A8B" w:rsidRPr="00404A8B" w:rsidRDefault="00404A8B" w:rsidP="00404A8B">
            <w:r w:rsidRPr="00404A8B">
              <w:t>2.57E-14</w:t>
            </w:r>
          </w:p>
        </w:tc>
        <w:tc>
          <w:tcPr>
            <w:tcW w:w="693" w:type="pct"/>
            <w:noWrap/>
            <w:hideMark/>
          </w:tcPr>
          <w:p w14:paraId="74671B53" w14:textId="77777777" w:rsidR="00404A8B" w:rsidRPr="00404A8B" w:rsidRDefault="00404A8B" w:rsidP="00404A8B">
            <w:r w:rsidRPr="00404A8B">
              <w:t>0.10445</w:t>
            </w:r>
          </w:p>
        </w:tc>
        <w:tc>
          <w:tcPr>
            <w:tcW w:w="693" w:type="pct"/>
            <w:noWrap/>
            <w:hideMark/>
          </w:tcPr>
          <w:p w14:paraId="32903637" w14:textId="77777777" w:rsidR="00404A8B" w:rsidRPr="00404A8B" w:rsidRDefault="00404A8B" w:rsidP="00404A8B">
            <w:r w:rsidRPr="00404A8B">
              <w:t>0.176665</w:t>
            </w:r>
          </w:p>
        </w:tc>
        <w:tc>
          <w:tcPr>
            <w:tcW w:w="693" w:type="pct"/>
            <w:noWrap/>
            <w:hideMark/>
          </w:tcPr>
          <w:p w14:paraId="617CA795" w14:textId="77777777" w:rsidR="00404A8B" w:rsidRPr="00404A8B" w:rsidRDefault="00404A8B" w:rsidP="00404A8B">
            <w:r w:rsidRPr="00404A8B">
              <w:t>1.53E-13</w:t>
            </w:r>
          </w:p>
        </w:tc>
      </w:tr>
      <w:tr w:rsidR="00404A8B" w:rsidRPr="00404A8B" w14:paraId="093E1030" w14:textId="77777777" w:rsidTr="00404A8B">
        <w:trPr>
          <w:trHeight w:val="300"/>
        </w:trPr>
        <w:tc>
          <w:tcPr>
            <w:tcW w:w="1448" w:type="pct"/>
            <w:noWrap/>
            <w:hideMark/>
          </w:tcPr>
          <w:p w14:paraId="5C66C187" w14:textId="77777777" w:rsidR="00404A8B" w:rsidRPr="00404A8B" w:rsidRDefault="00404A8B">
            <w:r w:rsidRPr="00404A8B">
              <w:t>hsa-miR-511-5p</w:t>
            </w:r>
          </w:p>
        </w:tc>
        <w:tc>
          <w:tcPr>
            <w:tcW w:w="780" w:type="pct"/>
            <w:noWrap/>
            <w:hideMark/>
          </w:tcPr>
          <w:p w14:paraId="6D1B522C" w14:textId="77777777" w:rsidR="00404A8B" w:rsidRPr="00404A8B" w:rsidRDefault="00404A8B" w:rsidP="00404A8B">
            <w:r w:rsidRPr="00404A8B">
              <w:t>0.140463</w:t>
            </w:r>
          </w:p>
        </w:tc>
        <w:tc>
          <w:tcPr>
            <w:tcW w:w="693" w:type="pct"/>
            <w:noWrap/>
            <w:hideMark/>
          </w:tcPr>
          <w:p w14:paraId="4C2C6509" w14:textId="77777777" w:rsidR="00404A8B" w:rsidRPr="00404A8B" w:rsidRDefault="00404A8B" w:rsidP="00404A8B">
            <w:r w:rsidRPr="00404A8B">
              <w:t>2.98E-17</w:t>
            </w:r>
          </w:p>
        </w:tc>
        <w:tc>
          <w:tcPr>
            <w:tcW w:w="693" w:type="pct"/>
            <w:noWrap/>
            <w:hideMark/>
          </w:tcPr>
          <w:p w14:paraId="5E2CD845" w14:textId="77777777" w:rsidR="00404A8B" w:rsidRPr="00404A8B" w:rsidRDefault="00404A8B" w:rsidP="00404A8B">
            <w:r w:rsidRPr="00404A8B">
              <w:t>0.107933</w:t>
            </w:r>
          </w:p>
        </w:tc>
        <w:tc>
          <w:tcPr>
            <w:tcW w:w="693" w:type="pct"/>
            <w:noWrap/>
            <w:hideMark/>
          </w:tcPr>
          <w:p w14:paraId="7971AC46" w14:textId="77777777" w:rsidR="00404A8B" w:rsidRPr="00404A8B" w:rsidRDefault="00404A8B" w:rsidP="00404A8B">
            <w:r w:rsidRPr="00404A8B">
              <w:t>0.172994</w:t>
            </w:r>
          </w:p>
        </w:tc>
        <w:tc>
          <w:tcPr>
            <w:tcW w:w="693" w:type="pct"/>
            <w:noWrap/>
            <w:hideMark/>
          </w:tcPr>
          <w:p w14:paraId="18EAF823" w14:textId="77777777" w:rsidR="00404A8B" w:rsidRPr="00404A8B" w:rsidRDefault="00404A8B" w:rsidP="00404A8B">
            <w:r w:rsidRPr="00404A8B">
              <w:t>2.25E-16</w:t>
            </w:r>
          </w:p>
        </w:tc>
      </w:tr>
      <w:tr w:rsidR="00404A8B" w:rsidRPr="00404A8B" w14:paraId="27922C5A" w14:textId="77777777" w:rsidTr="00404A8B">
        <w:trPr>
          <w:trHeight w:val="300"/>
        </w:trPr>
        <w:tc>
          <w:tcPr>
            <w:tcW w:w="1448" w:type="pct"/>
            <w:noWrap/>
            <w:hideMark/>
          </w:tcPr>
          <w:p w14:paraId="2CFFC121" w14:textId="77777777" w:rsidR="00404A8B" w:rsidRPr="00404A8B" w:rsidRDefault="00404A8B">
            <w:r w:rsidRPr="00404A8B">
              <w:t>hsa-miR-125a-3p</w:t>
            </w:r>
          </w:p>
        </w:tc>
        <w:tc>
          <w:tcPr>
            <w:tcW w:w="780" w:type="pct"/>
            <w:noWrap/>
            <w:hideMark/>
          </w:tcPr>
          <w:p w14:paraId="6AA0D199" w14:textId="77777777" w:rsidR="00404A8B" w:rsidRPr="00404A8B" w:rsidRDefault="00404A8B" w:rsidP="00404A8B">
            <w:r w:rsidRPr="00404A8B">
              <w:t>0.137909</w:t>
            </w:r>
          </w:p>
        </w:tc>
        <w:tc>
          <w:tcPr>
            <w:tcW w:w="693" w:type="pct"/>
            <w:noWrap/>
            <w:hideMark/>
          </w:tcPr>
          <w:p w14:paraId="3695C6C8" w14:textId="77777777" w:rsidR="00404A8B" w:rsidRPr="00404A8B" w:rsidRDefault="00404A8B" w:rsidP="00404A8B">
            <w:r w:rsidRPr="00404A8B">
              <w:t>1.95E-17</w:t>
            </w:r>
          </w:p>
        </w:tc>
        <w:tc>
          <w:tcPr>
            <w:tcW w:w="693" w:type="pct"/>
            <w:noWrap/>
            <w:hideMark/>
          </w:tcPr>
          <w:p w14:paraId="2AF7A539" w14:textId="77777777" w:rsidR="00404A8B" w:rsidRPr="00404A8B" w:rsidRDefault="00404A8B" w:rsidP="00404A8B">
            <w:r w:rsidRPr="00404A8B">
              <w:t>0.106155</w:t>
            </w:r>
          </w:p>
        </w:tc>
        <w:tc>
          <w:tcPr>
            <w:tcW w:w="693" w:type="pct"/>
            <w:noWrap/>
            <w:hideMark/>
          </w:tcPr>
          <w:p w14:paraId="798A48E1" w14:textId="77777777" w:rsidR="00404A8B" w:rsidRPr="00404A8B" w:rsidRDefault="00404A8B" w:rsidP="00404A8B">
            <w:r w:rsidRPr="00404A8B">
              <w:t>0.169662</w:t>
            </w:r>
          </w:p>
        </w:tc>
        <w:tc>
          <w:tcPr>
            <w:tcW w:w="693" w:type="pct"/>
            <w:noWrap/>
            <w:hideMark/>
          </w:tcPr>
          <w:p w14:paraId="491AE363" w14:textId="77777777" w:rsidR="00404A8B" w:rsidRPr="00404A8B" w:rsidRDefault="00404A8B" w:rsidP="00404A8B">
            <w:r w:rsidRPr="00404A8B">
              <w:t>1.49E-16</w:t>
            </w:r>
          </w:p>
        </w:tc>
      </w:tr>
      <w:tr w:rsidR="00404A8B" w:rsidRPr="00404A8B" w14:paraId="4A6EEAB0" w14:textId="77777777" w:rsidTr="00404A8B">
        <w:trPr>
          <w:trHeight w:val="300"/>
        </w:trPr>
        <w:tc>
          <w:tcPr>
            <w:tcW w:w="1448" w:type="pct"/>
            <w:noWrap/>
            <w:hideMark/>
          </w:tcPr>
          <w:p w14:paraId="2DBC34F0" w14:textId="77777777" w:rsidR="00404A8B" w:rsidRPr="00404A8B" w:rsidRDefault="00404A8B">
            <w:r w:rsidRPr="00404A8B">
              <w:t>hsa-miR-379-3p</w:t>
            </w:r>
          </w:p>
        </w:tc>
        <w:tc>
          <w:tcPr>
            <w:tcW w:w="780" w:type="pct"/>
            <w:noWrap/>
            <w:hideMark/>
          </w:tcPr>
          <w:p w14:paraId="2847B687" w14:textId="77777777" w:rsidR="00404A8B" w:rsidRPr="00404A8B" w:rsidRDefault="00404A8B" w:rsidP="00404A8B">
            <w:r w:rsidRPr="00404A8B">
              <w:t>0.137236</w:t>
            </w:r>
          </w:p>
        </w:tc>
        <w:tc>
          <w:tcPr>
            <w:tcW w:w="693" w:type="pct"/>
            <w:noWrap/>
            <w:hideMark/>
          </w:tcPr>
          <w:p w14:paraId="62321CA0" w14:textId="77777777" w:rsidR="00404A8B" w:rsidRPr="00404A8B" w:rsidRDefault="00404A8B" w:rsidP="00404A8B">
            <w:r w:rsidRPr="00404A8B">
              <w:t>4.16E-12</w:t>
            </w:r>
          </w:p>
        </w:tc>
        <w:tc>
          <w:tcPr>
            <w:tcW w:w="693" w:type="pct"/>
            <w:noWrap/>
            <w:hideMark/>
          </w:tcPr>
          <w:p w14:paraId="3781202F" w14:textId="77777777" w:rsidR="00404A8B" w:rsidRPr="00404A8B" w:rsidRDefault="00404A8B" w:rsidP="00404A8B">
            <w:r w:rsidRPr="00404A8B">
              <w:t>0.098478</w:t>
            </w:r>
          </w:p>
        </w:tc>
        <w:tc>
          <w:tcPr>
            <w:tcW w:w="693" w:type="pct"/>
            <w:noWrap/>
            <w:hideMark/>
          </w:tcPr>
          <w:p w14:paraId="6FBC80CA" w14:textId="77777777" w:rsidR="00404A8B" w:rsidRPr="00404A8B" w:rsidRDefault="00404A8B" w:rsidP="00404A8B">
            <w:r w:rsidRPr="00404A8B">
              <w:t>0.175994</w:t>
            </w:r>
          </w:p>
        </w:tc>
        <w:tc>
          <w:tcPr>
            <w:tcW w:w="693" w:type="pct"/>
            <w:noWrap/>
            <w:hideMark/>
          </w:tcPr>
          <w:p w14:paraId="2DA5BDCB" w14:textId="77777777" w:rsidR="00404A8B" w:rsidRPr="00404A8B" w:rsidRDefault="00404A8B" w:rsidP="00404A8B">
            <w:r w:rsidRPr="00404A8B">
              <w:t>2.06E-11</w:t>
            </w:r>
          </w:p>
        </w:tc>
      </w:tr>
      <w:tr w:rsidR="00404A8B" w:rsidRPr="00404A8B" w14:paraId="30C1539A" w14:textId="77777777" w:rsidTr="00404A8B">
        <w:trPr>
          <w:trHeight w:val="300"/>
        </w:trPr>
        <w:tc>
          <w:tcPr>
            <w:tcW w:w="1448" w:type="pct"/>
            <w:noWrap/>
            <w:hideMark/>
          </w:tcPr>
          <w:p w14:paraId="1C2E48E4" w14:textId="77777777" w:rsidR="00404A8B" w:rsidRPr="00404A8B" w:rsidRDefault="00404A8B">
            <w:r w:rsidRPr="00404A8B">
              <w:t>hsa-miR-629-5p</w:t>
            </w:r>
          </w:p>
        </w:tc>
        <w:tc>
          <w:tcPr>
            <w:tcW w:w="780" w:type="pct"/>
            <w:noWrap/>
            <w:hideMark/>
          </w:tcPr>
          <w:p w14:paraId="36AF1C55" w14:textId="77777777" w:rsidR="00404A8B" w:rsidRPr="00404A8B" w:rsidRDefault="00404A8B" w:rsidP="00404A8B">
            <w:r w:rsidRPr="00404A8B">
              <w:t>0.136365</w:t>
            </w:r>
          </w:p>
        </w:tc>
        <w:tc>
          <w:tcPr>
            <w:tcW w:w="693" w:type="pct"/>
            <w:noWrap/>
            <w:hideMark/>
          </w:tcPr>
          <w:p w14:paraId="76DEC9FC" w14:textId="77777777" w:rsidR="00404A8B" w:rsidRPr="00404A8B" w:rsidRDefault="00404A8B" w:rsidP="00404A8B">
            <w:r w:rsidRPr="00404A8B">
              <w:t>5.98E-14</w:t>
            </w:r>
          </w:p>
        </w:tc>
        <w:tc>
          <w:tcPr>
            <w:tcW w:w="693" w:type="pct"/>
            <w:noWrap/>
            <w:hideMark/>
          </w:tcPr>
          <w:p w14:paraId="5BF7B1F8" w14:textId="77777777" w:rsidR="00404A8B" w:rsidRPr="00404A8B" w:rsidRDefault="00404A8B" w:rsidP="00404A8B">
            <w:r w:rsidRPr="00404A8B">
              <w:t>0.10082</w:t>
            </w:r>
          </w:p>
        </w:tc>
        <w:tc>
          <w:tcPr>
            <w:tcW w:w="693" w:type="pct"/>
            <w:noWrap/>
            <w:hideMark/>
          </w:tcPr>
          <w:p w14:paraId="487366D0" w14:textId="77777777" w:rsidR="00404A8B" w:rsidRPr="00404A8B" w:rsidRDefault="00404A8B" w:rsidP="00404A8B">
            <w:r w:rsidRPr="00404A8B">
              <w:t>0.171911</w:t>
            </w:r>
          </w:p>
        </w:tc>
        <w:tc>
          <w:tcPr>
            <w:tcW w:w="693" w:type="pct"/>
            <w:noWrap/>
            <w:hideMark/>
          </w:tcPr>
          <w:p w14:paraId="0E3C0CBC" w14:textId="77777777" w:rsidR="00404A8B" w:rsidRPr="00404A8B" w:rsidRDefault="00404A8B" w:rsidP="00404A8B">
            <w:r w:rsidRPr="00404A8B">
              <w:t>3.51E-13</w:t>
            </w:r>
          </w:p>
        </w:tc>
      </w:tr>
      <w:tr w:rsidR="00404A8B" w:rsidRPr="00404A8B" w14:paraId="51B4FC32" w14:textId="77777777" w:rsidTr="00404A8B">
        <w:trPr>
          <w:trHeight w:val="300"/>
        </w:trPr>
        <w:tc>
          <w:tcPr>
            <w:tcW w:w="1448" w:type="pct"/>
            <w:noWrap/>
            <w:hideMark/>
          </w:tcPr>
          <w:p w14:paraId="03B1037B" w14:textId="77777777" w:rsidR="00404A8B" w:rsidRPr="00404A8B" w:rsidRDefault="00404A8B">
            <w:r w:rsidRPr="00404A8B">
              <w:t>hsa-miR-214-3p</w:t>
            </w:r>
          </w:p>
        </w:tc>
        <w:tc>
          <w:tcPr>
            <w:tcW w:w="780" w:type="pct"/>
            <w:noWrap/>
            <w:hideMark/>
          </w:tcPr>
          <w:p w14:paraId="38DF3291" w14:textId="77777777" w:rsidR="00404A8B" w:rsidRPr="00404A8B" w:rsidRDefault="00404A8B" w:rsidP="00404A8B">
            <w:r w:rsidRPr="00404A8B">
              <w:t>0.136298</w:t>
            </w:r>
          </w:p>
        </w:tc>
        <w:tc>
          <w:tcPr>
            <w:tcW w:w="693" w:type="pct"/>
            <w:noWrap/>
            <w:hideMark/>
          </w:tcPr>
          <w:p w14:paraId="65A3B6F2" w14:textId="77777777" w:rsidR="00404A8B" w:rsidRPr="00404A8B" w:rsidRDefault="00404A8B" w:rsidP="00404A8B">
            <w:r w:rsidRPr="00404A8B">
              <w:t>7.64E-18</w:t>
            </w:r>
          </w:p>
        </w:tc>
        <w:tc>
          <w:tcPr>
            <w:tcW w:w="693" w:type="pct"/>
            <w:noWrap/>
            <w:hideMark/>
          </w:tcPr>
          <w:p w14:paraId="54AE4CB0" w14:textId="77777777" w:rsidR="00404A8B" w:rsidRPr="00404A8B" w:rsidRDefault="00404A8B" w:rsidP="00404A8B">
            <w:r w:rsidRPr="00404A8B">
              <w:t>0.105312</w:t>
            </w:r>
          </w:p>
        </w:tc>
        <w:tc>
          <w:tcPr>
            <w:tcW w:w="693" w:type="pct"/>
            <w:noWrap/>
            <w:hideMark/>
          </w:tcPr>
          <w:p w14:paraId="3DC0CF8F" w14:textId="77777777" w:rsidR="00404A8B" w:rsidRPr="00404A8B" w:rsidRDefault="00404A8B" w:rsidP="00404A8B">
            <w:r w:rsidRPr="00404A8B">
              <w:t>0.167284</w:t>
            </w:r>
          </w:p>
        </w:tc>
        <w:tc>
          <w:tcPr>
            <w:tcW w:w="693" w:type="pct"/>
            <w:noWrap/>
            <w:hideMark/>
          </w:tcPr>
          <w:p w14:paraId="28E76FB3" w14:textId="77777777" w:rsidR="00404A8B" w:rsidRPr="00404A8B" w:rsidRDefault="00404A8B" w:rsidP="00404A8B">
            <w:r w:rsidRPr="00404A8B">
              <w:t>6.03E-17</w:t>
            </w:r>
          </w:p>
        </w:tc>
      </w:tr>
      <w:tr w:rsidR="00404A8B" w:rsidRPr="00404A8B" w14:paraId="0977CF80" w14:textId="77777777" w:rsidTr="00404A8B">
        <w:trPr>
          <w:trHeight w:val="300"/>
        </w:trPr>
        <w:tc>
          <w:tcPr>
            <w:tcW w:w="1448" w:type="pct"/>
            <w:noWrap/>
            <w:hideMark/>
          </w:tcPr>
          <w:p w14:paraId="273BDFA9" w14:textId="77777777" w:rsidR="00404A8B" w:rsidRPr="00404A8B" w:rsidRDefault="00404A8B">
            <w:r w:rsidRPr="00404A8B">
              <w:t>hsa-miR-1262</w:t>
            </w:r>
          </w:p>
        </w:tc>
        <w:tc>
          <w:tcPr>
            <w:tcW w:w="780" w:type="pct"/>
            <w:noWrap/>
            <w:hideMark/>
          </w:tcPr>
          <w:p w14:paraId="3F001389" w14:textId="77777777" w:rsidR="00404A8B" w:rsidRPr="00404A8B" w:rsidRDefault="00404A8B" w:rsidP="00404A8B">
            <w:r w:rsidRPr="00404A8B">
              <w:t>0.135819</w:t>
            </w:r>
          </w:p>
        </w:tc>
        <w:tc>
          <w:tcPr>
            <w:tcW w:w="693" w:type="pct"/>
            <w:noWrap/>
            <w:hideMark/>
          </w:tcPr>
          <w:p w14:paraId="00FA5101" w14:textId="77777777" w:rsidR="00404A8B" w:rsidRPr="00404A8B" w:rsidRDefault="00404A8B" w:rsidP="00404A8B">
            <w:r w:rsidRPr="00404A8B">
              <w:t>6.72E-12</w:t>
            </w:r>
          </w:p>
        </w:tc>
        <w:tc>
          <w:tcPr>
            <w:tcW w:w="693" w:type="pct"/>
            <w:noWrap/>
            <w:hideMark/>
          </w:tcPr>
          <w:p w14:paraId="1E024BDD" w14:textId="77777777" w:rsidR="00404A8B" w:rsidRPr="00404A8B" w:rsidRDefault="00404A8B" w:rsidP="00404A8B">
            <w:r w:rsidRPr="00404A8B">
              <w:t>0.097079</w:t>
            </w:r>
          </w:p>
        </w:tc>
        <w:tc>
          <w:tcPr>
            <w:tcW w:w="693" w:type="pct"/>
            <w:noWrap/>
            <w:hideMark/>
          </w:tcPr>
          <w:p w14:paraId="59250F1D" w14:textId="77777777" w:rsidR="00404A8B" w:rsidRPr="00404A8B" w:rsidRDefault="00404A8B" w:rsidP="00404A8B">
            <w:r w:rsidRPr="00404A8B">
              <w:t>0.174559</w:t>
            </w:r>
          </w:p>
        </w:tc>
        <w:tc>
          <w:tcPr>
            <w:tcW w:w="693" w:type="pct"/>
            <w:noWrap/>
            <w:hideMark/>
          </w:tcPr>
          <w:p w14:paraId="7DC1A8DB" w14:textId="77777777" w:rsidR="00404A8B" w:rsidRPr="00404A8B" w:rsidRDefault="00404A8B" w:rsidP="00404A8B">
            <w:r w:rsidRPr="00404A8B">
              <w:t>3.24E-11</w:t>
            </w:r>
          </w:p>
        </w:tc>
      </w:tr>
      <w:tr w:rsidR="00404A8B" w:rsidRPr="00404A8B" w14:paraId="04410D32" w14:textId="77777777" w:rsidTr="00404A8B">
        <w:trPr>
          <w:trHeight w:val="300"/>
        </w:trPr>
        <w:tc>
          <w:tcPr>
            <w:tcW w:w="1448" w:type="pct"/>
            <w:noWrap/>
            <w:hideMark/>
          </w:tcPr>
          <w:p w14:paraId="54601161" w14:textId="77777777" w:rsidR="00404A8B" w:rsidRPr="00404A8B" w:rsidRDefault="00404A8B">
            <w:r w:rsidRPr="00404A8B">
              <w:t>hsa-miR-615-3p</w:t>
            </w:r>
          </w:p>
        </w:tc>
        <w:tc>
          <w:tcPr>
            <w:tcW w:w="780" w:type="pct"/>
            <w:noWrap/>
            <w:hideMark/>
          </w:tcPr>
          <w:p w14:paraId="048792B4" w14:textId="77777777" w:rsidR="00404A8B" w:rsidRPr="00404A8B" w:rsidRDefault="00404A8B" w:rsidP="00404A8B">
            <w:r w:rsidRPr="00404A8B">
              <w:t>0.134722</w:t>
            </w:r>
          </w:p>
        </w:tc>
        <w:tc>
          <w:tcPr>
            <w:tcW w:w="693" w:type="pct"/>
            <w:noWrap/>
            <w:hideMark/>
          </w:tcPr>
          <w:p w14:paraId="6013BC69" w14:textId="77777777" w:rsidR="00404A8B" w:rsidRPr="00404A8B" w:rsidRDefault="00404A8B" w:rsidP="00404A8B">
            <w:r w:rsidRPr="00404A8B">
              <w:t>4.26E-18</w:t>
            </w:r>
          </w:p>
        </w:tc>
        <w:tc>
          <w:tcPr>
            <w:tcW w:w="693" w:type="pct"/>
            <w:noWrap/>
            <w:hideMark/>
          </w:tcPr>
          <w:p w14:paraId="702FEABF" w14:textId="77777777" w:rsidR="00404A8B" w:rsidRPr="00404A8B" w:rsidRDefault="00404A8B" w:rsidP="00404A8B">
            <w:r w:rsidRPr="00404A8B">
              <w:t>0.104331</w:t>
            </w:r>
          </w:p>
        </w:tc>
        <w:tc>
          <w:tcPr>
            <w:tcW w:w="693" w:type="pct"/>
            <w:noWrap/>
            <w:hideMark/>
          </w:tcPr>
          <w:p w14:paraId="794DA316" w14:textId="77777777" w:rsidR="00404A8B" w:rsidRPr="00404A8B" w:rsidRDefault="00404A8B" w:rsidP="00404A8B">
            <w:r w:rsidRPr="00404A8B">
              <w:t>0.165114</w:t>
            </w:r>
          </w:p>
        </w:tc>
        <w:tc>
          <w:tcPr>
            <w:tcW w:w="693" w:type="pct"/>
            <w:noWrap/>
            <w:hideMark/>
          </w:tcPr>
          <w:p w14:paraId="32766D04" w14:textId="77777777" w:rsidR="00404A8B" w:rsidRPr="00404A8B" w:rsidRDefault="00404A8B" w:rsidP="00404A8B">
            <w:r w:rsidRPr="00404A8B">
              <w:t>3.48E-17</w:t>
            </w:r>
          </w:p>
        </w:tc>
      </w:tr>
      <w:tr w:rsidR="00404A8B" w:rsidRPr="00404A8B" w14:paraId="12847DEC" w14:textId="77777777" w:rsidTr="00404A8B">
        <w:trPr>
          <w:trHeight w:val="300"/>
        </w:trPr>
        <w:tc>
          <w:tcPr>
            <w:tcW w:w="1448" w:type="pct"/>
            <w:noWrap/>
            <w:hideMark/>
          </w:tcPr>
          <w:p w14:paraId="4EA3E95E" w14:textId="77777777" w:rsidR="00404A8B" w:rsidRPr="00404A8B" w:rsidRDefault="00404A8B">
            <w:r w:rsidRPr="00404A8B">
              <w:t>hsa-miR-629-3p</w:t>
            </w:r>
          </w:p>
        </w:tc>
        <w:tc>
          <w:tcPr>
            <w:tcW w:w="780" w:type="pct"/>
            <w:noWrap/>
            <w:hideMark/>
          </w:tcPr>
          <w:p w14:paraId="013C8974" w14:textId="77777777" w:rsidR="00404A8B" w:rsidRPr="00404A8B" w:rsidRDefault="00404A8B" w:rsidP="00404A8B">
            <w:r w:rsidRPr="00404A8B">
              <w:t>0.13413</w:t>
            </w:r>
          </w:p>
        </w:tc>
        <w:tc>
          <w:tcPr>
            <w:tcW w:w="693" w:type="pct"/>
            <w:noWrap/>
            <w:hideMark/>
          </w:tcPr>
          <w:p w14:paraId="0A71D380" w14:textId="77777777" w:rsidR="00404A8B" w:rsidRPr="00404A8B" w:rsidRDefault="00404A8B" w:rsidP="00404A8B">
            <w:r w:rsidRPr="00404A8B">
              <w:t>1.04E-14</w:t>
            </w:r>
          </w:p>
        </w:tc>
        <w:tc>
          <w:tcPr>
            <w:tcW w:w="693" w:type="pct"/>
            <w:noWrap/>
            <w:hideMark/>
          </w:tcPr>
          <w:p w14:paraId="4BCB9D5B" w14:textId="77777777" w:rsidR="00404A8B" w:rsidRPr="00404A8B" w:rsidRDefault="00404A8B" w:rsidP="00404A8B">
            <w:r w:rsidRPr="00404A8B">
              <w:t>0.100191</w:t>
            </w:r>
          </w:p>
        </w:tc>
        <w:tc>
          <w:tcPr>
            <w:tcW w:w="693" w:type="pct"/>
            <w:noWrap/>
            <w:hideMark/>
          </w:tcPr>
          <w:p w14:paraId="5D6098D1" w14:textId="77777777" w:rsidR="00404A8B" w:rsidRPr="00404A8B" w:rsidRDefault="00404A8B" w:rsidP="00404A8B">
            <w:r w:rsidRPr="00404A8B">
              <w:t>0.168068</w:t>
            </w:r>
          </w:p>
        </w:tc>
        <w:tc>
          <w:tcPr>
            <w:tcW w:w="693" w:type="pct"/>
            <w:noWrap/>
            <w:hideMark/>
          </w:tcPr>
          <w:p w14:paraId="5DD36988" w14:textId="77777777" w:rsidR="00404A8B" w:rsidRPr="00404A8B" w:rsidRDefault="00404A8B" w:rsidP="00404A8B">
            <w:r w:rsidRPr="00404A8B">
              <w:t>6.29E-14</w:t>
            </w:r>
          </w:p>
        </w:tc>
      </w:tr>
      <w:tr w:rsidR="00404A8B" w:rsidRPr="00404A8B" w14:paraId="11DFD87F" w14:textId="77777777" w:rsidTr="00404A8B">
        <w:trPr>
          <w:trHeight w:val="300"/>
        </w:trPr>
        <w:tc>
          <w:tcPr>
            <w:tcW w:w="1448" w:type="pct"/>
            <w:noWrap/>
            <w:hideMark/>
          </w:tcPr>
          <w:p w14:paraId="7FDF6F58" w14:textId="77777777" w:rsidR="00404A8B" w:rsidRPr="00404A8B" w:rsidRDefault="00404A8B">
            <w:r w:rsidRPr="00404A8B">
              <w:t>hsa-miR-187-3p</w:t>
            </w:r>
          </w:p>
        </w:tc>
        <w:tc>
          <w:tcPr>
            <w:tcW w:w="780" w:type="pct"/>
            <w:noWrap/>
            <w:hideMark/>
          </w:tcPr>
          <w:p w14:paraId="39BF6E0B" w14:textId="77777777" w:rsidR="00404A8B" w:rsidRPr="00404A8B" w:rsidRDefault="00404A8B" w:rsidP="00404A8B">
            <w:r w:rsidRPr="00404A8B">
              <w:t>0.133563</w:t>
            </w:r>
          </w:p>
        </w:tc>
        <w:tc>
          <w:tcPr>
            <w:tcW w:w="693" w:type="pct"/>
            <w:noWrap/>
            <w:hideMark/>
          </w:tcPr>
          <w:p w14:paraId="7FED6533" w14:textId="77777777" w:rsidR="00404A8B" w:rsidRPr="00404A8B" w:rsidRDefault="00404A8B" w:rsidP="00404A8B">
            <w:r w:rsidRPr="00404A8B">
              <w:t>2.52E-15</w:t>
            </w:r>
          </w:p>
        </w:tc>
        <w:tc>
          <w:tcPr>
            <w:tcW w:w="693" w:type="pct"/>
            <w:noWrap/>
            <w:hideMark/>
          </w:tcPr>
          <w:p w14:paraId="51504120" w14:textId="77777777" w:rsidR="00404A8B" w:rsidRPr="00404A8B" w:rsidRDefault="00404A8B" w:rsidP="00404A8B">
            <w:r w:rsidRPr="00404A8B">
              <w:t>0.100532</w:t>
            </w:r>
          </w:p>
        </w:tc>
        <w:tc>
          <w:tcPr>
            <w:tcW w:w="693" w:type="pct"/>
            <w:noWrap/>
            <w:hideMark/>
          </w:tcPr>
          <w:p w14:paraId="0EDF3C2C" w14:textId="77777777" w:rsidR="00404A8B" w:rsidRPr="00404A8B" w:rsidRDefault="00404A8B" w:rsidP="00404A8B">
            <w:r w:rsidRPr="00404A8B">
              <w:t>0.166594</w:t>
            </w:r>
          </w:p>
        </w:tc>
        <w:tc>
          <w:tcPr>
            <w:tcW w:w="693" w:type="pct"/>
            <w:noWrap/>
            <w:hideMark/>
          </w:tcPr>
          <w:p w14:paraId="25142BC5" w14:textId="77777777" w:rsidR="00404A8B" w:rsidRPr="00404A8B" w:rsidRDefault="00404A8B" w:rsidP="00404A8B">
            <w:r w:rsidRPr="00404A8B">
              <w:t>1.59E-14</w:t>
            </w:r>
          </w:p>
        </w:tc>
      </w:tr>
      <w:tr w:rsidR="00404A8B" w:rsidRPr="00404A8B" w14:paraId="6FD658D8" w14:textId="77777777" w:rsidTr="00404A8B">
        <w:trPr>
          <w:trHeight w:val="300"/>
        </w:trPr>
        <w:tc>
          <w:tcPr>
            <w:tcW w:w="1448" w:type="pct"/>
            <w:noWrap/>
            <w:hideMark/>
          </w:tcPr>
          <w:p w14:paraId="53812EE4" w14:textId="77777777" w:rsidR="00404A8B" w:rsidRPr="00404A8B" w:rsidRDefault="00404A8B">
            <w:r w:rsidRPr="00404A8B">
              <w:t>hsa-miR-214-5p</w:t>
            </w:r>
          </w:p>
        </w:tc>
        <w:tc>
          <w:tcPr>
            <w:tcW w:w="780" w:type="pct"/>
            <w:noWrap/>
            <w:hideMark/>
          </w:tcPr>
          <w:p w14:paraId="1DF0C7DB" w14:textId="77777777" w:rsidR="00404A8B" w:rsidRPr="00404A8B" w:rsidRDefault="00404A8B" w:rsidP="00404A8B">
            <w:r w:rsidRPr="00404A8B">
              <w:t>0.132873</w:t>
            </w:r>
          </w:p>
        </w:tc>
        <w:tc>
          <w:tcPr>
            <w:tcW w:w="693" w:type="pct"/>
            <w:noWrap/>
            <w:hideMark/>
          </w:tcPr>
          <w:p w14:paraId="392FED08" w14:textId="77777777" w:rsidR="00404A8B" w:rsidRPr="00404A8B" w:rsidRDefault="00404A8B" w:rsidP="00404A8B">
            <w:r w:rsidRPr="00404A8B">
              <w:t>8.51E-21</w:t>
            </w:r>
          </w:p>
        </w:tc>
        <w:tc>
          <w:tcPr>
            <w:tcW w:w="693" w:type="pct"/>
            <w:noWrap/>
            <w:hideMark/>
          </w:tcPr>
          <w:p w14:paraId="7EA528E4" w14:textId="77777777" w:rsidR="00404A8B" w:rsidRPr="00404A8B" w:rsidRDefault="00404A8B" w:rsidP="00404A8B">
            <w:r w:rsidRPr="00404A8B">
              <w:t>0.105092</w:t>
            </w:r>
          </w:p>
        </w:tc>
        <w:tc>
          <w:tcPr>
            <w:tcW w:w="693" w:type="pct"/>
            <w:noWrap/>
            <w:hideMark/>
          </w:tcPr>
          <w:p w14:paraId="211E9CA1" w14:textId="77777777" w:rsidR="00404A8B" w:rsidRPr="00404A8B" w:rsidRDefault="00404A8B" w:rsidP="00404A8B">
            <w:r w:rsidRPr="00404A8B">
              <w:t>0.160654</w:t>
            </w:r>
          </w:p>
        </w:tc>
        <w:tc>
          <w:tcPr>
            <w:tcW w:w="693" w:type="pct"/>
            <w:noWrap/>
            <w:hideMark/>
          </w:tcPr>
          <w:p w14:paraId="2E6B923F" w14:textId="77777777" w:rsidR="00404A8B" w:rsidRPr="00404A8B" w:rsidRDefault="00404A8B" w:rsidP="00404A8B">
            <w:r w:rsidRPr="00404A8B">
              <w:t>8.47E-20</w:t>
            </w:r>
          </w:p>
        </w:tc>
      </w:tr>
      <w:tr w:rsidR="00404A8B" w:rsidRPr="00404A8B" w14:paraId="3A6EF057" w14:textId="77777777" w:rsidTr="00404A8B">
        <w:trPr>
          <w:trHeight w:val="300"/>
        </w:trPr>
        <w:tc>
          <w:tcPr>
            <w:tcW w:w="1448" w:type="pct"/>
            <w:noWrap/>
            <w:hideMark/>
          </w:tcPr>
          <w:p w14:paraId="0D1B4E22" w14:textId="77777777" w:rsidR="00404A8B" w:rsidRPr="00404A8B" w:rsidRDefault="00404A8B">
            <w:r w:rsidRPr="00404A8B">
              <w:t>hsa-miR-301a-5p</w:t>
            </w:r>
          </w:p>
        </w:tc>
        <w:tc>
          <w:tcPr>
            <w:tcW w:w="780" w:type="pct"/>
            <w:noWrap/>
            <w:hideMark/>
          </w:tcPr>
          <w:p w14:paraId="6B9124F9" w14:textId="77777777" w:rsidR="00404A8B" w:rsidRPr="00404A8B" w:rsidRDefault="00404A8B" w:rsidP="00404A8B">
            <w:r w:rsidRPr="00404A8B">
              <w:t>0.13273</w:t>
            </w:r>
          </w:p>
        </w:tc>
        <w:tc>
          <w:tcPr>
            <w:tcW w:w="693" w:type="pct"/>
            <w:noWrap/>
            <w:hideMark/>
          </w:tcPr>
          <w:p w14:paraId="3A444E42" w14:textId="77777777" w:rsidR="00404A8B" w:rsidRPr="00404A8B" w:rsidRDefault="00404A8B" w:rsidP="00404A8B">
            <w:r w:rsidRPr="00404A8B">
              <w:t>1.60E-13</w:t>
            </w:r>
          </w:p>
        </w:tc>
        <w:tc>
          <w:tcPr>
            <w:tcW w:w="693" w:type="pct"/>
            <w:noWrap/>
            <w:hideMark/>
          </w:tcPr>
          <w:p w14:paraId="697AFFBC" w14:textId="77777777" w:rsidR="00404A8B" w:rsidRPr="00404A8B" w:rsidRDefault="00404A8B" w:rsidP="00404A8B">
            <w:r w:rsidRPr="00404A8B">
              <w:t>0.097522</w:t>
            </w:r>
          </w:p>
        </w:tc>
        <w:tc>
          <w:tcPr>
            <w:tcW w:w="693" w:type="pct"/>
            <w:noWrap/>
            <w:hideMark/>
          </w:tcPr>
          <w:p w14:paraId="2EB1AD42" w14:textId="77777777" w:rsidR="00404A8B" w:rsidRPr="00404A8B" w:rsidRDefault="00404A8B" w:rsidP="00404A8B">
            <w:r w:rsidRPr="00404A8B">
              <w:t>0.167939</w:t>
            </w:r>
          </w:p>
        </w:tc>
        <w:tc>
          <w:tcPr>
            <w:tcW w:w="693" w:type="pct"/>
            <w:noWrap/>
            <w:hideMark/>
          </w:tcPr>
          <w:p w14:paraId="71508E45" w14:textId="77777777" w:rsidR="00404A8B" w:rsidRPr="00404A8B" w:rsidRDefault="00404A8B" w:rsidP="00404A8B">
            <w:r w:rsidRPr="00404A8B">
              <w:t>9.22E-13</w:t>
            </w:r>
          </w:p>
        </w:tc>
      </w:tr>
      <w:tr w:rsidR="00404A8B" w:rsidRPr="00404A8B" w14:paraId="1544A0EB" w14:textId="77777777" w:rsidTr="00404A8B">
        <w:trPr>
          <w:trHeight w:val="300"/>
        </w:trPr>
        <w:tc>
          <w:tcPr>
            <w:tcW w:w="1448" w:type="pct"/>
            <w:noWrap/>
            <w:hideMark/>
          </w:tcPr>
          <w:p w14:paraId="4D071C6F" w14:textId="77777777" w:rsidR="00404A8B" w:rsidRPr="00404A8B" w:rsidRDefault="00404A8B">
            <w:r w:rsidRPr="00404A8B">
              <w:t>hsa-miR-4772-3p</w:t>
            </w:r>
          </w:p>
        </w:tc>
        <w:tc>
          <w:tcPr>
            <w:tcW w:w="780" w:type="pct"/>
            <w:noWrap/>
            <w:hideMark/>
          </w:tcPr>
          <w:p w14:paraId="24DABE92" w14:textId="77777777" w:rsidR="00404A8B" w:rsidRPr="00404A8B" w:rsidRDefault="00404A8B" w:rsidP="00404A8B">
            <w:r w:rsidRPr="00404A8B">
              <w:t>0.130357</w:t>
            </w:r>
          </w:p>
        </w:tc>
        <w:tc>
          <w:tcPr>
            <w:tcW w:w="693" w:type="pct"/>
            <w:noWrap/>
            <w:hideMark/>
          </w:tcPr>
          <w:p w14:paraId="76CD9E42" w14:textId="77777777" w:rsidR="00404A8B" w:rsidRPr="00404A8B" w:rsidRDefault="00404A8B" w:rsidP="00404A8B">
            <w:r w:rsidRPr="00404A8B">
              <w:t>8.17E-15</w:t>
            </w:r>
          </w:p>
        </w:tc>
        <w:tc>
          <w:tcPr>
            <w:tcW w:w="693" w:type="pct"/>
            <w:noWrap/>
            <w:hideMark/>
          </w:tcPr>
          <w:p w14:paraId="493D4529" w14:textId="77777777" w:rsidR="00404A8B" w:rsidRPr="00404A8B" w:rsidRDefault="00404A8B" w:rsidP="00404A8B">
            <w:r w:rsidRPr="00404A8B">
              <w:t>0.097503</w:t>
            </w:r>
          </w:p>
        </w:tc>
        <w:tc>
          <w:tcPr>
            <w:tcW w:w="693" w:type="pct"/>
            <w:noWrap/>
            <w:hideMark/>
          </w:tcPr>
          <w:p w14:paraId="4E93010C" w14:textId="77777777" w:rsidR="00404A8B" w:rsidRPr="00404A8B" w:rsidRDefault="00404A8B" w:rsidP="00404A8B">
            <w:r w:rsidRPr="00404A8B">
              <w:t>0.163211</w:t>
            </w:r>
          </w:p>
        </w:tc>
        <w:tc>
          <w:tcPr>
            <w:tcW w:w="693" w:type="pct"/>
            <w:noWrap/>
            <w:hideMark/>
          </w:tcPr>
          <w:p w14:paraId="789C0A50" w14:textId="77777777" w:rsidR="00404A8B" w:rsidRPr="00404A8B" w:rsidRDefault="00404A8B" w:rsidP="00404A8B">
            <w:r w:rsidRPr="00404A8B">
              <w:t>5.04E-14</w:t>
            </w:r>
          </w:p>
        </w:tc>
      </w:tr>
      <w:tr w:rsidR="00404A8B" w:rsidRPr="00404A8B" w14:paraId="3A24D673" w14:textId="77777777" w:rsidTr="00404A8B">
        <w:trPr>
          <w:trHeight w:val="300"/>
        </w:trPr>
        <w:tc>
          <w:tcPr>
            <w:tcW w:w="1448" w:type="pct"/>
            <w:noWrap/>
            <w:hideMark/>
          </w:tcPr>
          <w:p w14:paraId="04DE029C" w14:textId="77777777" w:rsidR="00404A8B" w:rsidRPr="00404A8B" w:rsidRDefault="00404A8B">
            <w:r w:rsidRPr="00404A8B">
              <w:t>hsa-miR-4746-5p</w:t>
            </w:r>
          </w:p>
        </w:tc>
        <w:tc>
          <w:tcPr>
            <w:tcW w:w="780" w:type="pct"/>
            <w:noWrap/>
            <w:hideMark/>
          </w:tcPr>
          <w:p w14:paraId="5416C6BB" w14:textId="77777777" w:rsidR="00404A8B" w:rsidRPr="00404A8B" w:rsidRDefault="00404A8B" w:rsidP="00404A8B">
            <w:r w:rsidRPr="00404A8B">
              <w:t>0.130215</w:t>
            </w:r>
          </w:p>
        </w:tc>
        <w:tc>
          <w:tcPr>
            <w:tcW w:w="693" w:type="pct"/>
            <w:noWrap/>
            <w:hideMark/>
          </w:tcPr>
          <w:p w14:paraId="08D2C649" w14:textId="77777777" w:rsidR="00404A8B" w:rsidRPr="00404A8B" w:rsidRDefault="00404A8B" w:rsidP="00404A8B">
            <w:r w:rsidRPr="00404A8B">
              <w:t>2.12E-14</w:t>
            </w:r>
          </w:p>
        </w:tc>
        <w:tc>
          <w:tcPr>
            <w:tcW w:w="693" w:type="pct"/>
            <w:noWrap/>
            <w:hideMark/>
          </w:tcPr>
          <w:p w14:paraId="190D8389" w14:textId="77777777" w:rsidR="00404A8B" w:rsidRPr="00404A8B" w:rsidRDefault="00404A8B" w:rsidP="00404A8B">
            <w:r w:rsidRPr="00404A8B">
              <w:t>0.096871</w:t>
            </w:r>
          </w:p>
        </w:tc>
        <w:tc>
          <w:tcPr>
            <w:tcW w:w="693" w:type="pct"/>
            <w:noWrap/>
            <w:hideMark/>
          </w:tcPr>
          <w:p w14:paraId="367BEE45" w14:textId="77777777" w:rsidR="00404A8B" w:rsidRPr="00404A8B" w:rsidRDefault="00404A8B" w:rsidP="00404A8B">
            <w:r w:rsidRPr="00404A8B">
              <w:t>0.163558</w:t>
            </w:r>
          </w:p>
        </w:tc>
        <w:tc>
          <w:tcPr>
            <w:tcW w:w="693" w:type="pct"/>
            <w:noWrap/>
            <w:hideMark/>
          </w:tcPr>
          <w:p w14:paraId="4B709C31" w14:textId="77777777" w:rsidR="00404A8B" w:rsidRPr="00404A8B" w:rsidRDefault="00404A8B" w:rsidP="00404A8B">
            <w:r w:rsidRPr="00404A8B">
              <w:t>1.28E-13</w:t>
            </w:r>
          </w:p>
        </w:tc>
      </w:tr>
      <w:tr w:rsidR="00404A8B" w:rsidRPr="00404A8B" w14:paraId="6F7B1F3D" w14:textId="77777777" w:rsidTr="00404A8B">
        <w:trPr>
          <w:trHeight w:val="300"/>
        </w:trPr>
        <w:tc>
          <w:tcPr>
            <w:tcW w:w="1448" w:type="pct"/>
            <w:noWrap/>
            <w:hideMark/>
          </w:tcPr>
          <w:p w14:paraId="3243BAAB" w14:textId="77777777" w:rsidR="00404A8B" w:rsidRPr="00404A8B" w:rsidRDefault="00404A8B">
            <w:r w:rsidRPr="00404A8B">
              <w:t>hsa-miR-92b-3p</w:t>
            </w:r>
          </w:p>
        </w:tc>
        <w:tc>
          <w:tcPr>
            <w:tcW w:w="780" w:type="pct"/>
            <w:noWrap/>
            <w:hideMark/>
          </w:tcPr>
          <w:p w14:paraId="6B5CF122" w14:textId="77777777" w:rsidR="00404A8B" w:rsidRPr="00404A8B" w:rsidRDefault="00404A8B" w:rsidP="00404A8B">
            <w:r w:rsidRPr="00404A8B">
              <w:t>0.130075</w:t>
            </w:r>
          </w:p>
        </w:tc>
        <w:tc>
          <w:tcPr>
            <w:tcW w:w="693" w:type="pct"/>
            <w:noWrap/>
            <w:hideMark/>
          </w:tcPr>
          <w:p w14:paraId="679B9C56" w14:textId="77777777" w:rsidR="00404A8B" w:rsidRPr="00404A8B" w:rsidRDefault="00404A8B" w:rsidP="00404A8B">
            <w:r w:rsidRPr="00404A8B">
              <w:t>8.54E-24</w:t>
            </w:r>
          </w:p>
        </w:tc>
        <w:tc>
          <w:tcPr>
            <w:tcW w:w="693" w:type="pct"/>
            <w:noWrap/>
            <w:hideMark/>
          </w:tcPr>
          <w:p w14:paraId="57C97A2A" w14:textId="77777777" w:rsidR="00404A8B" w:rsidRPr="00404A8B" w:rsidRDefault="00404A8B" w:rsidP="00404A8B">
            <w:r w:rsidRPr="00404A8B">
              <w:t>0.104792</w:t>
            </w:r>
          </w:p>
        </w:tc>
        <w:tc>
          <w:tcPr>
            <w:tcW w:w="693" w:type="pct"/>
            <w:noWrap/>
            <w:hideMark/>
          </w:tcPr>
          <w:p w14:paraId="67607ED0" w14:textId="77777777" w:rsidR="00404A8B" w:rsidRPr="00404A8B" w:rsidRDefault="00404A8B" w:rsidP="00404A8B">
            <w:r w:rsidRPr="00404A8B">
              <w:t>0.155357</w:t>
            </w:r>
          </w:p>
        </w:tc>
        <w:tc>
          <w:tcPr>
            <w:tcW w:w="693" w:type="pct"/>
            <w:noWrap/>
            <w:hideMark/>
          </w:tcPr>
          <w:p w14:paraId="7BEDDE6E" w14:textId="77777777" w:rsidR="00404A8B" w:rsidRPr="00404A8B" w:rsidRDefault="00404A8B" w:rsidP="00404A8B">
            <w:r w:rsidRPr="00404A8B">
              <w:t>1.07E-22</w:t>
            </w:r>
          </w:p>
        </w:tc>
      </w:tr>
      <w:tr w:rsidR="00404A8B" w:rsidRPr="00404A8B" w14:paraId="2697DBC2" w14:textId="77777777" w:rsidTr="00404A8B">
        <w:trPr>
          <w:trHeight w:val="300"/>
        </w:trPr>
        <w:tc>
          <w:tcPr>
            <w:tcW w:w="1448" w:type="pct"/>
            <w:noWrap/>
            <w:hideMark/>
          </w:tcPr>
          <w:p w14:paraId="616A5BF9" w14:textId="77777777" w:rsidR="00404A8B" w:rsidRPr="00404A8B" w:rsidRDefault="00404A8B">
            <w:r w:rsidRPr="00404A8B">
              <w:lastRenderedPageBreak/>
              <w:t>hsa-miR-320b</w:t>
            </w:r>
          </w:p>
        </w:tc>
        <w:tc>
          <w:tcPr>
            <w:tcW w:w="780" w:type="pct"/>
            <w:noWrap/>
            <w:hideMark/>
          </w:tcPr>
          <w:p w14:paraId="48574030" w14:textId="77777777" w:rsidR="00404A8B" w:rsidRPr="00404A8B" w:rsidRDefault="00404A8B" w:rsidP="00404A8B">
            <w:r w:rsidRPr="00404A8B">
              <w:t>0.129965</w:t>
            </w:r>
          </w:p>
        </w:tc>
        <w:tc>
          <w:tcPr>
            <w:tcW w:w="693" w:type="pct"/>
            <w:noWrap/>
            <w:hideMark/>
          </w:tcPr>
          <w:p w14:paraId="56465E62" w14:textId="77777777" w:rsidR="00404A8B" w:rsidRPr="00404A8B" w:rsidRDefault="00404A8B" w:rsidP="00404A8B">
            <w:r w:rsidRPr="00404A8B">
              <w:t>1.43E-12</w:t>
            </w:r>
          </w:p>
        </w:tc>
        <w:tc>
          <w:tcPr>
            <w:tcW w:w="693" w:type="pct"/>
            <w:noWrap/>
            <w:hideMark/>
          </w:tcPr>
          <w:p w14:paraId="649FB37C" w14:textId="77777777" w:rsidR="00404A8B" w:rsidRPr="00404A8B" w:rsidRDefault="00404A8B" w:rsidP="00404A8B">
            <w:r w:rsidRPr="00404A8B">
              <w:t>0.094039</w:t>
            </w:r>
          </w:p>
        </w:tc>
        <w:tc>
          <w:tcPr>
            <w:tcW w:w="693" w:type="pct"/>
            <w:noWrap/>
            <w:hideMark/>
          </w:tcPr>
          <w:p w14:paraId="5DB58CBD" w14:textId="77777777" w:rsidR="00404A8B" w:rsidRPr="00404A8B" w:rsidRDefault="00404A8B" w:rsidP="00404A8B">
            <w:r w:rsidRPr="00404A8B">
              <w:t>0.165891</w:t>
            </w:r>
          </w:p>
        </w:tc>
        <w:tc>
          <w:tcPr>
            <w:tcW w:w="693" w:type="pct"/>
            <w:noWrap/>
            <w:hideMark/>
          </w:tcPr>
          <w:p w14:paraId="18E50FB2" w14:textId="77777777" w:rsidR="00404A8B" w:rsidRPr="00404A8B" w:rsidRDefault="00404A8B" w:rsidP="00404A8B">
            <w:r w:rsidRPr="00404A8B">
              <w:t>7.46E-12</w:t>
            </w:r>
          </w:p>
        </w:tc>
      </w:tr>
      <w:tr w:rsidR="00404A8B" w:rsidRPr="00404A8B" w14:paraId="6FE399B7" w14:textId="77777777" w:rsidTr="00404A8B">
        <w:trPr>
          <w:trHeight w:val="300"/>
        </w:trPr>
        <w:tc>
          <w:tcPr>
            <w:tcW w:w="1448" w:type="pct"/>
            <w:noWrap/>
            <w:hideMark/>
          </w:tcPr>
          <w:p w14:paraId="2AD66EE1" w14:textId="77777777" w:rsidR="00404A8B" w:rsidRPr="00404A8B" w:rsidRDefault="00404A8B">
            <w:r w:rsidRPr="00404A8B">
              <w:t>hsa-miR-18a-5p</w:t>
            </w:r>
          </w:p>
        </w:tc>
        <w:tc>
          <w:tcPr>
            <w:tcW w:w="780" w:type="pct"/>
            <w:noWrap/>
            <w:hideMark/>
          </w:tcPr>
          <w:p w14:paraId="7F687990" w14:textId="77777777" w:rsidR="00404A8B" w:rsidRPr="00404A8B" w:rsidRDefault="00404A8B" w:rsidP="00404A8B">
            <w:r w:rsidRPr="00404A8B">
              <w:t>0.129959</w:t>
            </w:r>
          </w:p>
        </w:tc>
        <w:tc>
          <w:tcPr>
            <w:tcW w:w="693" w:type="pct"/>
            <w:noWrap/>
            <w:hideMark/>
          </w:tcPr>
          <w:p w14:paraId="660C829F" w14:textId="77777777" w:rsidR="00404A8B" w:rsidRPr="00404A8B" w:rsidRDefault="00404A8B" w:rsidP="00404A8B">
            <w:r w:rsidRPr="00404A8B">
              <w:t>1.05E-18</w:t>
            </w:r>
          </w:p>
        </w:tc>
        <w:tc>
          <w:tcPr>
            <w:tcW w:w="693" w:type="pct"/>
            <w:noWrap/>
            <w:hideMark/>
          </w:tcPr>
          <w:p w14:paraId="08FBEA9A" w14:textId="77777777" w:rsidR="00404A8B" w:rsidRPr="00404A8B" w:rsidRDefault="00404A8B" w:rsidP="00404A8B">
            <w:r w:rsidRPr="00404A8B">
              <w:t>0.10117</w:t>
            </w:r>
          </w:p>
        </w:tc>
        <w:tc>
          <w:tcPr>
            <w:tcW w:w="693" w:type="pct"/>
            <w:noWrap/>
            <w:hideMark/>
          </w:tcPr>
          <w:p w14:paraId="4363CB72" w14:textId="77777777" w:rsidR="00404A8B" w:rsidRPr="00404A8B" w:rsidRDefault="00404A8B" w:rsidP="00404A8B">
            <w:r w:rsidRPr="00404A8B">
              <w:t>0.158749</w:t>
            </w:r>
          </w:p>
        </w:tc>
        <w:tc>
          <w:tcPr>
            <w:tcW w:w="693" w:type="pct"/>
            <w:noWrap/>
            <w:hideMark/>
          </w:tcPr>
          <w:p w14:paraId="6680A26A" w14:textId="77777777" w:rsidR="00404A8B" w:rsidRPr="00404A8B" w:rsidRDefault="00404A8B" w:rsidP="00404A8B">
            <w:r w:rsidRPr="00404A8B">
              <w:t>8.75E-18</w:t>
            </w:r>
          </w:p>
        </w:tc>
      </w:tr>
      <w:tr w:rsidR="00404A8B" w:rsidRPr="00404A8B" w14:paraId="6F4D9F13" w14:textId="77777777" w:rsidTr="00404A8B">
        <w:trPr>
          <w:trHeight w:val="300"/>
        </w:trPr>
        <w:tc>
          <w:tcPr>
            <w:tcW w:w="1448" w:type="pct"/>
            <w:noWrap/>
            <w:hideMark/>
          </w:tcPr>
          <w:p w14:paraId="098D0030" w14:textId="77777777" w:rsidR="00404A8B" w:rsidRPr="00404A8B" w:rsidRDefault="00404A8B">
            <w:r w:rsidRPr="00404A8B">
              <w:t>hsa-miR-223-5p</w:t>
            </w:r>
          </w:p>
        </w:tc>
        <w:tc>
          <w:tcPr>
            <w:tcW w:w="780" w:type="pct"/>
            <w:noWrap/>
            <w:hideMark/>
          </w:tcPr>
          <w:p w14:paraId="014CEAE9" w14:textId="77777777" w:rsidR="00404A8B" w:rsidRPr="00404A8B" w:rsidRDefault="00404A8B" w:rsidP="00404A8B">
            <w:r w:rsidRPr="00404A8B">
              <w:t>0.129427</w:t>
            </w:r>
          </w:p>
        </w:tc>
        <w:tc>
          <w:tcPr>
            <w:tcW w:w="693" w:type="pct"/>
            <w:noWrap/>
            <w:hideMark/>
          </w:tcPr>
          <w:p w14:paraId="7EDCAC54" w14:textId="77777777" w:rsidR="00404A8B" w:rsidRPr="00404A8B" w:rsidRDefault="00404A8B" w:rsidP="00404A8B">
            <w:r w:rsidRPr="00404A8B">
              <w:t>3.31E-12</w:t>
            </w:r>
          </w:p>
        </w:tc>
        <w:tc>
          <w:tcPr>
            <w:tcW w:w="693" w:type="pct"/>
            <w:noWrap/>
            <w:hideMark/>
          </w:tcPr>
          <w:p w14:paraId="72CC21DA" w14:textId="77777777" w:rsidR="00404A8B" w:rsidRPr="00404A8B" w:rsidRDefault="00404A8B" w:rsidP="00404A8B">
            <w:r w:rsidRPr="00404A8B">
              <w:t>0.093044</w:t>
            </w:r>
          </w:p>
        </w:tc>
        <w:tc>
          <w:tcPr>
            <w:tcW w:w="693" w:type="pct"/>
            <w:noWrap/>
            <w:hideMark/>
          </w:tcPr>
          <w:p w14:paraId="1C3BA002" w14:textId="77777777" w:rsidR="00404A8B" w:rsidRPr="00404A8B" w:rsidRDefault="00404A8B" w:rsidP="00404A8B">
            <w:r w:rsidRPr="00404A8B">
              <w:t>0.16581</w:t>
            </w:r>
          </w:p>
        </w:tc>
        <w:tc>
          <w:tcPr>
            <w:tcW w:w="693" w:type="pct"/>
            <w:noWrap/>
            <w:hideMark/>
          </w:tcPr>
          <w:p w14:paraId="36763149" w14:textId="77777777" w:rsidR="00404A8B" w:rsidRPr="00404A8B" w:rsidRDefault="00404A8B" w:rsidP="00404A8B">
            <w:r w:rsidRPr="00404A8B">
              <w:t>1.67E-11</w:t>
            </w:r>
          </w:p>
        </w:tc>
      </w:tr>
      <w:tr w:rsidR="00404A8B" w:rsidRPr="00404A8B" w14:paraId="52B7D1F0" w14:textId="77777777" w:rsidTr="00404A8B">
        <w:trPr>
          <w:trHeight w:val="300"/>
        </w:trPr>
        <w:tc>
          <w:tcPr>
            <w:tcW w:w="1448" w:type="pct"/>
            <w:noWrap/>
            <w:hideMark/>
          </w:tcPr>
          <w:p w14:paraId="0FDC88C7" w14:textId="77777777" w:rsidR="00404A8B" w:rsidRPr="00404A8B" w:rsidRDefault="00404A8B">
            <w:r w:rsidRPr="00404A8B">
              <w:t>hsa-miR-193a-3p</w:t>
            </w:r>
          </w:p>
        </w:tc>
        <w:tc>
          <w:tcPr>
            <w:tcW w:w="780" w:type="pct"/>
            <w:noWrap/>
            <w:hideMark/>
          </w:tcPr>
          <w:p w14:paraId="1A77EAED" w14:textId="77777777" w:rsidR="00404A8B" w:rsidRPr="00404A8B" w:rsidRDefault="00404A8B" w:rsidP="00404A8B">
            <w:r w:rsidRPr="00404A8B">
              <w:t>0.128954</w:t>
            </w:r>
          </w:p>
        </w:tc>
        <w:tc>
          <w:tcPr>
            <w:tcW w:w="693" w:type="pct"/>
            <w:noWrap/>
            <w:hideMark/>
          </w:tcPr>
          <w:p w14:paraId="057C3528" w14:textId="77777777" w:rsidR="00404A8B" w:rsidRPr="00404A8B" w:rsidRDefault="00404A8B" w:rsidP="00404A8B">
            <w:r w:rsidRPr="00404A8B">
              <w:t>1.95E-16</w:t>
            </w:r>
          </w:p>
        </w:tc>
        <w:tc>
          <w:tcPr>
            <w:tcW w:w="693" w:type="pct"/>
            <w:noWrap/>
            <w:hideMark/>
          </w:tcPr>
          <w:p w14:paraId="090FF5B5" w14:textId="77777777" w:rsidR="00404A8B" w:rsidRPr="00404A8B" w:rsidRDefault="00404A8B" w:rsidP="00404A8B">
            <w:r w:rsidRPr="00404A8B">
              <w:t>0.098279</w:t>
            </w:r>
          </w:p>
        </w:tc>
        <w:tc>
          <w:tcPr>
            <w:tcW w:w="693" w:type="pct"/>
            <w:noWrap/>
            <w:hideMark/>
          </w:tcPr>
          <w:p w14:paraId="4451E0BE" w14:textId="77777777" w:rsidR="00404A8B" w:rsidRPr="00404A8B" w:rsidRDefault="00404A8B" w:rsidP="00404A8B">
            <w:r w:rsidRPr="00404A8B">
              <w:t>0.159629</w:t>
            </w:r>
          </w:p>
        </w:tc>
        <w:tc>
          <w:tcPr>
            <w:tcW w:w="693" w:type="pct"/>
            <w:noWrap/>
            <w:hideMark/>
          </w:tcPr>
          <w:p w14:paraId="1427B783" w14:textId="77777777" w:rsidR="00404A8B" w:rsidRPr="00404A8B" w:rsidRDefault="00404A8B" w:rsidP="00404A8B">
            <w:r w:rsidRPr="00404A8B">
              <w:t>1.33E-15</w:t>
            </w:r>
          </w:p>
        </w:tc>
      </w:tr>
      <w:tr w:rsidR="00404A8B" w:rsidRPr="00404A8B" w14:paraId="7F830F9D" w14:textId="77777777" w:rsidTr="00404A8B">
        <w:trPr>
          <w:trHeight w:val="300"/>
        </w:trPr>
        <w:tc>
          <w:tcPr>
            <w:tcW w:w="1448" w:type="pct"/>
            <w:noWrap/>
            <w:hideMark/>
          </w:tcPr>
          <w:p w14:paraId="70FDCA9D" w14:textId="77777777" w:rsidR="00404A8B" w:rsidRPr="00404A8B" w:rsidRDefault="00404A8B">
            <w:r w:rsidRPr="00404A8B">
              <w:t>hsa-miR-143-5p</w:t>
            </w:r>
          </w:p>
        </w:tc>
        <w:tc>
          <w:tcPr>
            <w:tcW w:w="780" w:type="pct"/>
            <w:noWrap/>
            <w:hideMark/>
          </w:tcPr>
          <w:p w14:paraId="5352CE7D" w14:textId="77777777" w:rsidR="00404A8B" w:rsidRPr="00404A8B" w:rsidRDefault="00404A8B" w:rsidP="00404A8B">
            <w:r w:rsidRPr="00404A8B">
              <w:t>0.128697</w:t>
            </w:r>
          </w:p>
        </w:tc>
        <w:tc>
          <w:tcPr>
            <w:tcW w:w="693" w:type="pct"/>
            <w:noWrap/>
            <w:hideMark/>
          </w:tcPr>
          <w:p w14:paraId="2AC86927" w14:textId="77777777" w:rsidR="00404A8B" w:rsidRPr="00404A8B" w:rsidRDefault="00404A8B" w:rsidP="00404A8B">
            <w:r w:rsidRPr="00404A8B">
              <w:t>5.10E-17</w:t>
            </w:r>
          </w:p>
        </w:tc>
        <w:tc>
          <w:tcPr>
            <w:tcW w:w="693" w:type="pct"/>
            <w:noWrap/>
            <w:hideMark/>
          </w:tcPr>
          <w:p w14:paraId="6576CB8A" w14:textId="77777777" w:rsidR="00404A8B" w:rsidRPr="00404A8B" w:rsidRDefault="00404A8B" w:rsidP="00404A8B">
            <w:r w:rsidRPr="00404A8B">
              <w:t>0.098666</w:t>
            </w:r>
          </w:p>
        </w:tc>
        <w:tc>
          <w:tcPr>
            <w:tcW w:w="693" w:type="pct"/>
            <w:noWrap/>
            <w:hideMark/>
          </w:tcPr>
          <w:p w14:paraId="196B6D30" w14:textId="77777777" w:rsidR="00404A8B" w:rsidRPr="00404A8B" w:rsidRDefault="00404A8B" w:rsidP="00404A8B">
            <w:r w:rsidRPr="00404A8B">
              <w:t>0.158727</w:t>
            </w:r>
          </w:p>
        </w:tc>
        <w:tc>
          <w:tcPr>
            <w:tcW w:w="693" w:type="pct"/>
            <w:noWrap/>
            <w:hideMark/>
          </w:tcPr>
          <w:p w14:paraId="49488E2C" w14:textId="77777777" w:rsidR="00404A8B" w:rsidRPr="00404A8B" w:rsidRDefault="00404A8B" w:rsidP="00404A8B">
            <w:r w:rsidRPr="00404A8B">
              <w:t>3.70E-16</w:t>
            </w:r>
          </w:p>
        </w:tc>
      </w:tr>
      <w:tr w:rsidR="00404A8B" w:rsidRPr="00404A8B" w14:paraId="095D5504" w14:textId="77777777" w:rsidTr="00404A8B">
        <w:trPr>
          <w:trHeight w:val="300"/>
        </w:trPr>
        <w:tc>
          <w:tcPr>
            <w:tcW w:w="1448" w:type="pct"/>
            <w:noWrap/>
            <w:hideMark/>
          </w:tcPr>
          <w:p w14:paraId="61FAEDDF" w14:textId="77777777" w:rsidR="00404A8B" w:rsidRPr="00404A8B" w:rsidRDefault="00404A8B">
            <w:r w:rsidRPr="00404A8B">
              <w:t>hsa-miR-744-3p</w:t>
            </w:r>
          </w:p>
        </w:tc>
        <w:tc>
          <w:tcPr>
            <w:tcW w:w="780" w:type="pct"/>
            <w:noWrap/>
            <w:hideMark/>
          </w:tcPr>
          <w:p w14:paraId="72847D51" w14:textId="77777777" w:rsidR="00404A8B" w:rsidRPr="00404A8B" w:rsidRDefault="00404A8B" w:rsidP="00404A8B">
            <w:r w:rsidRPr="00404A8B">
              <w:t>0.12794</w:t>
            </w:r>
          </w:p>
        </w:tc>
        <w:tc>
          <w:tcPr>
            <w:tcW w:w="693" w:type="pct"/>
            <w:noWrap/>
            <w:hideMark/>
          </w:tcPr>
          <w:p w14:paraId="5FC88F8C" w14:textId="77777777" w:rsidR="00404A8B" w:rsidRPr="00404A8B" w:rsidRDefault="00404A8B" w:rsidP="00404A8B">
            <w:r w:rsidRPr="00404A8B">
              <w:t>4.53E-11</w:t>
            </w:r>
          </w:p>
        </w:tc>
        <w:tc>
          <w:tcPr>
            <w:tcW w:w="693" w:type="pct"/>
            <w:noWrap/>
            <w:hideMark/>
          </w:tcPr>
          <w:p w14:paraId="2C37E945" w14:textId="77777777" w:rsidR="00404A8B" w:rsidRPr="00404A8B" w:rsidRDefault="00404A8B" w:rsidP="00404A8B">
            <w:r w:rsidRPr="00404A8B">
              <w:t>0.089905</w:t>
            </w:r>
          </w:p>
        </w:tc>
        <w:tc>
          <w:tcPr>
            <w:tcW w:w="693" w:type="pct"/>
            <w:noWrap/>
            <w:hideMark/>
          </w:tcPr>
          <w:p w14:paraId="77FCB5C2" w14:textId="77777777" w:rsidR="00404A8B" w:rsidRPr="00404A8B" w:rsidRDefault="00404A8B" w:rsidP="00404A8B">
            <w:r w:rsidRPr="00404A8B">
              <w:t>0.165976</w:t>
            </w:r>
          </w:p>
        </w:tc>
        <w:tc>
          <w:tcPr>
            <w:tcW w:w="693" w:type="pct"/>
            <w:noWrap/>
            <w:hideMark/>
          </w:tcPr>
          <w:p w14:paraId="34D5CE6F" w14:textId="77777777" w:rsidR="00404A8B" w:rsidRPr="00404A8B" w:rsidRDefault="00404A8B" w:rsidP="00404A8B">
            <w:r w:rsidRPr="00404A8B">
              <w:t>1.98E-10</w:t>
            </w:r>
          </w:p>
        </w:tc>
      </w:tr>
      <w:tr w:rsidR="00404A8B" w:rsidRPr="00404A8B" w14:paraId="5E468BED" w14:textId="77777777" w:rsidTr="00404A8B">
        <w:trPr>
          <w:trHeight w:val="300"/>
        </w:trPr>
        <w:tc>
          <w:tcPr>
            <w:tcW w:w="1448" w:type="pct"/>
            <w:noWrap/>
            <w:hideMark/>
          </w:tcPr>
          <w:p w14:paraId="5C932204" w14:textId="77777777" w:rsidR="00404A8B" w:rsidRPr="00404A8B" w:rsidRDefault="00404A8B">
            <w:r w:rsidRPr="00404A8B">
              <w:t>hsa-miR-6509-5p</w:t>
            </w:r>
          </w:p>
        </w:tc>
        <w:tc>
          <w:tcPr>
            <w:tcW w:w="780" w:type="pct"/>
            <w:noWrap/>
            <w:hideMark/>
          </w:tcPr>
          <w:p w14:paraId="138CC9B3" w14:textId="77777777" w:rsidR="00404A8B" w:rsidRPr="00404A8B" w:rsidRDefault="00404A8B" w:rsidP="00404A8B">
            <w:r w:rsidRPr="00404A8B">
              <w:t>0.127891</w:t>
            </w:r>
          </w:p>
        </w:tc>
        <w:tc>
          <w:tcPr>
            <w:tcW w:w="693" w:type="pct"/>
            <w:noWrap/>
            <w:hideMark/>
          </w:tcPr>
          <w:p w14:paraId="1B228E21" w14:textId="77777777" w:rsidR="00404A8B" w:rsidRPr="00404A8B" w:rsidRDefault="00404A8B" w:rsidP="00404A8B">
            <w:r w:rsidRPr="00404A8B">
              <w:t>4.23E-15</w:t>
            </w:r>
          </w:p>
        </w:tc>
        <w:tc>
          <w:tcPr>
            <w:tcW w:w="693" w:type="pct"/>
            <w:noWrap/>
            <w:hideMark/>
          </w:tcPr>
          <w:p w14:paraId="17B34103" w14:textId="77777777" w:rsidR="00404A8B" w:rsidRPr="00404A8B" w:rsidRDefault="00404A8B" w:rsidP="00404A8B">
            <w:r w:rsidRPr="00404A8B">
              <w:t>0.096001</w:t>
            </w:r>
          </w:p>
        </w:tc>
        <w:tc>
          <w:tcPr>
            <w:tcW w:w="693" w:type="pct"/>
            <w:noWrap/>
            <w:hideMark/>
          </w:tcPr>
          <w:p w14:paraId="52D1CC55" w14:textId="77777777" w:rsidR="00404A8B" w:rsidRPr="00404A8B" w:rsidRDefault="00404A8B" w:rsidP="00404A8B">
            <w:r w:rsidRPr="00404A8B">
              <w:t>0.159781</w:t>
            </w:r>
          </w:p>
        </w:tc>
        <w:tc>
          <w:tcPr>
            <w:tcW w:w="693" w:type="pct"/>
            <w:noWrap/>
            <w:hideMark/>
          </w:tcPr>
          <w:p w14:paraId="5598B437" w14:textId="77777777" w:rsidR="00404A8B" w:rsidRPr="00404A8B" w:rsidRDefault="00404A8B" w:rsidP="00404A8B">
            <w:r w:rsidRPr="00404A8B">
              <w:t>2.65E-14</w:t>
            </w:r>
          </w:p>
        </w:tc>
      </w:tr>
      <w:tr w:rsidR="00404A8B" w:rsidRPr="00404A8B" w14:paraId="6E64AE4D" w14:textId="77777777" w:rsidTr="00404A8B">
        <w:trPr>
          <w:trHeight w:val="300"/>
        </w:trPr>
        <w:tc>
          <w:tcPr>
            <w:tcW w:w="1448" w:type="pct"/>
            <w:noWrap/>
            <w:hideMark/>
          </w:tcPr>
          <w:p w14:paraId="5372FD28" w14:textId="77777777" w:rsidR="00404A8B" w:rsidRPr="00404A8B" w:rsidRDefault="00404A8B">
            <w:r w:rsidRPr="00404A8B">
              <w:t>hsa-miR-671-5p</w:t>
            </w:r>
          </w:p>
        </w:tc>
        <w:tc>
          <w:tcPr>
            <w:tcW w:w="780" w:type="pct"/>
            <w:noWrap/>
            <w:hideMark/>
          </w:tcPr>
          <w:p w14:paraId="7D66BD3F" w14:textId="77777777" w:rsidR="00404A8B" w:rsidRPr="00404A8B" w:rsidRDefault="00404A8B" w:rsidP="00404A8B">
            <w:r w:rsidRPr="00404A8B">
              <w:t>0.127759</w:t>
            </w:r>
          </w:p>
        </w:tc>
        <w:tc>
          <w:tcPr>
            <w:tcW w:w="693" w:type="pct"/>
            <w:noWrap/>
            <w:hideMark/>
          </w:tcPr>
          <w:p w14:paraId="6977124B" w14:textId="77777777" w:rsidR="00404A8B" w:rsidRPr="00404A8B" w:rsidRDefault="00404A8B" w:rsidP="00404A8B">
            <w:r w:rsidRPr="00404A8B">
              <w:t>5.41E-13</w:t>
            </w:r>
          </w:p>
        </w:tc>
        <w:tc>
          <w:tcPr>
            <w:tcW w:w="693" w:type="pct"/>
            <w:noWrap/>
            <w:hideMark/>
          </w:tcPr>
          <w:p w14:paraId="1805C38E" w14:textId="77777777" w:rsidR="00404A8B" w:rsidRPr="00404A8B" w:rsidRDefault="00404A8B" w:rsidP="00404A8B">
            <w:r w:rsidRPr="00404A8B">
              <w:t>0.093096</w:t>
            </w:r>
          </w:p>
        </w:tc>
        <w:tc>
          <w:tcPr>
            <w:tcW w:w="693" w:type="pct"/>
            <w:noWrap/>
            <w:hideMark/>
          </w:tcPr>
          <w:p w14:paraId="302BDF2D" w14:textId="77777777" w:rsidR="00404A8B" w:rsidRPr="00404A8B" w:rsidRDefault="00404A8B" w:rsidP="00404A8B">
            <w:r w:rsidRPr="00404A8B">
              <w:t>0.162422</w:t>
            </w:r>
          </w:p>
        </w:tc>
        <w:tc>
          <w:tcPr>
            <w:tcW w:w="693" w:type="pct"/>
            <w:noWrap/>
            <w:hideMark/>
          </w:tcPr>
          <w:p w14:paraId="1E1D8ADB" w14:textId="77777777" w:rsidR="00404A8B" w:rsidRPr="00404A8B" w:rsidRDefault="00404A8B" w:rsidP="00404A8B">
            <w:r w:rsidRPr="00404A8B">
              <w:t>2.91E-12</w:t>
            </w:r>
          </w:p>
        </w:tc>
      </w:tr>
      <w:tr w:rsidR="00404A8B" w:rsidRPr="00404A8B" w14:paraId="14DDBA5B" w14:textId="77777777" w:rsidTr="00404A8B">
        <w:trPr>
          <w:trHeight w:val="300"/>
        </w:trPr>
        <w:tc>
          <w:tcPr>
            <w:tcW w:w="1448" w:type="pct"/>
            <w:noWrap/>
            <w:hideMark/>
          </w:tcPr>
          <w:p w14:paraId="277FA966" w14:textId="77777777" w:rsidR="00404A8B" w:rsidRPr="00404A8B" w:rsidRDefault="00404A8B">
            <w:r w:rsidRPr="00404A8B">
              <w:t>hsa-miR-412-5p</w:t>
            </w:r>
          </w:p>
        </w:tc>
        <w:tc>
          <w:tcPr>
            <w:tcW w:w="780" w:type="pct"/>
            <w:noWrap/>
            <w:hideMark/>
          </w:tcPr>
          <w:p w14:paraId="67927768" w14:textId="77777777" w:rsidR="00404A8B" w:rsidRPr="00404A8B" w:rsidRDefault="00404A8B" w:rsidP="00404A8B">
            <w:r w:rsidRPr="00404A8B">
              <w:t>0.12706</w:t>
            </w:r>
          </w:p>
        </w:tc>
        <w:tc>
          <w:tcPr>
            <w:tcW w:w="693" w:type="pct"/>
            <w:noWrap/>
            <w:hideMark/>
          </w:tcPr>
          <w:p w14:paraId="78FBCA50" w14:textId="77777777" w:rsidR="00404A8B" w:rsidRPr="00404A8B" w:rsidRDefault="00404A8B" w:rsidP="00404A8B">
            <w:r w:rsidRPr="00404A8B">
              <w:t>4.33E-11</w:t>
            </w:r>
          </w:p>
        </w:tc>
        <w:tc>
          <w:tcPr>
            <w:tcW w:w="693" w:type="pct"/>
            <w:noWrap/>
            <w:hideMark/>
          </w:tcPr>
          <w:p w14:paraId="6E8D50BA" w14:textId="77777777" w:rsidR="00404A8B" w:rsidRPr="00404A8B" w:rsidRDefault="00404A8B" w:rsidP="00404A8B">
            <w:r w:rsidRPr="00404A8B">
              <w:t>0.089324</w:t>
            </w:r>
          </w:p>
        </w:tc>
        <w:tc>
          <w:tcPr>
            <w:tcW w:w="693" w:type="pct"/>
            <w:noWrap/>
            <w:hideMark/>
          </w:tcPr>
          <w:p w14:paraId="3E5EDE8A" w14:textId="77777777" w:rsidR="00404A8B" w:rsidRPr="00404A8B" w:rsidRDefault="00404A8B" w:rsidP="00404A8B">
            <w:r w:rsidRPr="00404A8B">
              <w:t>0.164796</w:t>
            </w:r>
          </w:p>
        </w:tc>
        <w:tc>
          <w:tcPr>
            <w:tcW w:w="693" w:type="pct"/>
            <w:noWrap/>
            <w:hideMark/>
          </w:tcPr>
          <w:p w14:paraId="588C2E6C" w14:textId="77777777" w:rsidR="00404A8B" w:rsidRPr="00404A8B" w:rsidRDefault="00404A8B" w:rsidP="00404A8B">
            <w:r w:rsidRPr="00404A8B">
              <w:t>1.92E-10</w:t>
            </w:r>
          </w:p>
        </w:tc>
      </w:tr>
      <w:tr w:rsidR="00404A8B" w:rsidRPr="00404A8B" w14:paraId="19BF08AF" w14:textId="77777777" w:rsidTr="00404A8B">
        <w:trPr>
          <w:trHeight w:val="300"/>
        </w:trPr>
        <w:tc>
          <w:tcPr>
            <w:tcW w:w="1448" w:type="pct"/>
            <w:noWrap/>
            <w:hideMark/>
          </w:tcPr>
          <w:p w14:paraId="1942F5B9" w14:textId="77777777" w:rsidR="00404A8B" w:rsidRPr="00404A8B" w:rsidRDefault="00404A8B">
            <w:r w:rsidRPr="00404A8B">
              <w:t>hsa-miR-33b-5p</w:t>
            </w:r>
          </w:p>
        </w:tc>
        <w:tc>
          <w:tcPr>
            <w:tcW w:w="780" w:type="pct"/>
            <w:noWrap/>
            <w:hideMark/>
          </w:tcPr>
          <w:p w14:paraId="38D98AAE" w14:textId="77777777" w:rsidR="00404A8B" w:rsidRPr="00404A8B" w:rsidRDefault="00404A8B" w:rsidP="00404A8B">
            <w:r w:rsidRPr="00404A8B">
              <w:t>0.126068</w:t>
            </w:r>
          </w:p>
        </w:tc>
        <w:tc>
          <w:tcPr>
            <w:tcW w:w="693" w:type="pct"/>
            <w:noWrap/>
            <w:hideMark/>
          </w:tcPr>
          <w:p w14:paraId="0CAA1233" w14:textId="77777777" w:rsidR="00404A8B" w:rsidRPr="00404A8B" w:rsidRDefault="00404A8B" w:rsidP="00404A8B">
            <w:r w:rsidRPr="00404A8B">
              <w:t>6.29E-12</w:t>
            </w:r>
          </w:p>
        </w:tc>
        <w:tc>
          <w:tcPr>
            <w:tcW w:w="693" w:type="pct"/>
            <w:noWrap/>
            <w:hideMark/>
          </w:tcPr>
          <w:p w14:paraId="7388F1F6" w14:textId="77777777" w:rsidR="00404A8B" w:rsidRPr="00404A8B" w:rsidRDefault="00404A8B" w:rsidP="00404A8B">
            <w:r w:rsidRPr="00404A8B">
              <w:t>0.09016</w:t>
            </w:r>
          </w:p>
        </w:tc>
        <w:tc>
          <w:tcPr>
            <w:tcW w:w="693" w:type="pct"/>
            <w:noWrap/>
            <w:hideMark/>
          </w:tcPr>
          <w:p w14:paraId="67B7567D" w14:textId="77777777" w:rsidR="00404A8B" w:rsidRPr="00404A8B" w:rsidRDefault="00404A8B" w:rsidP="00404A8B">
            <w:r w:rsidRPr="00404A8B">
              <w:t>0.161977</w:t>
            </w:r>
          </w:p>
        </w:tc>
        <w:tc>
          <w:tcPr>
            <w:tcW w:w="693" w:type="pct"/>
            <w:noWrap/>
            <w:hideMark/>
          </w:tcPr>
          <w:p w14:paraId="7F7DD771" w14:textId="77777777" w:rsidR="00404A8B" w:rsidRPr="00404A8B" w:rsidRDefault="00404A8B" w:rsidP="00404A8B">
            <w:r w:rsidRPr="00404A8B">
              <w:t>3.05E-11</w:t>
            </w:r>
          </w:p>
        </w:tc>
      </w:tr>
      <w:tr w:rsidR="00404A8B" w:rsidRPr="00404A8B" w14:paraId="4572B4DD" w14:textId="77777777" w:rsidTr="00404A8B">
        <w:trPr>
          <w:trHeight w:val="300"/>
        </w:trPr>
        <w:tc>
          <w:tcPr>
            <w:tcW w:w="1448" w:type="pct"/>
            <w:noWrap/>
            <w:hideMark/>
          </w:tcPr>
          <w:p w14:paraId="50BCD426" w14:textId="77777777" w:rsidR="00404A8B" w:rsidRPr="00404A8B" w:rsidRDefault="00404A8B">
            <w:r w:rsidRPr="00404A8B">
              <w:t>hsa-miR-3687</w:t>
            </w:r>
          </w:p>
        </w:tc>
        <w:tc>
          <w:tcPr>
            <w:tcW w:w="780" w:type="pct"/>
            <w:noWrap/>
            <w:hideMark/>
          </w:tcPr>
          <w:p w14:paraId="7723A6F2" w14:textId="77777777" w:rsidR="00404A8B" w:rsidRPr="00404A8B" w:rsidRDefault="00404A8B" w:rsidP="00404A8B">
            <w:r w:rsidRPr="00404A8B">
              <w:t>0.125933</w:t>
            </w:r>
          </w:p>
        </w:tc>
        <w:tc>
          <w:tcPr>
            <w:tcW w:w="693" w:type="pct"/>
            <w:noWrap/>
            <w:hideMark/>
          </w:tcPr>
          <w:p w14:paraId="2DC87665" w14:textId="77777777" w:rsidR="00404A8B" w:rsidRPr="00404A8B" w:rsidRDefault="00404A8B" w:rsidP="00404A8B">
            <w:r w:rsidRPr="00404A8B">
              <w:t>6.23E-12</w:t>
            </w:r>
          </w:p>
        </w:tc>
        <w:tc>
          <w:tcPr>
            <w:tcW w:w="693" w:type="pct"/>
            <w:noWrap/>
            <w:hideMark/>
          </w:tcPr>
          <w:p w14:paraId="7E72CA7E" w14:textId="77777777" w:rsidR="00404A8B" w:rsidRPr="00404A8B" w:rsidRDefault="00404A8B" w:rsidP="00404A8B">
            <w:r w:rsidRPr="00404A8B">
              <w:t>0.090069</w:t>
            </w:r>
          </w:p>
        </w:tc>
        <w:tc>
          <w:tcPr>
            <w:tcW w:w="693" w:type="pct"/>
            <w:noWrap/>
            <w:hideMark/>
          </w:tcPr>
          <w:p w14:paraId="14CF40C2" w14:textId="77777777" w:rsidR="00404A8B" w:rsidRPr="00404A8B" w:rsidRDefault="00404A8B" w:rsidP="00404A8B">
            <w:r w:rsidRPr="00404A8B">
              <w:t>0.161797</w:t>
            </w:r>
          </w:p>
        </w:tc>
        <w:tc>
          <w:tcPr>
            <w:tcW w:w="693" w:type="pct"/>
            <w:noWrap/>
            <w:hideMark/>
          </w:tcPr>
          <w:p w14:paraId="6DF4050D" w14:textId="77777777" w:rsidR="00404A8B" w:rsidRPr="00404A8B" w:rsidRDefault="00404A8B" w:rsidP="00404A8B">
            <w:r w:rsidRPr="00404A8B">
              <w:t>3.04E-11</w:t>
            </w:r>
          </w:p>
        </w:tc>
      </w:tr>
      <w:tr w:rsidR="00404A8B" w:rsidRPr="00404A8B" w14:paraId="692DFD8E" w14:textId="77777777" w:rsidTr="00404A8B">
        <w:trPr>
          <w:trHeight w:val="300"/>
        </w:trPr>
        <w:tc>
          <w:tcPr>
            <w:tcW w:w="1448" w:type="pct"/>
            <w:noWrap/>
            <w:hideMark/>
          </w:tcPr>
          <w:p w14:paraId="5C9166EA" w14:textId="77777777" w:rsidR="00404A8B" w:rsidRPr="00404A8B" w:rsidRDefault="00404A8B">
            <w:r w:rsidRPr="00404A8B">
              <w:t>hsa-miR-3648</w:t>
            </w:r>
          </w:p>
        </w:tc>
        <w:tc>
          <w:tcPr>
            <w:tcW w:w="780" w:type="pct"/>
            <w:noWrap/>
            <w:hideMark/>
          </w:tcPr>
          <w:p w14:paraId="5125F6AC" w14:textId="77777777" w:rsidR="00404A8B" w:rsidRPr="00404A8B" w:rsidRDefault="00404A8B" w:rsidP="00404A8B">
            <w:r w:rsidRPr="00404A8B">
              <w:t>0.12556</w:t>
            </w:r>
          </w:p>
        </w:tc>
        <w:tc>
          <w:tcPr>
            <w:tcW w:w="693" w:type="pct"/>
            <w:noWrap/>
            <w:hideMark/>
          </w:tcPr>
          <w:p w14:paraId="38751241" w14:textId="77777777" w:rsidR="00404A8B" w:rsidRPr="00404A8B" w:rsidRDefault="00404A8B" w:rsidP="00404A8B">
            <w:r w:rsidRPr="00404A8B">
              <w:t>2.00E-11</w:t>
            </w:r>
          </w:p>
        </w:tc>
        <w:tc>
          <w:tcPr>
            <w:tcW w:w="693" w:type="pct"/>
            <w:noWrap/>
            <w:hideMark/>
          </w:tcPr>
          <w:p w14:paraId="7E4A256C" w14:textId="77777777" w:rsidR="00404A8B" w:rsidRPr="00404A8B" w:rsidRDefault="00404A8B" w:rsidP="00404A8B">
            <w:r w:rsidRPr="00404A8B">
              <w:t>0.088902</w:t>
            </w:r>
          </w:p>
        </w:tc>
        <w:tc>
          <w:tcPr>
            <w:tcW w:w="693" w:type="pct"/>
            <w:noWrap/>
            <w:hideMark/>
          </w:tcPr>
          <w:p w14:paraId="7D8A89F4" w14:textId="77777777" w:rsidR="00404A8B" w:rsidRPr="00404A8B" w:rsidRDefault="00404A8B" w:rsidP="00404A8B">
            <w:r w:rsidRPr="00404A8B">
              <w:t>0.162218</w:t>
            </w:r>
          </w:p>
        </w:tc>
        <w:tc>
          <w:tcPr>
            <w:tcW w:w="693" w:type="pct"/>
            <w:noWrap/>
            <w:hideMark/>
          </w:tcPr>
          <w:p w14:paraId="46DB613B" w14:textId="77777777" w:rsidR="00404A8B" w:rsidRPr="00404A8B" w:rsidRDefault="00404A8B" w:rsidP="00404A8B">
            <w:r w:rsidRPr="00404A8B">
              <w:t>9.22E-11</w:t>
            </w:r>
          </w:p>
        </w:tc>
      </w:tr>
      <w:tr w:rsidR="00404A8B" w:rsidRPr="00404A8B" w14:paraId="50BA1F76" w14:textId="77777777" w:rsidTr="00404A8B">
        <w:trPr>
          <w:trHeight w:val="300"/>
        </w:trPr>
        <w:tc>
          <w:tcPr>
            <w:tcW w:w="1448" w:type="pct"/>
            <w:noWrap/>
            <w:hideMark/>
          </w:tcPr>
          <w:p w14:paraId="24652AB9" w14:textId="77777777" w:rsidR="00404A8B" w:rsidRPr="00404A8B" w:rsidRDefault="00404A8B">
            <w:r w:rsidRPr="00404A8B">
              <w:t>hsa-miR-654-5p</w:t>
            </w:r>
          </w:p>
        </w:tc>
        <w:tc>
          <w:tcPr>
            <w:tcW w:w="780" w:type="pct"/>
            <w:noWrap/>
            <w:hideMark/>
          </w:tcPr>
          <w:p w14:paraId="5824B187" w14:textId="77777777" w:rsidR="00404A8B" w:rsidRPr="00404A8B" w:rsidRDefault="00404A8B" w:rsidP="00404A8B">
            <w:r w:rsidRPr="00404A8B">
              <w:t>0.125427</w:t>
            </w:r>
          </w:p>
        </w:tc>
        <w:tc>
          <w:tcPr>
            <w:tcW w:w="693" w:type="pct"/>
            <w:noWrap/>
            <w:hideMark/>
          </w:tcPr>
          <w:p w14:paraId="12BB7C56" w14:textId="77777777" w:rsidR="00404A8B" w:rsidRPr="00404A8B" w:rsidRDefault="00404A8B" w:rsidP="00404A8B">
            <w:r w:rsidRPr="00404A8B">
              <w:t>3.71E-12</w:t>
            </w:r>
          </w:p>
        </w:tc>
        <w:tc>
          <w:tcPr>
            <w:tcW w:w="693" w:type="pct"/>
            <w:noWrap/>
            <w:hideMark/>
          </w:tcPr>
          <w:p w14:paraId="3D9D9F1F" w14:textId="77777777" w:rsidR="00404A8B" w:rsidRPr="00404A8B" w:rsidRDefault="00404A8B" w:rsidP="00404A8B">
            <w:r w:rsidRPr="00404A8B">
              <w:t>0.090087</w:t>
            </w:r>
          </w:p>
        </w:tc>
        <w:tc>
          <w:tcPr>
            <w:tcW w:w="693" w:type="pct"/>
            <w:noWrap/>
            <w:hideMark/>
          </w:tcPr>
          <w:p w14:paraId="62EE44B9" w14:textId="77777777" w:rsidR="00404A8B" w:rsidRPr="00404A8B" w:rsidRDefault="00404A8B" w:rsidP="00404A8B">
            <w:r w:rsidRPr="00404A8B">
              <w:t>0.160766</w:t>
            </w:r>
          </w:p>
        </w:tc>
        <w:tc>
          <w:tcPr>
            <w:tcW w:w="693" w:type="pct"/>
            <w:noWrap/>
            <w:hideMark/>
          </w:tcPr>
          <w:p w14:paraId="69CF4C97" w14:textId="77777777" w:rsidR="00404A8B" w:rsidRPr="00404A8B" w:rsidRDefault="00404A8B" w:rsidP="00404A8B">
            <w:r w:rsidRPr="00404A8B">
              <w:t>1.85E-11</w:t>
            </w:r>
          </w:p>
        </w:tc>
      </w:tr>
      <w:tr w:rsidR="00404A8B" w:rsidRPr="00404A8B" w14:paraId="0F5F002A" w14:textId="77777777" w:rsidTr="00404A8B">
        <w:trPr>
          <w:trHeight w:val="300"/>
        </w:trPr>
        <w:tc>
          <w:tcPr>
            <w:tcW w:w="1448" w:type="pct"/>
            <w:noWrap/>
            <w:hideMark/>
          </w:tcPr>
          <w:p w14:paraId="0F55CD35" w14:textId="77777777" w:rsidR="00404A8B" w:rsidRPr="00404A8B" w:rsidRDefault="00404A8B">
            <w:r w:rsidRPr="00404A8B">
              <w:t>hsa-miR-942-5p</w:t>
            </w:r>
          </w:p>
        </w:tc>
        <w:tc>
          <w:tcPr>
            <w:tcW w:w="780" w:type="pct"/>
            <w:noWrap/>
            <w:hideMark/>
          </w:tcPr>
          <w:p w14:paraId="69AE2DD6" w14:textId="77777777" w:rsidR="00404A8B" w:rsidRPr="00404A8B" w:rsidRDefault="00404A8B" w:rsidP="00404A8B">
            <w:r w:rsidRPr="00404A8B">
              <w:t>0.124576</w:t>
            </w:r>
          </w:p>
        </w:tc>
        <w:tc>
          <w:tcPr>
            <w:tcW w:w="693" w:type="pct"/>
            <w:noWrap/>
            <w:hideMark/>
          </w:tcPr>
          <w:p w14:paraId="5A2164CD" w14:textId="77777777" w:rsidR="00404A8B" w:rsidRPr="00404A8B" w:rsidRDefault="00404A8B" w:rsidP="00404A8B">
            <w:r w:rsidRPr="00404A8B">
              <w:t>5.10E-15</w:t>
            </w:r>
          </w:p>
        </w:tc>
        <w:tc>
          <w:tcPr>
            <w:tcW w:w="693" w:type="pct"/>
            <w:noWrap/>
            <w:hideMark/>
          </w:tcPr>
          <w:p w14:paraId="4E24E231" w14:textId="77777777" w:rsidR="00404A8B" w:rsidRPr="00404A8B" w:rsidRDefault="00404A8B" w:rsidP="00404A8B">
            <w:r w:rsidRPr="00404A8B">
              <w:t>0.093419</w:t>
            </w:r>
          </w:p>
        </w:tc>
        <w:tc>
          <w:tcPr>
            <w:tcW w:w="693" w:type="pct"/>
            <w:noWrap/>
            <w:hideMark/>
          </w:tcPr>
          <w:p w14:paraId="780643D8" w14:textId="77777777" w:rsidR="00404A8B" w:rsidRPr="00404A8B" w:rsidRDefault="00404A8B" w:rsidP="00404A8B">
            <w:r w:rsidRPr="00404A8B">
              <w:t>0.155733</w:t>
            </w:r>
          </w:p>
        </w:tc>
        <w:tc>
          <w:tcPr>
            <w:tcW w:w="693" w:type="pct"/>
            <w:noWrap/>
            <w:hideMark/>
          </w:tcPr>
          <w:p w14:paraId="2365B1B4" w14:textId="77777777" w:rsidR="00404A8B" w:rsidRPr="00404A8B" w:rsidRDefault="00404A8B" w:rsidP="00404A8B">
            <w:r w:rsidRPr="00404A8B">
              <w:t>3.17E-14</w:t>
            </w:r>
          </w:p>
        </w:tc>
      </w:tr>
      <w:tr w:rsidR="00404A8B" w:rsidRPr="00404A8B" w14:paraId="09FAEC29" w14:textId="77777777" w:rsidTr="00404A8B">
        <w:trPr>
          <w:trHeight w:val="300"/>
        </w:trPr>
        <w:tc>
          <w:tcPr>
            <w:tcW w:w="1448" w:type="pct"/>
            <w:noWrap/>
            <w:hideMark/>
          </w:tcPr>
          <w:p w14:paraId="4A960075" w14:textId="77777777" w:rsidR="00404A8B" w:rsidRPr="00404A8B" w:rsidRDefault="00404A8B">
            <w:r w:rsidRPr="00404A8B">
              <w:t>hsa-miR-16-2-3p</w:t>
            </w:r>
          </w:p>
        </w:tc>
        <w:tc>
          <w:tcPr>
            <w:tcW w:w="780" w:type="pct"/>
            <w:noWrap/>
            <w:hideMark/>
          </w:tcPr>
          <w:p w14:paraId="779C60FE" w14:textId="77777777" w:rsidR="00404A8B" w:rsidRPr="00404A8B" w:rsidRDefault="00404A8B" w:rsidP="00404A8B">
            <w:r w:rsidRPr="00404A8B">
              <w:t>0.124356</w:t>
            </w:r>
          </w:p>
        </w:tc>
        <w:tc>
          <w:tcPr>
            <w:tcW w:w="693" w:type="pct"/>
            <w:noWrap/>
            <w:hideMark/>
          </w:tcPr>
          <w:p w14:paraId="4541DDF8" w14:textId="77777777" w:rsidR="00404A8B" w:rsidRPr="00404A8B" w:rsidRDefault="00404A8B" w:rsidP="00404A8B">
            <w:r w:rsidRPr="00404A8B">
              <w:t>8.48E-15</w:t>
            </w:r>
          </w:p>
        </w:tc>
        <w:tc>
          <w:tcPr>
            <w:tcW w:w="693" w:type="pct"/>
            <w:noWrap/>
            <w:hideMark/>
          </w:tcPr>
          <w:p w14:paraId="0AED49F0" w14:textId="77777777" w:rsidR="00404A8B" w:rsidRPr="00404A8B" w:rsidRDefault="00404A8B" w:rsidP="00404A8B">
            <w:r w:rsidRPr="00404A8B">
              <w:t>0.092996</w:t>
            </w:r>
          </w:p>
        </w:tc>
        <w:tc>
          <w:tcPr>
            <w:tcW w:w="693" w:type="pct"/>
            <w:noWrap/>
            <w:hideMark/>
          </w:tcPr>
          <w:p w14:paraId="4C3A43AB" w14:textId="77777777" w:rsidR="00404A8B" w:rsidRPr="00404A8B" w:rsidRDefault="00404A8B" w:rsidP="00404A8B">
            <w:r w:rsidRPr="00404A8B">
              <w:t>0.155717</w:t>
            </w:r>
          </w:p>
        </w:tc>
        <w:tc>
          <w:tcPr>
            <w:tcW w:w="693" w:type="pct"/>
            <w:noWrap/>
            <w:hideMark/>
          </w:tcPr>
          <w:p w14:paraId="7242DBE6" w14:textId="77777777" w:rsidR="00404A8B" w:rsidRPr="00404A8B" w:rsidRDefault="00404A8B" w:rsidP="00404A8B">
            <w:r w:rsidRPr="00404A8B">
              <w:t>5.18E-14</w:t>
            </w:r>
          </w:p>
        </w:tc>
      </w:tr>
      <w:tr w:rsidR="00404A8B" w:rsidRPr="00404A8B" w14:paraId="0C255C3B" w14:textId="77777777" w:rsidTr="00404A8B">
        <w:trPr>
          <w:trHeight w:val="300"/>
        </w:trPr>
        <w:tc>
          <w:tcPr>
            <w:tcW w:w="1448" w:type="pct"/>
            <w:noWrap/>
            <w:hideMark/>
          </w:tcPr>
          <w:p w14:paraId="7A42A00E" w14:textId="77777777" w:rsidR="00404A8B" w:rsidRPr="00404A8B" w:rsidRDefault="00404A8B">
            <w:r w:rsidRPr="00404A8B">
              <w:t>hsa-miR-6718-5p</w:t>
            </w:r>
          </w:p>
        </w:tc>
        <w:tc>
          <w:tcPr>
            <w:tcW w:w="780" w:type="pct"/>
            <w:noWrap/>
            <w:hideMark/>
          </w:tcPr>
          <w:p w14:paraId="69033E02" w14:textId="77777777" w:rsidR="00404A8B" w:rsidRPr="00404A8B" w:rsidRDefault="00404A8B" w:rsidP="00404A8B">
            <w:r w:rsidRPr="00404A8B">
              <w:t>0.124276</w:t>
            </w:r>
          </w:p>
        </w:tc>
        <w:tc>
          <w:tcPr>
            <w:tcW w:w="693" w:type="pct"/>
            <w:noWrap/>
            <w:hideMark/>
          </w:tcPr>
          <w:p w14:paraId="3C6EB58F" w14:textId="77777777" w:rsidR="00404A8B" w:rsidRPr="00404A8B" w:rsidRDefault="00404A8B" w:rsidP="00404A8B">
            <w:r w:rsidRPr="00404A8B">
              <w:t>8.97E-10</w:t>
            </w:r>
          </w:p>
        </w:tc>
        <w:tc>
          <w:tcPr>
            <w:tcW w:w="693" w:type="pct"/>
            <w:noWrap/>
            <w:hideMark/>
          </w:tcPr>
          <w:p w14:paraId="7E37F8D3" w14:textId="77777777" w:rsidR="00404A8B" w:rsidRPr="00404A8B" w:rsidRDefault="00404A8B" w:rsidP="00404A8B">
            <w:r w:rsidRPr="00404A8B">
              <w:t>0.084556</w:t>
            </w:r>
          </w:p>
        </w:tc>
        <w:tc>
          <w:tcPr>
            <w:tcW w:w="693" w:type="pct"/>
            <w:noWrap/>
            <w:hideMark/>
          </w:tcPr>
          <w:p w14:paraId="4451BA9A" w14:textId="77777777" w:rsidR="00404A8B" w:rsidRPr="00404A8B" w:rsidRDefault="00404A8B" w:rsidP="00404A8B">
            <w:r w:rsidRPr="00404A8B">
              <w:t>0.163996</w:t>
            </w:r>
          </w:p>
        </w:tc>
        <w:tc>
          <w:tcPr>
            <w:tcW w:w="693" w:type="pct"/>
            <w:noWrap/>
            <w:hideMark/>
          </w:tcPr>
          <w:p w14:paraId="0E707AD8" w14:textId="77777777" w:rsidR="00404A8B" w:rsidRPr="00404A8B" w:rsidRDefault="00404A8B" w:rsidP="00404A8B">
            <w:r w:rsidRPr="00404A8B">
              <w:t>3.32E-09</w:t>
            </w:r>
          </w:p>
        </w:tc>
      </w:tr>
      <w:tr w:rsidR="00404A8B" w:rsidRPr="00404A8B" w14:paraId="6A8A7B2D" w14:textId="77777777" w:rsidTr="00404A8B">
        <w:trPr>
          <w:trHeight w:val="300"/>
        </w:trPr>
        <w:tc>
          <w:tcPr>
            <w:tcW w:w="1448" w:type="pct"/>
            <w:noWrap/>
            <w:hideMark/>
          </w:tcPr>
          <w:p w14:paraId="104FF9E9" w14:textId="77777777" w:rsidR="00404A8B" w:rsidRPr="00404A8B" w:rsidRDefault="00404A8B">
            <w:r w:rsidRPr="00404A8B">
              <w:t>hsa-miR-369-5p</w:t>
            </w:r>
          </w:p>
        </w:tc>
        <w:tc>
          <w:tcPr>
            <w:tcW w:w="780" w:type="pct"/>
            <w:noWrap/>
            <w:hideMark/>
          </w:tcPr>
          <w:p w14:paraId="67331524" w14:textId="77777777" w:rsidR="00404A8B" w:rsidRPr="00404A8B" w:rsidRDefault="00404A8B" w:rsidP="00404A8B">
            <w:r w:rsidRPr="00404A8B">
              <w:t>0.123629</w:t>
            </w:r>
          </w:p>
        </w:tc>
        <w:tc>
          <w:tcPr>
            <w:tcW w:w="693" w:type="pct"/>
            <w:noWrap/>
            <w:hideMark/>
          </w:tcPr>
          <w:p w14:paraId="2DBEFA71" w14:textId="77777777" w:rsidR="00404A8B" w:rsidRPr="00404A8B" w:rsidRDefault="00404A8B" w:rsidP="00404A8B">
            <w:r w:rsidRPr="00404A8B">
              <w:t>1.33E-11</w:t>
            </w:r>
          </w:p>
        </w:tc>
        <w:tc>
          <w:tcPr>
            <w:tcW w:w="693" w:type="pct"/>
            <w:noWrap/>
            <w:hideMark/>
          </w:tcPr>
          <w:p w14:paraId="129A9E44" w14:textId="77777777" w:rsidR="00404A8B" w:rsidRPr="00404A8B" w:rsidRDefault="00404A8B" w:rsidP="00404A8B">
            <w:r w:rsidRPr="00404A8B">
              <w:t>0.087855</w:t>
            </w:r>
          </w:p>
        </w:tc>
        <w:tc>
          <w:tcPr>
            <w:tcW w:w="693" w:type="pct"/>
            <w:noWrap/>
            <w:hideMark/>
          </w:tcPr>
          <w:p w14:paraId="50B648AE" w14:textId="77777777" w:rsidR="00404A8B" w:rsidRPr="00404A8B" w:rsidRDefault="00404A8B" w:rsidP="00404A8B">
            <w:r w:rsidRPr="00404A8B">
              <w:t>0.159404</w:t>
            </w:r>
          </w:p>
        </w:tc>
        <w:tc>
          <w:tcPr>
            <w:tcW w:w="693" w:type="pct"/>
            <w:noWrap/>
            <w:hideMark/>
          </w:tcPr>
          <w:p w14:paraId="7C0F1AF7" w14:textId="77777777" w:rsidR="00404A8B" w:rsidRPr="00404A8B" w:rsidRDefault="00404A8B" w:rsidP="00404A8B">
            <w:r w:rsidRPr="00404A8B">
              <w:t>6.23E-11</w:t>
            </w:r>
          </w:p>
        </w:tc>
      </w:tr>
      <w:tr w:rsidR="00404A8B" w:rsidRPr="00404A8B" w14:paraId="118EA3C9" w14:textId="77777777" w:rsidTr="00404A8B">
        <w:trPr>
          <w:trHeight w:val="300"/>
        </w:trPr>
        <w:tc>
          <w:tcPr>
            <w:tcW w:w="1448" w:type="pct"/>
            <w:noWrap/>
            <w:hideMark/>
          </w:tcPr>
          <w:p w14:paraId="5DA45A84" w14:textId="77777777" w:rsidR="00404A8B" w:rsidRPr="00404A8B" w:rsidRDefault="00404A8B">
            <w:r w:rsidRPr="00404A8B">
              <w:t>hsa-miR-376a-3p</w:t>
            </w:r>
          </w:p>
        </w:tc>
        <w:tc>
          <w:tcPr>
            <w:tcW w:w="780" w:type="pct"/>
            <w:noWrap/>
            <w:hideMark/>
          </w:tcPr>
          <w:p w14:paraId="05316CBF" w14:textId="77777777" w:rsidR="00404A8B" w:rsidRPr="00404A8B" w:rsidRDefault="00404A8B" w:rsidP="00404A8B">
            <w:r w:rsidRPr="00404A8B">
              <w:t>0.123258</w:t>
            </w:r>
          </w:p>
        </w:tc>
        <w:tc>
          <w:tcPr>
            <w:tcW w:w="693" w:type="pct"/>
            <w:noWrap/>
            <w:hideMark/>
          </w:tcPr>
          <w:p w14:paraId="5425995A" w14:textId="77777777" w:rsidR="00404A8B" w:rsidRPr="00404A8B" w:rsidRDefault="00404A8B" w:rsidP="00404A8B">
            <w:r w:rsidRPr="00404A8B">
              <w:t>2.18E-10</w:t>
            </w:r>
          </w:p>
        </w:tc>
        <w:tc>
          <w:tcPr>
            <w:tcW w:w="693" w:type="pct"/>
            <w:noWrap/>
            <w:hideMark/>
          </w:tcPr>
          <w:p w14:paraId="4178F3DA" w14:textId="77777777" w:rsidR="00404A8B" w:rsidRPr="00404A8B" w:rsidRDefault="00404A8B" w:rsidP="00404A8B">
            <w:r w:rsidRPr="00404A8B">
              <w:t>0.085243</w:t>
            </w:r>
          </w:p>
        </w:tc>
        <w:tc>
          <w:tcPr>
            <w:tcW w:w="693" w:type="pct"/>
            <w:noWrap/>
            <w:hideMark/>
          </w:tcPr>
          <w:p w14:paraId="582FCA16" w14:textId="77777777" w:rsidR="00404A8B" w:rsidRPr="00404A8B" w:rsidRDefault="00404A8B" w:rsidP="00404A8B">
            <w:r w:rsidRPr="00404A8B">
              <w:t>0.161274</w:t>
            </w:r>
          </w:p>
        </w:tc>
        <w:tc>
          <w:tcPr>
            <w:tcW w:w="693" w:type="pct"/>
            <w:noWrap/>
            <w:hideMark/>
          </w:tcPr>
          <w:p w14:paraId="3C688A4E" w14:textId="77777777" w:rsidR="00404A8B" w:rsidRPr="00404A8B" w:rsidRDefault="00404A8B" w:rsidP="00404A8B">
            <w:r w:rsidRPr="00404A8B">
              <w:t>8.99E-10</w:t>
            </w:r>
          </w:p>
        </w:tc>
      </w:tr>
      <w:tr w:rsidR="00404A8B" w:rsidRPr="00404A8B" w14:paraId="466A88B6" w14:textId="77777777" w:rsidTr="00404A8B">
        <w:trPr>
          <w:trHeight w:val="300"/>
        </w:trPr>
        <w:tc>
          <w:tcPr>
            <w:tcW w:w="1448" w:type="pct"/>
            <w:noWrap/>
            <w:hideMark/>
          </w:tcPr>
          <w:p w14:paraId="282E1A81" w14:textId="77777777" w:rsidR="00404A8B" w:rsidRPr="00404A8B" w:rsidRDefault="00404A8B">
            <w:r w:rsidRPr="00404A8B">
              <w:t>hsa-miR-203b-3p</w:t>
            </w:r>
          </w:p>
        </w:tc>
        <w:tc>
          <w:tcPr>
            <w:tcW w:w="780" w:type="pct"/>
            <w:noWrap/>
            <w:hideMark/>
          </w:tcPr>
          <w:p w14:paraId="0BBBA175" w14:textId="77777777" w:rsidR="00404A8B" w:rsidRPr="00404A8B" w:rsidRDefault="00404A8B" w:rsidP="00404A8B">
            <w:r w:rsidRPr="00404A8B">
              <w:t>0.123108</w:t>
            </w:r>
          </w:p>
        </w:tc>
        <w:tc>
          <w:tcPr>
            <w:tcW w:w="693" w:type="pct"/>
            <w:noWrap/>
            <w:hideMark/>
          </w:tcPr>
          <w:p w14:paraId="382DA9C5" w14:textId="77777777" w:rsidR="00404A8B" w:rsidRPr="00404A8B" w:rsidRDefault="00404A8B" w:rsidP="00404A8B">
            <w:r w:rsidRPr="00404A8B">
              <w:t>9.48E-18</w:t>
            </w:r>
          </w:p>
        </w:tc>
        <w:tc>
          <w:tcPr>
            <w:tcW w:w="693" w:type="pct"/>
            <w:noWrap/>
            <w:hideMark/>
          </w:tcPr>
          <w:p w14:paraId="4AD6C11C" w14:textId="77777777" w:rsidR="00404A8B" w:rsidRPr="00404A8B" w:rsidRDefault="00404A8B" w:rsidP="00404A8B">
            <w:r w:rsidRPr="00404A8B">
              <w:t>0.095039</w:t>
            </w:r>
          </w:p>
        </w:tc>
        <w:tc>
          <w:tcPr>
            <w:tcW w:w="693" w:type="pct"/>
            <w:noWrap/>
            <w:hideMark/>
          </w:tcPr>
          <w:p w14:paraId="2BBB2125" w14:textId="77777777" w:rsidR="00404A8B" w:rsidRPr="00404A8B" w:rsidRDefault="00404A8B" w:rsidP="00404A8B">
            <w:r w:rsidRPr="00404A8B">
              <w:t>0.151176</w:t>
            </w:r>
          </w:p>
        </w:tc>
        <w:tc>
          <w:tcPr>
            <w:tcW w:w="693" w:type="pct"/>
            <w:noWrap/>
            <w:hideMark/>
          </w:tcPr>
          <w:p w14:paraId="44F35757" w14:textId="77777777" w:rsidR="00404A8B" w:rsidRPr="00404A8B" w:rsidRDefault="00404A8B" w:rsidP="00404A8B">
            <w:r w:rsidRPr="00404A8B">
              <w:t>7.33E-17</w:t>
            </w:r>
          </w:p>
        </w:tc>
      </w:tr>
      <w:tr w:rsidR="00404A8B" w:rsidRPr="00404A8B" w14:paraId="7C564A1F" w14:textId="77777777" w:rsidTr="00404A8B">
        <w:trPr>
          <w:trHeight w:val="300"/>
        </w:trPr>
        <w:tc>
          <w:tcPr>
            <w:tcW w:w="1448" w:type="pct"/>
            <w:noWrap/>
            <w:hideMark/>
          </w:tcPr>
          <w:p w14:paraId="000B7B5F" w14:textId="77777777" w:rsidR="00404A8B" w:rsidRPr="00404A8B" w:rsidRDefault="00404A8B">
            <w:r w:rsidRPr="00404A8B">
              <w:t>hsa-miR-6510-3p</w:t>
            </w:r>
          </w:p>
        </w:tc>
        <w:tc>
          <w:tcPr>
            <w:tcW w:w="780" w:type="pct"/>
            <w:noWrap/>
            <w:hideMark/>
          </w:tcPr>
          <w:p w14:paraId="5388A967" w14:textId="77777777" w:rsidR="00404A8B" w:rsidRPr="00404A8B" w:rsidRDefault="00404A8B" w:rsidP="00404A8B">
            <w:r w:rsidRPr="00404A8B">
              <w:t>0.122737</w:t>
            </w:r>
          </w:p>
        </w:tc>
        <w:tc>
          <w:tcPr>
            <w:tcW w:w="693" w:type="pct"/>
            <w:noWrap/>
            <w:hideMark/>
          </w:tcPr>
          <w:p w14:paraId="3CD7AF9C" w14:textId="77777777" w:rsidR="00404A8B" w:rsidRPr="00404A8B" w:rsidRDefault="00404A8B" w:rsidP="00404A8B">
            <w:r w:rsidRPr="00404A8B">
              <w:t>7.60E-16</w:t>
            </w:r>
          </w:p>
        </w:tc>
        <w:tc>
          <w:tcPr>
            <w:tcW w:w="693" w:type="pct"/>
            <w:noWrap/>
            <w:hideMark/>
          </w:tcPr>
          <w:p w14:paraId="3978B6F5" w14:textId="77777777" w:rsidR="00404A8B" w:rsidRPr="00404A8B" w:rsidRDefault="00404A8B" w:rsidP="00404A8B">
            <w:r w:rsidRPr="00404A8B">
              <w:t>0.092942</w:t>
            </w:r>
          </w:p>
        </w:tc>
        <w:tc>
          <w:tcPr>
            <w:tcW w:w="693" w:type="pct"/>
            <w:noWrap/>
            <w:hideMark/>
          </w:tcPr>
          <w:p w14:paraId="670FB330" w14:textId="77777777" w:rsidR="00404A8B" w:rsidRPr="00404A8B" w:rsidRDefault="00404A8B" w:rsidP="00404A8B">
            <w:r w:rsidRPr="00404A8B">
              <w:t>0.152533</w:t>
            </w:r>
          </w:p>
        </w:tc>
        <w:tc>
          <w:tcPr>
            <w:tcW w:w="693" w:type="pct"/>
            <w:noWrap/>
            <w:hideMark/>
          </w:tcPr>
          <w:p w14:paraId="605A1EA3" w14:textId="77777777" w:rsidR="00404A8B" w:rsidRPr="00404A8B" w:rsidRDefault="00404A8B" w:rsidP="00404A8B">
            <w:r w:rsidRPr="00404A8B">
              <w:t>5.03E-15</w:t>
            </w:r>
          </w:p>
        </w:tc>
      </w:tr>
      <w:tr w:rsidR="00404A8B" w:rsidRPr="00404A8B" w14:paraId="3E77CD88" w14:textId="77777777" w:rsidTr="00404A8B">
        <w:trPr>
          <w:trHeight w:val="300"/>
        </w:trPr>
        <w:tc>
          <w:tcPr>
            <w:tcW w:w="1448" w:type="pct"/>
            <w:noWrap/>
            <w:hideMark/>
          </w:tcPr>
          <w:p w14:paraId="15669195" w14:textId="77777777" w:rsidR="00404A8B" w:rsidRPr="00404A8B" w:rsidRDefault="00404A8B">
            <w:r w:rsidRPr="00404A8B">
              <w:t>hsa-miR-197-3p</w:t>
            </w:r>
          </w:p>
        </w:tc>
        <w:tc>
          <w:tcPr>
            <w:tcW w:w="780" w:type="pct"/>
            <w:noWrap/>
            <w:hideMark/>
          </w:tcPr>
          <w:p w14:paraId="1AEBC099" w14:textId="77777777" w:rsidR="00404A8B" w:rsidRPr="00404A8B" w:rsidRDefault="00404A8B" w:rsidP="00404A8B">
            <w:r w:rsidRPr="00404A8B">
              <w:t>0.12245</w:t>
            </w:r>
          </w:p>
        </w:tc>
        <w:tc>
          <w:tcPr>
            <w:tcW w:w="693" w:type="pct"/>
            <w:noWrap/>
            <w:hideMark/>
          </w:tcPr>
          <w:p w14:paraId="61485B49" w14:textId="77777777" w:rsidR="00404A8B" w:rsidRPr="00404A8B" w:rsidRDefault="00404A8B" w:rsidP="00404A8B">
            <w:r w:rsidRPr="00404A8B">
              <w:t>2.03E-15</w:t>
            </w:r>
          </w:p>
        </w:tc>
        <w:tc>
          <w:tcPr>
            <w:tcW w:w="693" w:type="pct"/>
            <w:noWrap/>
            <w:hideMark/>
          </w:tcPr>
          <w:p w14:paraId="2FE2F815" w14:textId="77777777" w:rsidR="00404A8B" w:rsidRPr="00404A8B" w:rsidRDefault="00404A8B" w:rsidP="00404A8B">
            <w:r w:rsidRPr="00404A8B">
              <w:t>0.092269</w:t>
            </w:r>
          </w:p>
        </w:tc>
        <w:tc>
          <w:tcPr>
            <w:tcW w:w="693" w:type="pct"/>
            <w:noWrap/>
            <w:hideMark/>
          </w:tcPr>
          <w:p w14:paraId="3153FB12" w14:textId="77777777" w:rsidR="00404A8B" w:rsidRPr="00404A8B" w:rsidRDefault="00404A8B" w:rsidP="00404A8B">
            <w:r w:rsidRPr="00404A8B">
              <w:t>0.152631</w:t>
            </w:r>
          </w:p>
        </w:tc>
        <w:tc>
          <w:tcPr>
            <w:tcW w:w="693" w:type="pct"/>
            <w:noWrap/>
            <w:hideMark/>
          </w:tcPr>
          <w:p w14:paraId="7DD3B947" w14:textId="77777777" w:rsidR="00404A8B" w:rsidRPr="00404A8B" w:rsidRDefault="00404A8B" w:rsidP="00404A8B">
            <w:r w:rsidRPr="00404A8B">
              <w:t>1.31E-14</w:t>
            </w:r>
          </w:p>
        </w:tc>
      </w:tr>
      <w:tr w:rsidR="00404A8B" w:rsidRPr="00404A8B" w14:paraId="6609B244" w14:textId="77777777" w:rsidTr="00404A8B">
        <w:trPr>
          <w:trHeight w:val="300"/>
        </w:trPr>
        <w:tc>
          <w:tcPr>
            <w:tcW w:w="1448" w:type="pct"/>
            <w:noWrap/>
            <w:hideMark/>
          </w:tcPr>
          <w:p w14:paraId="1514B440" w14:textId="77777777" w:rsidR="00404A8B" w:rsidRPr="00404A8B" w:rsidRDefault="00404A8B">
            <w:r w:rsidRPr="00404A8B">
              <w:t>hsa-miR-3136-5p</w:t>
            </w:r>
          </w:p>
        </w:tc>
        <w:tc>
          <w:tcPr>
            <w:tcW w:w="780" w:type="pct"/>
            <w:noWrap/>
            <w:hideMark/>
          </w:tcPr>
          <w:p w14:paraId="5653A68F" w14:textId="77777777" w:rsidR="00404A8B" w:rsidRPr="00404A8B" w:rsidRDefault="00404A8B" w:rsidP="00404A8B">
            <w:r w:rsidRPr="00404A8B">
              <w:t>0.122292</w:t>
            </w:r>
          </w:p>
        </w:tc>
        <w:tc>
          <w:tcPr>
            <w:tcW w:w="693" w:type="pct"/>
            <w:noWrap/>
            <w:hideMark/>
          </w:tcPr>
          <w:p w14:paraId="62299556" w14:textId="77777777" w:rsidR="00404A8B" w:rsidRPr="00404A8B" w:rsidRDefault="00404A8B" w:rsidP="00404A8B">
            <w:r w:rsidRPr="00404A8B">
              <w:t>4.55E-10</w:t>
            </w:r>
          </w:p>
        </w:tc>
        <w:tc>
          <w:tcPr>
            <w:tcW w:w="693" w:type="pct"/>
            <w:noWrap/>
            <w:hideMark/>
          </w:tcPr>
          <w:p w14:paraId="7052F8D4" w14:textId="77777777" w:rsidR="00404A8B" w:rsidRPr="00404A8B" w:rsidRDefault="00404A8B" w:rsidP="00404A8B">
            <w:r w:rsidRPr="00404A8B">
              <w:t>0.083879</w:t>
            </w:r>
          </w:p>
        </w:tc>
        <w:tc>
          <w:tcPr>
            <w:tcW w:w="693" w:type="pct"/>
            <w:noWrap/>
            <w:hideMark/>
          </w:tcPr>
          <w:p w14:paraId="3A20CF22" w14:textId="77777777" w:rsidR="00404A8B" w:rsidRPr="00404A8B" w:rsidRDefault="00404A8B" w:rsidP="00404A8B">
            <w:r w:rsidRPr="00404A8B">
              <w:t>0.160705</w:t>
            </w:r>
          </w:p>
        </w:tc>
        <w:tc>
          <w:tcPr>
            <w:tcW w:w="693" w:type="pct"/>
            <w:noWrap/>
            <w:hideMark/>
          </w:tcPr>
          <w:p w14:paraId="17B71768" w14:textId="77777777" w:rsidR="00404A8B" w:rsidRPr="00404A8B" w:rsidRDefault="00404A8B" w:rsidP="00404A8B">
            <w:r w:rsidRPr="00404A8B">
              <w:t>1.77E-09</w:t>
            </w:r>
          </w:p>
        </w:tc>
      </w:tr>
      <w:tr w:rsidR="00404A8B" w:rsidRPr="00404A8B" w14:paraId="3D2AB348" w14:textId="77777777" w:rsidTr="00404A8B">
        <w:trPr>
          <w:trHeight w:val="300"/>
        </w:trPr>
        <w:tc>
          <w:tcPr>
            <w:tcW w:w="1448" w:type="pct"/>
            <w:noWrap/>
            <w:hideMark/>
          </w:tcPr>
          <w:p w14:paraId="1D08D178" w14:textId="77777777" w:rsidR="00404A8B" w:rsidRPr="00404A8B" w:rsidRDefault="00404A8B">
            <w:r w:rsidRPr="00404A8B">
              <w:t>hsa-miR-708-3p</w:t>
            </w:r>
          </w:p>
        </w:tc>
        <w:tc>
          <w:tcPr>
            <w:tcW w:w="780" w:type="pct"/>
            <w:noWrap/>
            <w:hideMark/>
          </w:tcPr>
          <w:p w14:paraId="7658983F" w14:textId="77777777" w:rsidR="00404A8B" w:rsidRPr="00404A8B" w:rsidRDefault="00404A8B" w:rsidP="00404A8B">
            <w:r w:rsidRPr="00404A8B">
              <w:t>0.121496</w:t>
            </w:r>
          </w:p>
        </w:tc>
        <w:tc>
          <w:tcPr>
            <w:tcW w:w="693" w:type="pct"/>
            <w:noWrap/>
            <w:hideMark/>
          </w:tcPr>
          <w:p w14:paraId="3FD596CF" w14:textId="77777777" w:rsidR="00404A8B" w:rsidRPr="00404A8B" w:rsidRDefault="00404A8B" w:rsidP="00404A8B">
            <w:r w:rsidRPr="00404A8B">
              <w:t>1.00E-16</w:t>
            </w:r>
          </w:p>
        </w:tc>
        <w:tc>
          <w:tcPr>
            <w:tcW w:w="693" w:type="pct"/>
            <w:noWrap/>
            <w:hideMark/>
          </w:tcPr>
          <w:p w14:paraId="000748A9" w14:textId="77777777" w:rsidR="00404A8B" w:rsidRPr="00404A8B" w:rsidRDefault="00404A8B" w:rsidP="00404A8B">
            <w:r w:rsidRPr="00404A8B">
              <w:t>0.092872</w:t>
            </w:r>
          </w:p>
        </w:tc>
        <w:tc>
          <w:tcPr>
            <w:tcW w:w="693" w:type="pct"/>
            <w:noWrap/>
            <w:hideMark/>
          </w:tcPr>
          <w:p w14:paraId="327B3D7C" w14:textId="77777777" w:rsidR="00404A8B" w:rsidRPr="00404A8B" w:rsidRDefault="00404A8B" w:rsidP="00404A8B">
            <w:r w:rsidRPr="00404A8B">
              <w:t>0.15012</w:t>
            </w:r>
          </w:p>
        </w:tc>
        <w:tc>
          <w:tcPr>
            <w:tcW w:w="693" w:type="pct"/>
            <w:noWrap/>
            <w:hideMark/>
          </w:tcPr>
          <w:p w14:paraId="3CF27978" w14:textId="77777777" w:rsidR="00404A8B" w:rsidRPr="00404A8B" w:rsidRDefault="00404A8B" w:rsidP="00404A8B">
            <w:r w:rsidRPr="00404A8B">
              <w:t>7.14E-16</w:t>
            </w:r>
          </w:p>
        </w:tc>
      </w:tr>
      <w:tr w:rsidR="00404A8B" w:rsidRPr="00404A8B" w14:paraId="777F5045" w14:textId="77777777" w:rsidTr="00404A8B">
        <w:trPr>
          <w:trHeight w:val="300"/>
        </w:trPr>
        <w:tc>
          <w:tcPr>
            <w:tcW w:w="1448" w:type="pct"/>
            <w:noWrap/>
            <w:hideMark/>
          </w:tcPr>
          <w:p w14:paraId="2A2C9DF6" w14:textId="77777777" w:rsidR="00404A8B" w:rsidRPr="00404A8B" w:rsidRDefault="00404A8B">
            <w:r w:rsidRPr="00404A8B">
              <w:t>hsa-miR-369-3p</w:t>
            </w:r>
          </w:p>
        </w:tc>
        <w:tc>
          <w:tcPr>
            <w:tcW w:w="780" w:type="pct"/>
            <w:noWrap/>
            <w:hideMark/>
          </w:tcPr>
          <w:p w14:paraId="0CB4A0D1" w14:textId="77777777" w:rsidR="00404A8B" w:rsidRPr="00404A8B" w:rsidRDefault="00404A8B" w:rsidP="00404A8B">
            <w:r w:rsidRPr="00404A8B">
              <w:t>0.121452</w:t>
            </w:r>
          </w:p>
        </w:tc>
        <w:tc>
          <w:tcPr>
            <w:tcW w:w="693" w:type="pct"/>
            <w:noWrap/>
            <w:hideMark/>
          </w:tcPr>
          <w:p w14:paraId="088A191E" w14:textId="77777777" w:rsidR="00404A8B" w:rsidRPr="00404A8B" w:rsidRDefault="00404A8B" w:rsidP="00404A8B">
            <w:r w:rsidRPr="00404A8B">
              <w:t>5.49E-13</w:t>
            </w:r>
          </w:p>
        </w:tc>
        <w:tc>
          <w:tcPr>
            <w:tcW w:w="693" w:type="pct"/>
            <w:noWrap/>
            <w:hideMark/>
          </w:tcPr>
          <w:p w14:paraId="34F2474D" w14:textId="77777777" w:rsidR="00404A8B" w:rsidRPr="00404A8B" w:rsidRDefault="00404A8B" w:rsidP="00404A8B">
            <w:r w:rsidRPr="00404A8B">
              <w:t>0.088491</w:t>
            </w:r>
          </w:p>
        </w:tc>
        <w:tc>
          <w:tcPr>
            <w:tcW w:w="693" w:type="pct"/>
            <w:noWrap/>
            <w:hideMark/>
          </w:tcPr>
          <w:p w14:paraId="4DA61FAD" w14:textId="77777777" w:rsidR="00404A8B" w:rsidRPr="00404A8B" w:rsidRDefault="00404A8B" w:rsidP="00404A8B">
            <w:r w:rsidRPr="00404A8B">
              <w:t>0.154413</w:t>
            </w:r>
          </w:p>
        </w:tc>
        <w:tc>
          <w:tcPr>
            <w:tcW w:w="693" w:type="pct"/>
            <w:noWrap/>
            <w:hideMark/>
          </w:tcPr>
          <w:p w14:paraId="791A0D5B" w14:textId="77777777" w:rsidR="00404A8B" w:rsidRPr="00404A8B" w:rsidRDefault="00404A8B" w:rsidP="00404A8B">
            <w:r w:rsidRPr="00404A8B">
              <w:t>2.94E-12</w:t>
            </w:r>
          </w:p>
        </w:tc>
      </w:tr>
      <w:tr w:rsidR="00404A8B" w:rsidRPr="00404A8B" w14:paraId="2B0A5B45" w14:textId="77777777" w:rsidTr="00404A8B">
        <w:trPr>
          <w:trHeight w:val="300"/>
        </w:trPr>
        <w:tc>
          <w:tcPr>
            <w:tcW w:w="1448" w:type="pct"/>
            <w:noWrap/>
            <w:hideMark/>
          </w:tcPr>
          <w:p w14:paraId="6A375CC7" w14:textId="77777777" w:rsidR="00404A8B" w:rsidRPr="00404A8B" w:rsidRDefault="00404A8B">
            <w:r w:rsidRPr="00404A8B">
              <w:t>hsa-miR-203a</w:t>
            </w:r>
          </w:p>
        </w:tc>
        <w:tc>
          <w:tcPr>
            <w:tcW w:w="780" w:type="pct"/>
            <w:noWrap/>
            <w:hideMark/>
          </w:tcPr>
          <w:p w14:paraId="68EF25EB" w14:textId="77777777" w:rsidR="00404A8B" w:rsidRPr="00404A8B" w:rsidRDefault="00404A8B" w:rsidP="00404A8B">
            <w:r w:rsidRPr="00404A8B">
              <w:t>0.121437</w:t>
            </w:r>
          </w:p>
        </w:tc>
        <w:tc>
          <w:tcPr>
            <w:tcW w:w="693" w:type="pct"/>
            <w:noWrap/>
            <w:hideMark/>
          </w:tcPr>
          <w:p w14:paraId="398E8A3A" w14:textId="77777777" w:rsidR="00404A8B" w:rsidRPr="00404A8B" w:rsidRDefault="00404A8B" w:rsidP="00404A8B">
            <w:r w:rsidRPr="00404A8B">
              <w:t>2.74E-21</w:t>
            </w:r>
          </w:p>
        </w:tc>
        <w:tc>
          <w:tcPr>
            <w:tcW w:w="693" w:type="pct"/>
            <w:noWrap/>
            <w:hideMark/>
          </w:tcPr>
          <w:p w14:paraId="2C59B574" w14:textId="77777777" w:rsidR="00404A8B" w:rsidRPr="00404A8B" w:rsidRDefault="00404A8B" w:rsidP="00404A8B">
            <w:r w:rsidRPr="00404A8B">
              <w:t>0.096367</w:t>
            </w:r>
          </w:p>
        </w:tc>
        <w:tc>
          <w:tcPr>
            <w:tcW w:w="693" w:type="pct"/>
            <w:noWrap/>
            <w:hideMark/>
          </w:tcPr>
          <w:p w14:paraId="0892E994" w14:textId="77777777" w:rsidR="00404A8B" w:rsidRPr="00404A8B" w:rsidRDefault="00404A8B" w:rsidP="00404A8B">
            <w:r w:rsidRPr="00404A8B">
              <w:t>0.146507</w:t>
            </w:r>
          </w:p>
        </w:tc>
        <w:tc>
          <w:tcPr>
            <w:tcW w:w="693" w:type="pct"/>
            <w:noWrap/>
            <w:hideMark/>
          </w:tcPr>
          <w:p w14:paraId="07177C5B" w14:textId="77777777" w:rsidR="00404A8B" w:rsidRPr="00404A8B" w:rsidRDefault="00404A8B" w:rsidP="00404A8B">
            <w:r w:rsidRPr="00404A8B">
              <w:t>2.85E-20</w:t>
            </w:r>
          </w:p>
        </w:tc>
      </w:tr>
      <w:tr w:rsidR="00404A8B" w:rsidRPr="00404A8B" w14:paraId="5AC2041A" w14:textId="77777777" w:rsidTr="00404A8B">
        <w:trPr>
          <w:trHeight w:val="300"/>
        </w:trPr>
        <w:tc>
          <w:tcPr>
            <w:tcW w:w="1448" w:type="pct"/>
            <w:noWrap/>
            <w:hideMark/>
          </w:tcPr>
          <w:p w14:paraId="475C1FFC" w14:textId="77777777" w:rsidR="00404A8B" w:rsidRPr="00404A8B" w:rsidRDefault="00404A8B">
            <w:r w:rsidRPr="00404A8B">
              <w:t>hsa-miR-221-5p</w:t>
            </w:r>
          </w:p>
        </w:tc>
        <w:tc>
          <w:tcPr>
            <w:tcW w:w="780" w:type="pct"/>
            <w:noWrap/>
            <w:hideMark/>
          </w:tcPr>
          <w:p w14:paraId="3443F00C" w14:textId="77777777" w:rsidR="00404A8B" w:rsidRPr="00404A8B" w:rsidRDefault="00404A8B" w:rsidP="00404A8B">
            <w:r w:rsidRPr="00404A8B">
              <w:t>0.120694</w:t>
            </w:r>
          </w:p>
        </w:tc>
        <w:tc>
          <w:tcPr>
            <w:tcW w:w="693" w:type="pct"/>
            <w:noWrap/>
            <w:hideMark/>
          </w:tcPr>
          <w:p w14:paraId="2D5CCC9C" w14:textId="77777777" w:rsidR="00404A8B" w:rsidRPr="00404A8B" w:rsidRDefault="00404A8B" w:rsidP="00404A8B">
            <w:r w:rsidRPr="00404A8B">
              <w:t>2.69E-13</w:t>
            </w:r>
          </w:p>
        </w:tc>
        <w:tc>
          <w:tcPr>
            <w:tcW w:w="693" w:type="pct"/>
            <w:noWrap/>
            <w:hideMark/>
          </w:tcPr>
          <w:p w14:paraId="5C2244C0" w14:textId="77777777" w:rsidR="00404A8B" w:rsidRPr="00404A8B" w:rsidRDefault="00404A8B" w:rsidP="00404A8B">
            <w:r w:rsidRPr="00404A8B">
              <w:t>0.088372</w:t>
            </w:r>
          </w:p>
        </w:tc>
        <w:tc>
          <w:tcPr>
            <w:tcW w:w="693" w:type="pct"/>
            <w:noWrap/>
            <w:hideMark/>
          </w:tcPr>
          <w:p w14:paraId="29B46FEA" w14:textId="77777777" w:rsidR="00404A8B" w:rsidRPr="00404A8B" w:rsidRDefault="00404A8B" w:rsidP="00404A8B">
            <w:r w:rsidRPr="00404A8B">
              <w:t>0.153016</w:t>
            </w:r>
          </w:p>
        </w:tc>
        <w:tc>
          <w:tcPr>
            <w:tcW w:w="693" w:type="pct"/>
            <w:noWrap/>
            <w:hideMark/>
          </w:tcPr>
          <w:p w14:paraId="0A3628A5" w14:textId="77777777" w:rsidR="00404A8B" w:rsidRPr="00404A8B" w:rsidRDefault="00404A8B" w:rsidP="00404A8B">
            <w:r w:rsidRPr="00404A8B">
              <w:t>1.52E-12</w:t>
            </w:r>
          </w:p>
        </w:tc>
      </w:tr>
      <w:tr w:rsidR="00404A8B" w:rsidRPr="00404A8B" w14:paraId="655C2300" w14:textId="77777777" w:rsidTr="00404A8B">
        <w:trPr>
          <w:trHeight w:val="300"/>
        </w:trPr>
        <w:tc>
          <w:tcPr>
            <w:tcW w:w="1448" w:type="pct"/>
            <w:noWrap/>
            <w:hideMark/>
          </w:tcPr>
          <w:p w14:paraId="60244232" w14:textId="77777777" w:rsidR="00404A8B" w:rsidRPr="00404A8B" w:rsidRDefault="00404A8B">
            <w:r w:rsidRPr="00404A8B">
              <w:t>hsa-miR-127-5p</w:t>
            </w:r>
          </w:p>
        </w:tc>
        <w:tc>
          <w:tcPr>
            <w:tcW w:w="780" w:type="pct"/>
            <w:noWrap/>
            <w:hideMark/>
          </w:tcPr>
          <w:p w14:paraId="6A0C4F74" w14:textId="77777777" w:rsidR="00404A8B" w:rsidRPr="00404A8B" w:rsidRDefault="00404A8B" w:rsidP="00404A8B">
            <w:r w:rsidRPr="00404A8B">
              <w:t>0.119891</w:t>
            </w:r>
          </w:p>
        </w:tc>
        <w:tc>
          <w:tcPr>
            <w:tcW w:w="693" w:type="pct"/>
            <w:noWrap/>
            <w:hideMark/>
          </w:tcPr>
          <w:p w14:paraId="7551066E" w14:textId="77777777" w:rsidR="00404A8B" w:rsidRPr="00404A8B" w:rsidRDefault="00404A8B" w:rsidP="00404A8B">
            <w:r w:rsidRPr="00404A8B">
              <w:t>1.85E-12</w:t>
            </w:r>
          </w:p>
        </w:tc>
        <w:tc>
          <w:tcPr>
            <w:tcW w:w="693" w:type="pct"/>
            <w:noWrap/>
            <w:hideMark/>
          </w:tcPr>
          <w:p w14:paraId="40709C60" w14:textId="77777777" w:rsidR="00404A8B" w:rsidRPr="00404A8B" w:rsidRDefault="00404A8B" w:rsidP="00404A8B">
            <w:r w:rsidRPr="00404A8B">
              <w:t>0.086581</w:t>
            </w:r>
          </w:p>
        </w:tc>
        <w:tc>
          <w:tcPr>
            <w:tcW w:w="693" w:type="pct"/>
            <w:noWrap/>
            <w:hideMark/>
          </w:tcPr>
          <w:p w14:paraId="3B2BF6CD" w14:textId="77777777" w:rsidR="00404A8B" w:rsidRPr="00404A8B" w:rsidRDefault="00404A8B" w:rsidP="00404A8B">
            <w:r w:rsidRPr="00404A8B">
              <w:t>0.153202</w:t>
            </w:r>
          </w:p>
        </w:tc>
        <w:tc>
          <w:tcPr>
            <w:tcW w:w="693" w:type="pct"/>
            <w:noWrap/>
            <w:hideMark/>
          </w:tcPr>
          <w:p w14:paraId="20A7EDD7" w14:textId="77777777" w:rsidR="00404A8B" w:rsidRPr="00404A8B" w:rsidRDefault="00404A8B" w:rsidP="00404A8B">
            <w:r w:rsidRPr="00404A8B">
              <w:t>9.58E-12</w:t>
            </w:r>
          </w:p>
        </w:tc>
      </w:tr>
      <w:tr w:rsidR="00404A8B" w:rsidRPr="00404A8B" w14:paraId="4242C769" w14:textId="77777777" w:rsidTr="00404A8B">
        <w:trPr>
          <w:trHeight w:val="300"/>
        </w:trPr>
        <w:tc>
          <w:tcPr>
            <w:tcW w:w="1448" w:type="pct"/>
            <w:noWrap/>
            <w:hideMark/>
          </w:tcPr>
          <w:p w14:paraId="1AB7A54C" w14:textId="77777777" w:rsidR="00404A8B" w:rsidRPr="00404A8B" w:rsidRDefault="00404A8B">
            <w:r w:rsidRPr="00404A8B">
              <w:t>hsa-miR-485-3p</w:t>
            </w:r>
          </w:p>
        </w:tc>
        <w:tc>
          <w:tcPr>
            <w:tcW w:w="780" w:type="pct"/>
            <w:noWrap/>
            <w:hideMark/>
          </w:tcPr>
          <w:p w14:paraId="124D1679" w14:textId="77777777" w:rsidR="00404A8B" w:rsidRPr="00404A8B" w:rsidRDefault="00404A8B" w:rsidP="00404A8B">
            <w:r w:rsidRPr="00404A8B">
              <w:t>0.119442</w:t>
            </w:r>
          </w:p>
        </w:tc>
        <w:tc>
          <w:tcPr>
            <w:tcW w:w="693" w:type="pct"/>
            <w:noWrap/>
            <w:hideMark/>
          </w:tcPr>
          <w:p w14:paraId="3263ECD6" w14:textId="77777777" w:rsidR="00404A8B" w:rsidRPr="00404A8B" w:rsidRDefault="00404A8B" w:rsidP="00404A8B">
            <w:r w:rsidRPr="00404A8B">
              <w:t>3.14E-13</w:t>
            </w:r>
          </w:p>
        </w:tc>
        <w:tc>
          <w:tcPr>
            <w:tcW w:w="693" w:type="pct"/>
            <w:noWrap/>
            <w:hideMark/>
          </w:tcPr>
          <w:p w14:paraId="3E818F28" w14:textId="77777777" w:rsidR="00404A8B" w:rsidRPr="00404A8B" w:rsidRDefault="00404A8B" w:rsidP="00404A8B">
            <w:r w:rsidRPr="00404A8B">
              <w:t>0.087364</w:t>
            </w:r>
          </w:p>
        </w:tc>
        <w:tc>
          <w:tcPr>
            <w:tcW w:w="693" w:type="pct"/>
            <w:noWrap/>
            <w:hideMark/>
          </w:tcPr>
          <w:p w14:paraId="0B5DBAF7" w14:textId="77777777" w:rsidR="00404A8B" w:rsidRPr="00404A8B" w:rsidRDefault="00404A8B" w:rsidP="00404A8B">
            <w:r w:rsidRPr="00404A8B">
              <w:t>0.15152</w:t>
            </w:r>
          </w:p>
        </w:tc>
        <w:tc>
          <w:tcPr>
            <w:tcW w:w="693" w:type="pct"/>
            <w:noWrap/>
            <w:hideMark/>
          </w:tcPr>
          <w:p w14:paraId="25DA4982" w14:textId="77777777" w:rsidR="00404A8B" w:rsidRPr="00404A8B" w:rsidRDefault="00404A8B" w:rsidP="00404A8B">
            <w:r w:rsidRPr="00404A8B">
              <w:t>1.75E-12</w:t>
            </w:r>
          </w:p>
        </w:tc>
      </w:tr>
      <w:tr w:rsidR="00404A8B" w:rsidRPr="00404A8B" w14:paraId="2D446E27" w14:textId="77777777" w:rsidTr="00404A8B">
        <w:trPr>
          <w:trHeight w:val="300"/>
        </w:trPr>
        <w:tc>
          <w:tcPr>
            <w:tcW w:w="1448" w:type="pct"/>
            <w:noWrap/>
            <w:hideMark/>
          </w:tcPr>
          <w:p w14:paraId="16E8D00D" w14:textId="77777777" w:rsidR="00404A8B" w:rsidRPr="00404A8B" w:rsidRDefault="00404A8B">
            <w:r w:rsidRPr="00404A8B">
              <w:t>hsa-miR-3651</w:t>
            </w:r>
          </w:p>
        </w:tc>
        <w:tc>
          <w:tcPr>
            <w:tcW w:w="780" w:type="pct"/>
            <w:noWrap/>
            <w:hideMark/>
          </w:tcPr>
          <w:p w14:paraId="7C825271" w14:textId="77777777" w:rsidR="00404A8B" w:rsidRPr="00404A8B" w:rsidRDefault="00404A8B" w:rsidP="00404A8B">
            <w:r w:rsidRPr="00404A8B">
              <w:t>0.11908</w:t>
            </w:r>
          </w:p>
        </w:tc>
        <w:tc>
          <w:tcPr>
            <w:tcW w:w="693" w:type="pct"/>
            <w:noWrap/>
            <w:hideMark/>
          </w:tcPr>
          <w:p w14:paraId="2EA1C372" w14:textId="77777777" w:rsidR="00404A8B" w:rsidRPr="00404A8B" w:rsidRDefault="00404A8B" w:rsidP="00404A8B">
            <w:r w:rsidRPr="00404A8B">
              <w:t>2.87E-10</w:t>
            </w:r>
          </w:p>
        </w:tc>
        <w:tc>
          <w:tcPr>
            <w:tcW w:w="693" w:type="pct"/>
            <w:noWrap/>
            <w:hideMark/>
          </w:tcPr>
          <w:p w14:paraId="0ED3B2C6" w14:textId="77777777" w:rsidR="00404A8B" w:rsidRPr="00404A8B" w:rsidRDefault="00404A8B" w:rsidP="00404A8B">
            <w:r w:rsidRPr="00404A8B">
              <w:t>0.082102</w:t>
            </w:r>
          </w:p>
        </w:tc>
        <w:tc>
          <w:tcPr>
            <w:tcW w:w="693" w:type="pct"/>
            <w:noWrap/>
            <w:hideMark/>
          </w:tcPr>
          <w:p w14:paraId="6A7E1EE8" w14:textId="77777777" w:rsidR="00404A8B" w:rsidRPr="00404A8B" w:rsidRDefault="00404A8B" w:rsidP="00404A8B">
            <w:r w:rsidRPr="00404A8B">
              <w:t>0.156057</w:t>
            </w:r>
          </w:p>
        </w:tc>
        <w:tc>
          <w:tcPr>
            <w:tcW w:w="693" w:type="pct"/>
            <w:noWrap/>
            <w:hideMark/>
          </w:tcPr>
          <w:p w14:paraId="0374A757" w14:textId="77777777" w:rsidR="00404A8B" w:rsidRPr="00404A8B" w:rsidRDefault="00404A8B" w:rsidP="00404A8B">
            <w:r w:rsidRPr="00404A8B">
              <w:t>1.16E-09</w:t>
            </w:r>
          </w:p>
        </w:tc>
      </w:tr>
      <w:tr w:rsidR="00404A8B" w:rsidRPr="00404A8B" w14:paraId="5420E90C" w14:textId="77777777" w:rsidTr="00404A8B">
        <w:trPr>
          <w:trHeight w:val="300"/>
        </w:trPr>
        <w:tc>
          <w:tcPr>
            <w:tcW w:w="1448" w:type="pct"/>
            <w:noWrap/>
            <w:hideMark/>
          </w:tcPr>
          <w:p w14:paraId="354294D4" w14:textId="77777777" w:rsidR="00404A8B" w:rsidRPr="00404A8B" w:rsidRDefault="00404A8B">
            <w:r w:rsidRPr="00404A8B">
              <w:t>hsa-miR-411-5p</w:t>
            </w:r>
          </w:p>
        </w:tc>
        <w:tc>
          <w:tcPr>
            <w:tcW w:w="780" w:type="pct"/>
            <w:noWrap/>
            <w:hideMark/>
          </w:tcPr>
          <w:p w14:paraId="56544781" w14:textId="77777777" w:rsidR="00404A8B" w:rsidRPr="00404A8B" w:rsidRDefault="00404A8B" w:rsidP="00404A8B">
            <w:r w:rsidRPr="00404A8B">
              <w:t>0.118905</w:t>
            </w:r>
          </w:p>
        </w:tc>
        <w:tc>
          <w:tcPr>
            <w:tcW w:w="693" w:type="pct"/>
            <w:noWrap/>
            <w:hideMark/>
          </w:tcPr>
          <w:p w14:paraId="7A480C6E" w14:textId="77777777" w:rsidR="00404A8B" w:rsidRPr="00404A8B" w:rsidRDefault="00404A8B" w:rsidP="00404A8B">
            <w:r w:rsidRPr="00404A8B">
              <w:t>3.23E-12</w:t>
            </w:r>
          </w:p>
        </w:tc>
        <w:tc>
          <w:tcPr>
            <w:tcW w:w="693" w:type="pct"/>
            <w:noWrap/>
            <w:hideMark/>
          </w:tcPr>
          <w:p w14:paraId="3911DFBB" w14:textId="77777777" w:rsidR="00404A8B" w:rsidRPr="00404A8B" w:rsidRDefault="00404A8B" w:rsidP="00404A8B">
            <w:r w:rsidRPr="00404A8B">
              <w:t>0.085497</w:t>
            </w:r>
          </w:p>
        </w:tc>
        <w:tc>
          <w:tcPr>
            <w:tcW w:w="693" w:type="pct"/>
            <w:noWrap/>
            <w:hideMark/>
          </w:tcPr>
          <w:p w14:paraId="7DC0E7DD" w14:textId="77777777" w:rsidR="00404A8B" w:rsidRPr="00404A8B" w:rsidRDefault="00404A8B" w:rsidP="00404A8B">
            <w:r w:rsidRPr="00404A8B">
              <w:t>0.152314</w:t>
            </w:r>
          </w:p>
        </w:tc>
        <w:tc>
          <w:tcPr>
            <w:tcW w:w="693" w:type="pct"/>
            <w:noWrap/>
            <w:hideMark/>
          </w:tcPr>
          <w:p w14:paraId="6C8C0ECE" w14:textId="77777777" w:rsidR="00404A8B" w:rsidRPr="00404A8B" w:rsidRDefault="00404A8B" w:rsidP="00404A8B">
            <w:r w:rsidRPr="00404A8B">
              <w:t>1.64E-11</w:t>
            </w:r>
          </w:p>
        </w:tc>
      </w:tr>
      <w:tr w:rsidR="00404A8B" w:rsidRPr="00404A8B" w14:paraId="1C8B09B0" w14:textId="77777777" w:rsidTr="00404A8B">
        <w:trPr>
          <w:trHeight w:val="300"/>
        </w:trPr>
        <w:tc>
          <w:tcPr>
            <w:tcW w:w="1448" w:type="pct"/>
            <w:noWrap/>
            <w:hideMark/>
          </w:tcPr>
          <w:p w14:paraId="0D996713" w14:textId="77777777" w:rsidR="00404A8B" w:rsidRPr="00404A8B" w:rsidRDefault="00404A8B">
            <w:r w:rsidRPr="00404A8B">
              <w:t>hsa-miR-877-5p</w:t>
            </w:r>
          </w:p>
        </w:tc>
        <w:tc>
          <w:tcPr>
            <w:tcW w:w="780" w:type="pct"/>
            <w:noWrap/>
            <w:hideMark/>
          </w:tcPr>
          <w:p w14:paraId="51140517" w14:textId="77777777" w:rsidR="00404A8B" w:rsidRPr="00404A8B" w:rsidRDefault="00404A8B" w:rsidP="00404A8B">
            <w:r w:rsidRPr="00404A8B">
              <w:t>0.118763</w:t>
            </w:r>
          </w:p>
        </w:tc>
        <w:tc>
          <w:tcPr>
            <w:tcW w:w="693" w:type="pct"/>
            <w:noWrap/>
            <w:hideMark/>
          </w:tcPr>
          <w:p w14:paraId="08141E3F" w14:textId="77777777" w:rsidR="00404A8B" w:rsidRPr="00404A8B" w:rsidRDefault="00404A8B" w:rsidP="00404A8B">
            <w:r w:rsidRPr="00404A8B">
              <w:t>3.43E-13</w:t>
            </w:r>
          </w:p>
        </w:tc>
        <w:tc>
          <w:tcPr>
            <w:tcW w:w="693" w:type="pct"/>
            <w:noWrap/>
            <w:hideMark/>
          </w:tcPr>
          <w:p w14:paraId="06D91707" w14:textId="77777777" w:rsidR="00404A8B" w:rsidRPr="00404A8B" w:rsidRDefault="00404A8B" w:rsidP="00404A8B">
            <w:r w:rsidRPr="00404A8B">
              <w:t>0.086816</w:t>
            </w:r>
          </w:p>
        </w:tc>
        <w:tc>
          <w:tcPr>
            <w:tcW w:w="693" w:type="pct"/>
            <w:noWrap/>
            <w:hideMark/>
          </w:tcPr>
          <w:p w14:paraId="51552D9A" w14:textId="77777777" w:rsidR="00404A8B" w:rsidRPr="00404A8B" w:rsidRDefault="00404A8B" w:rsidP="00404A8B">
            <w:r w:rsidRPr="00404A8B">
              <w:t>0.150711</w:t>
            </w:r>
          </w:p>
        </w:tc>
        <w:tc>
          <w:tcPr>
            <w:tcW w:w="693" w:type="pct"/>
            <w:noWrap/>
            <w:hideMark/>
          </w:tcPr>
          <w:p w14:paraId="4BC3406A" w14:textId="77777777" w:rsidR="00404A8B" w:rsidRPr="00404A8B" w:rsidRDefault="00404A8B" w:rsidP="00404A8B">
            <w:r w:rsidRPr="00404A8B">
              <w:t>1.89E-12</w:t>
            </w:r>
          </w:p>
        </w:tc>
      </w:tr>
      <w:tr w:rsidR="00404A8B" w:rsidRPr="00404A8B" w14:paraId="21E2FDE9" w14:textId="77777777" w:rsidTr="00404A8B">
        <w:trPr>
          <w:trHeight w:val="300"/>
        </w:trPr>
        <w:tc>
          <w:tcPr>
            <w:tcW w:w="1448" w:type="pct"/>
            <w:noWrap/>
            <w:hideMark/>
          </w:tcPr>
          <w:p w14:paraId="1CFF5CFD" w14:textId="77777777" w:rsidR="00404A8B" w:rsidRPr="00404A8B" w:rsidRDefault="00404A8B">
            <w:r w:rsidRPr="00404A8B">
              <w:t>hsa-miR-3170</w:t>
            </w:r>
          </w:p>
        </w:tc>
        <w:tc>
          <w:tcPr>
            <w:tcW w:w="780" w:type="pct"/>
            <w:noWrap/>
            <w:hideMark/>
          </w:tcPr>
          <w:p w14:paraId="0B9F044B" w14:textId="77777777" w:rsidR="00404A8B" w:rsidRPr="00404A8B" w:rsidRDefault="00404A8B" w:rsidP="00404A8B">
            <w:r w:rsidRPr="00404A8B">
              <w:t>0.118579</w:t>
            </w:r>
          </w:p>
        </w:tc>
        <w:tc>
          <w:tcPr>
            <w:tcW w:w="693" w:type="pct"/>
            <w:noWrap/>
            <w:hideMark/>
          </w:tcPr>
          <w:p w14:paraId="6E74756E" w14:textId="77777777" w:rsidR="00404A8B" w:rsidRPr="00404A8B" w:rsidRDefault="00404A8B" w:rsidP="00404A8B">
            <w:r w:rsidRPr="00404A8B">
              <w:t>4.39E-11</w:t>
            </w:r>
          </w:p>
        </w:tc>
        <w:tc>
          <w:tcPr>
            <w:tcW w:w="693" w:type="pct"/>
            <w:noWrap/>
            <w:hideMark/>
          </w:tcPr>
          <w:p w14:paraId="04C9E20B" w14:textId="77777777" w:rsidR="00404A8B" w:rsidRPr="00404A8B" w:rsidRDefault="00404A8B" w:rsidP="00404A8B">
            <w:r w:rsidRPr="00404A8B">
              <w:t>0.083352</w:t>
            </w:r>
          </w:p>
        </w:tc>
        <w:tc>
          <w:tcPr>
            <w:tcW w:w="693" w:type="pct"/>
            <w:noWrap/>
            <w:hideMark/>
          </w:tcPr>
          <w:p w14:paraId="4FF174D2" w14:textId="77777777" w:rsidR="00404A8B" w:rsidRPr="00404A8B" w:rsidRDefault="00404A8B" w:rsidP="00404A8B">
            <w:r w:rsidRPr="00404A8B">
              <w:t>0.153807</w:t>
            </w:r>
          </w:p>
        </w:tc>
        <w:tc>
          <w:tcPr>
            <w:tcW w:w="693" w:type="pct"/>
            <w:noWrap/>
            <w:hideMark/>
          </w:tcPr>
          <w:p w14:paraId="7D1B784C" w14:textId="77777777" w:rsidR="00404A8B" w:rsidRPr="00404A8B" w:rsidRDefault="00404A8B" w:rsidP="00404A8B">
            <w:r w:rsidRPr="00404A8B">
              <w:t>1.93E-10</w:t>
            </w:r>
          </w:p>
        </w:tc>
      </w:tr>
      <w:tr w:rsidR="00404A8B" w:rsidRPr="00404A8B" w14:paraId="160FAF79" w14:textId="77777777" w:rsidTr="00404A8B">
        <w:trPr>
          <w:trHeight w:val="300"/>
        </w:trPr>
        <w:tc>
          <w:tcPr>
            <w:tcW w:w="1448" w:type="pct"/>
            <w:noWrap/>
            <w:hideMark/>
          </w:tcPr>
          <w:p w14:paraId="1C33A8B1" w14:textId="77777777" w:rsidR="00404A8B" w:rsidRPr="00404A8B" w:rsidRDefault="00404A8B">
            <w:r w:rsidRPr="00404A8B">
              <w:t>hsa-miR-7704</w:t>
            </w:r>
          </w:p>
        </w:tc>
        <w:tc>
          <w:tcPr>
            <w:tcW w:w="780" w:type="pct"/>
            <w:noWrap/>
            <w:hideMark/>
          </w:tcPr>
          <w:p w14:paraId="04DB4800" w14:textId="77777777" w:rsidR="00404A8B" w:rsidRPr="00404A8B" w:rsidRDefault="00404A8B" w:rsidP="00404A8B">
            <w:r w:rsidRPr="00404A8B">
              <w:t>0.118182</w:t>
            </w:r>
          </w:p>
        </w:tc>
        <w:tc>
          <w:tcPr>
            <w:tcW w:w="693" w:type="pct"/>
            <w:noWrap/>
            <w:hideMark/>
          </w:tcPr>
          <w:p w14:paraId="6B65D63A" w14:textId="77777777" w:rsidR="00404A8B" w:rsidRPr="00404A8B" w:rsidRDefault="00404A8B" w:rsidP="00404A8B">
            <w:r w:rsidRPr="00404A8B">
              <w:t>7.38E-11</w:t>
            </w:r>
          </w:p>
        </w:tc>
        <w:tc>
          <w:tcPr>
            <w:tcW w:w="693" w:type="pct"/>
            <w:noWrap/>
            <w:hideMark/>
          </w:tcPr>
          <w:p w14:paraId="3CD8720C" w14:textId="77777777" w:rsidR="00404A8B" w:rsidRPr="00404A8B" w:rsidRDefault="00404A8B" w:rsidP="00404A8B">
            <w:r w:rsidRPr="00404A8B">
              <w:t>0.082653</w:t>
            </w:r>
          </w:p>
        </w:tc>
        <w:tc>
          <w:tcPr>
            <w:tcW w:w="693" w:type="pct"/>
            <w:noWrap/>
            <w:hideMark/>
          </w:tcPr>
          <w:p w14:paraId="569BFD51" w14:textId="77777777" w:rsidR="00404A8B" w:rsidRPr="00404A8B" w:rsidRDefault="00404A8B" w:rsidP="00404A8B">
            <w:r w:rsidRPr="00404A8B">
              <w:t>0.15371</w:t>
            </w:r>
          </w:p>
        </w:tc>
        <w:tc>
          <w:tcPr>
            <w:tcW w:w="693" w:type="pct"/>
            <w:noWrap/>
            <w:hideMark/>
          </w:tcPr>
          <w:p w14:paraId="3951E6CA" w14:textId="77777777" w:rsidR="00404A8B" w:rsidRPr="00404A8B" w:rsidRDefault="00404A8B" w:rsidP="00404A8B">
            <w:r w:rsidRPr="00404A8B">
              <w:t>3.16E-10</w:t>
            </w:r>
          </w:p>
        </w:tc>
      </w:tr>
      <w:tr w:rsidR="00404A8B" w:rsidRPr="00404A8B" w14:paraId="4E1611A7" w14:textId="77777777" w:rsidTr="00404A8B">
        <w:trPr>
          <w:trHeight w:val="300"/>
        </w:trPr>
        <w:tc>
          <w:tcPr>
            <w:tcW w:w="1448" w:type="pct"/>
            <w:noWrap/>
            <w:hideMark/>
          </w:tcPr>
          <w:p w14:paraId="72CB717F" w14:textId="77777777" w:rsidR="00404A8B" w:rsidRPr="00404A8B" w:rsidRDefault="00404A8B">
            <w:r w:rsidRPr="00404A8B">
              <w:t>hsa-miR-421</w:t>
            </w:r>
          </w:p>
        </w:tc>
        <w:tc>
          <w:tcPr>
            <w:tcW w:w="780" w:type="pct"/>
            <w:noWrap/>
            <w:hideMark/>
          </w:tcPr>
          <w:p w14:paraId="01CE0C5A" w14:textId="77777777" w:rsidR="00404A8B" w:rsidRPr="00404A8B" w:rsidRDefault="00404A8B" w:rsidP="00404A8B">
            <w:r w:rsidRPr="00404A8B">
              <w:t>0.117424</w:t>
            </w:r>
          </w:p>
        </w:tc>
        <w:tc>
          <w:tcPr>
            <w:tcW w:w="693" w:type="pct"/>
            <w:noWrap/>
            <w:hideMark/>
          </w:tcPr>
          <w:p w14:paraId="58BC8BDF" w14:textId="77777777" w:rsidR="00404A8B" w:rsidRPr="00404A8B" w:rsidRDefault="00404A8B" w:rsidP="00404A8B">
            <w:r w:rsidRPr="00404A8B">
              <w:t>1.36E-09</w:t>
            </w:r>
          </w:p>
        </w:tc>
        <w:tc>
          <w:tcPr>
            <w:tcW w:w="693" w:type="pct"/>
            <w:noWrap/>
            <w:hideMark/>
          </w:tcPr>
          <w:p w14:paraId="544EC62D" w14:textId="77777777" w:rsidR="00404A8B" w:rsidRPr="00404A8B" w:rsidRDefault="00404A8B" w:rsidP="00404A8B">
            <w:r w:rsidRPr="00404A8B">
              <w:t>0.079484</w:t>
            </w:r>
          </w:p>
        </w:tc>
        <w:tc>
          <w:tcPr>
            <w:tcW w:w="693" w:type="pct"/>
            <w:noWrap/>
            <w:hideMark/>
          </w:tcPr>
          <w:p w14:paraId="6D1586DC" w14:textId="77777777" w:rsidR="00404A8B" w:rsidRPr="00404A8B" w:rsidRDefault="00404A8B" w:rsidP="00404A8B">
            <w:r w:rsidRPr="00404A8B">
              <w:t>0.155364</w:t>
            </w:r>
          </w:p>
        </w:tc>
        <w:tc>
          <w:tcPr>
            <w:tcW w:w="693" w:type="pct"/>
            <w:noWrap/>
            <w:hideMark/>
          </w:tcPr>
          <w:p w14:paraId="6DE38FF1" w14:textId="77777777" w:rsidR="00404A8B" w:rsidRPr="00404A8B" w:rsidRDefault="00404A8B" w:rsidP="00404A8B">
            <w:r w:rsidRPr="00404A8B">
              <w:t>4.88E-09</w:t>
            </w:r>
          </w:p>
        </w:tc>
      </w:tr>
      <w:tr w:rsidR="00404A8B" w:rsidRPr="00404A8B" w14:paraId="5A3BF778" w14:textId="77777777" w:rsidTr="00404A8B">
        <w:trPr>
          <w:trHeight w:val="300"/>
        </w:trPr>
        <w:tc>
          <w:tcPr>
            <w:tcW w:w="1448" w:type="pct"/>
            <w:noWrap/>
            <w:hideMark/>
          </w:tcPr>
          <w:p w14:paraId="3FB00C4F" w14:textId="77777777" w:rsidR="00404A8B" w:rsidRPr="00404A8B" w:rsidRDefault="00404A8B">
            <w:r w:rsidRPr="00404A8B">
              <w:t>hsa-miR-381-3p</w:t>
            </w:r>
          </w:p>
        </w:tc>
        <w:tc>
          <w:tcPr>
            <w:tcW w:w="780" w:type="pct"/>
            <w:noWrap/>
            <w:hideMark/>
          </w:tcPr>
          <w:p w14:paraId="5FD507F7" w14:textId="77777777" w:rsidR="00404A8B" w:rsidRPr="00404A8B" w:rsidRDefault="00404A8B" w:rsidP="00404A8B">
            <w:r w:rsidRPr="00404A8B">
              <w:t>0.117378</w:t>
            </w:r>
          </w:p>
        </w:tc>
        <w:tc>
          <w:tcPr>
            <w:tcW w:w="693" w:type="pct"/>
            <w:noWrap/>
            <w:hideMark/>
          </w:tcPr>
          <w:p w14:paraId="0A9F83B2" w14:textId="77777777" w:rsidR="00404A8B" w:rsidRPr="00404A8B" w:rsidRDefault="00404A8B" w:rsidP="00404A8B">
            <w:r w:rsidRPr="00404A8B">
              <w:t>4.76E-12</w:t>
            </w:r>
          </w:p>
        </w:tc>
        <w:tc>
          <w:tcPr>
            <w:tcW w:w="693" w:type="pct"/>
            <w:noWrap/>
            <w:hideMark/>
          </w:tcPr>
          <w:p w14:paraId="248C0BE6" w14:textId="77777777" w:rsidR="00404A8B" w:rsidRPr="00404A8B" w:rsidRDefault="00404A8B" w:rsidP="00404A8B">
            <w:r w:rsidRPr="00404A8B">
              <w:t>0.084136</w:t>
            </w:r>
          </w:p>
        </w:tc>
        <w:tc>
          <w:tcPr>
            <w:tcW w:w="693" w:type="pct"/>
            <w:noWrap/>
            <w:hideMark/>
          </w:tcPr>
          <w:p w14:paraId="2BB12DEE" w14:textId="77777777" w:rsidR="00404A8B" w:rsidRPr="00404A8B" w:rsidRDefault="00404A8B" w:rsidP="00404A8B">
            <w:r w:rsidRPr="00404A8B">
              <w:t>0.15062</w:t>
            </w:r>
          </w:p>
        </w:tc>
        <w:tc>
          <w:tcPr>
            <w:tcW w:w="693" w:type="pct"/>
            <w:noWrap/>
            <w:hideMark/>
          </w:tcPr>
          <w:p w14:paraId="473BBFDA" w14:textId="77777777" w:rsidR="00404A8B" w:rsidRPr="00404A8B" w:rsidRDefault="00404A8B" w:rsidP="00404A8B">
            <w:r w:rsidRPr="00404A8B">
              <w:t>2.34E-11</w:t>
            </w:r>
          </w:p>
        </w:tc>
      </w:tr>
      <w:tr w:rsidR="00404A8B" w:rsidRPr="00404A8B" w14:paraId="202AC3B6" w14:textId="77777777" w:rsidTr="00404A8B">
        <w:trPr>
          <w:trHeight w:val="300"/>
        </w:trPr>
        <w:tc>
          <w:tcPr>
            <w:tcW w:w="1448" w:type="pct"/>
            <w:noWrap/>
            <w:hideMark/>
          </w:tcPr>
          <w:p w14:paraId="4991984D" w14:textId="77777777" w:rsidR="00404A8B" w:rsidRPr="00404A8B" w:rsidRDefault="00404A8B">
            <w:r w:rsidRPr="00404A8B">
              <w:t>hsa-miR-3677-3p</w:t>
            </w:r>
          </w:p>
        </w:tc>
        <w:tc>
          <w:tcPr>
            <w:tcW w:w="780" w:type="pct"/>
            <w:noWrap/>
            <w:hideMark/>
          </w:tcPr>
          <w:p w14:paraId="718C966A" w14:textId="77777777" w:rsidR="00404A8B" w:rsidRPr="00404A8B" w:rsidRDefault="00404A8B" w:rsidP="00404A8B">
            <w:r w:rsidRPr="00404A8B">
              <w:t>0.117168</w:t>
            </w:r>
          </w:p>
        </w:tc>
        <w:tc>
          <w:tcPr>
            <w:tcW w:w="693" w:type="pct"/>
            <w:noWrap/>
            <w:hideMark/>
          </w:tcPr>
          <w:p w14:paraId="3973558C" w14:textId="77777777" w:rsidR="00404A8B" w:rsidRPr="00404A8B" w:rsidRDefault="00404A8B" w:rsidP="00404A8B">
            <w:r w:rsidRPr="00404A8B">
              <w:t>1.01E-09</w:t>
            </w:r>
          </w:p>
        </w:tc>
        <w:tc>
          <w:tcPr>
            <w:tcW w:w="693" w:type="pct"/>
            <w:noWrap/>
            <w:hideMark/>
          </w:tcPr>
          <w:p w14:paraId="18A5AB36" w14:textId="77777777" w:rsidR="00404A8B" w:rsidRPr="00404A8B" w:rsidRDefault="00404A8B" w:rsidP="00404A8B">
            <w:r w:rsidRPr="00404A8B">
              <w:t>0.079603</w:t>
            </w:r>
          </w:p>
        </w:tc>
        <w:tc>
          <w:tcPr>
            <w:tcW w:w="693" w:type="pct"/>
            <w:noWrap/>
            <w:hideMark/>
          </w:tcPr>
          <w:p w14:paraId="26A5F7CF" w14:textId="77777777" w:rsidR="00404A8B" w:rsidRPr="00404A8B" w:rsidRDefault="00404A8B" w:rsidP="00404A8B">
            <w:r w:rsidRPr="00404A8B">
              <w:t>0.154732</w:t>
            </w:r>
          </w:p>
        </w:tc>
        <w:tc>
          <w:tcPr>
            <w:tcW w:w="693" w:type="pct"/>
            <w:noWrap/>
            <w:hideMark/>
          </w:tcPr>
          <w:p w14:paraId="482074B9" w14:textId="77777777" w:rsidR="00404A8B" w:rsidRPr="00404A8B" w:rsidRDefault="00404A8B" w:rsidP="00404A8B">
            <w:r w:rsidRPr="00404A8B">
              <w:t>3.67E-09</w:t>
            </w:r>
          </w:p>
        </w:tc>
      </w:tr>
      <w:tr w:rsidR="00404A8B" w:rsidRPr="00404A8B" w14:paraId="2B49ED44" w14:textId="77777777" w:rsidTr="00404A8B">
        <w:trPr>
          <w:trHeight w:val="300"/>
        </w:trPr>
        <w:tc>
          <w:tcPr>
            <w:tcW w:w="1448" w:type="pct"/>
            <w:noWrap/>
            <w:hideMark/>
          </w:tcPr>
          <w:p w14:paraId="23A2E32D" w14:textId="77777777" w:rsidR="00404A8B" w:rsidRPr="00404A8B" w:rsidRDefault="00404A8B">
            <w:r w:rsidRPr="00404A8B">
              <w:t>hsa-miR-199b-3p</w:t>
            </w:r>
          </w:p>
        </w:tc>
        <w:tc>
          <w:tcPr>
            <w:tcW w:w="780" w:type="pct"/>
            <w:noWrap/>
            <w:hideMark/>
          </w:tcPr>
          <w:p w14:paraId="3AF208D2" w14:textId="77777777" w:rsidR="00404A8B" w:rsidRPr="00404A8B" w:rsidRDefault="00404A8B" w:rsidP="00404A8B">
            <w:r w:rsidRPr="00404A8B">
              <w:t>0.116837</w:t>
            </w:r>
          </w:p>
        </w:tc>
        <w:tc>
          <w:tcPr>
            <w:tcW w:w="693" w:type="pct"/>
            <w:noWrap/>
            <w:hideMark/>
          </w:tcPr>
          <w:p w14:paraId="72492119" w14:textId="77777777" w:rsidR="00404A8B" w:rsidRPr="00404A8B" w:rsidRDefault="00404A8B" w:rsidP="00404A8B">
            <w:r w:rsidRPr="00404A8B">
              <w:t>1.18E-21</w:t>
            </w:r>
          </w:p>
        </w:tc>
        <w:tc>
          <w:tcPr>
            <w:tcW w:w="693" w:type="pct"/>
            <w:noWrap/>
            <w:hideMark/>
          </w:tcPr>
          <w:p w14:paraId="7A87C0DA" w14:textId="77777777" w:rsidR="00404A8B" w:rsidRPr="00404A8B" w:rsidRDefault="00404A8B" w:rsidP="00404A8B">
            <w:r w:rsidRPr="00404A8B">
              <w:t>0.09294</w:t>
            </w:r>
          </w:p>
        </w:tc>
        <w:tc>
          <w:tcPr>
            <w:tcW w:w="693" w:type="pct"/>
            <w:noWrap/>
            <w:hideMark/>
          </w:tcPr>
          <w:p w14:paraId="44FE664D" w14:textId="77777777" w:rsidR="00404A8B" w:rsidRPr="00404A8B" w:rsidRDefault="00404A8B" w:rsidP="00404A8B">
            <w:r w:rsidRPr="00404A8B">
              <w:t>0.140735</w:t>
            </w:r>
          </w:p>
        </w:tc>
        <w:tc>
          <w:tcPr>
            <w:tcW w:w="693" w:type="pct"/>
            <w:noWrap/>
            <w:hideMark/>
          </w:tcPr>
          <w:p w14:paraId="6EA78298" w14:textId="77777777" w:rsidR="00404A8B" w:rsidRPr="00404A8B" w:rsidRDefault="00404A8B" w:rsidP="00404A8B">
            <w:r w:rsidRPr="00404A8B">
              <w:t>1.28E-20</w:t>
            </w:r>
          </w:p>
        </w:tc>
      </w:tr>
      <w:tr w:rsidR="00404A8B" w:rsidRPr="00404A8B" w14:paraId="56236B42" w14:textId="77777777" w:rsidTr="00404A8B">
        <w:trPr>
          <w:trHeight w:val="300"/>
        </w:trPr>
        <w:tc>
          <w:tcPr>
            <w:tcW w:w="1448" w:type="pct"/>
            <w:noWrap/>
            <w:hideMark/>
          </w:tcPr>
          <w:p w14:paraId="4E2020D8" w14:textId="77777777" w:rsidR="00404A8B" w:rsidRPr="00404A8B" w:rsidRDefault="00404A8B">
            <w:r w:rsidRPr="00404A8B">
              <w:t>hsa-miR-199a-3p</w:t>
            </w:r>
          </w:p>
        </w:tc>
        <w:tc>
          <w:tcPr>
            <w:tcW w:w="780" w:type="pct"/>
            <w:noWrap/>
            <w:hideMark/>
          </w:tcPr>
          <w:p w14:paraId="4198E1D3" w14:textId="77777777" w:rsidR="00404A8B" w:rsidRPr="00404A8B" w:rsidRDefault="00404A8B" w:rsidP="00404A8B">
            <w:r w:rsidRPr="00404A8B">
              <w:t>0.11683</w:t>
            </w:r>
          </w:p>
        </w:tc>
        <w:tc>
          <w:tcPr>
            <w:tcW w:w="693" w:type="pct"/>
            <w:noWrap/>
            <w:hideMark/>
          </w:tcPr>
          <w:p w14:paraId="211C2FF3" w14:textId="77777777" w:rsidR="00404A8B" w:rsidRPr="00404A8B" w:rsidRDefault="00404A8B" w:rsidP="00404A8B">
            <w:r w:rsidRPr="00404A8B">
              <w:t>1.13E-21</w:t>
            </w:r>
          </w:p>
        </w:tc>
        <w:tc>
          <w:tcPr>
            <w:tcW w:w="693" w:type="pct"/>
            <w:noWrap/>
            <w:hideMark/>
          </w:tcPr>
          <w:p w14:paraId="51683E04" w14:textId="77777777" w:rsidR="00404A8B" w:rsidRPr="00404A8B" w:rsidRDefault="00404A8B" w:rsidP="00404A8B">
            <w:r w:rsidRPr="00404A8B">
              <w:t>0.092946</w:t>
            </w:r>
          </w:p>
        </w:tc>
        <w:tc>
          <w:tcPr>
            <w:tcW w:w="693" w:type="pct"/>
            <w:noWrap/>
            <w:hideMark/>
          </w:tcPr>
          <w:p w14:paraId="271FF6E5" w14:textId="77777777" w:rsidR="00404A8B" w:rsidRPr="00404A8B" w:rsidRDefault="00404A8B" w:rsidP="00404A8B">
            <w:r w:rsidRPr="00404A8B">
              <w:t>0.140714</w:t>
            </w:r>
          </w:p>
        </w:tc>
        <w:tc>
          <w:tcPr>
            <w:tcW w:w="693" w:type="pct"/>
            <w:noWrap/>
            <w:hideMark/>
          </w:tcPr>
          <w:p w14:paraId="104F880F" w14:textId="77777777" w:rsidR="00404A8B" w:rsidRPr="00404A8B" w:rsidRDefault="00404A8B" w:rsidP="00404A8B">
            <w:r w:rsidRPr="00404A8B">
              <w:t>1.24E-20</w:t>
            </w:r>
          </w:p>
        </w:tc>
      </w:tr>
      <w:tr w:rsidR="00404A8B" w:rsidRPr="00404A8B" w14:paraId="337F8EA9" w14:textId="77777777" w:rsidTr="00404A8B">
        <w:trPr>
          <w:trHeight w:val="300"/>
        </w:trPr>
        <w:tc>
          <w:tcPr>
            <w:tcW w:w="1448" w:type="pct"/>
            <w:noWrap/>
            <w:hideMark/>
          </w:tcPr>
          <w:p w14:paraId="27D6AB94" w14:textId="77777777" w:rsidR="00404A8B" w:rsidRPr="00404A8B" w:rsidRDefault="00404A8B">
            <w:r w:rsidRPr="00404A8B">
              <w:t>hsa-miR-432-5p</w:t>
            </w:r>
          </w:p>
        </w:tc>
        <w:tc>
          <w:tcPr>
            <w:tcW w:w="780" w:type="pct"/>
            <w:noWrap/>
            <w:hideMark/>
          </w:tcPr>
          <w:p w14:paraId="7181161E" w14:textId="77777777" w:rsidR="00404A8B" w:rsidRPr="00404A8B" w:rsidRDefault="00404A8B" w:rsidP="00404A8B">
            <w:r w:rsidRPr="00404A8B">
              <w:t>0.116135</w:t>
            </w:r>
          </w:p>
        </w:tc>
        <w:tc>
          <w:tcPr>
            <w:tcW w:w="693" w:type="pct"/>
            <w:noWrap/>
            <w:hideMark/>
          </w:tcPr>
          <w:p w14:paraId="003A7670" w14:textId="77777777" w:rsidR="00404A8B" w:rsidRPr="00404A8B" w:rsidRDefault="00404A8B" w:rsidP="00404A8B">
            <w:r w:rsidRPr="00404A8B">
              <w:t>7.39E-11</w:t>
            </w:r>
          </w:p>
        </w:tc>
        <w:tc>
          <w:tcPr>
            <w:tcW w:w="693" w:type="pct"/>
            <w:noWrap/>
            <w:hideMark/>
          </w:tcPr>
          <w:p w14:paraId="5DDE4BC7" w14:textId="77777777" w:rsidR="00404A8B" w:rsidRPr="00404A8B" w:rsidRDefault="00404A8B" w:rsidP="00404A8B">
            <w:r w:rsidRPr="00404A8B">
              <w:t>0.081219</w:t>
            </w:r>
          </w:p>
        </w:tc>
        <w:tc>
          <w:tcPr>
            <w:tcW w:w="693" w:type="pct"/>
            <w:noWrap/>
            <w:hideMark/>
          </w:tcPr>
          <w:p w14:paraId="340DE7C3" w14:textId="77777777" w:rsidR="00404A8B" w:rsidRPr="00404A8B" w:rsidRDefault="00404A8B" w:rsidP="00404A8B">
            <w:r w:rsidRPr="00404A8B">
              <w:t>0.15105</w:t>
            </w:r>
          </w:p>
        </w:tc>
        <w:tc>
          <w:tcPr>
            <w:tcW w:w="693" w:type="pct"/>
            <w:noWrap/>
            <w:hideMark/>
          </w:tcPr>
          <w:p w14:paraId="1480FD3B" w14:textId="77777777" w:rsidR="00404A8B" w:rsidRPr="00404A8B" w:rsidRDefault="00404A8B" w:rsidP="00404A8B">
            <w:r w:rsidRPr="00404A8B">
              <w:t>3.16E-10</w:t>
            </w:r>
          </w:p>
        </w:tc>
      </w:tr>
      <w:tr w:rsidR="00404A8B" w:rsidRPr="00404A8B" w14:paraId="5A889BF0" w14:textId="77777777" w:rsidTr="00404A8B">
        <w:trPr>
          <w:trHeight w:val="300"/>
        </w:trPr>
        <w:tc>
          <w:tcPr>
            <w:tcW w:w="1448" w:type="pct"/>
            <w:noWrap/>
            <w:hideMark/>
          </w:tcPr>
          <w:p w14:paraId="3F90B526" w14:textId="77777777" w:rsidR="00404A8B" w:rsidRPr="00404A8B" w:rsidRDefault="00404A8B">
            <w:r w:rsidRPr="00404A8B">
              <w:t>hsa-miR-411-3p</w:t>
            </w:r>
          </w:p>
        </w:tc>
        <w:tc>
          <w:tcPr>
            <w:tcW w:w="780" w:type="pct"/>
            <w:noWrap/>
            <w:hideMark/>
          </w:tcPr>
          <w:p w14:paraId="2D823EC9" w14:textId="77777777" w:rsidR="00404A8B" w:rsidRPr="00404A8B" w:rsidRDefault="00404A8B" w:rsidP="00404A8B">
            <w:r w:rsidRPr="00404A8B">
              <w:t>0.115219</w:t>
            </w:r>
          </w:p>
        </w:tc>
        <w:tc>
          <w:tcPr>
            <w:tcW w:w="693" w:type="pct"/>
            <w:noWrap/>
            <w:hideMark/>
          </w:tcPr>
          <w:p w14:paraId="78AF5F89" w14:textId="77777777" w:rsidR="00404A8B" w:rsidRPr="00404A8B" w:rsidRDefault="00404A8B" w:rsidP="00404A8B">
            <w:r w:rsidRPr="00404A8B">
              <w:t>4.91E-10</w:t>
            </w:r>
          </w:p>
        </w:tc>
        <w:tc>
          <w:tcPr>
            <w:tcW w:w="693" w:type="pct"/>
            <w:noWrap/>
            <w:hideMark/>
          </w:tcPr>
          <w:p w14:paraId="7AF105A6" w14:textId="77777777" w:rsidR="00404A8B" w:rsidRPr="00404A8B" w:rsidRDefault="00404A8B" w:rsidP="00404A8B">
            <w:r w:rsidRPr="00404A8B">
              <w:t>0.078959</w:t>
            </w:r>
          </w:p>
        </w:tc>
        <w:tc>
          <w:tcPr>
            <w:tcW w:w="693" w:type="pct"/>
            <w:noWrap/>
            <w:hideMark/>
          </w:tcPr>
          <w:p w14:paraId="0B72AD51" w14:textId="77777777" w:rsidR="00404A8B" w:rsidRPr="00404A8B" w:rsidRDefault="00404A8B" w:rsidP="00404A8B">
            <w:r w:rsidRPr="00404A8B">
              <w:t>0.151479</w:t>
            </w:r>
          </w:p>
        </w:tc>
        <w:tc>
          <w:tcPr>
            <w:tcW w:w="693" w:type="pct"/>
            <w:noWrap/>
            <w:hideMark/>
          </w:tcPr>
          <w:p w14:paraId="496FA137" w14:textId="77777777" w:rsidR="00404A8B" w:rsidRPr="00404A8B" w:rsidRDefault="00404A8B" w:rsidP="00404A8B">
            <w:r w:rsidRPr="00404A8B">
              <w:t>1.88E-09</w:t>
            </w:r>
          </w:p>
        </w:tc>
      </w:tr>
      <w:tr w:rsidR="00404A8B" w:rsidRPr="00404A8B" w14:paraId="52E25C54" w14:textId="77777777" w:rsidTr="00404A8B">
        <w:trPr>
          <w:trHeight w:val="300"/>
        </w:trPr>
        <w:tc>
          <w:tcPr>
            <w:tcW w:w="1448" w:type="pct"/>
            <w:noWrap/>
            <w:hideMark/>
          </w:tcPr>
          <w:p w14:paraId="45D321AD" w14:textId="77777777" w:rsidR="00404A8B" w:rsidRPr="00404A8B" w:rsidRDefault="00404A8B">
            <w:r w:rsidRPr="00404A8B">
              <w:t>hsa-let-7i-5p</w:t>
            </w:r>
          </w:p>
        </w:tc>
        <w:tc>
          <w:tcPr>
            <w:tcW w:w="780" w:type="pct"/>
            <w:noWrap/>
            <w:hideMark/>
          </w:tcPr>
          <w:p w14:paraId="4FBFBB5E" w14:textId="77777777" w:rsidR="00404A8B" w:rsidRPr="00404A8B" w:rsidRDefault="00404A8B" w:rsidP="00404A8B">
            <w:r w:rsidRPr="00404A8B">
              <w:t>0.115089</w:t>
            </w:r>
          </w:p>
        </w:tc>
        <w:tc>
          <w:tcPr>
            <w:tcW w:w="693" w:type="pct"/>
            <w:noWrap/>
            <w:hideMark/>
          </w:tcPr>
          <w:p w14:paraId="0983F6F8" w14:textId="77777777" w:rsidR="00404A8B" w:rsidRPr="00404A8B" w:rsidRDefault="00404A8B" w:rsidP="00404A8B">
            <w:r w:rsidRPr="00404A8B">
              <w:t>2.16E-16</w:t>
            </w:r>
          </w:p>
        </w:tc>
        <w:tc>
          <w:tcPr>
            <w:tcW w:w="693" w:type="pct"/>
            <w:noWrap/>
            <w:hideMark/>
          </w:tcPr>
          <w:p w14:paraId="26A63833" w14:textId="77777777" w:rsidR="00404A8B" w:rsidRPr="00404A8B" w:rsidRDefault="00404A8B" w:rsidP="00404A8B">
            <w:r w:rsidRPr="00404A8B">
              <w:t>0.08767</w:t>
            </w:r>
          </w:p>
        </w:tc>
        <w:tc>
          <w:tcPr>
            <w:tcW w:w="693" w:type="pct"/>
            <w:noWrap/>
            <w:hideMark/>
          </w:tcPr>
          <w:p w14:paraId="51C6C788" w14:textId="77777777" w:rsidR="00404A8B" w:rsidRPr="00404A8B" w:rsidRDefault="00404A8B" w:rsidP="00404A8B">
            <w:r w:rsidRPr="00404A8B">
              <w:t>0.142507</w:t>
            </w:r>
          </w:p>
        </w:tc>
        <w:tc>
          <w:tcPr>
            <w:tcW w:w="693" w:type="pct"/>
            <w:noWrap/>
            <w:hideMark/>
          </w:tcPr>
          <w:p w14:paraId="51E17F6D" w14:textId="77777777" w:rsidR="00404A8B" w:rsidRPr="00404A8B" w:rsidRDefault="00404A8B" w:rsidP="00404A8B">
            <w:r w:rsidRPr="00404A8B">
              <w:t>1.47E-15</w:t>
            </w:r>
          </w:p>
        </w:tc>
      </w:tr>
      <w:tr w:rsidR="00404A8B" w:rsidRPr="00404A8B" w14:paraId="5A06AA71" w14:textId="77777777" w:rsidTr="00404A8B">
        <w:trPr>
          <w:trHeight w:val="300"/>
        </w:trPr>
        <w:tc>
          <w:tcPr>
            <w:tcW w:w="1448" w:type="pct"/>
            <w:noWrap/>
            <w:hideMark/>
          </w:tcPr>
          <w:p w14:paraId="50FCD34A" w14:textId="77777777" w:rsidR="00404A8B" w:rsidRPr="00404A8B" w:rsidRDefault="00404A8B">
            <w:r w:rsidRPr="00404A8B">
              <w:t>hsa-miR-154-5p</w:t>
            </w:r>
          </w:p>
        </w:tc>
        <w:tc>
          <w:tcPr>
            <w:tcW w:w="780" w:type="pct"/>
            <w:noWrap/>
            <w:hideMark/>
          </w:tcPr>
          <w:p w14:paraId="0E429062" w14:textId="77777777" w:rsidR="00404A8B" w:rsidRPr="00404A8B" w:rsidRDefault="00404A8B" w:rsidP="00404A8B">
            <w:r w:rsidRPr="00404A8B">
              <w:t>0.114908</w:t>
            </w:r>
          </w:p>
        </w:tc>
        <w:tc>
          <w:tcPr>
            <w:tcW w:w="693" w:type="pct"/>
            <w:noWrap/>
            <w:hideMark/>
          </w:tcPr>
          <w:p w14:paraId="2AA9B28E" w14:textId="77777777" w:rsidR="00404A8B" w:rsidRPr="00404A8B" w:rsidRDefault="00404A8B" w:rsidP="00404A8B">
            <w:r w:rsidRPr="00404A8B">
              <w:t>3.47E-10</w:t>
            </w:r>
          </w:p>
        </w:tc>
        <w:tc>
          <w:tcPr>
            <w:tcW w:w="693" w:type="pct"/>
            <w:noWrap/>
            <w:hideMark/>
          </w:tcPr>
          <w:p w14:paraId="4B33B8D8" w14:textId="77777777" w:rsidR="00404A8B" w:rsidRPr="00404A8B" w:rsidRDefault="00404A8B" w:rsidP="00404A8B">
            <w:r w:rsidRPr="00404A8B">
              <w:t>0.079058</w:t>
            </w:r>
          </w:p>
        </w:tc>
        <w:tc>
          <w:tcPr>
            <w:tcW w:w="693" w:type="pct"/>
            <w:noWrap/>
            <w:hideMark/>
          </w:tcPr>
          <w:p w14:paraId="1A470658" w14:textId="77777777" w:rsidR="00404A8B" w:rsidRPr="00404A8B" w:rsidRDefault="00404A8B" w:rsidP="00404A8B">
            <w:r w:rsidRPr="00404A8B">
              <w:t>0.150758</w:t>
            </w:r>
          </w:p>
        </w:tc>
        <w:tc>
          <w:tcPr>
            <w:tcW w:w="693" w:type="pct"/>
            <w:noWrap/>
            <w:hideMark/>
          </w:tcPr>
          <w:p w14:paraId="31CB2993" w14:textId="77777777" w:rsidR="00404A8B" w:rsidRPr="00404A8B" w:rsidRDefault="00404A8B" w:rsidP="00404A8B">
            <w:r w:rsidRPr="00404A8B">
              <w:t>1.38E-09</w:t>
            </w:r>
          </w:p>
        </w:tc>
      </w:tr>
      <w:tr w:rsidR="00404A8B" w:rsidRPr="00404A8B" w14:paraId="18F6D7E5" w14:textId="77777777" w:rsidTr="00404A8B">
        <w:trPr>
          <w:trHeight w:val="300"/>
        </w:trPr>
        <w:tc>
          <w:tcPr>
            <w:tcW w:w="1448" w:type="pct"/>
            <w:noWrap/>
            <w:hideMark/>
          </w:tcPr>
          <w:p w14:paraId="4CC59A2D" w14:textId="77777777" w:rsidR="00404A8B" w:rsidRPr="00404A8B" w:rsidRDefault="00404A8B">
            <w:r w:rsidRPr="00404A8B">
              <w:t>hsa-miR-758-5p</w:t>
            </w:r>
          </w:p>
        </w:tc>
        <w:tc>
          <w:tcPr>
            <w:tcW w:w="780" w:type="pct"/>
            <w:noWrap/>
            <w:hideMark/>
          </w:tcPr>
          <w:p w14:paraId="53B8841E" w14:textId="77777777" w:rsidR="00404A8B" w:rsidRPr="00404A8B" w:rsidRDefault="00404A8B" w:rsidP="00404A8B">
            <w:r w:rsidRPr="00404A8B">
              <w:t>0.114738</w:t>
            </w:r>
          </w:p>
        </w:tc>
        <w:tc>
          <w:tcPr>
            <w:tcW w:w="693" w:type="pct"/>
            <w:noWrap/>
            <w:hideMark/>
          </w:tcPr>
          <w:p w14:paraId="68B14F95" w14:textId="77777777" w:rsidR="00404A8B" w:rsidRPr="00404A8B" w:rsidRDefault="00404A8B" w:rsidP="00404A8B">
            <w:r w:rsidRPr="00404A8B">
              <w:t>3.38E-12</w:t>
            </w:r>
          </w:p>
        </w:tc>
        <w:tc>
          <w:tcPr>
            <w:tcW w:w="693" w:type="pct"/>
            <w:noWrap/>
            <w:hideMark/>
          </w:tcPr>
          <w:p w14:paraId="7546FB6A" w14:textId="77777777" w:rsidR="00404A8B" w:rsidRPr="00404A8B" w:rsidRDefault="00404A8B" w:rsidP="00404A8B">
            <w:r w:rsidRPr="00404A8B">
              <w:t>0.082471</w:t>
            </w:r>
          </w:p>
        </w:tc>
        <w:tc>
          <w:tcPr>
            <w:tcW w:w="693" w:type="pct"/>
            <w:noWrap/>
            <w:hideMark/>
          </w:tcPr>
          <w:p w14:paraId="3F280E1D" w14:textId="77777777" w:rsidR="00404A8B" w:rsidRPr="00404A8B" w:rsidRDefault="00404A8B" w:rsidP="00404A8B">
            <w:r w:rsidRPr="00404A8B">
              <w:t>0.147004</w:t>
            </w:r>
          </w:p>
        </w:tc>
        <w:tc>
          <w:tcPr>
            <w:tcW w:w="693" w:type="pct"/>
            <w:noWrap/>
            <w:hideMark/>
          </w:tcPr>
          <w:p w14:paraId="7EB24B11" w14:textId="77777777" w:rsidR="00404A8B" w:rsidRPr="00404A8B" w:rsidRDefault="00404A8B" w:rsidP="00404A8B">
            <w:r w:rsidRPr="00404A8B">
              <w:t>1.69E-11</w:t>
            </w:r>
          </w:p>
        </w:tc>
      </w:tr>
      <w:tr w:rsidR="00404A8B" w:rsidRPr="00404A8B" w14:paraId="35D519D5" w14:textId="77777777" w:rsidTr="00404A8B">
        <w:trPr>
          <w:trHeight w:val="300"/>
        </w:trPr>
        <w:tc>
          <w:tcPr>
            <w:tcW w:w="1448" w:type="pct"/>
            <w:noWrap/>
            <w:hideMark/>
          </w:tcPr>
          <w:p w14:paraId="50C52476" w14:textId="77777777" w:rsidR="00404A8B" w:rsidRPr="00404A8B" w:rsidRDefault="00404A8B">
            <w:r w:rsidRPr="00404A8B">
              <w:t>hsa-miR-370-3p</w:t>
            </w:r>
          </w:p>
        </w:tc>
        <w:tc>
          <w:tcPr>
            <w:tcW w:w="780" w:type="pct"/>
            <w:noWrap/>
            <w:hideMark/>
          </w:tcPr>
          <w:p w14:paraId="3614AC84" w14:textId="77777777" w:rsidR="00404A8B" w:rsidRPr="00404A8B" w:rsidRDefault="00404A8B" w:rsidP="00404A8B">
            <w:r w:rsidRPr="00404A8B">
              <w:t>0.114313</w:t>
            </w:r>
          </w:p>
        </w:tc>
        <w:tc>
          <w:tcPr>
            <w:tcW w:w="693" w:type="pct"/>
            <w:noWrap/>
            <w:hideMark/>
          </w:tcPr>
          <w:p w14:paraId="522B2223" w14:textId="77777777" w:rsidR="00404A8B" w:rsidRPr="00404A8B" w:rsidRDefault="00404A8B" w:rsidP="00404A8B">
            <w:r w:rsidRPr="00404A8B">
              <w:t>1.95E-11</w:t>
            </w:r>
          </w:p>
        </w:tc>
        <w:tc>
          <w:tcPr>
            <w:tcW w:w="693" w:type="pct"/>
            <w:noWrap/>
            <w:hideMark/>
          </w:tcPr>
          <w:p w14:paraId="5BC97EEA" w14:textId="77777777" w:rsidR="00404A8B" w:rsidRPr="00404A8B" w:rsidRDefault="00404A8B" w:rsidP="00404A8B">
            <w:r w:rsidRPr="00404A8B">
              <w:t>0.080958</w:t>
            </w:r>
          </w:p>
        </w:tc>
        <w:tc>
          <w:tcPr>
            <w:tcW w:w="693" w:type="pct"/>
            <w:noWrap/>
            <w:hideMark/>
          </w:tcPr>
          <w:p w14:paraId="5C16CDEB" w14:textId="77777777" w:rsidR="00404A8B" w:rsidRPr="00404A8B" w:rsidRDefault="00404A8B" w:rsidP="00404A8B">
            <w:r w:rsidRPr="00404A8B">
              <w:t>0.147669</w:t>
            </w:r>
          </w:p>
        </w:tc>
        <w:tc>
          <w:tcPr>
            <w:tcW w:w="693" w:type="pct"/>
            <w:noWrap/>
            <w:hideMark/>
          </w:tcPr>
          <w:p w14:paraId="71E69453" w14:textId="77777777" w:rsidR="00404A8B" w:rsidRPr="00404A8B" w:rsidRDefault="00404A8B" w:rsidP="00404A8B">
            <w:r w:rsidRPr="00404A8B">
              <w:t>9.04E-11</w:t>
            </w:r>
          </w:p>
        </w:tc>
      </w:tr>
      <w:tr w:rsidR="00404A8B" w:rsidRPr="00404A8B" w14:paraId="7F800F1D" w14:textId="77777777" w:rsidTr="00404A8B">
        <w:trPr>
          <w:trHeight w:val="300"/>
        </w:trPr>
        <w:tc>
          <w:tcPr>
            <w:tcW w:w="1448" w:type="pct"/>
            <w:noWrap/>
            <w:hideMark/>
          </w:tcPr>
          <w:p w14:paraId="4B4CC696" w14:textId="77777777" w:rsidR="00404A8B" w:rsidRPr="00404A8B" w:rsidRDefault="00404A8B">
            <w:r w:rsidRPr="00404A8B">
              <w:t>hsa-miR-127-3p</w:t>
            </w:r>
          </w:p>
        </w:tc>
        <w:tc>
          <w:tcPr>
            <w:tcW w:w="780" w:type="pct"/>
            <w:noWrap/>
            <w:hideMark/>
          </w:tcPr>
          <w:p w14:paraId="5B6B49E6" w14:textId="77777777" w:rsidR="00404A8B" w:rsidRPr="00404A8B" w:rsidRDefault="00404A8B" w:rsidP="00404A8B">
            <w:r w:rsidRPr="00404A8B">
              <w:t>0.113928</w:t>
            </w:r>
          </w:p>
        </w:tc>
        <w:tc>
          <w:tcPr>
            <w:tcW w:w="693" w:type="pct"/>
            <w:noWrap/>
            <w:hideMark/>
          </w:tcPr>
          <w:p w14:paraId="3DFEDB7D" w14:textId="77777777" w:rsidR="00404A8B" w:rsidRPr="00404A8B" w:rsidRDefault="00404A8B" w:rsidP="00404A8B">
            <w:r w:rsidRPr="00404A8B">
              <w:t>8.78E-12</w:t>
            </w:r>
          </w:p>
        </w:tc>
        <w:tc>
          <w:tcPr>
            <w:tcW w:w="693" w:type="pct"/>
            <w:noWrap/>
            <w:hideMark/>
          </w:tcPr>
          <w:p w14:paraId="75372991" w14:textId="77777777" w:rsidR="00404A8B" w:rsidRPr="00404A8B" w:rsidRDefault="00404A8B" w:rsidP="00404A8B">
            <w:r w:rsidRPr="00404A8B">
              <w:t>0.08125</w:t>
            </w:r>
          </w:p>
        </w:tc>
        <w:tc>
          <w:tcPr>
            <w:tcW w:w="693" w:type="pct"/>
            <w:noWrap/>
            <w:hideMark/>
          </w:tcPr>
          <w:p w14:paraId="604293BD" w14:textId="77777777" w:rsidR="00404A8B" w:rsidRPr="00404A8B" w:rsidRDefault="00404A8B" w:rsidP="00404A8B">
            <w:r w:rsidRPr="00404A8B">
              <w:t>0.146607</w:t>
            </w:r>
          </w:p>
        </w:tc>
        <w:tc>
          <w:tcPr>
            <w:tcW w:w="693" w:type="pct"/>
            <w:noWrap/>
            <w:hideMark/>
          </w:tcPr>
          <w:p w14:paraId="752AA16F" w14:textId="77777777" w:rsidR="00404A8B" w:rsidRPr="00404A8B" w:rsidRDefault="00404A8B" w:rsidP="00404A8B">
            <w:r w:rsidRPr="00404A8B">
              <w:t>4.17E-11</w:t>
            </w:r>
          </w:p>
        </w:tc>
      </w:tr>
      <w:tr w:rsidR="00404A8B" w:rsidRPr="00404A8B" w14:paraId="544B9898" w14:textId="77777777" w:rsidTr="00404A8B">
        <w:trPr>
          <w:trHeight w:val="300"/>
        </w:trPr>
        <w:tc>
          <w:tcPr>
            <w:tcW w:w="1448" w:type="pct"/>
            <w:noWrap/>
            <w:hideMark/>
          </w:tcPr>
          <w:p w14:paraId="6ED0CC09" w14:textId="77777777" w:rsidR="00404A8B" w:rsidRPr="00404A8B" w:rsidRDefault="00404A8B">
            <w:r w:rsidRPr="00404A8B">
              <w:t>hsa-miR-154-3p</w:t>
            </w:r>
          </w:p>
        </w:tc>
        <w:tc>
          <w:tcPr>
            <w:tcW w:w="780" w:type="pct"/>
            <w:noWrap/>
            <w:hideMark/>
          </w:tcPr>
          <w:p w14:paraId="5B3062E3" w14:textId="77777777" w:rsidR="00404A8B" w:rsidRPr="00404A8B" w:rsidRDefault="00404A8B" w:rsidP="00404A8B">
            <w:r w:rsidRPr="00404A8B">
              <w:t>0.112838</w:t>
            </w:r>
          </w:p>
        </w:tc>
        <w:tc>
          <w:tcPr>
            <w:tcW w:w="693" w:type="pct"/>
            <w:noWrap/>
            <w:hideMark/>
          </w:tcPr>
          <w:p w14:paraId="6A4E94C6" w14:textId="77777777" w:rsidR="00404A8B" w:rsidRPr="00404A8B" w:rsidRDefault="00404A8B" w:rsidP="00404A8B">
            <w:r w:rsidRPr="00404A8B">
              <w:t>9.09E-10</w:t>
            </w:r>
          </w:p>
        </w:tc>
        <w:tc>
          <w:tcPr>
            <w:tcW w:w="693" w:type="pct"/>
            <w:noWrap/>
            <w:hideMark/>
          </w:tcPr>
          <w:p w14:paraId="63AE68DD" w14:textId="77777777" w:rsidR="00404A8B" w:rsidRPr="00404A8B" w:rsidRDefault="00404A8B" w:rsidP="00404A8B">
            <w:r w:rsidRPr="00404A8B">
              <w:t>0.076761</w:t>
            </w:r>
          </w:p>
        </w:tc>
        <w:tc>
          <w:tcPr>
            <w:tcW w:w="693" w:type="pct"/>
            <w:noWrap/>
            <w:hideMark/>
          </w:tcPr>
          <w:p w14:paraId="34F9C692" w14:textId="77777777" w:rsidR="00404A8B" w:rsidRPr="00404A8B" w:rsidRDefault="00404A8B" w:rsidP="00404A8B">
            <w:r w:rsidRPr="00404A8B">
              <w:t>0.148914</w:t>
            </w:r>
          </w:p>
        </w:tc>
        <w:tc>
          <w:tcPr>
            <w:tcW w:w="693" w:type="pct"/>
            <w:noWrap/>
            <w:hideMark/>
          </w:tcPr>
          <w:p w14:paraId="6D43922C" w14:textId="77777777" w:rsidR="00404A8B" w:rsidRPr="00404A8B" w:rsidRDefault="00404A8B" w:rsidP="00404A8B">
            <w:r w:rsidRPr="00404A8B">
              <w:t>3.34E-09</w:t>
            </w:r>
          </w:p>
        </w:tc>
      </w:tr>
      <w:tr w:rsidR="00404A8B" w:rsidRPr="00404A8B" w14:paraId="63B423F3" w14:textId="77777777" w:rsidTr="00404A8B">
        <w:trPr>
          <w:trHeight w:val="300"/>
        </w:trPr>
        <w:tc>
          <w:tcPr>
            <w:tcW w:w="1448" w:type="pct"/>
            <w:noWrap/>
            <w:hideMark/>
          </w:tcPr>
          <w:p w14:paraId="7329EDBC" w14:textId="77777777" w:rsidR="00404A8B" w:rsidRPr="00404A8B" w:rsidRDefault="00404A8B">
            <w:r w:rsidRPr="00404A8B">
              <w:lastRenderedPageBreak/>
              <w:t>hsa-miR-196b-5p</w:t>
            </w:r>
          </w:p>
        </w:tc>
        <w:tc>
          <w:tcPr>
            <w:tcW w:w="780" w:type="pct"/>
            <w:noWrap/>
            <w:hideMark/>
          </w:tcPr>
          <w:p w14:paraId="2A92426E" w14:textId="77777777" w:rsidR="00404A8B" w:rsidRPr="00404A8B" w:rsidRDefault="00404A8B" w:rsidP="00404A8B">
            <w:r w:rsidRPr="00404A8B">
              <w:t>0.112391</w:t>
            </w:r>
          </w:p>
        </w:tc>
        <w:tc>
          <w:tcPr>
            <w:tcW w:w="693" w:type="pct"/>
            <w:noWrap/>
            <w:hideMark/>
          </w:tcPr>
          <w:p w14:paraId="480B36A0" w14:textId="77777777" w:rsidR="00404A8B" w:rsidRPr="00404A8B" w:rsidRDefault="00404A8B" w:rsidP="00404A8B">
            <w:r w:rsidRPr="00404A8B">
              <w:t>8.72E-18</w:t>
            </w:r>
          </w:p>
        </w:tc>
        <w:tc>
          <w:tcPr>
            <w:tcW w:w="693" w:type="pct"/>
            <w:noWrap/>
            <w:hideMark/>
          </w:tcPr>
          <w:p w14:paraId="713B6898" w14:textId="77777777" w:rsidR="00404A8B" w:rsidRPr="00404A8B" w:rsidRDefault="00404A8B" w:rsidP="00404A8B">
            <w:r w:rsidRPr="00404A8B">
              <w:t>0.086795</w:t>
            </w:r>
          </w:p>
        </w:tc>
        <w:tc>
          <w:tcPr>
            <w:tcW w:w="693" w:type="pct"/>
            <w:noWrap/>
            <w:hideMark/>
          </w:tcPr>
          <w:p w14:paraId="0F289292" w14:textId="77777777" w:rsidR="00404A8B" w:rsidRPr="00404A8B" w:rsidRDefault="00404A8B" w:rsidP="00404A8B">
            <w:r w:rsidRPr="00404A8B">
              <w:t>0.137988</w:t>
            </w:r>
          </w:p>
        </w:tc>
        <w:tc>
          <w:tcPr>
            <w:tcW w:w="693" w:type="pct"/>
            <w:noWrap/>
            <w:hideMark/>
          </w:tcPr>
          <w:p w14:paraId="228BAE8D" w14:textId="77777777" w:rsidR="00404A8B" w:rsidRPr="00404A8B" w:rsidRDefault="00404A8B" w:rsidP="00404A8B">
            <w:r w:rsidRPr="00404A8B">
              <w:t>6.82E-17</w:t>
            </w:r>
          </w:p>
        </w:tc>
      </w:tr>
      <w:tr w:rsidR="00404A8B" w:rsidRPr="00404A8B" w14:paraId="6B24EE2C" w14:textId="77777777" w:rsidTr="00404A8B">
        <w:trPr>
          <w:trHeight w:val="300"/>
        </w:trPr>
        <w:tc>
          <w:tcPr>
            <w:tcW w:w="1448" w:type="pct"/>
            <w:noWrap/>
            <w:hideMark/>
          </w:tcPr>
          <w:p w14:paraId="10D3FB1F" w14:textId="77777777" w:rsidR="00404A8B" w:rsidRPr="00404A8B" w:rsidRDefault="00404A8B">
            <w:r w:rsidRPr="00404A8B">
              <w:t>hsa-miR-6892-5p</w:t>
            </w:r>
          </w:p>
        </w:tc>
        <w:tc>
          <w:tcPr>
            <w:tcW w:w="780" w:type="pct"/>
            <w:noWrap/>
            <w:hideMark/>
          </w:tcPr>
          <w:p w14:paraId="2F557F92" w14:textId="77777777" w:rsidR="00404A8B" w:rsidRPr="00404A8B" w:rsidRDefault="00404A8B" w:rsidP="00404A8B">
            <w:r w:rsidRPr="00404A8B">
              <w:t>0.111908</w:t>
            </w:r>
          </w:p>
        </w:tc>
        <w:tc>
          <w:tcPr>
            <w:tcW w:w="693" w:type="pct"/>
            <w:noWrap/>
            <w:hideMark/>
          </w:tcPr>
          <w:p w14:paraId="7E0BDD6D" w14:textId="77777777" w:rsidR="00404A8B" w:rsidRPr="00404A8B" w:rsidRDefault="00404A8B" w:rsidP="00404A8B">
            <w:r w:rsidRPr="00404A8B">
              <w:t>9.91E-10</w:t>
            </w:r>
          </w:p>
        </w:tc>
        <w:tc>
          <w:tcPr>
            <w:tcW w:w="693" w:type="pct"/>
            <w:noWrap/>
            <w:hideMark/>
          </w:tcPr>
          <w:p w14:paraId="283A9330" w14:textId="77777777" w:rsidR="00404A8B" w:rsidRPr="00404A8B" w:rsidRDefault="00404A8B" w:rsidP="00404A8B">
            <w:r w:rsidRPr="00404A8B">
              <w:t>0.076047</w:t>
            </w:r>
          </w:p>
        </w:tc>
        <w:tc>
          <w:tcPr>
            <w:tcW w:w="693" w:type="pct"/>
            <w:noWrap/>
            <w:hideMark/>
          </w:tcPr>
          <w:p w14:paraId="6A2D6430" w14:textId="77777777" w:rsidR="00404A8B" w:rsidRPr="00404A8B" w:rsidRDefault="00404A8B" w:rsidP="00404A8B">
            <w:r w:rsidRPr="00404A8B">
              <w:t>0.147769</w:t>
            </w:r>
          </w:p>
        </w:tc>
        <w:tc>
          <w:tcPr>
            <w:tcW w:w="693" w:type="pct"/>
            <w:noWrap/>
            <w:hideMark/>
          </w:tcPr>
          <w:p w14:paraId="6A6977C7" w14:textId="77777777" w:rsidR="00404A8B" w:rsidRPr="00404A8B" w:rsidRDefault="00404A8B" w:rsidP="00404A8B">
            <w:r w:rsidRPr="00404A8B">
              <w:t>3.62E-09</w:t>
            </w:r>
          </w:p>
        </w:tc>
      </w:tr>
      <w:tr w:rsidR="00404A8B" w:rsidRPr="00404A8B" w14:paraId="0E904E5E" w14:textId="77777777" w:rsidTr="00404A8B">
        <w:trPr>
          <w:trHeight w:val="300"/>
        </w:trPr>
        <w:tc>
          <w:tcPr>
            <w:tcW w:w="1448" w:type="pct"/>
            <w:noWrap/>
            <w:hideMark/>
          </w:tcPr>
          <w:p w14:paraId="02D208DF" w14:textId="77777777" w:rsidR="00404A8B" w:rsidRPr="00404A8B" w:rsidRDefault="00404A8B">
            <w:r w:rsidRPr="00404A8B">
              <w:t>hsa-miR-584-5p</w:t>
            </w:r>
          </w:p>
        </w:tc>
        <w:tc>
          <w:tcPr>
            <w:tcW w:w="780" w:type="pct"/>
            <w:noWrap/>
            <w:hideMark/>
          </w:tcPr>
          <w:p w14:paraId="4EAB024A" w14:textId="77777777" w:rsidR="00404A8B" w:rsidRPr="00404A8B" w:rsidRDefault="00404A8B" w:rsidP="00404A8B">
            <w:r w:rsidRPr="00404A8B">
              <w:t>0.111725</w:t>
            </w:r>
          </w:p>
        </w:tc>
        <w:tc>
          <w:tcPr>
            <w:tcW w:w="693" w:type="pct"/>
            <w:noWrap/>
            <w:hideMark/>
          </w:tcPr>
          <w:p w14:paraId="1183C254" w14:textId="77777777" w:rsidR="00404A8B" w:rsidRPr="00404A8B" w:rsidRDefault="00404A8B" w:rsidP="00404A8B">
            <w:r w:rsidRPr="00404A8B">
              <w:t>5.01E-13</w:t>
            </w:r>
          </w:p>
        </w:tc>
        <w:tc>
          <w:tcPr>
            <w:tcW w:w="693" w:type="pct"/>
            <w:noWrap/>
            <w:hideMark/>
          </w:tcPr>
          <w:p w14:paraId="06C2DB26" w14:textId="77777777" w:rsidR="00404A8B" w:rsidRPr="00404A8B" w:rsidRDefault="00404A8B" w:rsidP="00404A8B">
            <w:r w:rsidRPr="00404A8B">
              <w:t>0.081457</w:t>
            </w:r>
          </w:p>
        </w:tc>
        <w:tc>
          <w:tcPr>
            <w:tcW w:w="693" w:type="pct"/>
            <w:noWrap/>
            <w:hideMark/>
          </w:tcPr>
          <w:p w14:paraId="7C5DF0FB" w14:textId="77777777" w:rsidR="00404A8B" w:rsidRPr="00404A8B" w:rsidRDefault="00404A8B" w:rsidP="00404A8B">
            <w:r w:rsidRPr="00404A8B">
              <w:t>0.141994</w:t>
            </w:r>
          </w:p>
        </w:tc>
        <w:tc>
          <w:tcPr>
            <w:tcW w:w="693" w:type="pct"/>
            <w:noWrap/>
            <w:hideMark/>
          </w:tcPr>
          <w:p w14:paraId="3AF2C585" w14:textId="77777777" w:rsidR="00404A8B" w:rsidRPr="00404A8B" w:rsidRDefault="00404A8B" w:rsidP="00404A8B">
            <w:r w:rsidRPr="00404A8B">
              <w:t>2.72E-12</w:t>
            </w:r>
          </w:p>
        </w:tc>
      </w:tr>
      <w:tr w:rsidR="00404A8B" w:rsidRPr="00404A8B" w14:paraId="5A7990C2" w14:textId="77777777" w:rsidTr="00404A8B">
        <w:trPr>
          <w:trHeight w:val="300"/>
        </w:trPr>
        <w:tc>
          <w:tcPr>
            <w:tcW w:w="1448" w:type="pct"/>
            <w:noWrap/>
            <w:hideMark/>
          </w:tcPr>
          <w:p w14:paraId="511B37D3" w14:textId="77777777" w:rsidR="00404A8B" w:rsidRPr="00404A8B" w:rsidRDefault="00404A8B">
            <w:r w:rsidRPr="00404A8B">
              <w:t>hsa-miR-451a</w:t>
            </w:r>
          </w:p>
        </w:tc>
        <w:tc>
          <w:tcPr>
            <w:tcW w:w="780" w:type="pct"/>
            <w:noWrap/>
            <w:hideMark/>
          </w:tcPr>
          <w:p w14:paraId="1C398507" w14:textId="77777777" w:rsidR="00404A8B" w:rsidRPr="00404A8B" w:rsidRDefault="00404A8B" w:rsidP="00404A8B">
            <w:r w:rsidRPr="00404A8B">
              <w:t>0.111621</w:t>
            </w:r>
          </w:p>
        </w:tc>
        <w:tc>
          <w:tcPr>
            <w:tcW w:w="693" w:type="pct"/>
            <w:noWrap/>
            <w:hideMark/>
          </w:tcPr>
          <w:p w14:paraId="65B11C2E" w14:textId="77777777" w:rsidR="00404A8B" w:rsidRPr="00404A8B" w:rsidRDefault="00404A8B" w:rsidP="00404A8B">
            <w:r w:rsidRPr="00404A8B">
              <w:t>1.18E-09</w:t>
            </w:r>
          </w:p>
        </w:tc>
        <w:tc>
          <w:tcPr>
            <w:tcW w:w="693" w:type="pct"/>
            <w:noWrap/>
            <w:hideMark/>
          </w:tcPr>
          <w:p w14:paraId="56930B38" w14:textId="77777777" w:rsidR="00404A8B" w:rsidRPr="00404A8B" w:rsidRDefault="00404A8B" w:rsidP="00404A8B">
            <w:r w:rsidRPr="00404A8B">
              <w:t>0.075689</w:t>
            </w:r>
          </w:p>
        </w:tc>
        <w:tc>
          <w:tcPr>
            <w:tcW w:w="693" w:type="pct"/>
            <w:noWrap/>
            <w:hideMark/>
          </w:tcPr>
          <w:p w14:paraId="62223C82" w14:textId="77777777" w:rsidR="00404A8B" w:rsidRPr="00404A8B" w:rsidRDefault="00404A8B" w:rsidP="00404A8B">
            <w:r w:rsidRPr="00404A8B">
              <w:t>0.147553</w:t>
            </w:r>
          </w:p>
        </w:tc>
        <w:tc>
          <w:tcPr>
            <w:tcW w:w="693" w:type="pct"/>
            <w:noWrap/>
            <w:hideMark/>
          </w:tcPr>
          <w:p w14:paraId="567826E9" w14:textId="77777777" w:rsidR="00404A8B" w:rsidRPr="00404A8B" w:rsidRDefault="00404A8B" w:rsidP="00404A8B">
            <w:r w:rsidRPr="00404A8B">
              <w:t>4.26E-09</w:t>
            </w:r>
          </w:p>
        </w:tc>
      </w:tr>
      <w:tr w:rsidR="00404A8B" w:rsidRPr="00404A8B" w14:paraId="29013CA0" w14:textId="77777777" w:rsidTr="00404A8B">
        <w:trPr>
          <w:trHeight w:val="300"/>
        </w:trPr>
        <w:tc>
          <w:tcPr>
            <w:tcW w:w="1448" w:type="pct"/>
            <w:noWrap/>
            <w:hideMark/>
          </w:tcPr>
          <w:p w14:paraId="04B353B2" w14:textId="77777777" w:rsidR="00404A8B" w:rsidRPr="00404A8B" w:rsidRDefault="00404A8B">
            <w:r w:rsidRPr="00404A8B">
              <w:t>hsa-miR-330-5p</w:t>
            </w:r>
          </w:p>
        </w:tc>
        <w:tc>
          <w:tcPr>
            <w:tcW w:w="780" w:type="pct"/>
            <w:noWrap/>
            <w:hideMark/>
          </w:tcPr>
          <w:p w14:paraId="6E9E98BF" w14:textId="77777777" w:rsidR="00404A8B" w:rsidRPr="00404A8B" w:rsidRDefault="00404A8B" w:rsidP="00404A8B">
            <w:r w:rsidRPr="00404A8B">
              <w:t>0.11159</w:t>
            </w:r>
          </w:p>
        </w:tc>
        <w:tc>
          <w:tcPr>
            <w:tcW w:w="693" w:type="pct"/>
            <w:noWrap/>
            <w:hideMark/>
          </w:tcPr>
          <w:p w14:paraId="5556C35B" w14:textId="77777777" w:rsidR="00404A8B" w:rsidRPr="00404A8B" w:rsidRDefault="00404A8B" w:rsidP="00404A8B">
            <w:r w:rsidRPr="00404A8B">
              <w:t>4.03E-10</w:t>
            </w:r>
          </w:p>
        </w:tc>
        <w:tc>
          <w:tcPr>
            <w:tcW w:w="693" w:type="pct"/>
            <w:noWrap/>
            <w:hideMark/>
          </w:tcPr>
          <w:p w14:paraId="7C917084" w14:textId="77777777" w:rsidR="00404A8B" w:rsidRPr="00404A8B" w:rsidRDefault="00404A8B" w:rsidP="00404A8B">
            <w:r w:rsidRPr="00404A8B">
              <w:t>0.076645</w:t>
            </w:r>
          </w:p>
        </w:tc>
        <w:tc>
          <w:tcPr>
            <w:tcW w:w="693" w:type="pct"/>
            <w:noWrap/>
            <w:hideMark/>
          </w:tcPr>
          <w:p w14:paraId="72967ED2" w14:textId="77777777" w:rsidR="00404A8B" w:rsidRPr="00404A8B" w:rsidRDefault="00404A8B" w:rsidP="00404A8B">
            <w:r w:rsidRPr="00404A8B">
              <w:t>0.146535</w:t>
            </w:r>
          </w:p>
        </w:tc>
        <w:tc>
          <w:tcPr>
            <w:tcW w:w="693" w:type="pct"/>
            <w:noWrap/>
            <w:hideMark/>
          </w:tcPr>
          <w:p w14:paraId="128C3CB2" w14:textId="77777777" w:rsidR="00404A8B" w:rsidRPr="00404A8B" w:rsidRDefault="00404A8B" w:rsidP="00404A8B">
            <w:r w:rsidRPr="00404A8B">
              <w:t>1.58E-09</w:t>
            </w:r>
          </w:p>
        </w:tc>
      </w:tr>
      <w:tr w:rsidR="00404A8B" w:rsidRPr="00404A8B" w14:paraId="5966ED55" w14:textId="77777777" w:rsidTr="00404A8B">
        <w:trPr>
          <w:trHeight w:val="300"/>
        </w:trPr>
        <w:tc>
          <w:tcPr>
            <w:tcW w:w="1448" w:type="pct"/>
            <w:noWrap/>
            <w:hideMark/>
          </w:tcPr>
          <w:p w14:paraId="2F7F964D" w14:textId="77777777" w:rsidR="00404A8B" w:rsidRPr="00404A8B" w:rsidRDefault="00404A8B">
            <w:r w:rsidRPr="00404A8B">
              <w:t>hsa-miR-331-5p</w:t>
            </w:r>
          </w:p>
        </w:tc>
        <w:tc>
          <w:tcPr>
            <w:tcW w:w="780" w:type="pct"/>
            <w:noWrap/>
            <w:hideMark/>
          </w:tcPr>
          <w:p w14:paraId="4CB5C916" w14:textId="77777777" w:rsidR="00404A8B" w:rsidRPr="00404A8B" w:rsidRDefault="00404A8B" w:rsidP="00404A8B">
            <w:r w:rsidRPr="00404A8B">
              <w:t>0.111215</w:t>
            </w:r>
          </w:p>
        </w:tc>
        <w:tc>
          <w:tcPr>
            <w:tcW w:w="693" w:type="pct"/>
            <w:noWrap/>
            <w:hideMark/>
          </w:tcPr>
          <w:p w14:paraId="74F024E9" w14:textId="77777777" w:rsidR="00404A8B" w:rsidRPr="00404A8B" w:rsidRDefault="00404A8B" w:rsidP="00404A8B">
            <w:r w:rsidRPr="00404A8B">
              <w:t>1.86E-09</w:t>
            </w:r>
          </w:p>
        </w:tc>
        <w:tc>
          <w:tcPr>
            <w:tcW w:w="693" w:type="pct"/>
            <w:noWrap/>
            <w:hideMark/>
          </w:tcPr>
          <w:p w14:paraId="3BC4E945" w14:textId="77777777" w:rsidR="00404A8B" w:rsidRPr="00404A8B" w:rsidRDefault="00404A8B" w:rsidP="00404A8B">
            <w:r w:rsidRPr="00404A8B">
              <w:t>0.074975</w:t>
            </w:r>
          </w:p>
        </w:tc>
        <w:tc>
          <w:tcPr>
            <w:tcW w:w="693" w:type="pct"/>
            <w:noWrap/>
            <w:hideMark/>
          </w:tcPr>
          <w:p w14:paraId="0C35C1D4" w14:textId="77777777" w:rsidR="00404A8B" w:rsidRPr="00404A8B" w:rsidRDefault="00404A8B" w:rsidP="00404A8B">
            <w:r w:rsidRPr="00404A8B">
              <w:t>0.147456</w:t>
            </w:r>
          </w:p>
        </w:tc>
        <w:tc>
          <w:tcPr>
            <w:tcW w:w="693" w:type="pct"/>
            <w:noWrap/>
            <w:hideMark/>
          </w:tcPr>
          <w:p w14:paraId="0559999E" w14:textId="77777777" w:rsidR="00404A8B" w:rsidRPr="00404A8B" w:rsidRDefault="00404A8B" w:rsidP="00404A8B">
            <w:r w:rsidRPr="00404A8B">
              <w:t>6.57E-09</w:t>
            </w:r>
          </w:p>
        </w:tc>
      </w:tr>
      <w:tr w:rsidR="00404A8B" w:rsidRPr="00404A8B" w14:paraId="5847779F" w14:textId="77777777" w:rsidTr="00404A8B">
        <w:trPr>
          <w:trHeight w:val="300"/>
        </w:trPr>
        <w:tc>
          <w:tcPr>
            <w:tcW w:w="1448" w:type="pct"/>
            <w:noWrap/>
            <w:hideMark/>
          </w:tcPr>
          <w:p w14:paraId="5CABB2CA" w14:textId="77777777" w:rsidR="00404A8B" w:rsidRPr="00404A8B" w:rsidRDefault="00404A8B">
            <w:r w:rsidRPr="00404A8B">
              <w:t>hsa-miR-589-3p</w:t>
            </w:r>
          </w:p>
        </w:tc>
        <w:tc>
          <w:tcPr>
            <w:tcW w:w="780" w:type="pct"/>
            <w:noWrap/>
            <w:hideMark/>
          </w:tcPr>
          <w:p w14:paraId="41F6D237" w14:textId="77777777" w:rsidR="00404A8B" w:rsidRPr="00404A8B" w:rsidRDefault="00404A8B" w:rsidP="00404A8B">
            <w:r w:rsidRPr="00404A8B">
              <w:t>0.110698</w:t>
            </w:r>
          </w:p>
        </w:tc>
        <w:tc>
          <w:tcPr>
            <w:tcW w:w="693" w:type="pct"/>
            <w:noWrap/>
            <w:hideMark/>
          </w:tcPr>
          <w:p w14:paraId="34EB51DC" w14:textId="77777777" w:rsidR="00404A8B" w:rsidRPr="00404A8B" w:rsidRDefault="00404A8B" w:rsidP="00404A8B">
            <w:r w:rsidRPr="00404A8B">
              <w:t>3.46E-08</w:t>
            </w:r>
          </w:p>
        </w:tc>
        <w:tc>
          <w:tcPr>
            <w:tcW w:w="693" w:type="pct"/>
            <w:noWrap/>
            <w:hideMark/>
          </w:tcPr>
          <w:p w14:paraId="42B04282" w14:textId="77777777" w:rsidR="00404A8B" w:rsidRPr="00404A8B" w:rsidRDefault="00404A8B" w:rsidP="00404A8B">
            <w:r w:rsidRPr="00404A8B">
              <w:t>0.071395</w:t>
            </w:r>
          </w:p>
        </w:tc>
        <w:tc>
          <w:tcPr>
            <w:tcW w:w="693" w:type="pct"/>
            <w:noWrap/>
            <w:hideMark/>
          </w:tcPr>
          <w:p w14:paraId="7EF44A0B" w14:textId="77777777" w:rsidR="00404A8B" w:rsidRPr="00404A8B" w:rsidRDefault="00404A8B" w:rsidP="00404A8B">
            <w:r w:rsidRPr="00404A8B">
              <w:t>0.150001</w:t>
            </w:r>
          </w:p>
        </w:tc>
        <w:tc>
          <w:tcPr>
            <w:tcW w:w="693" w:type="pct"/>
            <w:noWrap/>
            <w:hideMark/>
          </w:tcPr>
          <w:p w14:paraId="7CC97982" w14:textId="77777777" w:rsidR="00404A8B" w:rsidRPr="00404A8B" w:rsidRDefault="00404A8B" w:rsidP="00404A8B">
            <w:r w:rsidRPr="00404A8B">
              <w:t>1.07E-07</w:t>
            </w:r>
          </w:p>
        </w:tc>
      </w:tr>
      <w:tr w:rsidR="00404A8B" w:rsidRPr="00404A8B" w14:paraId="1973F134" w14:textId="77777777" w:rsidTr="00404A8B">
        <w:trPr>
          <w:trHeight w:val="300"/>
        </w:trPr>
        <w:tc>
          <w:tcPr>
            <w:tcW w:w="1448" w:type="pct"/>
            <w:noWrap/>
            <w:hideMark/>
          </w:tcPr>
          <w:p w14:paraId="48C4F14B" w14:textId="77777777" w:rsidR="00404A8B" w:rsidRPr="00404A8B" w:rsidRDefault="00404A8B">
            <w:r w:rsidRPr="00404A8B">
              <w:t>hsa-miR-425-5p</w:t>
            </w:r>
          </w:p>
        </w:tc>
        <w:tc>
          <w:tcPr>
            <w:tcW w:w="780" w:type="pct"/>
            <w:noWrap/>
            <w:hideMark/>
          </w:tcPr>
          <w:p w14:paraId="46699E9E" w14:textId="77777777" w:rsidR="00404A8B" w:rsidRPr="00404A8B" w:rsidRDefault="00404A8B" w:rsidP="00404A8B">
            <w:r w:rsidRPr="00404A8B">
              <w:t>0.110301</w:t>
            </w:r>
          </w:p>
        </w:tc>
        <w:tc>
          <w:tcPr>
            <w:tcW w:w="693" w:type="pct"/>
            <w:noWrap/>
            <w:hideMark/>
          </w:tcPr>
          <w:p w14:paraId="5CF6DB1A" w14:textId="77777777" w:rsidR="00404A8B" w:rsidRPr="00404A8B" w:rsidRDefault="00404A8B" w:rsidP="00404A8B">
            <w:r w:rsidRPr="00404A8B">
              <w:t>1.44E-10</w:t>
            </w:r>
          </w:p>
        </w:tc>
        <w:tc>
          <w:tcPr>
            <w:tcW w:w="693" w:type="pct"/>
            <w:noWrap/>
            <w:hideMark/>
          </w:tcPr>
          <w:p w14:paraId="05406E22" w14:textId="77777777" w:rsidR="00404A8B" w:rsidRPr="00404A8B" w:rsidRDefault="00404A8B" w:rsidP="00404A8B">
            <w:r w:rsidRPr="00404A8B">
              <w:t>0.076618</w:t>
            </w:r>
          </w:p>
        </w:tc>
        <w:tc>
          <w:tcPr>
            <w:tcW w:w="693" w:type="pct"/>
            <w:noWrap/>
            <w:hideMark/>
          </w:tcPr>
          <w:p w14:paraId="13CDC13B" w14:textId="77777777" w:rsidR="00404A8B" w:rsidRPr="00404A8B" w:rsidRDefault="00404A8B" w:rsidP="00404A8B">
            <w:r w:rsidRPr="00404A8B">
              <w:t>0.143985</w:t>
            </w:r>
          </w:p>
        </w:tc>
        <w:tc>
          <w:tcPr>
            <w:tcW w:w="693" w:type="pct"/>
            <w:noWrap/>
            <w:hideMark/>
          </w:tcPr>
          <w:p w14:paraId="577AB4B9" w14:textId="77777777" w:rsidR="00404A8B" w:rsidRPr="00404A8B" w:rsidRDefault="00404A8B" w:rsidP="00404A8B">
            <w:r w:rsidRPr="00404A8B">
              <w:t>6.05E-10</w:t>
            </w:r>
          </w:p>
        </w:tc>
      </w:tr>
      <w:tr w:rsidR="00404A8B" w:rsidRPr="00404A8B" w14:paraId="4CE97576" w14:textId="77777777" w:rsidTr="00404A8B">
        <w:trPr>
          <w:trHeight w:val="300"/>
        </w:trPr>
        <w:tc>
          <w:tcPr>
            <w:tcW w:w="1448" w:type="pct"/>
            <w:noWrap/>
            <w:hideMark/>
          </w:tcPr>
          <w:p w14:paraId="0FF9231F" w14:textId="77777777" w:rsidR="00404A8B" w:rsidRPr="00404A8B" w:rsidRDefault="00404A8B">
            <w:r w:rsidRPr="00404A8B">
              <w:t>hsa-miR-27b-3p</w:t>
            </w:r>
          </w:p>
        </w:tc>
        <w:tc>
          <w:tcPr>
            <w:tcW w:w="780" w:type="pct"/>
            <w:noWrap/>
            <w:hideMark/>
          </w:tcPr>
          <w:p w14:paraId="63C51DD2" w14:textId="77777777" w:rsidR="00404A8B" w:rsidRPr="00404A8B" w:rsidRDefault="00404A8B" w:rsidP="00404A8B">
            <w:r w:rsidRPr="00404A8B">
              <w:t>0.110134</w:t>
            </w:r>
          </w:p>
        </w:tc>
        <w:tc>
          <w:tcPr>
            <w:tcW w:w="693" w:type="pct"/>
            <w:noWrap/>
            <w:hideMark/>
          </w:tcPr>
          <w:p w14:paraId="1C15FF05" w14:textId="77777777" w:rsidR="00404A8B" w:rsidRPr="00404A8B" w:rsidRDefault="00404A8B" w:rsidP="00404A8B">
            <w:r w:rsidRPr="00404A8B">
              <w:t>7.12E-12</w:t>
            </w:r>
          </w:p>
        </w:tc>
        <w:tc>
          <w:tcPr>
            <w:tcW w:w="693" w:type="pct"/>
            <w:noWrap/>
            <w:hideMark/>
          </w:tcPr>
          <w:p w14:paraId="12E534B7" w14:textId="77777777" w:rsidR="00404A8B" w:rsidRPr="00404A8B" w:rsidRDefault="00404A8B" w:rsidP="00404A8B">
            <w:r w:rsidRPr="00404A8B">
              <w:t>0.078683</w:t>
            </w:r>
          </w:p>
        </w:tc>
        <w:tc>
          <w:tcPr>
            <w:tcW w:w="693" w:type="pct"/>
            <w:noWrap/>
            <w:hideMark/>
          </w:tcPr>
          <w:p w14:paraId="7E241868" w14:textId="77777777" w:rsidR="00404A8B" w:rsidRPr="00404A8B" w:rsidRDefault="00404A8B" w:rsidP="00404A8B">
            <w:r w:rsidRPr="00404A8B">
              <w:t>0.141585</w:t>
            </w:r>
          </w:p>
        </w:tc>
        <w:tc>
          <w:tcPr>
            <w:tcW w:w="693" w:type="pct"/>
            <w:noWrap/>
            <w:hideMark/>
          </w:tcPr>
          <w:p w14:paraId="49C95C5F" w14:textId="77777777" w:rsidR="00404A8B" w:rsidRPr="00404A8B" w:rsidRDefault="00404A8B" w:rsidP="00404A8B">
            <w:r w:rsidRPr="00404A8B">
              <w:t>3.40E-11</w:t>
            </w:r>
          </w:p>
        </w:tc>
      </w:tr>
      <w:tr w:rsidR="00404A8B" w:rsidRPr="00404A8B" w14:paraId="60C97603" w14:textId="77777777" w:rsidTr="00404A8B">
        <w:trPr>
          <w:trHeight w:val="300"/>
        </w:trPr>
        <w:tc>
          <w:tcPr>
            <w:tcW w:w="1448" w:type="pct"/>
            <w:noWrap/>
            <w:hideMark/>
          </w:tcPr>
          <w:p w14:paraId="334C1E9D" w14:textId="77777777" w:rsidR="00404A8B" w:rsidRPr="00404A8B" w:rsidRDefault="00404A8B">
            <w:r w:rsidRPr="00404A8B">
              <w:t>hsa-miR-766-3p</w:t>
            </w:r>
          </w:p>
        </w:tc>
        <w:tc>
          <w:tcPr>
            <w:tcW w:w="780" w:type="pct"/>
            <w:noWrap/>
            <w:hideMark/>
          </w:tcPr>
          <w:p w14:paraId="0A3F3259" w14:textId="77777777" w:rsidR="00404A8B" w:rsidRPr="00404A8B" w:rsidRDefault="00404A8B" w:rsidP="00404A8B">
            <w:r w:rsidRPr="00404A8B">
              <w:t>0.110107</w:t>
            </w:r>
          </w:p>
        </w:tc>
        <w:tc>
          <w:tcPr>
            <w:tcW w:w="693" w:type="pct"/>
            <w:noWrap/>
            <w:hideMark/>
          </w:tcPr>
          <w:p w14:paraId="357B347C" w14:textId="77777777" w:rsidR="00404A8B" w:rsidRPr="00404A8B" w:rsidRDefault="00404A8B" w:rsidP="00404A8B">
            <w:r w:rsidRPr="00404A8B">
              <w:t>3.65E-10</w:t>
            </w:r>
          </w:p>
        </w:tc>
        <w:tc>
          <w:tcPr>
            <w:tcW w:w="693" w:type="pct"/>
            <w:noWrap/>
            <w:hideMark/>
          </w:tcPr>
          <w:p w14:paraId="52993CB5" w14:textId="77777777" w:rsidR="00404A8B" w:rsidRPr="00404A8B" w:rsidRDefault="00404A8B" w:rsidP="00404A8B">
            <w:r w:rsidRPr="00404A8B">
              <w:t>0.075711</w:t>
            </w:r>
          </w:p>
        </w:tc>
        <w:tc>
          <w:tcPr>
            <w:tcW w:w="693" w:type="pct"/>
            <w:noWrap/>
            <w:hideMark/>
          </w:tcPr>
          <w:p w14:paraId="5BBAC66A" w14:textId="77777777" w:rsidR="00404A8B" w:rsidRPr="00404A8B" w:rsidRDefault="00404A8B" w:rsidP="00404A8B">
            <w:r w:rsidRPr="00404A8B">
              <w:t>0.144502</w:t>
            </w:r>
          </w:p>
        </w:tc>
        <w:tc>
          <w:tcPr>
            <w:tcW w:w="693" w:type="pct"/>
            <w:noWrap/>
            <w:hideMark/>
          </w:tcPr>
          <w:p w14:paraId="275AC878" w14:textId="77777777" w:rsidR="00404A8B" w:rsidRPr="00404A8B" w:rsidRDefault="00404A8B" w:rsidP="00404A8B">
            <w:r w:rsidRPr="00404A8B">
              <w:t>1.44E-09</w:t>
            </w:r>
          </w:p>
        </w:tc>
      </w:tr>
      <w:tr w:rsidR="00404A8B" w:rsidRPr="00404A8B" w14:paraId="6F9FB8FE" w14:textId="77777777" w:rsidTr="00404A8B">
        <w:trPr>
          <w:trHeight w:val="300"/>
        </w:trPr>
        <w:tc>
          <w:tcPr>
            <w:tcW w:w="1448" w:type="pct"/>
            <w:noWrap/>
            <w:hideMark/>
          </w:tcPr>
          <w:p w14:paraId="2BC149CD" w14:textId="77777777" w:rsidR="00404A8B" w:rsidRPr="00404A8B" w:rsidRDefault="00404A8B">
            <w:r w:rsidRPr="00404A8B">
              <w:t>hsa-miR-576-5p</w:t>
            </w:r>
          </w:p>
        </w:tc>
        <w:tc>
          <w:tcPr>
            <w:tcW w:w="780" w:type="pct"/>
            <w:noWrap/>
            <w:hideMark/>
          </w:tcPr>
          <w:p w14:paraId="313908DA" w14:textId="77777777" w:rsidR="00404A8B" w:rsidRPr="00404A8B" w:rsidRDefault="00404A8B" w:rsidP="00404A8B">
            <w:r w:rsidRPr="00404A8B">
              <w:t>0.108899</w:t>
            </w:r>
          </w:p>
        </w:tc>
        <w:tc>
          <w:tcPr>
            <w:tcW w:w="693" w:type="pct"/>
            <w:noWrap/>
            <w:hideMark/>
          </w:tcPr>
          <w:p w14:paraId="741562B1" w14:textId="77777777" w:rsidR="00404A8B" w:rsidRPr="00404A8B" w:rsidRDefault="00404A8B" w:rsidP="00404A8B">
            <w:r w:rsidRPr="00404A8B">
              <w:t>3.47E-09</w:t>
            </w:r>
          </w:p>
        </w:tc>
        <w:tc>
          <w:tcPr>
            <w:tcW w:w="693" w:type="pct"/>
            <w:noWrap/>
            <w:hideMark/>
          </w:tcPr>
          <w:p w14:paraId="737815C9" w14:textId="77777777" w:rsidR="00404A8B" w:rsidRPr="00404A8B" w:rsidRDefault="00404A8B" w:rsidP="00404A8B">
            <w:r w:rsidRPr="00404A8B">
              <w:t>0.0728</w:t>
            </w:r>
          </w:p>
        </w:tc>
        <w:tc>
          <w:tcPr>
            <w:tcW w:w="693" w:type="pct"/>
            <w:noWrap/>
            <w:hideMark/>
          </w:tcPr>
          <w:p w14:paraId="60E8B907" w14:textId="77777777" w:rsidR="00404A8B" w:rsidRPr="00404A8B" w:rsidRDefault="00404A8B" w:rsidP="00404A8B">
            <w:r w:rsidRPr="00404A8B">
              <w:t>0.144999</w:t>
            </w:r>
          </w:p>
        </w:tc>
        <w:tc>
          <w:tcPr>
            <w:tcW w:w="693" w:type="pct"/>
            <w:noWrap/>
            <w:hideMark/>
          </w:tcPr>
          <w:p w14:paraId="5B0F28DE" w14:textId="77777777" w:rsidR="00404A8B" w:rsidRPr="00404A8B" w:rsidRDefault="00404A8B" w:rsidP="00404A8B">
            <w:r w:rsidRPr="00404A8B">
              <w:t>1.19E-08</w:t>
            </w:r>
          </w:p>
        </w:tc>
      </w:tr>
      <w:tr w:rsidR="00404A8B" w:rsidRPr="00404A8B" w14:paraId="41E1FBDF" w14:textId="77777777" w:rsidTr="00404A8B">
        <w:trPr>
          <w:trHeight w:val="300"/>
        </w:trPr>
        <w:tc>
          <w:tcPr>
            <w:tcW w:w="1448" w:type="pct"/>
            <w:noWrap/>
            <w:hideMark/>
          </w:tcPr>
          <w:p w14:paraId="5D88DB23" w14:textId="77777777" w:rsidR="00404A8B" w:rsidRPr="00404A8B" w:rsidRDefault="00404A8B">
            <w:r w:rsidRPr="00404A8B">
              <w:t>hsa-miR-365a-3p</w:t>
            </w:r>
          </w:p>
        </w:tc>
        <w:tc>
          <w:tcPr>
            <w:tcW w:w="780" w:type="pct"/>
            <w:noWrap/>
            <w:hideMark/>
          </w:tcPr>
          <w:p w14:paraId="664BB916" w14:textId="77777777" w:rsidR="00404A8B" w:rsidRPr="00404A8B" w:rsidRDefault="00404A8B" w:rsidP="00404A8B">
            <w:r w:rsidRPr="00404A8B">
              <w:t>0.10876</w:t>
            </w:r>
          </w:p>
        </w:tc>
        <w:tc>
          <w:tcPr>
            <w:tcW w:w="693" w:type="pct"/>
            <w:noWrap/>
            <w:hideMark/>
          </w:tcPr>
          <w:p w14:paraId="02086600" w14:textId="77777777" w:rsidR="00404A8B" w:rsidRPr="00404A8B" w:rsidRDefault="00404A8B" w:rsidP="00404A8B">
            <w:r w:rsidRPr="00404A8B">
              <w:t>3.35E-11</w:t>
            </w:r>
          </w:p>
        </w:tc>
        <w:tc>
          <w:tcPr>
            <w:tcW w:w="693" w:type="pct"/>
            <w:noWrap/>
            <w:hideMark/>
          </w:tcPr>
          <w:p w14:paraId="173DBBC9" w14:textId="77777777" w:rsidR="00404A8B" w:rsidRPr="00404A8B" w:rsidRDefault="00404A8B" w:rsidP="00404A8B">
            <w:r w:rsidRPr="00404A8B">
              <w:t>0.076644</w:t>
            </w:r>
          </w:p>
        </w:tc>
        <w:tc>
          <w:tcPr>
            <w:tcW w:w="693" w:type="pct"/>
            <w:noWrap/>
            <w:hideMark/>
          </w:tcPr>
          <w:p w14:paraId="3659C0D3" w14:textId="77777777" w:rsidR="00404A8B" w:rsidRPr="00404A8B" w:rsidRDefault="00404A8B" w:rsidP="00404A8B">
            <w:r w:rsidRPr="00404A8B">
              <w:t>0.140876</w:t>
            </w:r>
          </w:p>
        </w:tc>
        <w:tc>
          <w:tcPr>
            <w:tcW w:w="693" w:type="pct"/>
            <w:noWrap/>
            <w:hideMark/>
          </w:tcPr>
          <w:p w14:paraId="2C472EFA" w14:textId="77777777" w:rsidR="00404A8B" w:rsidRPr="00404A8B" w:rsidRDefault="00404A8B" w:rsidP="00404A8B">
            <w:r w:rsidRPr="00404A8B">
              <w:t>1.51E-10</w:t>
            </w:r>
          </w:p>
        </w:tc>
      </w:tr>
      <w:tr w:rsidR="00404A8B" w:rsidRPr="00404A8B" w14:paraId="2E379B58" w14:textId="77777777" w:rsidTr="00404A8B">
        <w:trPr>
          <w:trHeight w:val="300"/>
        </w:trPr>
        <w:tc>
          <w:tcPr>
            <w:tcW w:w="1448" w:type="pct"/>
            <w:noWrap/>
            <w:hideMark/>
          </w:tcPr>
          <w:p w14:paraId="158865B1" w14:textId="77777777" w:rsidR="00404A8B" w:rsidRPr="00404A8B" w:rsidRDefault="00404A8B">
            <w:r w:rsidRPr="00404A8B">
              <w:t>hsa-miR-365b-3p</w:t>
            </w:r>
          </w:p>
        </w:tc>
        <w:tc>
          <w:tcPr>
            <w:tcW w:w="780" w:type="pct"/>
            <w:noWrap/>
            <w:hideMark/>
          </w:tcPr>
          <w:p w14:paraId="2CB1FC50" w14:textId="77777777" w:rsidR="00404A8B" w:rsidRPr="00404A8B" w:rsidRDefault="00404A8B" w:rsidP="00404A8B">
            <w:r w:rsidRPr="00404A8B">
              <w:t>0.108716</w:t>
            </w:r>
          </w:p>
        </w:tc>
        <w:tc>
          <w:tcPr>
            <w:tcW w:w="693" w:type="pct"/>
            <w:noWrap/>
            <w:hideMark/>
          </w:tcPr>
          <w:p w14:paraId="432947B4" w14:textId="77777777" w:rsidR="00404A8B" w:rsidRPr="00404A8B" w:rsidRDefault="00404A8B" w:rsidP="00404A8B">
            <w:r w:rsidRPr="00404A8B">
              <w:t>3.42E-11</w:t>
            </w:r>
          </w:p>
        </w:tc>
        <w:tc>
          <w:tcPr>
            <w:tcW w:w="693" w:type="pct"/>
            <w:noWrap/>
            <w:hideMark/>
          </w:tcPr>
          <w:p w14:paraId="21B0988A" w14:textId="77777777" w:rsidR="00404A8B" w:rsidRPr="00404A8B" w:rsidRDefault="00404A8B" w:rsidP="00404A8B">
            <w:r w:rsidRPr="00404A8B">
              <w:t>0.076599</w:t>
            </w:r>
          </w:p>
        </w:tc>
        <w:tc>
          <w:tcPr>
            <w:tcW w:w="693" w:type="pct"/>
            <w:noWrap/>
            <w:hideMark/>
          </w:tcPr>
          <w:p w14:paraId="0ED898F0" w14:textId="77777777" w:rsidR="00404A8B" w:rsidRPr="00404A8B" w:rsidRDefault="00404A8B" w:rsidP="00404A8B">
            <w:r w:rsidRPr="00404A8B">
              <w:t>0.140833</w:t>
            </w:r>
          </w:p>
        </w:tc>
        <w:tc>
          <w:tcPr>
            <w:tcW w:w="693" w:type="pct"/>
            <w:noWrap/>
            <w:hideMark/>
          </w:tcPr>
          <w:p w14:paraId="266FE882" w14:textId="77777777" w:rsidR="00404A8B" w:rsidRPr="00404A8B" w:rsidRDefault="00404A8B" w:rsidP="00404A8B">
            <w:r w:rsidRPr="00404A8B">
              <w:t>1.53E-10</w:t>
            </w:r>
          </w:p>
        </w:tc>
      </w:tr>
      <w:tr w:rsidR="00404A8B" w:rsidRPr="00404A8B" w14:paraId="510FC591" w14:textId="77777777" w:rsidTr="00404A8B">
        <w:trPr>
          <w:trHeight w:val="300"/>
        </w:trPr>
        <w:tc>
          <w:tcPr>
            <w:tcW w:w="1448" w:type="pct"/>
            <w:noWrap/>
            <w:hideMark/>
          </w:tcPr>
          <w:p w14:paraId="264F49D3" w14:textId="77777777" w:rsidR="00404A8B" w:rsidRPr="00404A8B" w:rsidRDefault="00404A8B">
            <w:r w:rsidRPr="00404A8B">
              <w:t>hsa-miR-155-3p</w:t>
            </w:r>
          </w:p>
        </w:tc>
        <w:tc>
          <w:tcPr>
            <w:tcW w:w="780" w:type="pct"/>
            <w:noWrap/>
            <w:hideMark/>
          </w:tcPr>
          <w:p w14:paraId="4ACFE8BC" w14:textId="77777777" w:rsidR="00404A8B" w:rsidRPr="00404A8B" w:rsidRDefault="00404A8B" w:rsidP="00404A8B">
            <w:r w:rsidRPr="00404A8B">
              <w:t>0.108401</w:t>
            </w:r>
          </w:p>
        </w:tc>
        <w:tc>
          <w:tcPr>
            <w:tcW w:w="693" w:type="pct"/>
            <w:noWrap/>
            <w:hideMark/>
          </w:tcPr>
          <w:p w14:paraId="25206045" w14:textId="77777777" w:rsidR="00404A8B" w:rsidRPr="00404A8B" w:rsidRDefault="00404A8B" w:rsidP="00404A8B">
            <w:r w:rsidRPr="00404A8B">
              <w:t>9.39E-09</w:t>
            </w:r>
          </w:p>
        </w:tc>
        <w:tc>
          <w:tcPr>
            <w:tcW w:w="693" w:type="pct"/>
            <w:noWrap/>
            <w:hideMark/>
          </w:tcPr>
          <w:p w14:paraId="661A0716" w14:textId="77777777" w:rsidR="00404A8B" w:rsidRPr="00404A8B" w:rsidRDefault="00404A8B" w:rsidP="00404A8B">
            <w:r w:rsidRPr="00404A8B">
              <w:t>0.071425</w:t>
            </w:r>
          </w:p>
        </w:tc>
        <w:tc>
          <w:tcPr>
            <w:tcW w:w="693" w:type="pct"/>
            <w:noWrap/>
            <w:hideMark/>
          </w:tcPr>
          <w:p w14:paraId="0F8ED6E6" w14:textId="77777777" w:rsidR="00404A8B" w:rsidRPr="00404A8B" w:rsidRDefault="00404A8B" w:rsidP="00404A8B">
            <w:r w:rsidRPr="00404A8B">
              <w:t>0.145377</w:t>
            </w:r>
          </w:p>
        </w:tc>
        <w:tc>
          <w:tcPr>
            <w:tcW w:w="693" w:type="pct"/>
            <w:noWrap/>
            <w:hideMark/>
          </w:tcPr>
          <w:p w14:paraId="75D6EB5A" w14:textId="77777777" w:rsidR="00404A8B" w:rsidRPr="00404A8B" w:rsidRDefault="00404A8B" w:rsidP="00404A8B">
            <w:r w:rsidRPr="00404A8B">
              <w:t>3.10E-08</w:t>
            </w:r>
          </w:p>
        </w:tc>
      </w:tr>
      <w:tr w:rsidR="00404A8B" w:rsidRPr="00404A8B" w14:paraId="257E59FF" w14:textId="77777777" w:rsidTr="00404A8B">
        <w:trPr>
          <w:trHeight w:val="300"/>
        </w:trPr>
        <w:tc>
          <w:tcPr>
            <w:tcW w:w="1448" w:type="pct"/>
            <w:noWrap/>
            <w:hideMark/>
          </w:tcPr>
          <w:p w14:paraId="651B3ED7" w14:textId="77777777" w:rsidR="00404A8B" w:rsidRPr="00404A8B" w:rsidRDefault="00404A8B">
            <w:r w:rsidRPr="00404A8B">
              <w:t>hsa-miR-130b-3p</w:t>
            </w:r>
          </w:p>
        </w:tc>
        <w:tc>
          <w:tcPr>
            <w:tcW w:w="780" w:type="pct"/>
            <w:noWrap/>
            <w:hideMark/>
          </w:tcPr>
          <w:p w14:paraId="61469EE9" w14:textId="77777777" w:rsidR="00404A8B" w:rsidRPr="00404A8B" w:rsidRDefault="00404A8B" w:rsidP="00404A8B">
            <w:r w:rsidRPr="00404A8B">
              <w:t>0.107787</w:t>
            </w:r>
          </w:p>
        </w:tc>
        <w:tc>
          <w:tcPr>
            <w:tcW w:w="693" w:type="pct"/>
            <w:noWrap/>
            <w:hideMark/>
          </w:tcPr>
          <w:p w14:paraId="6D4B448E" w14:textId="77777777" w:rsidR="00404A8B" w:rsidRPr="00404A8B" w:rsidRDefault="00404A8B" w:rsidP="00404A8B">
            <w:r w:rsidRPr="00404A8B">
              <w:t>5.78E-11</w:t>
            </w:r>
          </w:p>
        </w:tc>
        <w:tc>
          <w:tcPr>
            <w:tcW w:w="693" w:type="pct"/>
            <w:noWrap/>
            <w:hideMark/>
          </w:tcPr>
          <w:p w14:paraId="7B91FBB6" w14:textId="77777777" w:rsidR="00404A8B" w:rsidRPr="00404A8B" w:rsidRDefault="00404A8B" w:rsidP="00404A8B">
            <w:r w:rsidRPr="00404A8B">
              <w:t>0.075564</w:t>
            </w:r>
          </w:p>
        </w:tc>
        <w:tc>
          <w:tcPr>
            <w:tcW w:w="693" w:type="pct"/>
            <w:noWrap/>
            <w:hideMark/>
          </w:tcPr>
          <w:p w14:paraId="2A726656" w14:textId="77777777" w:rsidR="00404A8B" w:rsidRPr="00404A8B" w:rsidRDefault="00404A8B" w:rsidP="00404A8B">
            <w:r w:rsidRPr="00404A8B">
              <w:t>0.140011</w:t>
            </w:r>
          </w:p>
        </w:tc>
        <w:tc>
          <w:tcPr>
            <w:tcW w:w="693" w:type="pct"/>
            <w:noWrap/>
            <w:hideMark/>
          </w:tcPr>
          <w:p w14:paraId="01CCB668" w14:textId="77777777" w:rsidR="00404A8B" w:rsidRPr="00404A8B" w:rsidRDefault="00404A8B" w:rsidP="00404A8B">
            <w:r w:rsidRPr="00404A8B">
              <w:t>2.52E-10</w:t>
            </w:r>
          </w:p>
        </w:tc>
      </w:tr>
      <w:tr w:rsidR="00404A8B" w:rsidRPr="00404A8B" w14:paraId="159B67F3" w14:textId="77777777" w:rsidTr="00404A8B">
        <w:trPr>
          <w:trHeight w:val="300"/>
        </w:trPr>
        <w:tc>
          <w:tcPr>
            <w:tcW w:w="1448" w:type="pct"/>
            <w:noWrap/>
            <w:hideMark/>
          </w:tcPr>
          <w:p w14:paraId="7B4F578A" w14:textId="77777777" w:rsidR="00404A8B" w:rsidRPr="00404A8B" w:rsidRDefault="00404A8B">
            <w:r w:rsidRPr="00404A8B">
              <w:t>hsa-miR-339-5p</w:t>
            </w:r>
          </w:p>
        </w:tc>
        <w:tc>
          <w:tcPr>
            <w:tcW w:w="780" w:type="pct"/>
            <w:noWrap/>
            <w:hideMark/>
          </w:tcPr>
          <w:p w14:paraId="2DDE3A0D" w14:textId="77777777" w:rsidR="00404A8B" w:rsidRPr="00404A8B" w:rsidRDefault="00404A8B" w:rsidP="00404A8B">
            <w:r w:rsidRPr="00404A8B">
              <w:t>0.10768</w:t>
            </w:r>
          </w:p>
        </w:tc>
        <w:tc>
          <w:tcPr>
            <w:tcW w:w="693" w:type="pct"/>
            <w:noWrap/>
            <w:hideMark/>
          </w:tcPr>
          <w:p w14:paraId="4165D45F" w14:textId="77777777" w:rsidR="00404A8B" w:rsidRPr="00404A8B" w:rsidRDefault="00404A8B" w:rsidP="00404A8B">
            <w:r w:rsidRPr="00404A8B">
              <w:t>1.91E-08</w:t>
            </w:r>
          </w:p>
        </w:tc>
        <w:tc>
          <w:tcPr>
            <w:tcW w:w="693" w:type="pct"/>
            <w:noWrap/>
            <w:hideMark/>
          </w:tcPr>
          <w:p w14:paraId="7A911D92" w14:textId="77777777" w:rsidR="00404A8B" w:rsidRPr="00404A8B" w:rsidRDefault="00404A8B" w:rsidP="00404A8B">
            <w:r w:rsidRPr="00404A8B">
              <w:t>0.070157</w:t>
            </w:r>
          </w:p>
        </w:tc>
        <w:tc>
          <w:tcPr>
            <w:tcW w:w="693" w:type="pct"/>
            <w:noWrap/>
            <w:hideMark/>
          </w:tcPr>
          <w:p w14:paraId="2C285ACF" w14:textId="77777777" w:rsidR="00404A8B" w:rsidRPr="00404A8B" w:rsidRDefault="00404A8B" w:rsidP="00404A8B">
            <w:r w:rsidRPr="00404A8B">
              <w:t>0.145203</w:t>
            </w:r>
          </w:p>
        </w:tc>
        <w:tc>
          <w:tcPr>
            <w:tcW w:w="693" w:type="pct"/>
            <w:noWrap/>
            <w:hideMark/>
          </w:tcPr>
          <w:p w14:paraId="233078EA" w14:textId="77777777" w:rsidR="00404A8B" w:rsidRPr="00404A8B" w:rsidRDefault="00404A8B" w:rsidP="00404A8B">
            <w:r w:rsidRPr="00404A8B">
              <w:t>6.05E-08</w:t>
            </w:r>
          </w:p>
        </w:tc>
      </w:tr>
      <w:tr w:rsidR="00404A8B" w:rsidRPr="00404A8B" w14:paraId="079760D1" w14:textId="77777777" w:rsidTr="00404A8B">
        <w:trPr>
          <w:trHeight w:val="300"/>
        </w:trPr>
        <w:tc>
          <w:tcPr>
            <w:tcW w:w="1448" w:type="pct"/>
            <w:noWrap/>
            <w:hideMark/>
          </w:tcPr>
          <w:p w14:paraId="05EF9EF0" w14:textId="77777777" w:rsidR="00404A8B" w:rsidRPr="00404A8B" w:rsidRDefault="00404A8B">
            <w:r w:rsidRPr="00404A8B">
              <w:t>hsa-miR-376c-3p</w:t>
            </w:r>
          </w:p>
        </w:tc>
        <w:tc>
          <w:tcPr>
            <w:tcW w:w="780" w:type="pct"/>
            <w:noWrap/>
            <w:hideMark/>
          </w:tcPr>
          <w:p w14:paraId="54B0FF81" w14:textId="77777777" w:rsidR="00404A8B" w:rsidRPr="00404A8B" w:rsidRDefault="00404A8B" w:rsidP="00404A8B">
            <w:r w:rsidRPr="00404A8B">
              <w:t>0.107549</w:t>
            </w:r>
          </w:p>
        </w:tc>
        <w:tc>
          <w:tcPr>
            <w:tcW w:w="693" w:type="pct"/>
            <w:noWrap/>
            <w:hideMark/>
          </w:tcPr>
          <w:p w14:paraId="2546D90C" w14:textId="77777777" w:rsidR="00404A8B" w:rsidRPr="00404A8B" w:rsidRDefault="00404A8B" w:rsidP="00404A8B">
            <w:r w:rsidRPr="00404A8B">
              <w:t>5.64E-10</w:t>
            </w:r>
          </w:p>
        </w:tc>
        <w:tc>
          <w:tcPr>
            <w:tcW w:w="693" w:type="pct"/>
            <w:noWrap/>
            <w:hideMark/>
          </w:tcPr>
          <w:p w14:paraId="2A016B64" w14:textId="77777777" w:rsidR="00404A8B" w:rsidRPr="00404A8B" w:rsidRDefault="00404A8B" w:rsidP="00404A8B">
            <w:r w:rsidRPr="00404A8B">
              <w:t>0.073583</w:t>
            </w:r>
          </w:p>
        </w:tc>
        <w:tc>
          <w:tcPr>
            <w:tcW w:w="693" w:type="pct"/>
            <w:noWrap/>
            <w:hideMark/>
          </w:tcPr>
          <w:p w14:paraId="1381A07D" w14:textId="77777777" w:rsidR="00404A8B" w:rsidRPr="00404A8B" w:rsidRDefault="00404A8B" w:rsidP="00404A8B">
            <w:r w:rsidRPr="00404A8B">
              <w:t>0.141514</w:t>
            </w:r>
          </w:p>
        </w:tc>
        <w:tc>
          <w:tcPr>
            <w:tcW w:w="693" w:type="pct"/>
            <w:noWrap/>
            <w:hideMark/>
          </w:tcPr>
          <w:p w14:paraId="6EF6A7FC" w14:textId="77777777" w:rsidR="00404A8B" w:rsidRPr="00404A8B" w:rsidRDefault="00404A8B" w:rsidP="00404A8B">
            <w:r w:rsidRPr="00404A8B">
              <w:t>2.13E-09</w:t>
            </w:r>
          </w:p>
        </w:tc>
      </w:tr>
      <w:tr w:rsidR="00404A8B" w:rsidRPr="00404A8B" w14:paraId="463A9F9D" w14:textId="77777777" w:rsidTr="00404A8B">
        <w:trPr>
          <w:trHeight w:val="300"/>
        </w:trPr>
        <w:tc>
          <w:tcPr>
            <w:tcW w:w="1448" w:type="pct"/>
            <w:noWrap/>
            <w:hideMark/>
          </w:tcPr>
          <w:p w14:paraId="5569E58D" w14:textId="77777777" w:rsidR="00404A8B" w:rsidRPr="00404A8B" w:rsidRDefault="00404A8B">
            <w:r w:rsidRPr="00404A8B">
              <w:t>hsa-miR-4772-5p</w:t>
            </w:r>
          </w:p>
        </w:tc>
        <w:tc>
          <w:tcPr>
            <w:tcW w:w="780" w:type="pct"/>
            <w:noWrap/>
            <w:hideMark/>
          </w:tcPr>
          <w:p w14:paraId="5A9831D4" w14:textId="77777777" w:rsidR="00404A8B" w:rsidRPr="00404A8B" w:rsidRDefault="00404A8B" w:rsidP="00404A8B">
            <w:r w:rsidRPr="00404A8B">
              <w:t>0.107204</w:t>
            </w:r>
          </w:p>
        </w:tc>
        <w:tc>
          <w:tcPr>
            <w:tcW w:w="693" w:type="pct"/>
            <w:noWrap/>
            <w:hideMark/>
          </w:tcPr>
          <w:p w14:paraId="1BBC8987" w14:textId="77777777" w:rsidR="00404A8B" w:rsidRPr="00404A8B" w:rsidRDefault="00404A8B" w:rsidP="00404A8B">
            <w:r w:rsidRPr="00404A8B">
              <w:t>1.14E-08</w:t>
            </w:r>
          </w:p>
        </w:tc>
        <w:tc>
          <w:tcPr>
            <w:tcW w:w="693" w:type="pct"/>
            <w:noWrap/>
            <w:hideMark/>
          </w:tcPr>
          <w:p w14:paraId="2AF4CF05" w14:textId="77777777" w:rsidR="00404A8B" w:rsidRPr="00404A8B" w:rsidRDefault="00404A8B" w:rsidP="00404A8B">
            <w:r w:rsidRPr="00404A8B">
              <w:t>0.07042</w:t>
            </w:r>
          </w:p>
        </w:tc>
        <w:tc>
          <w:tcPr>
            <w:tcW w:w="693" w:type="pct"/>
            <w:noWrap/>
            <w:hideMark/>
          </w:tcPr>
          <w:p w14:paraId="0CB6B787" w14:textId="77777777" w:rsidR="00404A8B" w:rsidRPr="00404A8B" w:rsidRDefault="00404A8B" w:rsidP="00404A8B">
            <w:r w:rsidRPr="00404A8B">
              <w:t>0.143988</w:t>
            </w:r>
          </w:p>
        </w:tc>
        <w:tc>
          <w:tcPr>
            <w:tcW w:w="693" w:type="pct"/>
            <w:noWrap/>
            <w:hideMark/>
          </w:tcPr>
          <w:p w14:paraId="58AB7F2C" w14:textId="77777777" w:rsidR="00404A8B" w:rsidRPr="00404A8B" w:rsidRDefault="00404A8B" w:rsidP="00404A8B">
            <w:r w:rsidRPr="00404A8B">
              <w:t>3.75E-08</w:t>
            </w:r>
          </w:p>
        </w:tc>
      </w:tr>
      <w:tr w:rsidR="00404A8B" w:rsidRPr="00404A8B" w14:paraId="1DFCC4A5" w14:textId="77777777" w:rsidTr="00404A8B">
        <w:trPr>
          <w:trHeight w:val="300"/>
        </w:trPr>
        <w:tc>
          <w:tcPr>
            <w:tcW w:w="1448" w:type="pct"/>
            <w:noWrap/>
            <w:hideMark/>
          </w:tcPr>
          <w:p w14:paraId="520A21B3" w14:textId="77777777" w:rsidR="00404A8B" w:rsidRPr="00404A8B" w:rsidRDefault="00404A8B">
            <w:r w:rsidRPr="00404A8B">
              <w:t>hsa-miR-1306-5p</w:t>
            </w:r>
          </w:p>
        </w:tc>
        <w:tc>
          <w:tcPr>
            <w:tcW w:w="780" w:type="pct"/>
            <w:noWrap/>
            <w:hideMark/>
          </w:tcPr>
          <w:p w14:paraId="69BBBDCC" w14:textId="77777777" w:rsidR="00404A8B" w:rsidRPr="00404A8B" w:rsidRDefault="00404A8B" w:rsidP="00404A8B">
            <w:r w:rsidRPr="00404A8B">
              <w:t>0.105641</w:t>
            </w:r>
          </w:p>
        </w:tc>
        <w:tc>
          <w:tcPr>
            <w:tcW w:w="693" w:type="pct"/>
            <w:noWrap/>
            <w:hideMark/>
          </w:tcPr>
          <w:p w14:paraId="626D18EB" w14:textId="77777777" w:rsidR="00404A8B" w:rsidRPr="00404A8B" w:rsidRDefault="00404A8B" w:rsidP="00404A8B">
            <w:r w:rsidRPr="00404A8B">
              <w:t>3.43E-10</w:t>
            </w:r>
          </w:p>
        </w:tc>
        <w:tc>
          <w:tcPr>
            <w:tcW w:w="693" w:type="pct"/>
            <w:noWrap/>
            <w:hideMark/>
          </w:tcPr>
          <w:p w14:paraId="0E61D919" w14:textId="77777777" w:rsidR="00404A8B" w:rsidRPr="00404A8B" w:rsidRDefault="00404A8B" w:rsidP="00404A8B">
            <w:r w:rsidRPr="00404A8B">
              <w:t>0.072693</w:t>
            </w:r>
          </w:p>
        </w:tc>
        <w:tc>
          <w:tcPr>
            <w:tcW w:w="693" w:type="pct"/>
            <w:noWrap/>
            <w:hideMark/>
          </w:tcPr>
          <w:p w14:paraId="5AD252DF" w14:textId="77777777" w:rsidR="00404A8B" w:rsidRPr="00404A8B" w:rsidRDefault="00404A8B" w:rsidP="00404A8B">
            <w:r w:rsidRPr="00404A8B">
              <w:t>0.138589</w:t>
            </w:r>
          </w:p>
        </w:tc>
        <w:tc>
          <w:tcPr>
            <w:tcW w:w="693" w:type="pct"/>
            <w:noWrap/>
            <w:hideMark/>
          </w:tcPr>
          <w:p w14:paraId="51C21718" w14:textId="77777777" w:rsidR="00404A8B" w:rsidRPr="00404A8B" w:rsidRDefault="00404A8B" w:rsidP="00404A8B">
            <w:r w:rsidRPr="00404A8B">
              <w:t>1.37E-09</w:t>
            </w:r>
          </w:p>
        </w:tc>
      </w:tr>
      <w:tr w:rsidR="00404A8B" w:rsidRPr="00404A8B" w14:paraId="209F197E" w14:textId="77777777" w:rsidTr="00404A8B">
        <w:trPr>
          <w:trHeight w:val="300"/>
        </w:trPr>
        <w:tc>
          <w:tcPr>
            <w:tcW w:w="1448" w:type="pct"/>
            <w:noWrap/>
            <w:hideMark/>
          </w:tcPr>
          <w:p w14:paraId="0510A804" w14:textId="77777777" w:rsidR="00404A8B" w:rsidRPr="00404A8B" w:rsidRDefault="00404A8B">
            <w:r w:rsidRPr="00404A8B">
              <w:t>hsa-miR-324-3p</w:t>
            </w:r>
          </w:p>
        </w:tc>
        <w:tc>
          <w:tcPr>
            <w:tcW w:w="780" w:type="pct"/>
            <w:noWrap/>
            <w:hideMark/>
          </w:tcPr>
          <w:p w14:paraId="6B0A4C29" w14:textId="77777777" w:rsidR="00404A8B" w:rsidRPr="00404A8B" w:rsidRDefault="00404A8B" w:rsidP="00404A8B">
            <w:r w:rsidRPr="00404A8B">
              <w:t>0.105253</w:t>
            </w:r>
          </w:p>
        </w:tc>
        <w:tc>
          <w:tcPr>
            <w:tcW w:w="693" w:type="pct"/>
            <w:noWrap/>
            <w:hideMark/>
          </w:tcPr>
          <w:p w14:paraId="0518AF45" w14:textId="77777777" w:rsidR="00404A8B" w:rsidRPr="00404A8B" w:rsidRDefault="00404A8B" w:rsidP="00404A8B">
            <w:r w:rsidRPr="00404A8B">
              <w:t>1.43E-09</w:t>
            </w:r>
          </w:p>
        </w:tc>
        <w:tc>
          <w:tcPr>
            <w:tcW w:w="693" w:type="pct"/>
            <w:noWrap/>
            <w:hideMark/>
          </w:tcPr>
          <w:p w14:paraId="1F088C9C" w14:textId="77777777" w:rsidR="00404A8B" w:rsidRPr="00404A8B" w:rsidRDefault="00404A8B" w:rsidP="00404A8B">
            <w:r w:rsidRPr="00404A8B">
              <w:t>0.071196</w:t>
            </w:r>
          </w:p>
        </w:tc>
        <w:tc>
          <w:tcPr>
            <w:tcW w:w="693" w:type="pct"/>
            <w:noWrap/>
            <w:hideMark/>
          </w:tcPr>
          <w:p w14:paraId="26070C66" w14:textId="77777777" w:rsidR="00404A8B" w:rsidRPr="00404A8B" w:rsidRDefault="00404A8B" w:rsidP="00404A8B">
            <w:r w:rsidRPr="00404A8B">
              <w:t>0.13931</w:t>
            </w:r>
          </w:p>
        </w:tc>
        <w:tc>
          <w:tcPr>
            <w:tcW w:w="693" w:type="pct"/>
            <w:noWrap/>
            <w:hideMark/>
          </w:tcPr>
          <w:p w14:paraId="777362B8" w14:textId="77777777" w:rsidR="00404A8B" w:rsidRPr="00404A8B" w:rsidRDefault="00404A8B" w:rsidP="00404A8B">
            <w:r w:rsidRPr="00404A8B">
              <w:t>5.10E-09</w:t>
            </w:r>
          </w:p>
        </w:tc>
      </w:tr>
      <w:tr w:rsidR="00404A8B" w:rsidRPr="00404A8B" w14:paraId="0713C6C6" w14:textId="77777777" w:rsidTr="00404A8B">
        <w:trPr>
          <w:trHeight w:val="300"/>
        </w:trPr>
        <w:tc>
          <w:tcPr>
            <w:tcW w:w="1448" w:type="pct"/>
            <w:noWrap/>
            <w:hideMark/>
          </w:tcPr>
          <w:p w14:paraId="12A1B8F0" w14:textId="77777777" w:rsidR="00404A8B" w:rsidRPr="00404A8B" w:rsidRDefault="00404A8B">
            <w:r w:rsidRPr="00404A8B">
              <w:t>hsa-miR-134-3p</w:t>
            </w:r>
          </w:p>
        </w:tc>
        <w:tc>
          <w:tcPr>
            <w:tcW w:w="780" w:type="pct"/>
            <w:noWrap/>
            <w:hideMark/>
          </w:tcPr>
          <w:p w14:paraId="61409192" w14:textId="77777777" w:rsidR="00404A8B" w:rsidRPr="00404A8B" w:rsidRDefault="00404A8B" w:rsidP="00404A8B">
            <w:r w:rsidRPr="00404A8B">
              <w:t>0.105186</w:t>
            </w:r>
          </w:p>
        </w:tc>
        <w:tc>
          <w:tcPr>
            <w:tcW w:w="693" w:type="pct"/>
            <w:noWrap/>
            <w:hideMark/>
          </w:tcPr>
          <w:p w14:paraId="051D8BB3" w14:textId="77777777" w:rsidR="00404A8B" w:rsidRPr="00404A8B" w:rsidRDefault="00404A8B" w:rsidP="00404A8B">
            <w:r w:rsidRPr="00404A8B">
              <w:t>2.19E-08</w:t>
            </w:r>
          </w:p>
        </w:tc>
        <w:tc>
          <w:tcPr>
            <w:tcW w:w="693" w:type="pct"/>
            <w:noWrap/>
            <w:hideMark/>
          </w:tcPr>
          <w:p w14:paraId="5984F697" w14:textId="77777777" w:rsidR="00404A8B" w:rsidRPr="00404A8B" w:rsidRDefault="00404A8B" w:rsidP="00404A8B">
            <w:r w:rsidRPr="00404A8B">
              <w:t>0.068375</w:t>
            </w:r>
          </w:p>
        </w:tc>
        <w:tc>
          <w:tcPr>
            <w:tcW w:w="693" w:type="pct"/>
            <w:noWrap/>
            <w:hideMark/>
          </w:tcPr>
          <w:p w14:paraId="5CF4F145" w14:textId="77777777" w:rsidR="00404A8B" w:rsidRPr="00404A8B" w:rsidRDefault="00404A8B" w:rsidP="00404A8B">
            <w:r w:rsidRPr="00404A8B">
              <w:t>0.141996</w:t>
            </w:r>
          </w:p>
        </w:tc>
        <w:tc>
          <w:tcPr>
            <w:tcW w:w="693" w:type="pct"/>
            <w:noWrap/>
            <w:hideMark/>
          </w:tcPr>
          <w:p w14:paraId="3BD8CBEB" w14:textId="77777777" w:rsidR="00404A8B" w:rsidRPr="00404A8B" w:rsidRDefault="00404A8B" w:rsidP="00404A8B">
            <w:r w:rsidRPr="00404A8B">
              <w:t>6.88E-08</w:t>
            </w:r>
          </w:p>
        </w:tc>
      </w:tr>
      <w:tr w:rsidR="00404A8B" w:rsidRPr="00404A8B" w14:paraId="4960396A" w14:textId="77777777" w:rsidTr="00404A8B">
        <w:trPr>
          <w:trHeight w:val="300"/>
        </w:trPr>
        <w:tc>
          <w:tcPr>
            <w:tcW w:w="1448" w:type="pct"/>
            <w:noWrap/>
            <w:hideMark/>
          </w:tcPr>
          <w:p w14:paraId="1CBD4996" w14:textId="77777777" w:rsidR="00404A8B" w:rsidRPr="00404A8B" w:rsidRDefault="00404A8B">
            <w:r w:rsidRPr="00404A8B">
              <w:t>hsa-miR-183-3p</w:t>
            </w:r>
          </w:p>
        </w:tc>
        <w:tc>
          <w:tcPr>
            <w:tcW w:w="780" w:type="pct"/>
            <w:noWrap/>
            <w:hideMark/>
          </w:tcPr>
          <w:p w14:paraId="24BCC70D" w14:textId="77777777" w:rsidR="00404A8B" w:rsidRPr="00404A8B" w:rsidRDefault="00404A8B" w:rsidP="00404A8B">
            <w:r w:rsidRPr="00404A8B">
              <w:t>0.104991</w:t>
            </w:r>
          </w:p>
        </w:tc>
        <w:tc>
          <w:tcPr>
            <w:tcW w:w="693" w:type="pct"/>
            <w:noWrap/>
            <w:hideMark/>
          </w:tcPr>
          <w:p w14:paraId="792D031A" w14:textId="77777777" w:rsidR="00404A8B" w:rsidRPr="00404A8B" w:rsidRDefault="00404A8B" w:rsidP="00404A8B">
            <w:r w:rsidRPr="00404A8B">
              <w:t>7.21E-10</w:t>
            </w:r>
          </w:p>
        </w:tc>
        <w:tc>
          <w:tcPr>
            <w:tcW w:w="693" w:type="pct"/>
            <w:noWrap/>
            <w:hideMark/>
          </w:tcPr>
          <w:p w14:paraId="4EDD044A" w14:textId="77777777" w:rsidR="00404A8B" w:rsidRPr="00404A8B" w:rsidRDefault="00404A8B" w:rsidP="00404A8B">
            <w:r w:rsidRPr="00404A8B">
              <w:t>0.071623</w:t>
            </w:r>
          </w:p>
        </w:tc>
        <w:tc>
          <w:tcPr>
            <w:tcW w:w="693" w:type="pct"/>
            <w:noWrap/>
            <w:hideMark/>
          </w:tcPr>
          <w:p w14:paraId="0FFA70DD" w14:textId="77777777" w:rsidR="00404A8B" w:rsidRPr="00404A8B" w:rsidRDefault="00404A8B" w:rsidP="00404A8B">
            <w:r w:rsidRPr="00404A8B">
              <w:t>0.138358</w:t>
            </w:r>
          </w:p>
        </w:tc>
        <w:tc>
          <w:tcPr>
            <w:tcW w:w="693" w:type="pct"/>
            <w:noWrap/>
            <w:hideMark/>
          </w:tcPr>
          <w:p w14:paraId="15C889EE" w14:textId="77777777" w:rsidR="00404A8B" w:rsidRPr="00404A8B" w:rsidRDefault="00404A8B" w:rsidP="00404A8B">
            <w:r w:rsidRPr="00404A8B">
              <w:t>2.70E-09</w:t>
            </w:r>
          </w:p>
        </w:tc>
      </w:tr>
      <w:tr w:rsidR="00404A8B" w:rsidRPr="00404A8B" w14:paraId="67F9C019" w14:textId="77777777" w:rsidTr="00404A8B">
        <w:trPr>
          <w:trHeight w:val="300"/>
        </w:trPr>
        <w:tc>
          <w:tcPr>
            <w:tcW w:w="1448" w:type="pct"/>
            <w:noWrap/>
            <w:hideMark/>
          </w:tcPr>
          <w:p w14:paraId="0B877C11" w14:textId="77777777" w:rsidR="00404A8B" w:rsidRPr="00404A8B" w:rsidRDefault="00404A8B">
            <w:r w:rsidRPr="00404A8B">
              <w:t>hsa-miR-889-3p</w:t>
            </w:r>
          </w:p>
        </w:tc>
        <w:tc>
          <w:tcPr>
            <w:tcW w:w="780" w:type="pct"/>
            <w:noWrap/>
            <w:hideMark/>
          </w:tcPr>
          <w:p w14:paraId="67AF4282" w14:textId="77777777" w:rsidR="00404A8B" w:rsidRPr="00404A8B" w:rsidRDefault="00404A8B" w:rsidP="00404A8B">
            <w:r w:rsidRPr="00404A8B">
              <w:t>0.10379</w:t>
            </w:r>
          </w:p>
        </w:tc>
        <w:tc>
          <w:tcPr>
            <w:tcW w:w="693" w:type="pct"/>
            <w:noWrap/>
            <w:hideMark/>
          </w:tcPr>
          <w:p w14:paraId="4997671E" w14:textId="77777777" w:rsidR="00404A8B" w:rsidRPr="00404A8B" w:rsidRDefault="00404A8B" w:rsidP="00404A8B">
            <w:r w:rsidRPr="00404A8B">
              <w:t>1.34E-10</w:t>
            </w:r>
          </w:p>
        </w:tc>
        <w:tc>
          <w:tcPr>
            <w:tcW w:w="693" w:type="pct"/>
            <w:noWrap/>
            <w:hideMark/>
          </w:tcPr>
          <w:p w14:paraId="505BC755" w14:textId="77777777" w:rsidR="00404A8B" w:rsidRPr="00404A8B" w:rsidRDefault="00404A8B" w:rsidP="00404A8B">
            <w:r w:rsidRPr="00404A8B">
              <w:t>0.07215</w:t>
            </w:r>
          </w:p>
        </w:tc>
        <w:tc>
          <w:tcPr>
            <w:tcW w:w="693" w:type="pct"/>
            <w:noWrap/>
            <w:hideMark/>
          </w:tcPr>
          <w:p w14:paraId="6BFAF51F" w14:textId="77777777" w:rsidR="00404A8B" w:rsidRPr="00404A8B" w:rsidRDefault="00404A8B" w:rsidP="00404A8B">
            <w:r w:rsidRPr="00404A8B">
              <w:t>0.13543</w:t>
            </w:r>
          </w:p>
        </w:tc>
        <w:tc>
          <w:tcPr>
            <w:tcW w:w="693" w:type="pct"/>
            <w:noWrap/>
            <w:hideMark/>
          </w:tcPr>
          <w:p w14:paraId="159AA006" w14:textId="77777777" w:rsidR="00404A8B" w:rsidRPr="00404A8B" w:rsidRDefault="00404A8B" w:rsidP="00404A8B">
            <w:r w:rsidRPr="00404A8B">
              <w:t>5.69E-10</w:t>
            </w:r>
          </w:p>
        </w:tc>
      </w:tr>
      <w:tr w:rsidR="00404A8B" w:rsidRPr="00404A8B" w14:paraId="482BE298" w14:textId="77777777" w:rsidTr="00404A8B">
        <w:trPr>
          <w:trHeight w:val="300"/>
        </w:trPr>
        <w:tc>
          <w:tcPr>
            <w:tcW w:w="1448" w:type="pct"/>
            <w:noWrap/>
            <w:hideMark/>
          </w:tcPr>
          <w:p w14:paraId="734B6894" w14:textId="77777777" w:rsidR="00404A8B" w:rsidRPr="00404A8B" w:rsidRDefault="00404A8B">
            <w:r w:rsidRPr="00404A8B">
              <w:t>hsa-miR-132-5p</w:t>
            </w:r>
          </w:p>
        </w:tc>
        <w:tc>
          <w:tcPr>
            <w:tcW w:w="780" w:type="pct"/>
            <w:noWrap/>
            <w:hideMark/>
          </w:tcPr>
          <w:p w14:paraId="2EF7EC61" w14:textId="77777777" w:rsidR="00404A8B" w:rsidRPr="00404A8B" w:rsidRDefault="00404A8B" w:rsidP="00404A8B">
            <w:r w:rsidRPr="00404A8B">
              <w:t>0.103598</w:t>
            </w:r>
          </w:p>
        </w:tc>
        <w:tc>
          <w:tcPr>
            <w:tcW w:w="693" w:type="pct"/>
            <w:noWrap/>
            <w:hideMark/>
          </w:tcPr>
          <w:p w14:paraId="78340D64" w14:textId="77777777" w:rsidR="00404A8B" w:rsidRPr="00404A8B" w:rsidRDefault="00404A8B" w:rsidP="00404A8B">
            <w:r w:rsidRPr="00404A8B">
              <w:t>9.16E-08</w:t>
            </w:r>
          </w:p>
        </w:tc>
        <w:tc>
          <w:tcPr>
            <w:tcW w:w="693" w:type="pct"/>
            <w:noWrap/>
            <w:hideMark/>
          </w:tcPr>
          <w:p w14:paraId="7FF2B274" w14:textId="77777777" w:rsidR="00404A8B" w:rsidRPr="00404A8B" w:rsidRDefault="00404A8B" w:rsidP="00404A8B">
            <w:r w:rsidRPr="00404A8B">
              <w:t>0.065618</w:t>
            </w:r>
          </w:p>
        </w:tc>
        <w:tc>
          <w:tcPr>
            <w:tcW w:w="693" w:type="pct"/>
            <w:noWrap/>
            <w:hideMark/>
          </w:tcPr>
          <w:p w14:paraId="1CB51988" w14:textId="77777777" w:rsidR="00404A8B" w:rsidRPr="00404A8B" w:rsidRDefault="00404A8B" w:rsidP="00404A8B">
            <w:r w:rsidRPr="00404A8B">
              <w:t>0.141578</w:t>
            </w:r>
          </w:p>
        </w:tc>
        <w:tc>
          <w:tcPr>
            <w:tcW w:w="693" w:type="pct"/>
            <w:noWrap/>
            <w:hideMark/>
          </w:tcPr>
          <w:p w14:paraId="6AA146F4" w14:textId="77777777" w:rsidR="00404A8B" w:rsidRPr="00404A8B" w:rsidRDefault="00404A8B" w:rsidP="00404A8B">
            <w:r w:rsidRPr="00404A8B">
              <w:t>2.62E-07</w:t>
            </w:r>
          </w:p>
        </w:tc>
      </w:tr>
      <w:tr w:rsidR="00404A8B" w:rsidRPr="00404A8B" w14:paraId="44ADCF5C" w14:textId="77777777" w:rsidTr="00404A8B">
        <w:trPr>
          <w:trHeight w:val="300"/>
        </w:trPr>
        <w:tc>
          <w:tcPr>
            <w:tcW w:w="1448" w:type="pct"/>
            <w:noWrap/>
            <w:hideMark/>
          </w:tcPr>
          <w:p w14:paraId="56A0C6E5" w14:textId="77777777" w:rsidR="00404A8B" w:rsidRPr="00404A8B" w:rsidRDefault="00404A8B">
            <w:r w:rsidRPr="00404A8B">
              <w:t>hsa-miR-144-3p</w:t>
            </w:r>
          </w:p>
        </w:tc>
        <w:tc>
          <w:tcPr>
            <w:tcW w:w="780" w:type="pct"/>
            <w:noWrap/>
            <w:hideMark/>
          </w:tcPr>
          <w:p w14:paraId="70FB2BAF" w14:textId="77777777" w:rsidR="00404A8B" w:rsidRPr="00404A8B" w:rsidRDefault="00404A8B" w:rsidP="00404A8B">
            <w:r w:rsidRPr="00404A8B">
              <w:t>0.103365</w:t>
            </w:r>
          </w:p>
        </w:tc>
        <w:tc>
          <w:tcPr>
            <w:tcW w:w="693" w:type="pct"/>
            <w:noWrap/>
            <w:hideMark/>
          </w:tcPr>
          <w:p w14:paraId="6EC7D960" w14:textId="77777777" w:rsidR="00404A8B" w:rsidRPr="00404A8B" w:rsidRDefault="00404A8B" w:rsidP="00404A8B">
            <w:r w:rsidRPr="00404A8B">
              <w:t>5.27E-09</w:t>
            </w:r>
          </w:p>
        </w:tc>
        <w:tc>
          <w:tcPr>
            <w:tcW w:w="693" w:type="pct"/>
            <w:noWrap/>
            <w:hideMark/>
          </w:tcPr>
          <w:p w14:paraId="03EB1B02" w14:textId="77777777" w:rsidR="00404A8B" w:rsidRPr="00404A8B" w:rsidRDefault="00404A8B" w:rsidP="00404A8B">
            <w:r w:rsidRPr="00404A8B">
              <w:t>0.068693</w:t>
            </w:r>
          </w:p>
        </w:tc>
        <w:tc>
          <w:tcPr>
            <w:tcW w:w="693" w:type="pct"/>
            <w:noWrap/>
            <w:hideMark/>
          </w:tcPr>
          <w:p w14:paraId="6D77DB30" w14:textId="77777777" w:rsidR="00404A8B" w:rsidRPr="00404A8B" w:rsidRDefault="00404A8B" w:rsidP="00404A8B">
            <w:r w:rsidRPr="00404A8B">
              <w:t>0.138037</w:t>
            </w:r>
          </w:p>
        </w:tc>
        <w:tc>
          <w:tcPr>
            <w:tcW w:w="693" w:type="pct"/>
            <w:noWrap/>
            <w:hideMark/>
          </w:tcPr>
          <w:p w14:paraId="2A20BADF" w14:textId="77777777" w:rsidR="00404A8B" w:rsidRPr="00404A8B" w:rsidRDefault="00404A8B" w:rsidP="00404A8B">
            <w:r w:rsidRPr="00404A8B">
              <w:t>1.77E-08</w:t>
            </w:r>
          </w:p>
        </w:tc>
      </w:tr>
      <w:tr w:rsidR="00404A8B" w:rsidRPr="00404A8B" w14:paraId="28185331" w14:textId="77777777" w:rsidTr="00404A8B">
        <w:trPr>
          <w:trHeight w:val="300"/>
        </w:trPr>
        <w:tc>
          <w:tcPr>
            <w:tcW w:w="1448" w:type="pct"/>
            <w:noWrap/>
            <w:hideMark/>
          </w:tcPr>
          <w:p w14:paraId="5AF8C7CC" w14:textId="77777777" w:rsidR="00404A8B" w:rsidRPr="00404A8B" w:rsidRDefault="00404A8B">
            <w:r w:rsidRPr="00404A8B">
              <w:t>hsa-miR-494-3p</w:t>
            </w:r>
          </w:p>
        </w:tc>
        <w:tc>
          <w:tcPr>
            <w:tcW w:w="780" w:type="pct"/>
            <w:noWrap/>
            <w:hideMark/>
          </w:tcPr>
          <w:p w14:paraId="1515D2F9" w14:textId="77777777" w:rsidR="00404A8B" w:rsidRPr="00404A8B" w:rsidRDefault="00404A8B" w:rsidP="00404A8B">
            <w:r w:rsidRPr="00404A8B">
              <w:t>0.102385</w:t>
            </w:r>
          </w:p>
        </w:tc>
        <w:tc>
          <w:tcPr>
            <w:tcW w:w="693" w:type="pct"/>
            <w:noWrap/>
            <w:hideMark/>
          </w:tcPr>
          <w:p w14:paraId="014B6996" w14:textId="77777777" w:rsidR="00404A8B" w:rsidRPr="00404A8B" w:rsidRDefault="00404A8B" w:rsidP="00404A8B">
            <w:r w:rsidRPr="00404A8B">
              <w:t>3.63E-08</w:t>
            </w:r>
          </w:p>
        </w:tc>
        <w:tc>
          <w:tcPr>
            <w:tcW w:w="693" w:type="pct"/>
            <w:noWrap/>
            <w:hideMark/>
          </w:tcPr>
          <w:p w14:paraId="451E4BC6" w14:textId="77777777" w:rsidR="00404A8B" w:rsidRPr="00404A8B" w:rsidRDefault="00404A8B" w:rsidP="00404A8B">
            <w:r w:rsidRPr="00404A8B">
              <w:t>0.065979</w:t>
            </w:r>
          </w:p>
        </w:tc>
        <w:tc>
          <w:tcPr>
            <w:tcW w:w="693" w:type="pct"/>
            <w:noWrap/>
            <w:hideMark/>
          </w:tcPr>
          <w:p w14:paraId="364DD22F" w14:textId="77777777" w:rsidR="00404A8B" w:rsidRPr="00404A8B" w:rsidRDefault="00404A8B" w:rsidP="00404A8B">
            <w:r w:rsidRPr="00404A8B">
              <w:t>0.13879</w:t>
            </w:r>
          </w:p>
        </w:tc>
        <w:tc>
          <w:tcPr>
            <w:tcW w:w="693" w:type="pct"/>
            <w:noWrap/>
            <w:hideMark/>
          </w:tcPr>
          <w:p w14:paraId="62851F8D" w14:textId="77777777" w:rsidR="00404A8B" w:rsidRPr="00404A8B" w:rsidRDefault="00404A8B" w:rsidP="00404A8B">
            <w:r w:rsidRPr="00404A8B">
              <w:t>1.12E-07</w:t>
            </w:r>
          </w:p>
        </w:tc>
      </w:tr>
      <w:tr w:rsidR="00404A8B" w:rsidRPr="00404A8B" w14:paraId="6658B108" w14:textId="77777777" w:rsidTr="00404A8B">
        <w:trPr>
          <w:trHeight w:val="300"/>
        </w:trPr>
        <w:tc>
          <w:tcPr>
            <w:tcW w:w="1448" w:type="pct"/>
            <w:noWrap/>
            <w:hideMark/>
          </w:tcPr>
          <w:p w14:paraId="483C5904" w14:textId="77777777" w:rsidR="00404A8B" w:rsidRPr="00404A8B" w:rsidRDefault="00404A8B">
            <w:r w:rsidRPr="00404A8B">
              <w:t>hsa-miR-34c-3p</w:t>
            </w:r>
          </w:p>
        </w:tc>
        <w:tc>
          <w:tcPr>
            <w:tcW w:w="780" w:type="pct"/>
            <w:noWrap/>
            <w:hideMark/>
          </w:tcPr>
          <w:p w14:paraId="4E2FBC9A" w14:textId="77777777" w:rsidR="00404A8B" w:rsidRPr="00404A8B" w:rsidRDefault="00404A8B" w:rsidP="00404A8B">
            <w:r w:rsidRPr="00404A8B">
              <w:t>0.102099</w:t>
            </w:r>
          </w:p>
        </w:tc>
        <w:tc>
          <w:tcPr>
            <w:tcW w:w="693" w:type="pct"/>
            <w:noWrap/>
            <w:hideMark/>
          </w:tcPr>
          <w:p w14:paraId="18634B18" w14:textId="77777777" w:rsidR="00404A8B" w:rsidRPr="00404A8B" w:rsidRDefault="00404A8B" w:rsidP="00404A8B">
            <w:r w:rsidRPr="00404A8B">
              <w:t>9.00E-10</w:t>
            </w:r>
          </w:p>
        </w:tc>
        <w:tc>
          <w:tcPr>
            <w:tcW w:w="693" w:type="pct"/>
            <w:noWrap/>
            <w:hideMark/>
          </w:tcPr>
          <w:p w14:paraId="3444A7D1" w14:textId="77777777" w:rsidR="00404A8B" w:rsidRPr="00404A8B" w:rsidRDefault="00404A8B" w:rsidP="00404A8B">
            <w:r w:rsidRPr="00404A8B">
              <w:t>0.069464</w:t>
            </w:r>
          </w:p>
        </w:tc>
        <w:tc>
          <w:tcPr>
            <w:tcW w:w="693" w:type="pct"/>
            <w:noWrap/>
            <w:hideMark/>
          </w:tcPr>
          <w:p w14:paraId="48E6DD6F" w14:textId="77777777" w:rsidR="00404A8B" w:rsidRPr="00404A8B" w:rsidRDefault="00404A8B" w:rsidP="00404A8B">
            <w:r w:rsidRPr="00404A8B">
              <w:t>0.134734</w:t>
            </w:r>
          </w:p>
        </w:tc>
        <w:tc>
          <w:tcPr>
            <w:tcW w:w="693" w:type="pct"/>
            <w:noWrap/>
            <w:hideMark/>
          </w:tcPr>
          <w:p w14:paraId="5BC9C35D" w14:textId="77777777" w:rsidR="00404A8B" w:rsidRPr="00404A8B" w:rsidRDefault="00404A8B" w:rsidP="00404A8B">
            <w:r w:rsidRPr="00404A8B">
              <w:t>3.32E-09</w:t>
            </w:r>
          </w:p>
        </w:tc>
      </w:tr>
      <w:tr w:rsidR="00404A8B" w:rsidRPr="00404A8B" w14:paraId="427BF8F8" w14:textId="77777777" w:rsidTr="00404A8B">
        <w:trPr>
          <w:trHeight w:val="300"/>
        </w:trPr>
        <w:tc>
          <w:tcPr>
            <w:tcW w:w="1448" w:type="pct"/>
            <w:noWrap/>
            <w:hideMark/>
          </w:tcPr>
          <w:p w14:paraId="738C6F79" w14:textId="77777777" w:rsidR="00404A8B" w:rsidRPr="00404A8B" w:rsidRDefault="00404A8B">
            <w:r w:rsidRPr="00404A8B">
              <w:t>hsa-miR-487b-3p</w:t>
            </w:r>
          </w:p>
        </w:tc>
        <w:tc>
          <w:tcPr>
            <w:tcW w:w="780" w:type="pct"/>
            <w:noWrap/>
            <w:hideMark/>
          </w:tcPr>
          <w:p w14:paraId="6D9D608D" w14:textId="77777777" w:rsidR="00404A8B" w:rsidRPr="00404A8B" w:rsidRDefault="00404A8B" w:rsidP="00404A8B">
            <w:r w:rsidRPr="00404A8B">
              <w:t>0.101881</w:t>
            </w:r>
          </w:p>
        </w:tc>
        <w:tc>
          <w:tcPr>
            <w:tcW w:w="693" w:type="pct"/>
            <w:noWrap/>
            <w:hideMark/>
          </w:tcPr>
          <w:p w14:paraId="498DFB21" w14:textId="77777777" w:rsidR="00404A8B" w:rsidRPr="00404A8B" w:rsidRDefault="00404A8B" w:rsidP="00404A8B">
            <w:r w:rsidRPr="00404A8B">
              <w:t>6.48E-09</w:t>
            </w:r>
          </w:p>
        </w:tc>
        <w:tc>
          <w:tcPr>
            <w:tcW w:w="693" w:type="pct"/>
            <w:noWrap/>
            <w:hideMark/>
          </w:tcPr>
          <w:p w14:paraId="66E80F35" w14:textId="77777777" w:rsidR="00404A8B" w:rsidRPr="00404A8B" w:rsidRDefault="00404A8B" w:rsidP="00404A8B">
            <w:r w:rsidRPr="00404A8B">
              <w:t>0.067504</w:t>
            </w:r>
          </w:p>
        </w:tc>
        <w:tc>
          <w:tcPr>
            <w:tcW w:w="693" w:type="pct"/>
            <w:noWrap/>
            <w:hideMark/>
          </w:tcPr>
          <w:p w14:paraId="6F9C4582" w14:textId="77777777" w:rsidR="00404A8B" w:rsidRPr="00404A8B" w:rsidRDefault="00404A8B" w:rsidP="00404A8B">
            <w:r w:rsidRPr="00404A8B">
              <w:t>0.136258</w:t>
            </w:r>
          </w:p>
        </w:tc>
        <w:tc>
          <w:tcPr>
            <w:tcW w:w="693" w:type="pct"/>
            <w:noWrap/>
            <w:hideMark/>
          </w:tcPr>
          <w:p w14:paraId="59238396" w14:textId="77777777" w:rsidR="00404A8B" w:rsidRPr="00404A8B" w:rsidRDefault="00404A8B" w:rsidP="00404A8B">
            <w:r w:rsidRPr="00404A8B">
              <w:t>2.16E-08</w:t>
            </w:r>
          </w:p>
        </w:tc>
      </w:tr>
      <w:tr w:rsidR="00404A8B" w:rsidRPr="00404A8B" w14:paraId="305EA676" w14:textId="77777777" w:rsidTr="00404A8B">
        <w:trPr>
          <w:trHeight w:val="300"/>
        </w:trPr>
        <w:tc>
          <w:tcPr>
            <w:tcW w:w="1448" w:type="pct"/>
            <w:noWrap/>
            <w:hideMark/>
          </w:tcPr>
          <w:p w14:paraId="290B1604" w14:textId="77777777" w:rsidR="00404A8B" w:rsidRPr="00404A8B" w:rsidRDefault="00404A8B">
            <w:r w:rsidRPr="00404A8B">
              <w:t>hsa-miR-301a-3p</w:t>
            </w:r>
          </w:p>
        </w:tc>
        <w:tc>
          <w:tcPr>
            <w:tcW w:w="780" w:type="pct"/>
            <w:noWrap/>
            <w:hideMark/>
          </w:tcPr>
          <w:p w14:paraId="29585BB7" w14:textId="77777777" w:rsidR="00404A8B" w:rsidRPr="00404A8B" w:rsidRDefault="00404A8B" w:rsidP="00404A8B">
            <w:r w:rsidRPr="00404A8B">
              <w:t>0.101527</w:t>
            </w:r>
          </w:p>
        </w:tc>
        <w:tc>
          <w:tcPr>
            <w:tcW w:w="693" w:type="pct"/>
            <w:noWrap/>
            <w:hideMark/>
          </w:tcPr>
          <w:p w14:paraId="3DC3412A" w14:textId="77777777" w:rsidR="00404A8B" w:rsidRPr="00404A8B" w:rsidRDefault="00404A8B" w:rsidP="00404A8B">
            <w:r w:rsidRPr="00404A8B">
              <w:t>1.39E-10</w:t>
            </w:r>
          </w:p>
        </w:tc>
        <w:tc>
          <w:tcPr>
            <w:tcW w:w="693" w:type="pct"/>
            <w:noWrap/>
            <w:hideMark/>
          </w:tcPr>
          <w:p w14:paraId="06A7BF41" w14:textId="77777777" w:rsidR="00404A8B" w:rsidRPr="00404A8B" w:rsidRDefault="00404A8B" w:rsidP="00404A8B">
            <w:r w:rsidRPr="00404A8B">
              <w:t>0.070549</w:t>
            </w:r>
          </w:p>
        </w:tc>
        <w:tc>
          <w:tcPr>
            <w:tcW w:w="693" w:type="pct"/>
            <w:noWrap/>
            <w:hideMark/>
          </w:tcPr>
          <w:p w14:paraId="6C60CFAA" w14:textId="77777777" w:rsidR="00404A8B" w:rsidRPr="00404A8B" w:rsidRDefault="00404A8B" w:rsidP="00404A8B">
            <w:r w:rsidRPr="00404A8B">
              <w:t>0.132504</w:t>
            </w:r>
          </w:p>
        </w:tc>
        <w:tc>
          <w:tcPr>
            <w:tcW w:w="693" w:type="pct"/>
            <w:noWrap/>
            <w:hideMark/>
          </w:tcPr>
          <w:p w14:paraId="590BAFA8" w14:textId="77777777" w:rsidR="00404A8B" w:rsidRPr="00404A8B" w:rsidRDefault="00404A8B" w:rsidP="00404A8B">
            <w:r w:rsidRPr="00404A8B">
              <w:t>5.87E-10</w:t>
            </w:r>
          </w:p>
        </w:tc>
      </w:tr>
      <w:tr w:rsidR="00404A8B" w:rsidRPr="00404A8B" w14:paraId="6BF818C7" w14:textId="77777777" w:rsidTr="00404A8B">
        <w:trPr>
          <w:trHeight w:val="300"/>
        </w:trPr>
        <w:tc>
          <w:tcPr>
            <w:tcW w:w="1448" w:type="pct"/>
            <w:noWrap/>
            <w:hideMark/>
          </w:tcPr>
          <w:p w14:paraId="3A24BBF5" w14:textId="77777777" w:rsidR="00404A8B" w:rsidRPr="00404A8B" w:rsidRDefault="00404A8B">
            <w:r w:rsidRPr="00404A8B">
              <w:t>hsa-miR-382-3p</w:t>
            </w:r>
          </w:p>
        </w:tc>
        <w:tc>
          <w:tcPr>
            <w:tcW w:w="780" w:type="pct"/>
            <w:noWrap/>
            <w:hideMark/>
          </w:tcPr>
          <w:p w14:paraId="2E4B7D99" w14:textId="77777777" w:rsidR="00404A8B" w:rsidRPr="00404A8B" w:rsidRDefault="00404A8B" w:rsidP="00404A8B">
            <w:r w:rsidRPr="00404A8B">
              <w:t>0.100361</w:t>
            </w:r>
          </w:p>
        </w:tc>
        <w:tc>
          <w:tcPr>
            <w:tcW w:w="693" w:type="pct"/>
            <w:noWrap/>
            <w:hideMark/>
          </w:tcPr>
          <w:p w14:paraId="211E1706" w14:textId="77777777" w:rsidR="00404A8B" w:rsidRPr="00404A8B" w:rsidRDefault="00404A8B" w:rsidP="00404A8B">
            <w:r w:rsidRPr="00404A8B">
              <w:t>1.01E-08</w:t>
            </w:r>
          </w:p>
        </w:tc>
        <w:tc>
          <w:tcPr>
            <w:tcW w:w="693" w:type="pct"/>
            <w:noWrap/>
            <w:hideMark/>
          </w:tcPr>
          <w:p w14:paraId="1A65FCC0" w14:textId="77777777" w:rsidR="00404A8B" w:rsidRPr="00404A8B" w:rsidRDefault="00404A8B" w:rsidP="00404A8B">
            <w:r w:rsidRPr="00404A8B">
              <w:t>0.066054</w:t>
            </w:r>
          </w:p>
        </w:tc>
        <w:tc>
          <w:tcPr>
            <w:tcW w:w="693" w:type="pct"/>
            <w:noWrap/>
            <w:hideMark/>
          </w:tcPr>
          <w:p w14:paraId="559E14BC" w14:textId="77777777" w:rsidR="00404A8B" w:rsidRPr="00404A8B" w:rsidRDefault="00404A8B" w:rsidP="00404A8B">
            <w:r w:rsidRPr="00404A8B">
              <w:t>0.134667</w:t>
            </w:r>
          </w:p>
        </w:tc>
        <w:tc>
          <w:tcPr>
            <w:tcW w:w="693" w:type="pct"/>
            <w:noWrap/>
            <w:hideMark/>
          </w:tcPr>
          <w:p w14:paraId="2C8E58F9" w14:textId="77777777" w:rsidR="00404A8B" w:rsidRPr="00404A8B" w:rsidRDefault="00404A8B" w:rsidP="00404A8B">
            <w:r w:rsidRPr="00404A8B">
              <w:t>3.32E-08</w:t>
            </w:r>
          </w:p>
        </w:tc>
      </w:tr>
      <w:tr w:rsidR="00404A8B" w:rsidRPr="00404A8B" w14:paraId="13C65535" w14:textId="77777777" w:rsidTr="00404A8B">
        <w:trPr>
          <w:trHeight w:val="300"/>
        </w:trPr>
        <w:tc>
          <w:tcPr>
            <w:tcW w:w="1448" w:type="pct"/>
            <w:noWrap/>
            <w:hideMark/>
          </w:tcPr>
          <w:p w14:paraId="27DB7FB5" w14:textId="77777777" w:rsidR="00404A8B" w:rsidRPr="00404A8B" w:rsidRDefault="00404A8B">
            <w:r w:rsidRPr="00404A8B">
              <w:t>hsa-miR-539-5p</w:t>
            </w:r>
          </w:p>
        </w:tc>
        <w:tc>
          <w:tcPr>
            <w:tcW w:w="780" w:type="pct"/>
            <w:noWrap/>
            <w:hideMark/>
          </w:tcPr>
          <w:p w14:paraId="2ABF0E82" w14:textId="77777777" w:rsidR="00404A8B" w:rsidRPr="00404A8B" w:rsidRDefault="00404A8B" w:rsidP="00404A8B">
            <w:r w:rsidRPr="00404A8B">
              <w:t>0.100109</w:t>
            </w:r>
          </w:p>
        </w:tc>
        <w:tc>
          <w:tcPr>
            <w:tcW w:w="693" w:type="pct"/>
            <w:noWrap/>
            <w:hideMark/>
          </w:tcPr>
          <w:p w14:paraId="7E9C5D33" w14:textId="77777777" w:rsidR="00404A8B" w:rsidRPr="00404A8B" w:rsidRDefault="00404A8B" w:rsidP="00404A8B">
            <w:r w:rsidRPr="00404A8B">
              <w:t>2.61E-08</w:t>
            </w:r>
          </w:p>
        </w:tc>
        <w:tc>
          <w:tcPr>
            <w:tcW w:w="693" w:type="pct"/>
            <w:noWrap/>
            <w:hideMark/>
          </w:tcPr>
          <w:p w14:paraId="4FB074C6" w14:textId="77777777" w:rsidR="00404A8B" w:rsidRPr="00404A8B" w:rsidRDefault="00404A8B" w:rsidP="00404A8B">
            <w:r w:rsidRPr="00404A8B">
              <w:t>0.064882</w:t>
            </w:r>
          </w:p>
        </w:tc>
        <w:tc>
          <w:tcPr>
            <w:tcW w:w="693" w:type="pct"/>
            <w:noWrap/>
            <w:hideMark/>
          </w:tcPr>
          <w:p w14:paraId="3F7CA486" w14:textId="77777777" w:rsidR="00404A8B" w:rsidRPr="00404A8B" w:rsidRDefault="00404A8B" w:rsidP="00404A8B">
            <w:r w:rsidRPr="00404A8B">
              <w:t>0.135336</w:t>
            </w:r>
          </w:p>
        </w:tc>
        <w:tc>
          <w:tcPr>
            <w:tcW w:w="693" w:type="pct"/>
            <w:noWrap/>
            <w:hideMark/>
          </w:tcPr>
          <w:p w14:paraId="2BC0854B" w14:textId="77777777" w:rsidR="00404A8B" w:rsidRPr="00404A8B" w:rsidRDefault="00404A8B" w:rsidP="00404A8B">
            <w:r w:rsidRPr="00404A8B">
              <w:t>8.14E-08</w:t>
            </w:r>
          </w:p>
        </w:tc>
      </w:tr>
      <w:tr w:rsidR="00404A8B" w:rsidRPr="00404A8B" w14:paraId="60E748A9" w14:textId="77777777" w:rsidTr="00404A8B">
        <w:trPr>
          <w:trHeight w:val="300"/>
        </w:trPr>
        <w:tc>
          <w:tcPr>
            <w:tcW w:w="1448" w:type="pct"/>
            <w:noWrap/>
            <w:hideMark/>
          </w:tcPr>
          <w:p w14:paraId="3ABF8641" w14:textId="77777777" w:rsidR="00404A8B" w:rsidRPr="00404A8B" w:rsidRDefault="00404A8B">
            <w:r w:rsidRPr="00404A8B">
              <w:t>hsa-miR-940</w:t>
            </w:r>
          </w:p>
        </w:tc>
        <w:tc>
          <w:tcPr>
            <w:tcW w:w="780" w:type="pct"/>
            <w:noWrap/>
            <w:hideMark/>
          </w:tcPr>
          <w:p w14:paraId="608E47B3" w14:textId="77777777" w:rsidR="00404A8B" w:rsidRPr="00404A8B" w:rsidRDefault="00404A8B" w:rsidP="00404A8B">
            <w:r w:rsidRPr="00404A8B">
              <w:t>0.099558</w:t>
            </w:r>
          </w:p>
        </w:tc>
        <w:tc>
          <w:tcPr>
            <w:tcW w:w="693" w:type="pct"/>
            <w:noWrap/>
            <w:hideMark/>
          </w:tcPr>
          <w:p w14:paraId="4D6180EF" w14:textId="77777777" w:rsidR="00404A8B" w:rsidRPr="00404A8B" w:rsidRDefault="00404A8B" w:rsidP="00404A8B">
            <w:r w:rsidRPr="00404A8B">
              <w:t>6.20E-08</w:t>
            </w:r>
          </w:p>
        </w:tc>
        <w:tc>
          <w:tcPr>
            <w:tcW w:w="693" w:type="pct"/>
            <w:noWrap/>
            <w:hideMark/>
          </w:tcPr>
          <w:p w14:paraId="309C21AC" w14:textId="77777777" w:rsidR="00404A8B" w:rsidRPr="00404A8B" w:rsidRDefault="00404A8B" w:rsidP="00404A8B">
            <w:r w:rsidRPr="00404A8B">
              <w:t>0.063534</w:t>
            </w:r>
          </w:p>
        </w:tc>
        <w:tc>
          <w:tcPr>
            <w:tcW w:w="693" w:type="pct"/>
            <w:noWrap/>
            <w:hideMark/>
          </w:tcPr>
          <w:p w14:paraId="70C49CF2" w14:textId="77777777" w:rsidR="00404A8B" w:rsidRPr="00404A8B" w:rsidRDefault="00404A8B" w:rsidP="00404A8B">
            <w:r w:rsidRPr="00404A8B">
              <w:t>0.135582</w:t>
            </w:r>
          </w:p>
        </w:tc>
        <w:tc>
          <w:tcPr>
            <w:tcW w:w="693" w:type="pct"/>
            <w:noWrap/>
            <w:hideMark/>
          </w:tcPr>
          <w:p w14:paraId="41C5EB79" w14:textId="77777777" w:rsidR="00404A8B" w:rsidRPr="00404A8B" w:rsidRDefault="00404A8B" w:rsidP="00404A8B">
            <w:r w:rsidRPr="00404A8B">
              <w:t>1.84E-07</w:t>
            </w:r>
          </w:p>
        </w:tc>
      </w:tr>
      <w:tr w:rsidR="00404A8B" w:rsidRPr="00404A8B" w14:paraId="4F1E1CC0" w14:textId="77777777" w:rsidTr="00404A8B">
        <w:trPr>
          <w:trHeight w:val="300"/>
        </w:trPr>
        <w:tc>
          <w:tcPr>
            <w:tcW w:w="1448" w:type="pct"/>
            <w:noWrap/>
            <w:hideMark/>
          </w:tcPr>
          <w:p w14:paraId="23DB7515" w14:textId="77777777" w:rsidR="00404A8B" w:rsidRPr="00404A8B" w:rsidRDefault="00404A8B">
            <w:r w:rsidRPr="00404A8B">
              <w:t>hsa-miR-616-3p</w:t>
            </w:r>
          </w:p>
        </w:tc>
        <w:tc>
          <w:tcPr>
            <w:tcW w:w="780" w:type="pct"/>
            <w:noWrap/>
            <w:hideMark/>
          </w:tcPr>
          <w:p w14:paraId="35275982" w14:textId="77777777" w:rsidR="00404A8B" w:rsidRPr="00404A8B" w:rsidRDefault="00404A8B" w:rsidP="00404A8B">
            <w:r w:rsidRPr="00404A8B">
              <w:t>0.099381</w:t>
            </w:r>
          </w:p>
        </w:tc>
        <w:tc>
          <w:tcPr>
            <w:tcW w:w="693" w:type="pct"/>
            <w:noWrap/>
            <w:hideMark/>
          </w:tcPr>
          <w:p w14:paraId="41A19084" w14:textId="77777777" w:rsidR="00404A8B" w:rsidRPr="00404A8B" w:rsidRDefault="00404A8B" w:rsidP="00404A8B">
            <w:r w:rsidRPr="00404A8B">
              <w:t>2.46E-07</w:t>
            </w:r>
          </w:p>
        </w:tc>
        <w:tc>
          <w:tcPr>
            <w:tcW w:w="693" w:type="pct"/>
            <w:noWrap/>
            <w:hideMark/>
          </w:tcPr>
          <w:p w14:paraId="6E31EBF2" w14:textId="77777777" w:rsidR="00404A8B" w:rsidRPr="00404A8B" w:rsidRDefault="00404A8B" w:rsidP="00404A8B">
            <w:r w:rsidRPr="00404A8B">
              <w:t>0.061661</w:t>
            </w:r>
          </w:p>
        </w:tc>
        <w:tc>
          <w:tcPr>
            <w:tcW w:w="693" w:type="pct"/>
            <w:noWrap/>
            <w:hideMark/>
          </w:tcPr>
          <w:p w14:paraId="0C359482" w14:textId="77777777" w:rsidR="00404A8B" w:rsidRPr="00404A8B" w:rsidRDefault="00404A8B" w:rsidP="00404A8B">
            <w:r w:rsidRPr="00404A8B">
              <w:t>0.137101</w:t>
            </w:r>
          </w:p>
        </w:tc>
        <w:tc>
          <w:tcPr>
            <w:tcW w:w="693" w:type="pct"/>
            <w:noWrap/>
            <w:hideMark/>
          </w:tcPr>
          <w:p w14:paraId="7E8F00C9" w14:textId="77777777" w:rsidR="00404A8B" w:rsidRPr="00404A8B" w:rsidRDefault="00404A8B" w:rsidP="00404A8B">
            <w:r w:rsidRPr="00404A8B">
              <w:t>6.77E-07</w:t>
            </w:r>
          </w:p>
        </w:tc>
      </w:tr>
      <w:tr w:rsidR="00404A8B" w:rsidRPr="00404A8B" w14:paraId="29AF89EE" w14:textId="77777777" w:rsidTr="00404A8B">
        <w:trPr>
          <w:trHeight w:val="300"/>
        </w:trPr>
        <w:tc>
          <w:tcPr>
            <w:tcW w:w="1448" w:type="pct"/>
            <w:noWrap/>
            <w:hideMark/>
          </w:tcPr>
          <w:p w14:paraId="5141C3CC" w14:textId="77777777" w:rsidR="00404A8B" w:rsidRPr="00404A8B" w:rsidRDefault="00404A8B">
            <w:r w:rsidRPr="00404A8B">
              <w:t>hsa-miR-424-3p</w:t>
            </w:r>
          </w:p>
        </w:tc>
        <w:tc>
          <w:tcPr>
            <w:tcW w:w="780" w:type="pct"/>
            <w:noWrap/>
            <w:hideMark/>
          </w:tcPr>
          <w:p w14:paraId="63013EFA" w14:textId="77777777" w:rsidR="00404A8B" w:rsidRPr="00404A8B" w:rsidRDefault="00404A8B" w:rsidP="00404A8B">
            <w:r w:rsidRPr="00404A8B">
              <w:t>0.098105</w:t>
            </w:r>
          </w:p>
        </w:tc>
        <w:tc>
          <w:tcPr>
            <w:tcW w:w="693" w:type="pct"/>
            <w:noWrap/>
            <w:hideMark/>
          </w:tcPr>
          <w:p w14:paraId="41D9DCCE" w14:textId="77777777" w:rsidR="00404A8B" w:rsidRPr="00404A8B" w:rsidRDefault="00404A8B" w:rsidP="00404A8B">
            <w:r w:rsidRPr="00404A8B">
              <w:t>1.52E-08</w:t>
            </w:r>
          </w:p>
        </w:tc>
        <w:tc>
          <w:tcPr>
            <w:tcW w:w="693" w:type="pct"/>
            <w:noWrap/>
            <w:hideMark/>
          </w:tcPr>
          <w:p w14:paraId="5DF89876" w14:textId="77777777" w:rsidR="00404A8B" w:rsidRPr="00404A8B" w:rsidRDefault="00404A8B" w:rsidP="00404A8B">
            <w:r w:rsidRPr="00404A8B">
              <w:t>0.064152</w:t>
            </w:r>
          </w:p>
        </w:tc>
        <w:tc>
          <w:tcPr>
            <w:tcW w:w="693" w:type="pct"/>
            <w:noWrap/>
            <w:hideMark/>
          </w:tcPr>
          <w:p w14:paraId="24FDC79A" w14:textId="77777777" w:rsidR="00404A8B" w:rsidRPr="00404A8B" w:rsidRDefault="00404A8B" w:rsidP="00404A8B">
            <w:r w:rsidRPr="00404A8B">
              <w:t>0.132058</w:t>
            </w:r>
          </w:p>
        </w:tc>
        <w:tc>
          <w:tcPr>
            <w:tcW w:w="693" w:type="pct"/>
            <w:noWrap/>
            <w:hideMark/>
          </w:tcPr>
          <w:p w14:paraId="36DF2587" w14:textId="77777777" w:rsidR="00404A8B" w:rsidRPr="00404A8B" w:rsidRDefault="00404A8B" w:rsidP="00404A8B">
            <w:r w:rsidRPr="00404A8B">
              <w:t>4.90E-08</w:t>
            </w:r>
          </w:p>
        </w:tc>
      </w:tr>
      <w:tr w:rsidR="00404A8B" w:rsidRPr="00404A8B" w14:paraId="67F560CB" w14:textId="77777777" w:rsidTr="00404A8B">
        <w:trPr>
          <w:trHeight w:val="300"/>
        </w:trPr>
        <w:tc>
          <w:tcPr>
            <w:tcW w:w="1448" w:type="pct"/>
            <w:noWrap/>
            <w:hideMark/>
          </w:tcPr>
          <w:p w14:paraId="4E4B39CA" w14:textId="77777777" w:rsidR="00404A8B" w:rsidRPr="00404A8B" w:rsidRDefault="00404A8B">
            <w:r w:rsidRPr="00404A8B">
              <w:t>hsa-miR-28-3p</w:t>
            </w:r>
          </w:p>
        </w:tc>
        <w:tc>
          <w:tcPr>
            <w:tcW w:w="780" w:type="pct"/>
            <w:noWrap/>
            <w:hideMark/>
          </w:tcPr>
          <w:p w14:paraId="36F4DB6A" w14:textId="77777777" w:rsidR="00404A8B" w:rsidRPr="00404A8B" w:rsidRDefault="00404A8B" w:rsidP="00404A8B">
            <w:r w:rsidRPr="00404A8B">
              <w:t>0.098012</w:t>
            </w:r>
          </w:p>
        </w:tc>
        <w:tc>
          <w:tcPr>
            <w:tcW w:w="693" w:type="pct"/>
            <w:noWrap/>
            <w:hideMark/>
          </w:tcPr>
          <w:p w14:paraId="6A9253F6" w14:textId="77777777" w:rsidR="00404A8B" w:rsidRPr="00404A8B" w:rsidRDefault="00404A8B" w:rsidP="00404A8B">
            <w:r w:rsidRPr="00404A8B">
              <w:t>2.20E-10</w:t>
            </w:r>
          </w:p>
        </w:tc>
        <w:tc>
          <w:tcPr>
            <w:tcW w:w="693" w:type="pct"/>
            <w:noWrap/>
            <w:hideMark/>
          </w:tcPr>
          <w:p w14:paraId="0AABF823" w14:textId="77777777" w:rsidR="00404A8B" w:rsidRPr="00404A8B" w:rsidRDefault="00404A8B" w:rsidP="00404A8B">
            <w:r w:rsidRPr="00404A8B">
              <w:t>0.067774</w:t>
            </w:r>
          </w:p>
        </w:tc>
        <w:tc>
          <w:tcPr>
            <w:tcW w:w="693" w:type="pct"/>
            <w:noWrap/>
            <w:hideMark/>
          </w:tcPr>
          <w:p w14:paraId="025AFC2F" w14:textId="77777777" w:rsidR="00404A8B" w:rsidRPr="00404A8B" w:rsidRDefault="00404A8B" w:rsidP="00404A8B">
            <w:r w:rsidRPr="00404A8B">
              <w:t>0.12825</w:t>
            </w:r>
          </w:p>
        </w:tc>
        <w:tc>
          <w:tcPr>
            <w:tcW w:w="693" w:type="pct"/>
            <w:noWrap/>
            <w:hideMark/>
          </w:tcPr>
          <w:p w14:paraId="778943A7" w14:textId="77777777" w:rsidR="00404A8B" w:rsidRPr="00404A8B" w:rsidRDefault="00404A8B" w:rsidP="00404A8B">
            <w:r w:rsidRPr="00404A8B">
              <w:t>9.03E-10</w:t>
            </w:r>
          </w:p>
        </w:tc>
      </w:tr>
      <w:tr w:rsidR="00404A8B" w:rsidRPr="00404A8B" w14:paraId="43E33946" w14:textId="77777777" w:rsidTr="00404A8B">
        <w:trPr>
          <w:trHeight w:val="300"/>
        </w:trPr>
        <w:tc>
          <w:tcPr>
            <w:tcW w:w="1448" w:type="pct"/>
            <w:noWrap/>
            <w:hideMark/>
          </w:tcPr>
          <w:p w14:paraId="4B8F37B8" w14:textId="77777777" w:rsidR="00404A8B" w:rsidRPr="00404A8B" w:rsidRDefault="00404A8B">
            <w:r w:rsidRPr="00404A8B">
              <w:t>hsa-miR-4652-5p</w:t>
            </w:r>
          </w:p>
        </w:tc>
        <w:tc>
          <w:tcPr>
            <w:tcW w:w="780" w:type="pct"/>
            <w:noWrap/>
            <w:hideMark/>
          </w:tcPr>
          <w:p w14:paraId="50595DDE" w14:textId="77777777" w:rsidR="00404A8B" w:rsidRPr="00404A8B" w:rsidRDefault="00404A8B" w:rsidP="00404A8B">
            <w:r w:rsidRPr="00404A8B">
              <w:t>0.097537</w:t>
            </w:r>
          </w:p>
        </w:tc>
        <w:tc>
          <w:tcPr>
            <w:tcW w:w="693" w:type="pct"/>
            <w:noWrap/>
            <w:hideMark/>
          </w:tcPr>
          <w:p w14:paraId="0F72E731" w14:textId="77777777" w:rsidR="00404A8B" w:rsidRPr="00404A8B" w:rsidRDefault="00404A8B" w:rsidP="00404A8B">
            <w:r w:rsidRPr="00404A8B">
              <w:t>1.17E-08</w:t>
            </w:r>
          </w:p>
        </w:tc>
        <w:tc>
          <w:tcPr>
            <w:tcW w:w="693" w:type="pct"/>
            <w:noWrap/>
            <w:hideMark/>
          </w:tcPr>
          <w:p w14:paraId="461BF899" w14:textId="77777777" w:rsidR="00404A8B" w:rsidRPr="00404A8B" w:rsidRDefault="00404A8B" w:rsidP="00404A8B">
            <w:r w:rsidRPr="00404A8B">
              <w:t>0.064051</w:t>
            </w:r>
          </w:p>
        </w:tc>
        <w:tc>
          <w:tcPr>
            <w:tcW w:w="693" w:type="pct"/>
            <w:noWrap/>
            <w:hideMark/>
          </w:tcPr>
          <w:p w14:paraId="3A1CEF75" w14:textId="77777777" w:rsidR="00404A8B" w:rsidRPr="00404A8B" w:rsidRDefault="00404A8B" w:rsidP="00404A8B">
            <w:r w:rsidRPr="00404A8B">
              <w:t>0.131024</w:t>
            </w:r>
          </w:p>
        </w:tc>
        <w:tc>
          <w:tcPr>
            <w:tcW w:w="693" w:type="pct"/>
            <w:noWrap/>
            <w:hideMark/>
          </w:tcPr>
          <w:p w14:paraId="031B283C" w14:textId="77777777" w:rsidR="00404A8B" w:rsidRPr="00404A8B" w:rsidRDefault="00404A8B" w:rsidP="00404A8B">
            <w:r w:rsidRPr="00404A8B">
              <w:t>3.81E-08</w:t>
            </w:r>
          </w:p>
        </w:tc>
      </w:tr>
      <w:tr w:rsidR="00404A8B" w:rsidRPr="00404A8B" w14:paraId="392F06A1" w14:textId="77777777" w:rsidTr="00404A8B">
        <w:trPr>
          <w:trHeight w:val="300"/>
        </w:trPr>
        <w:tc>
          <w:tcPr>
            <w:tcW w:w="1448" w:type="pct"/>
            <w:noWrap/>
            <w:hideMark/>
          </w:tcPr>
          <w:p w14:paraId="7F19041A" w14:textId="77777777" w:rsidR="00404A8B" w:rsidRPr="00404A8B" w:rsidRDefault="00404A8B">
            <w:r w:rsidRPr="00404A8B">
              <w:t>hsa-miR-584-3p</w:t>
            </w:r>
          </w:p>
        </w:tc>
        <w:tc>
          <w:tcPr>
            <w:tcW w:w="780" w:type="pct"/>
            <w:noWrap/>
            <w:hideMark/>
          </w:tcPr>
          <w:p w14:paraId="7DBF49D6" w14:textId="77777777" w:rsidR="00404A8B" w:rsidRPr="00404A8B" w:rsidRDefault="00404A8B" w:rsidP="00404A8B">
            <w:r w:rsidRPr="00404A8B">
              <w:t>0.097196</w:t>
            </w:r>
          </w:p>
        </w:tc>
        <w:tc>
          <w:tcPr>
            <w:tcW w:w="693" w:type="pct"/>
            <w:noWrap/>
            <w:hideMark/>
          </w:tcPr>
          <w:p w14:paraId="2E808244" w14:textId="77777777" w:rsidR="00404A8B" w:rsidRPr="00404A8B" w:rsidRDefault="00404A8B" w:rsidP="00404A8B">
            <w:r w:rsidRPr="00404A8B">
              <w:t>1.13E-07</w:t>
            </w:r>
          </w:p>
        </w:tc>
        <w:tc>
          <w:tcPr>
            <w:tcW w:w="693" w:type="pct"/>
            <w:noWrap/>
            <w:hideMark/>
          </w:tcPr>
          <w:p w14:paraId="1312375C" w14:textId="77777777" w:rsidR="00404A8B" w:rsidRPr="00404A8B" w:rsidRDefault="00404A8B" w:rsidP="00404A8B">
            <w:r w:rsidRPr="00404A8B">
              <w:t>0.06131</w:t>
            </w:r>
          </w:p>
        </w:tc>
        <w:tc>
          <w:tcPr>
            <w:tcW w:w="693" w:type="pct"/>
            <w:noWrap/>
            <w:hideMark/>
          </w:tcPr>
          <w:p w14:paraId="3CE270EE" w14:textId="77777777" w:rsidR="00404A8B" w:rsidRPr="00404A8B" w:rsidRDefault="00404A8B" w:rsidP="00404A8B">
            <w:r w:rsidRPr="00404A8B">
              <w:t>0.133081</w:t>
            </w:r>
          </w:p>
        </w:tc>
        <w:tc>
          <w:tcPr>
            <w:tcW w:w="693" w:type="pct"/>
            <w:noWrap/>
            <w:hideMark/>
          </w:tcPr>
          <w:p w14:paraId="56133041" w14:textId="77777777" w:rsidR="00404A8B" w:rsidRPr="00404A8B" w:rsidRDefault="00404A8B" w:rsidP="00404A8B">
            <w:r w:rsidRPr="00404A8B">
              <w:t>3.20E-07</w:t>
            </w:r>
          </w:p>
        </w:tc>
      </w:tr>
      <w:tr w:rsidR="00404A8B" w:rsidRPr="00404A8B" w14:paraId="226F07A4" w14:textId="77777777" w:rsidTr="00404A8B">
        <w:trPr>
          <w:trHeight w:val="300"/>
        </w:trPr>
        <w:tc>
          <w:tcPr>
            <w:tcW w:w="1448" w:type="pct"/>
            <w:noWrap/>
            <w:hideMark/>
          </w:tcPr>
          <w:p w14:paraId="5C1E203C" w14:textId="77777777" w:rsidR="00404A8B" w:rsidRPr="00404A8B" w:rsidRDefault="00404A8B">
            <w:r w:rsidRPr="00404A8B">
              <w:t>hsa-miR-548d-3p</w:t>
            </w:r>
          </w:p>
        </w:tc>
        <w:tc>
          <w:tcPr>
            <w:tcW w:w="780" w:type="pct"/>
            <w:noWrap/>
            <w:hideMark/>
          </w:tcPr>
          <w:p w14:paraId="0AC77E29" w14:textId="77777777" w:rsidR="00404A8B" w:rsidRPr="00404A8B" w:rsidRDefault="00404A8B" w:rsidP="00404A8B">
            <w:r w:rsidRPr="00404A8B">
              <w:t>0.097149</w:t>
            </w:r>
          </w:p>
        </w:tc>
        <w:tc>
          <w:tcPr>
            <w:tcW w:w="693" w:type="pct"/>
            <w:noWrap/>
            <w:hideMark/>
          </w:tcPr>
          <w:p w14:paraId="223F8EA3" w14:textId="77777777" w:rsidR="00404A8B" w:rsidRPr="00404A8B" w:rsidRDefault="00404A8B" w:rsidP="00404A8B">
            <w:r w:rsidRPr="00404A8B">
              <w:t>1.10E-06</w:t>
            </w:r>
          </w:p>
        </w:tc>
        <w:tc>
          <w:tcPr>
            <w:tcW w:w="693" w:type="pct"/>
            <w:noWrap/>
            <w:hideMark/>
          </w:tcPr>
          <w:p w14:paraId="7B4FCF57" w14:textId="77777777" w:rsidR="00404A8B" w:rsidRPr="00404A8B" w:rsidRDefault="00404A8B" w:rsidP="00404A8B">
            <w:r w:rsidRPr="00404A8B">
              <w:t>0.058087</w:t>
            </w:r>
          </w:p>
        </w:tc>
        <w:tc>
          <w:tcPr>
            <w:tcW w:w="693" w:type="pct"/>
            <w:noWrap/>
            <w:hideMark/>
          </w:tcPr>
          <w:p w14:paraId="3FD22B6D" w14:textId="77777777" w:rsidR="00404A8B" w:rsidRPr="00404A8B" w:rsidRDefault="00404A8B" w:rsidP="00404A8B">
            <w:r w:rsidRPr="00404A8B">
              <w:t>0.13621</w:t>
            </w:r>
          </w:p>
        </w:tc>
        <w:tc>
          <w:tcPr>
            <w:tcW w:w="693" w:type="pct"/>
            <w:noWrap/>
            <w:hideMark/>
          </w:tcPr>
          <w:p w14:paraId="7CD8C0F2" w14:textId="77777777" w:rsidR="00404A8B" w:rsidRPr="00404A8B" w:rsidRDefault="00404A8B" w:rsidP="00404A8B">
            <w:r w:rsidRPr="00404A8B">
              <w:t>2.82E-06</w:t>
            </w:r>
          </w:p>
        </w:tc>
      </w:tr>
      <w:tr w:rsidR="00404A8B" w:rsidRPr="00404A8B" w14:paraId="0DCD21E1" w14:textId="77777777" w:rsidTr="00404A8B">
        <w:trPr>
          <w:trHeight w:val="300"/>
        </w:trPr>
        <w:tc>
          <w:tcPr>
            <w:tcW w:w="1448" w:type="pct"/>
            <w:noWrap/>
            <w:hideMark/>
          </w:tcPr>
          <w:p w14:paraId="1884DEA5" w14:textId="77777777" w:rsidR="00404A8B" w:rsidRPr="00404A8B" w:rsidRDefault="00404A8B">
            <w:r w:rsidRPr="00404A8B">
              <w:t>hsa-let-7b-5p</w:t>
            </w:r>
          </w:p>
        </w:tc>
        <w:tc>
          <w:tcPr>
            <w:tcW w:w="780" w:type="pct"/>
            <w:noWrap/>
            <w:hideMark/>
          </w:tcPr>
          <w:p w14:paraId="3C5E1F08" w14:textId="77777777" w:rsidR="00404A8B" w:rsidRPr="00404A8B" w:rsidRDefault="00404A8B" w:rsidP="00404A8B">
            <w:r w:rsidRPr="00404A8B">
              <w:t>0.096678</w:t>
            </w:r>
          </w:p>
        </w:tc>
        <w:tc>
          <w:tcPr>
            <w:tcW w:w="693" w:type="pct"/>
            <w:noWrap/>
            <w:hideMark/>
          </w:tcPr>
          <w:p w14:paraId="01D94D80" w14:textId="77777777" w:rsidR="00404A8B" w:rsidRPr="00404A8B" w:rsidRDefault="00404A8B" w:rsidP="00404A8B">
            <w:r w:rsidRPr="00404A8B">
              <w:t>1.94E-09</w:t>
            </w:r>
          </w:p>
        </w:tc>
        <w:tc>
          <w:tcPr>
            <w:tcW w:w="693" w:type="pct"/>
            <w:noWrap/>
            <w:hideMark/>
          </w:tcPr>
          <w:p w14:paraId="087EE7F1" w14:textId="77777777" w:rsidR="00404A8B" w:rsidRPr="00404A8B" w:rsidRDefault="00404A8B" w:rsidP="00404A8B">
            <w:r w:rsidRPr="00404A8B">
              <w:t>0.065141</w:t>
            </w:r>
          </w:p>
        </w:tc>
        <w:tc>
          <w:tcPr>
            <w:tcW w:w="693" w:type="pct"/>
            <w:noWrap/>
            <w:hideMark/>
          </w:tcPr>
          <w:p w14:paraId="0794C420" w14:textId="77777777" w:rsidR="00404A8B" w:rsidRPr="00404A8B" w:rsidRDefault="00404A8B" w:rsidP="00404A8B">
            <w:r w:rsidRPr="00404A8B">
              <w:t>0.128216</w:t>
            </w:r>
          </w:p>
        </w:tc>
        <w:tc>
          <w:tcPr>
            <w:tcW w:w="693" w:type="pct"/>
            <w:noWrap/>
            <w:hideMark/>
          </w:tcPr>
          <w:p w14:paraId="7134B33D" w14:textId="77777777" w:rsidR="00404A8B" w:rsidRPr="00404A8B" w:rsidRDefault="00404A8B" w:rsidP="00404A8B">
            <w:r w:rsidRPr="00404A8B">
              <w:t>6.80E-09</w:t>
            </w:r>
          </w:p>
        </w:tc>
      </w:tr>
      <w:tr w:rsidR="00404A8B" w:rsidRPr="00404A8B" w14:paraId="597FBEB1" w14:textId="77777777" w:rsidTr="00404A8B">
        <w:trPr>
          <w:trHeight w:val="300"/>
        </w:trPr>
        <w:tc>
          <w:tcPr>
            <w:tcW w:w="1448" w:type="pct"/>
            <w:noWrap/>
            <w:hideMark/>
          </w:tcPr>
          <w:p w14:paraId="119964EC" w14:textId="77777777" w:rsidR="00404A8B" w:rsidRPr="00404A8B" w:rsidRDefault="00404A8B">
            <w:r w:rsidRPr="00404A8B">
              <w:t>hsa-miR-337-3p</w:t>
            </w:r>
          </w:p>
        </w:tc>
        <w:tc>
          <w:tcPr>
            <w:tcW w:w="780" w:type="pct"/>
            <w:noWrap/>
            <w:hideMark/>
          </w:tcPr>
          <w:p w14:paraId="44C15D58" w14:textId="77777777" w:rsidR="00404A8B" w:rsidRPr="00404A8B" w:rsidRDefault="00404A8B" w:rsidP="00404A8B">
            <w:r w:rsidRPr="00404A8B">
              <w:t>0.096446</w:t>
            </w:r>
          </w:p>
        </w:tc>
        <w:tc>
          <w:tcPr>
            <w:tcW w:w="693" w:type="pct"/>
            <w:noWrap/>
            <w:hideMark/>
          </w:tcPr>
          <w:p w14:paraId="4926C7DE" w14:textId="77777777" w:rsidR="00404A8B" w:rsidRPr="00404A8B" w:rsidRDefault="00404A8B" w:rsidP="00404A8B">
            <w:r w:rsidRPr="00404A8B">
              <w:t>1.71E-07</w:t>
            </w:r>
          </w:p>
        </w:tc>
        <w:tc>
          <w:tcPr>
            <w:tcW w:w="693" w:type="pct"/>
            <w:noWrap/>
            <w:hideMark/>
          </w:tcPr>
          <w:p w14:paraId="6FCE73C0" w14:textId="77777777" w:rsidR="00404A8B" w:rsidRPr="00404A8B" w:rsidRDefault="00404A8B" w:rsidP="00404A8B">
            <w:r w:rsidRPr="00404A8B">
              <w:t>0.060317</w:t>
            </w:r>
          </w:p>
        </w:tc>
        <w:tc>
          <w:tcPr>
            <w:tcW w:w="693" w:type="pct"/>
            <w:noWrap/>
            <w:hideMark/>
          </w:tcPr>
          <w:p w14:paraId="5E3B805D" w14:textId="77777777" w:rsidR="00404A8B" w:rsidRPr="00404A8B" w:rsidRDefault="00404A8B" w:rsidP="00404A8B">
            <w:r w:rsidRPr="00404A8B">
              <w:t>0.132574</w:t>
            </w:r>
          </w:p>
        </w:tc>
        <w:tc>
          <w:tcPr>
            <w:tcW w:w="693" w:type="pct"/>
            <w:noWrap/>
            <w:hideMark/>
          </w:tcPr>
          <w:p w14:paraId="2BB8541E" w14:textId="77777777" w:rsidR="00404A8B" w:rsidRPr="00404A8B" w:rsidRDefault="00404A8B" w:rsidP="00404A8B">
            <w:r w:rsidRPr="00404A8B">
              <w:t>4.79E-07</w:t>
            </w:r>
          </w:p>
        </w:tc>
      </w:tr>
      <w:tr w:rsidR="00404A8B" w:rsidRPr="00404A8B" w14:paraId="36809D9E" w14:textId="77777777" w:rsidTr="00404A8B">
        <w:trPr>
          <w:trHeight w:val="300"/>
        </w:trPr>
        <w:tc>
          <w:tcPr>
            <w:tcW w:w="1448" w:type="pct"/>
            <w:noWrap/>
            <w:hideMark/>
          </w:tcPr>
          <w:p w14:paraId="14C36432" w14:textId="77777777" w:rsidR="00404A8B" w:rsidRPr="00404A8B" w:rsidRDefault="00404A8B">
            <w:r w:rsidRPr="00404A8B">
              <w:t>hsa-miR-132-3p</w:t>
            </w:r>
          </w:p>
        </w:tc>
        <w:tc>
          <w:tcPr>
            <w:tcW w:w="780" w:type="pct"/>
            <w:noWrap/>
            <w:hideMark/>
          </w:tcPr>
          <w:p w14:paraId="26E7881D" w14:textId="77777777" w:rsidR="00404A8B" w:rsidRPr="00404A8B" w:rsidRDefault="00404A8B" w:rsidP="00404A8B">
            <w:r w:rsidRPr="00404A8B">
              <w:t>0.096273</w:t>
            </w:r>
          </w:p>
        </w:tc>
        <w:tc>
          <w:tcPr>
            <w:tcW w:w="693" w:type="pct"/>
            <w:noWrap/>
            <w:hideMark/>
          </w:tcPr>
          <w:p w14:paraId="1B5D91FC" w14:textId="77777777" w:rsidR="00404A8B" w:rsidRPr="00404A8B" w:rsidRDefault="00404A8B" w:rsidP="00404A8B">
            <w:r w:rsidRPr="00404A8B">
              <w:t>8.34E-08</w:t>
            </w:r>
          </w:p>
        </w:tc>
        <w:tc>
          <w:tcPr>
            <w:tcW w:w="693" w:type="pct"/>
            <w:noWrap/>
            <w:hideMark/>
          </w:tcPr>
          <w:p w14:paraId="6FB63507" w14:textId="77777777" w:rsidR="00404A8B" w:rsidRPr="00404A8B" w:rsidRDefault="00404A8B" w:rsidP="00404A8B">
            <w:r w:rsidRPr="00404A8B">
              <w:t>0.06109</w:t>
            </w:r>
          </w:p>
        </w:tc>
        <w:tc>
          <w:tcPr>
            <w:tcW w:w="693" w:type="pct"/>
            <w:noWrap/>
            <w:hideMark/>
          </w:tcPr>
          <w:p w14:paraId="3C1D4E7F" w14:textId="77777777" w:rsidR="00404A8B" w:rsidRPr="00404A8B" w:rsidRDefault="00404A8B" w:rsidP="00404A8B">
            <w:r w:rsidRPr="00404A8B">
              <w:t>0.131456</w:t>
            </w:r>
          </w:p>
        </w:tc>
        <w:tc>
          <w:tcPr>
            <w:tcW w:w="693" w:type="pct"/>
            <w:noWrap/>
            <w:hideMark/>
          </w:tcPr>
          <w:p w14:paraId="4B5928D7" w14:textId="77777777" w:rsidR="00404A8B" w:rsidRPr="00404A8B" w:rsidRDefault="00404A8B" w:rsidP="00404A8B">
            <w:r w:rsidRPr="00404A8B">
              <w:t>2.40E-07</w:t>
            </w:r>
          </w:p>
        </w:tc>
      </w:tr>
      <w:tr w:rsidR="00404A8B" w:rsidRPr="00404A8B" w14:paraId="2840443B" w14:textId="77777777" w:rsidTr="00404A8B">
        <w:trPr>
          <w:trHeight w:val="300"/>
        </w:trPr>
        <w:tc>
          <w:tcPr>
            <w:tcW w:w="1448" w:type="pct"/>
            <w:noWrap/>
            <w:hideMark/>
          </w:tcPr>
          <w:p w14:paraId="7F2B843F" w14:textId="77777777" w:rsidR="00404A8B" w:rsidRPr="00404A8B" w:rsidRDefault="00404A8B">
            <w:r w:rsidRPr="00404A8B">
              <w:t>hsa-miR-409-5p</w:t>
            </w:r>
          </w:p>
        </w:tc>
        <w:tc>
          <w:tcPr>
            <w:tcW w:w="780" w:type="pct"/>
            <w:noWrap/>
            <w:hideMark/>
          </w:tcPr>
          <w:p w14:paraId="437D5A86" w14:textId="77777777" w:rsidR="00404A8B" w:rsidRPr="00404A8B" w:rsidRDefault="00404A8B" w:rsidP="00404A8B">
            <w:r w:rsidRPr="00404A8B">
              <w:t>0.096047</w:t>
            </w:r>
          </w:p>
        </w:tc>
        <w:tc>
          <w:tcPr>
            <w:tcW w:w="693" w:type="pct"/>
            <w:noWrap/>
            <w:hideMark/>
          </w:tcPr>
          <w:p w14:paraId="3B06A76A" w14:textId="77777777" w:rsidR="00404A8B" w:rsidRPr="00404A8B" w:rsidRDefault="00404A8B" w:rsidP="00404A8B">
            <w:r w:rsidRPr="00404A8B">
              <w:t>1.76E-07</w:t>
            </w:r>
          </w:p>
        </w:tc>
        <w:tc>
          <w:tcPr>
            <w:tcW w:w="693" w:type="pct"/>
            <w:noWrap/>
            <w:hideMark/>
          </w:tcPr>
          <w:p w14:paraId="09515418" w14:textId="77777777" w:rsidR="00404A8B" w:rsidRPr="00404A8B" w:rsidRDefault="00404A8B" w:rsidP="00404A8B">
            <w:r w:rsidRPr="00404A8B">
              <w:t>0.060029</w:t>
            </w:r>
          </w:p>
        </w:tc>
        <w:tc>
          <w:tcPr>
            <w:tcW w:w="693" w:type="pct"/>
            <w:noWrap/>
            <w:hideMark/>
          </w:tcPr>
          <w:p w14:paraId="1013D43E" w14:textId="77777777" w:rsidR="00404A8B" w:rsidRPr="00404A8B" w:rsidRDefault="00404A8B" w:rsidP="00404A8B">
            <w:r w:rsidRPr="00404A8B">
              <w:t>0.132066</w:t>
            </w:r>
          </w:p>
        </w:tc>
        <w:tc>
          <w:tcPr>
            <w:tcW w:w="693" w:type="pct"/>
            <w:noWrap/>
            <w:hideMark/>
          </w:tcPr>
          <w:p w14:paraId="63C218DA" w14:textId="77777777" w:rsidR="00404A8B" w:rsidRPr="00404A8B" w:rsidRDefault="00404A8B" w:rsidP="00404A8B">
            <w:r w:rsidRPr="00404A8B">
              <w:t>4.92E-07</w:t>
            </w:r>
          </w:p>
        </w:tc>
      </w:tr>
      <w:tr w:rsidR="00404A8B" w:rsidRPr="00404A8B" w14:paraId="156BCEC4" w14:textId="77777777" w:rsidTr="00404A8B">
        <w:trPr>
          <w:trHeight w:val="300"/>
        </w:trPr>
        <w:tc>
          <w:tcPr>
            <w:tcW w:w="1448" w:type="pct"/>
            <w:noWrap/>
            <w:hideMark/>
          </w:tcPr>
          <w:p w14:paraId="44864787" w14:textId="77777777" w:rsidR="00404A8B" w:rsidRPr="00404A8B" w:rsidRDefault="00404A8B">
            <w:r w:rsidRPr="00404A8B">
              <w:t>hsa-miR-655-3p</w:t>
            </w:r>
          </w:p>
        </w:tc>
        <w:tc>
          <w:tcPr>
            <w:tcW w:w="780" w:type="pct"/>
            <w:noWrap/>
            <w:hideMark/>
          </w:tcPr>
          <w:p w14:paraId="6E72D371" w14:textId="77777777" w:rsidR="00404A8B" w:rsidRPr="00404A8B" w:rsidRDefault="00404A8B" w:rsidP="00404A8B">
            <w:r w:rsidRPr="00404A8B">
              <w:t>0.095312</w:t>
            </w:r>
          </w:p>
        </w:tc>
        <w:tc>
          <w:tcPr>
            <w:tcW w:w="693" w:type="pct"/>
            <w:noWrap/>
            <w:hideMark/>
          </w:tcPr>
          <w:p w14:paraId="4626883E" w14:textId="77777777" w:rsidR="00404A8B" w:rsidRPr="00404A8B" w:rsidRDefault="00404A8B" w:rsidP="00404A8B">
            <w:r w:rsidRPr="00404A8B">
              <w:t>2.17E-08</w:t>
            </w:r>
          </w:p>
        </w:tc>
        <w:tc>
          <w:tcPr>
            <w:tcW w:w="693" w:type="pct"/>
            <w:noWrap/>
            <w:hideMark/>
          </w:tcPr>
          <w:p w14:paraId="4F458578" w14:textId="77777777" w:rsidR="00404A8B" w:rsidRPr="00404A8B" w:rsidRDefault="00404A8B" w:rsidP="00404A8B">
            <w:r w:rsidRPr="00404A8B">
              <w:t>0.061966</w:t>
            </w:r>
          </w:p>
        </w:tc>
        <w:tc>
          <w:tcPr>
            <w:tcW w:w="693" w:type="pct"/>
            <w:noWrap/>
            <w:hideMark/>
          </w:tcPr>
          <w:p w14:paraId="391E295B" w14:textId="77777777" w:rsidR="00404A8B" w:rsidRPr="00404A8B" w:rsidRDefault="00404A8B" w:rsidP="00404A8B">
            <w:r w:rsidRPr="00404A8B">
              <w:t>0.128658</w:t>
            </w:r>
          </w:p>
        </w:tc>
        <w:tc>
          <w:tcPr>
            <w:tcW w:w="693" w:type="pct"/>
            <w:noWrap/>
            <w:hideMark/>
          </w:tcPr>
          <w:p w14:paraId="55255CF4" w14:textId="77777777" w:rsidR="00404A8B" w:rsidRPr="00404A8B" w:rsidRDefault="00404A8B" w:rsidP="00404A8B">
            <w:r w:rsidRPr="00404A8B">
              <w:t>6.85E-08</w:t>
            </w:r>
          </w:p>
        </w:tc>
      </w:tr>
      <w:tr w:rsidR="00404A8B" w:rsidRPr="00404A8B" w14:paraId="202D074A" w14:textId="77777777" w:rsidTr="00404A8B">
        <w:trPr>
          <w:trHeight w:val="300"/>
        </w:trPr>
        <w:tc>
          <w:tcPr>
            <w:tcW w:w="1448" w:type="pct"/>
            <w:noWrap/>
            <w:hideMark/>
          </w:tcPr>
          <w:p w14:paraId="63E7EBAD" w14:textId="77777777" w:rsidR="00404A8B" w:rsidRPr="00404A8B" w:rsidRDefault="00404A8B">
            <w:r w:rsidRPr="00404A8B">
              <w:t>hsa-miR-487a-3p</w:t>
            </w:r>
          </w:p>
        </w:tc>
        <w:tc>
          <w:tcPr>
            <w:tcW w:w="780" w:type="pct"/>
            <w:noWrap/>
            <w:hideMark/>
          </w:tcPr>
          <w:p w14:paraId="534927B5" w14:textId="77777777" w:rsidR="00404A8B" w:rsidRPr="00404A8B" w:rsidRDefault="00404A8B" w:rsidP="00404A8B">
            <w:r w:rsidRPr="00404A8B">
              <w:t>0.095212</w:t>
            </w:r>
          </w:p>
        </w:tc>
        <w:tc>
          <w:tcPr>
            <w:tcW w:w="693" w:type="pct"/>
            <w:noWrap/>
            <w:hideMark/>
          </w:tcPr>
          <w:p w14:paraId="38853F1E" w14:textId="77777777" w:rsidR="00404A8B" w:rsidRPr="00404A8B" w:rsidRDefault="00404A8B" w:rsidP="00404A8B">
            <w:r w:rsidRPr="00404A8B">
              <w:t>7.06E-07</w:t>
            </w:r>
          </w:p>
        </w:tc>
        <w:tc>
          <w:tcPr>
            <w:tcW w:w="693" w:type="pct"/>
            <w:noWrap/>
            <w:hideMark/>
          </w:tcPr>
          <w:p w14:paraId="6AD33F1B" w14:textId="77777777" w:rsidR="00404A8B" w:rsidRPr="00404A8B" w:rsidRDefault="00404A8B" w:rsidP="00404A8B">
            <w:r w:rsidRPr="00404A8B">
              <w:t>0.057608</w:t>
            </w:r>
          </w:p>
        </w:tc>
        <w:tc>
          <w:tcPr>
            <w:tcW w:w="693" w:type="pct"/>
            <w:noWrap/>
            <w:hideMark/>
          </w:tcPr>
          <w:p w14:paraId="4528ED83" w14:textId="77777777" w:rsidR="00404A8B" w:rsidRPr="00404A8B" w:rsidRDefault="00404A8B" w:rsidP="00404A8B">
            <w:r w:rsidRPr="00404A8B">
              <w:t>0.132817</w:t>
            </w:r>
          </w:p>
        </w:tc>
        <w:tc>
          <w:tcPr>
            <w:tcW w:w="693" w:type="pct"/>
            <w:noWrap/>
            <w:hideMark/>
          </w:tcPr>
          <w:p w14:paraId="4E2C9A6C" w14:textId="77777777" w:rsidR="00404A8B" w:rsidRPr="00404A8B" w:rsidRDefault="00404A8B" w:rsidP="00404A8B">
            <w:r w:rsidRPr="00404A8B">
              <w:t>1.85E-06</w:t>
            </w:r>
          </w:p>
        </w:tc>
      </w:tr>
      <w:tr w:rsidR="00404A8B" w:rsidRPr="00404A8B" w14:paraId="3E96BD6E" w14:textId="77777777" w:rsidTr="00404A8B">
        <w:trPr>
          <w:trHeight w:val="300"/>
        </w:trPr>
        <w:tc>
          <w:tcPr>
            <w:tcW w:w="1448" w:type="pct"/>
            <w:noWrap/>
            <w:hideMark/>
          </w:tcPr>
          <w:p w14:paraId="7A7D647E" w14:textId="77777777" w:rsidR="00404A8B" w:rsidRPr="00404A8B" w:rsidRDefault="00404A8B">
            <w:r w:rsidRPr="00404A8B">
              <w:t>hsa-miR-365a-5p</w:t>
            </w:r>
          </w:p>
        </w:tc>
        <w:tc>
          <w:tcPr>
            <w:tcW w:w="780" w:type="pct"/>
            <w:noWrap/>
            <w:hideMark/>
          </w:tcPr>
          <w:p w14:paraId="378521F9" w14:textId="77777777" w:rsidR="00404A8B" w:rsidRPr="00404A8B" w:rsidRDefault="00404A8B" w:rsidP="00404A8B">
            <w:r w:rsidRPr="00404A8B">
              <w:t>0.095101</w:t>
            </w:r>
          </w:p>
        </w:tc>
        <w:tc>
          <w:tcPr>
            <w:tcW w:w="693" w:type="pct"/>
            <w:noWrap/>
            <w:hideMark/>
          </w:tcPr>
          <w:p w14:paraId="09750C07" w14:textId="77777777" w:rsidR="00404A8B" w:rsidRPr="00404A8B" w:rsidRDefault="00404A8B" w:rsidP="00404A8B">
            <w:r w:rsidRPr="00404A8B">
              <w:t>2.53E-08</w:t>
            </w:r>
          </w:p>
        </w:tc>
        <w:tc>
          <w:tcPr>
            <w:tcW w:w="693" w:type="pct"/>
            <w:noWrap/>
            <w:hideMark/>
          </w:tcPr>
          <w:p w14:paraId="6A5B0F5B" w14:textId="77777777" w:rsidR="00404A8B" w:rsidRPr="00404A8B" w:rsidRDefault="00404A8B" w:rsidP="00404A8B">
            <w:r w:rsidRPr="00404A8B">
              <w:t>0.061667</w:t>
            </w:r>
          </w:p>
        </w:tc>
        <w:tc>
          <w:tcPr>
            <w:tcW w:w="693" w:type="pct"/>
            <w:noWrap/>
            <w:hideMark/>
          </w:tcPr>
          <w:p w14:paraId="4268F358" w14:textId="77777777" w:rsidR="00404A8B" w:rsidRPr="00404A8B" w:rsidRDefault="00404A8B" w:rsidP="00404A8B">
            <w:r w:rsidRPr="00404A8B">
              <w:t>0.128535</w:t>
            </w:r>
          </w:p>
        </w:tc>
        <w:tc>
          <w:tcPr>
            <w:tcW w:w="693" w:type="pct"/>
            <w:noWrap/>
            <w:hideMark/>
          </w:tcPr>
          <w:p w14:paraId="4F4C5647" w14:textId="77777777" w:rsidR="00404A8B" w:rsidRPr="00404A8B" w:rsidRDefault="00404A8B" w:rsidP="00404A8B">
            <w:r w:rsidRPr="00404A8B">
              <w:t>7.94E-08</w:t>
            </w:r>
          </w:p>
        </w:tc>
      </w:tr>
      <w:tr w:rsidR="00404A8B" w:rsidRPr="00404A8B" w14:paraId="4CB285AA" w14:textId="77777777" w:rsidTr="00404A8B">
        <w:trPr>
          <w:trHeight w:val="300"/>
        </w:trPr>
        <w:tc>
          <w:tcPr>
            <w:tcW w:w="1448" w:type="pct"/>
            <w:noWrap/>
            <w:hideMark/>
          </w:tcPr>
          <w:p w14:paraId="37EE046C" w14:textId="77777777" w:rsidR="00404A8B" w:rsidRPr="00404A8B" w:rsidRDefault="00404A8B">
            <w:r w:rsidRPr="00404A8B">
              <w:t>hsa-miR-410-3p</w:t>
            </w:r>
          </w:p>
        </w:tc>
        <w:tc>
          <w:tcPr>
            <w:tcW w:w="780" w:type="pct"/>
            <w:noWrap/>
            <w:hideMark/>
          </w:tcPr>
          <w:p w14:paraId="412C6672" w14:textId="77777777" w:rsidR="00404A8B" w:rsidRPr="00404A8B" w:rsidRDefault="00404A8B" w:rsidP="00404A8B">
            <w:r w:rsidRPr="00404A8B">
              <w:t>0.094565</w:t>
            </w:r>
          </w:p>
        </w:tc>
        <w:tc>
          <w:tcPr>
            <w:tcW w:w="693" w:type="pct"/>
            <w:noWrap/>
            <w:hideMark/>
          </w:tcPr>
          <w:p w14:paraId="5F62FAA1" w14:textId="77777777" w:rsidR="00404A8B" w:rsidRPr="00404A8B" w:rsidRDefault="00404A8B" w:rsidP="00404A8B">
            <w:r w:rsidRPr="00404A8B">
              <w:t>3.71E-08</w:t>
            </w:r>
          </w:p>
        </w:tc>
        <w:tc>
          <w:tcPr>
            <w:tcW w:w="693" w:type="pct"/>
            <w:noWrap/>
            <w:hideMark/>
          </w:tcPr>
          <w:p w14:paraId="7335DCCF" w14:textId="77777777" w:rsidR="00404A8B" w:rsidRPr="00404A8B" w:rsidRDefault="00404A8B" w:rsidP="00404A8B">
            <w:r w:rsidRPr="00404A8B">
              <w:t>0.060915</w:t>
            </w:r>
          </w:p>
        </w:tc>
        <w:tc>
          <w:tcPr>
            <w:tcW w:w="693" w:type="pct"/>
            <w:noWrap/>
            <w:hideMark/>
          </w:tcPr>
          <w:p w14:paraId="7464E7BC" w14:textId="77777777" w:rsidR="00404A8B" w:rsidRPr="00404A8B" w:rsidRDefault="00404A8B" w:rsidP="00404A8B">
            <w:r w:rsidRPr="00404A8B">
              <w:t>0.128215</w:t>
            </w:r>
          </w:p>
        </w:tc>
        <w:tc>
          <w:tcPr>
            <w:tcW w:w="693" w:type="pct"/>
            <w:noWrap/>
            <w:hideMark/>
          </w:tcPr>
          <w:p w14:paraId="5E1AFEEC" w14:textId="77777777" w:rsidR="00404A8B" w:rsidRPr="00404A8B" w:rsidRDefault="00404A8B" w:rsidP="00404A8B">
            <w:r w:rsidRPr="00404A8B">
              <w:t>1.14E-07</w:t>
            </w:r>
          </w:p>
        </w:tc>
      </w:tr>
      <w:tr w:rsidR="00404A8B" w:rsidRPr="00404A8B" w14:paraId="3F12A287" w14:textId="77777777" w:rsidTr="00404A8B">
        <w:trPr>
          <w:trHeight w:val="300"/>
        </w:trPr>
        <w:tc>
          <w:tcPr>
            <w:tcW w:w="1448" w:type="pct"/>
            <w:noWrap/>
            <w:hideMark/>
          </w:tcPr>
          <w:p w14:paraId="77BEB41B" w14:textId="77777777" w:rsidR="00404A8B" w:rsidRPr="00404A8B" w:rsidRDefault="00404A8B">
            <w:r w:rsidRPr="00404A8B">
              <w:lastRenderedPageBreak/>
              <w:t>hsa-miR-590-5p</w:t>
            </w:r>
          </w:p>
        </w:tc>
        <w:tc>
          <w:tcPr>
            <w:tcW w:w="780" w:type="pct"/>
            <w:noWrap/>
            <w:hideMark/>
          </w:tcPr>
          <w:p w14:paraId="6A10587B" w14:textId="77777777" w:rsidR="00404A8B" w:rsidRPr="00404A8B" w:rsidRDefault="00404A8B" w:rsidP="00404A8B">
            <w:r w:rsidRPr="00404A8B">
              <w:t>0.094532</w:t>
            </w:r>
          </w:p>
        </w:tc>
        <w:tc>
          <w:tcPr>
            <w:tcW w:w="693" w:type="pct"/>
            <w:noWrap/>
            <w:hideMark/>
          </w:tcPr>
          <w:p w14:paraId="101F5D73" w14:textId="77777777" w:rsidR="00404A8B" w:rsidRPr="00404A8B" w:rsidRDefault="00404A8B" w:rsidP="00404A8B">
            <w:r w:rsidRPr="00404A8B">
              <w:t>3.49E-11</w:t>
            </w:r>
          </w:p>
        </w:tc>
        <w:tc>
          <w:tcPr>
            <w:tcW w:w="693" w:type="pct"/>
            <w:noWrap/>
            <w:hideMark/>
          </w:tcPr>
          <w:p w14:paraId="1E50B46F" w14:textId="77777777" w:rsidR="00404A8B" w:rsidRPr="00404A8B" w:rsidRDefault="00404A8B" w:rsidP="00404A8B">
            <w:r w:rsidRPr="00404A8B">
              <w:t>0.066593</w:t>
            </w:r>
          </w:p>
        </w:tc>
        <w:tc>
          <w:tcPr>
            <w:tcW w:w="693" w:type="pct"/>
            <w:noWrap/>
            <w:hideMark/>
          </w:tcPr>
          <w:p w14:paraId="1926CDE2" w14:textId="77777777" w:rsidR="00404A8B" w:rsidRPr="00404A8B" w:rsidRDefault="00404A8B" w:rsidP="00404A8B">
            <w:r w:rsidRPr="00404A8B">
              <w:t>0.122471</w:t>
            </w:r>
          </w:p>
        </w:tc>
        <w:tc>
          <w:tcPr>
            <w:tcW w:w="693" w:type="pct"/>
            <w:noWrap/>
            <w:hideMark/>
          </w:tcPr>
          <w:p w14:paraId="00B51C7D" w14:textId="77777777" w:rsidR="00404A8B" w:rsidRPr="00404A8B" w:rsidRDefault="00404A8B" w:rsidP="00404A8B">
            <w:r w:rsidRPr="00404A8B">
              <w:t>1.55E-10</w:t>
            </w:r>
          </w:p>
        </w:tc>
      </w:tr>
      <w:tr w:rsidR="00404A8B" w:rsidRPr="00404A8B" w14:paraId="3E1FD1DF" w14:textId="77777777" w:rsidTr="00404A8B">
        <w:trPr>
          <w:trHeight w:val="300"/>
        </w:trPr>
        <w:tc>
          <w:tcPr>
            <w:tcW w:w="1448" w:type="pct"/>
            <w:noWrap/>
            <w:hideMark/>
          </w:tcPr>
          <w:p w14:paraId="48F1FAF2" w14:textId="77777777" w:rsidR="00404A8B" w:rsidRPr="00404A8B" w:rsidRDefault="00404A8B">
            <w:r w:rsidRPr="00404A8B">
              <w:t>hsa-miR-4326</w:t>
            </w:r>
          </w:p>
        </w:tc>
        <w:tc>
          <w:tcPr>
            <w:tcW w:w="780" w:type="pct"/>
            <w:noWrap/>
            <w:hideMark/>
          </w:tcPr>
          <w:p w14:paraId="0634FC6B" w14:textId="77777777" w:rsidR="00404A8B" w:rsidRPr="00404A8B" w:rsidRDefault="00404A8B" w:rsidP="00404A8B">
            <w:r w:rsidRPr="00404A8B">
              <w:t>0.094492</w:t>
            </w:r>
          </w:p>
        </w:tc>
        <w:tc>
          <w:tcPr>
            <w:tcW w:w="693" w:type="pct"/>
            <w:noWrap/>
            <w:hideMark/>
          </w:tcPr>
          <w:p w14:paraId="39C45AEE" w14:textId="77777777" w:rsidR="00404A8B" w:rsidRPr="00404A8B" w:rsidRDefault="00404A8B" w:rsidP="00404A8B">
            <w:r w:rsidRPr="00404A8B">
              <w:t>3.55E-06</w:t>
            </w:r>
          </w:p>
        </w:tc>
        <w:tc>
          <w:tcPr>
            <w:tcW w:w="693" w:type="pct"/>
            <w:noWrap/>
            <w:hideMark/>
          </w:tcPr>
          <w:p w14:paraId="3CE12FEE" w14:textId="77777777" w:rsidR="00404A8B" w:rsidRPr="00404A8B" w:rsidRDefault="00404A8B" w:rsidP="00404A8B">
            <w:r w:rsidRPr="00404A8B">
              <w:t>0.054566</w:t>
            </w:r>
          </w:p>
        </w:tc>
        <w:tc>
          <w:tcPr>
            <w:tcW w:w="693" w:type="pct"/>
            <w:noWrap/>
            <w:hideMark/>
          </w:tcPr>
          <w:p w14:paraId="25F8A4A4" w14:textId="77777777" w:rsidR="00404A8B" w:rsidRPr="00404A8B" w:rsidRDefault="00404A8B" w:rsidP="00404A8B">
            <w:r w:rsidRPr="00404A8B">
              <w:t>0.134419</w:t>
            </w:r>
          </w:p>
        </w:tc>
        <w:tc>
          <w:tcPr>
            <w:tcW w:w="693" w:type="pct"/>
            <w:noWrap/>
            <w:hideMark/>
          </w:tcPr>
          <w:p w14:paraId="4ED0DFA0" w14:textId="77777777" w:rsidR="00404A8B" w:rsidRPr="00404A8B" w:rsidRDefault="00404A8B" w:rsidP="00404A8B">
            <w:r w:rsidRPr="00404A8B">
              <w:t>8.42E-06</w:t>
            </w:r>
          </w:p>
        </w:tc>
      </w:tr>
      <w:tr w:rsidR="00404A8B" w:rsidRPr="00404A8B" w14:paraId="603919E5" w14:textId="77777777" w:rsidTr="00404A8B">
        <w:trPr>
          <w:trHeight w:val="300"/>
        </w:trPr>
        <w:tc>
          <w:tcPr>
            <w:tcW w:w="1448" w:type="pct"/>
            <w:noWrap/>
            <w:hideMark/>
          </w:tcPr>
          <w:p w14:paraId="65C31C32" w14:textId="77777777" w:rsidR="00404A8B" w:rsidRPr="00404A8B" w:rsidRDefault="00404A8B">
            <w:r w:rsidRPr="00404A8B">
              <w:t>hsa-miR-4758-3p</w:t>
            </w:r>
          </w:p>
        </w:tc>
        <w:tc>
          <w:tcPr>
            <w:tcW w:w="780" w:type="pct"/>
            <w:noWrap/>
            <w:hideMark/>
          </w:tcPr>
          <w:p w14:paraId="091D8F3F" w14:textId="77777777" w:rsidR="00404A8B" w:rsidRPr="00404A8B" w:rsidRDefault="00404A8B" w:rsidP="00404A8B">
            <w:r w:rsidRPr="00404A8B">
              <w:t>0.093192</w:t>
            </w:r>
          </w:p>
        </w:tc>
        <w:tc>
          <w:tcPr>
            <w:tcW w:w="693" w:type="pct"/>
            <w:noWrap/>
            <w:hideMark/>
          </w:tcPr>
          <w:p w14:paraId="4E0D18A3" w14:textId="77777777" w:rsidR="00404A8B" w:rsidRPr="00404A8B" w:rsidRDefault="00404A8B" w:rsidP="00404A8B">
            <w:r w:rsidRPr="00404A8B">
              <w:t>4.65E-09</w:t>
            </w:r>
          </w:p>
        </w:tc>
        <w:tc>
          <w:tcPr>
            <w:tcW w:w="693" w:type="pct"/>
            <w:noWrap/>
            <w:hideMark/>
          </w:tcPr>
          <w:p w14:paraId="6776FA42" w14:textId="77777777" w:rsidR="00404A8B" w:rsidRPr="00404A8B" w:rsidRDefault="00404A8B" w:rsidP="00404A8B">
            <w:r w:rsidRPr="00404A8B">
              <w:t>0.062045</w:t>
            </w:r>
          </w:p>
        </w:tc>
        <w:tc>
          <w:tcPr>
            <w:tcW w:w="693" w:type="pct"/>
            <w:noWrap/>
            <w:hideMark/>
          </w:tcPr>
          <w:p w14:paraId="5A6B9609" w14:textId="77777777" w:rsidR="00404A8B" w:rsidRPr="00404A8B" w:rsidRDefault="00404A8B" w:rsidP="00404A8B">
            <w:r w:rsidRPr="00404A8B">
              <w:t>0.12434</w:t>
            </w:r>
          </w:p>
        </w:tc>
        <w:tc>
          <w:tcPr>
            <w:tcW w:w="693" w:type="pct"/>
            <w:noWrap/>
            <w:hideMark/>
          </w:tcPr>
          <w:p w14:paraId="6C67ABDC" w14:textId="77777777" w:rsidR="00404A8B" w:rsidRPr="00404A8B" w:rsidRDefault="00404A8B" w:rsidP="00404A8B">
            <w:r w:rsidRPr="00404A8B">
              <w:t>1.58E-08</w:t>
            </w:r>
          </w:p>
        </w:tc>
      </w:tr>
      <w:tr w:rsidR="00404A8B" w:rsidRPr="00404A8B" w14:paraId="6605F12F" w14:textId="77777777" w:rsidTr="00404A8B">
        <w:trPr>
          <w:trHeight w:val="300"/>
        </w:trPr>
        <w:tc>
          <w:tcPr>
            <w:tcW w:w="1448" w:type="pct"/>
            <w:noWrap/>
            <w:hideMark/>
          </w:tcPr>
          <w:p w14:paraId="09A35384" w14:textId="77777777" w:rsidR="00404A8B" w:rsidRPr="00404A8B" w:rsidRDefault="00404A8B">
            <w:r w:rsidRPr="00404A8B">
              <w:t>hsa-miR-431-3p</w:t>
            </w:r>
          </w:p>
        </w:tc>
        <w:tc>
          <w:tcPr>
            <w:tcW w:w="780" w:type="pct"/>
            <w:noWrap/>
            <w:hideMark/>
          </w:tcPr>
          <w:p w14:paraId="59C7A2F4" w14:textId="77777777" w:rsidR="00404A8B" w:rsidRPr="00404A8B" w:rsidRDefault="00404A8B" w:rsidP="00404A8B">
            <w:r w:rsidRPr="00404A8B">
              <w:t>0.093033</w:t>
            </w:r>
          </w:p>
        </w:tc>
        <w:tc>
          <w:tcPr>
            <w:tcW w:w="693" w:type="pct"/>
            <w:noWrap/>
            <w:hideMark/>
          </w:tcPr>
          <w:p w14:paraId="5AC346BA" w14:textId="77777777" w:rsidR="00404A8B" w:rsidRPr="00404A8B" w:rsidRDefault="00404A8B" w:rsidP="00404A8B">
            <w:r w:rsidRPr="00404A8B">
              <w:t>1.50E-08</w:t>
            </w:r>
          </w:p>
        </w:tc>
        <w:tc>
          <w:tcPr>
            <w:tcW w:w="693" w:type="pct"/>
            <w:noWrap/>
            <w:hideMark/>
          </w:tcPr>
          <w:p w14:paraId="107D307B" w14:textId="77777777" w:rsidR="00404A8B" w:rsidRPr="00404A8B" w:rsidRDefault="00404A8B" w:rsidP="00404A8B">
            <w:r w:rsidRPr="00404A8B">
              <w:t>0.060852</w:t>
            </w:r>
          </w:p>
        </w:tc>
        <w:tc>
          <w:tcPr>
            <w:tcW w:w="693" w:type="pct"/>
            <w:noWrap/>
            <w:hideMark/>
          </w:tcPr>
          <w:p w14:paraId="2DB9892B" w14:textId="77777777" w:rsidR="00404A8B" w:rsidRPr="00404A8B" w:rsidRDefault="00404A8B" w:rsidP="00404A8B">
            <w:r w:rsidRPr="00404A8B">
              <w:t>0.125213</w:t>
            </w:r>
          </w:p>
        </w:tc>
        <w:tc>
          <w:tcPr>
            <w:tcW w:w="693" w:type="pct"/>
            <w:noWrap/>
            <w:hideMark/>
          </w:tcPr>
          <w:p w14:paraId="41D01016" w14:textId="77777777" w:rsidR="00404A8B" w:rsidRPr="00404A8B" w:rsidRDefault="00404A8B" w:rsidP="00404A8B">
            <w:r w:rsidRPr="00404A8B">
              <w:t>4.84E-08</w:t>
            </w:r>
          </w:p>
        </w:tc>
      </w:tr>
      <w:tr w:rsidR="00404A8B" w:rsidRPr="00404A8B" w14:paraId="68FE31A5" w14:textId="77777777" w:rsidTr="00404A8B">
        <w:trPr>
          <w:trHeight w:val="300"/>
        </w:trPr>
        <w:tc>
          <w:tcPr>
            <w:tcW w:w="1448" w:type="pct"/>
            <w:noWrap/>
            <w:hideMark/>
          </w:tcPr>
          <w:p w14:paraId="0D028613" w14:textId="77777777" w:rsidR="00404A8B" w:rsidRPr="00404A8B" w:rsidRDefault="00404A8B">
            <w:r w:rsidRPr="00404A8B">
              <w:t>hsa-miR-151a-5p</w:t>
            </w:r>
          </w:p>
        </w:tc>
        <w:tc>
          <w:tcPr>
            <w:tcW w:w="780" w:type="pct"/>
            <w:noWrap/>
            <w:hideMark/>
          </w:tcPr>
          <w:p w14:paraId="34DE2CE4" w14:textId="77777777" w:rsidR="00404A8B" w:rsidRPr="00404A8B" w:rsidRDefault="00404A8B" w:rsidP="00404A8B">
            <w:r w:rsidRPr="00404A8B">
              <w:t>0.092556</w:t>
            </w:r>
          </w:p>
        </w:tc>
        <w:tc>
          <w:tcPr>
            <w:tcW w:w="693" w:type="pct"/>
            <w:noWrap/>
            <w:hideMark/>
          </w:tcPr>
          <w:p w14:paraId="4A6D0430" w14:textId="77777777" w:rsidR="00404A8B" w:rsidRPr="00404A8B" w:rsidRDefault="00404A8B" w:rsidP="00404A8B">
            <w:r w:rsidRPr="00404A8B">
              <w:t>6.69E-07</w:t>
            </w:r>
          </w:p>
        </w:tc>
        <w:tc>
          <w:tcPr>
            <w:tcW w:w="693" w:type="pct"/>
            <w:noWrap/>
            <w:hideMark/>
          </w:tcPr>
          <w:p w14:paraId="53468BB7" w14:textId="77777777" w:rsidR="00404A8B" w:rsidRPr="00404A8B" w:rsidRDefault="00404A8B" w:rsidP="00404A8B">
            <w:r w:rsidRPr="00404A8B">
              <w:t>0.056077</w:t>
            </w:r>
          </w:p>
        </w:tc>
        <w:tc>
          <w:tcPr>
            <w:tcW w:w="693" w:type="pct"/>
            <w:noWrap/>
            <w:hideMark/>
          </w:tcPr>
          <w:p w14:paraId="546AC2FF" w14:textId="77777777" w:rsidR="00404A8B" w:rsidRPr="00404A8B" w:rsidRDefault="00404A8B" w:rsidP="00404A8B">
            <w:r w:rsidRPr="00404A8B">
              <w:t>0.129035</w:t>
            </w:r>
          </w:p>
        </w:tc>
        <w:tc>
          <w:tcPr>
            <w:tcW w:w="693" w:type="pct"/>
            <w:noWrap/>
            <w:hideMark/>
          </w:tcPr>
          <w:p w14:paraId="1EC79079" w14:textId="77777777" w:rsidR="00404A8B" w:rsidRPr="00404A8B" w:rsidRDefault="00404A8B" w:rsidP="00404A8B">
            <w:r w:rsidRPr="00404A8B">
              <w:t>1.77E-06</w:t>
            </w:r>
          </w:p>
        </w:tc>
      </w:tr>
      <w:tr w:rsidR="00404A8B" w:rsidRPr="00404A8B" w14:paraId="2DD19AFB" w14:textId="77777777" w:rsidTr="00404A8B">
        <w:trPr>
          <w:trHeight w:val="300"/>
        </w:trPr>
        <w:tc>
          <w:tcPr>
            <w:tcW w:w="1448" w:type="pct"/>
            <w:noWrap/>
            <w:hideMark/>
          </w:tcPr>
          <w:p w14:paraId="7AC36FEA" w14:textId="77777777" w:rsidR="00404A8B" w:rsidRPr="00404A8B" w:rsidRDefault="00404A8B">
            <w:r w:rsidRPr="00404A8B">
              <w:t>hsa-miR-3187-3p</w:t>
            </w:r>
          </w:p>
        </w:tc>
        <w:tc>
          <w:tcPr>
            <w:tcW w:w="780" w:type="pct"/>
            <w:noWrap/>
            <w:hideMark/>
          </w:tcPr>
          <w:p w14:paraId="36A95035" w14:textId="77777777" w:rsidR="00404A8B" w:rsidRPr="00404A8B" w:rsidRDefault="00404A8B" w:rsidP="00404A8B">
            <w:r w:rsidRPr="00404A8B">
              <w:t>0.092435</w:t>
            </w:r>
          </w:p>
        </w:tc>
        <w:tc>
          <w:tcPr>
            <w:tcW w:w="693" w:type="pct"/>
            <w:noWrap/>
            <w:hideMark/>
          </w:tcPr>
          <w:p w14:paraId="1876BFD2" w14:textId="77777777" w:rsidR="00404A8B" w:rsidRPr="00404A8B" w:rsidRDefault="00404A8B" w:rsidP="00404A8B">
            <w:r w:rsidRPr="00404A8B">
              <w:t>7.68E-07</w:t>
            </w:r>
          </w:p>
        </w:tc>
        <w:tc>
          <w:tcPr>
            <w:tcW w:w="693" w:type="pct"/>
            <w:noWrap/>
            <w:hideMark/>
          </w:tcPr>
          <w:p w14:paraId="1EA9A878" w14:textId="77777777" w:rsidR="00404A8B" w:rsidRPr="00404A8B" w:rsidRDefault="00404A8B" w:rsidP="00404A8B">
            <w:r w:rsidRPr="00404A8B">
              <w:t>0.055806</w:t>
            </w:r>
          </w:p>
        </w:tc>
        <w:tc>
          <w:tcPr>
            <w:tcW w:w="693" w:type="pct"/>
            <w:noWrap/>
            <w:hideMark/>
          </w:tcPr>
          <w:p w14:paraId="6DB0BA84" w14:textId="77777777" w:rsidR="00404A8B" w:rsidRPr="00404A8B" w:rsidRDefault="00404A8B" w:rsidP="00404A8B">
            <w:r w:rsidRPr="00404A8B">
              <w:t>0.129064</w:t>
            </w:r>
          </w:p>
        </w:tc>
        <w:tc>
          <w:tcPr>
            <w:tcW w:w="693" w:type="pct"/>
            <w:noWrap/>
            <w:hideMark/>
          </w:tcPr>
          <w:p w14:paraId="2FF03943" w14:textId="77777777" w:rsidR="00404A8B" w:rsidRPr="00404A8B" w:rsidRDefault="00404A8B" w:rsidP="00404A8B">
            <w:r w:rsidRPr="00404A8B">
              <w:t>2.00E-06</w:t>
            </w:r>
          </w:p>
        </w:tc>
      </w:tr>
      <w:tr w:rsidR="00404A8B" w:rsidRPr="00404A8B" w14:paraId="48DF2655" w14:textId="77777777" w:rsidTr="00404A8B">
        <w:trPr>
          <w:trHeight w:val="300"/>
        </w:trPr>
        <w:tc>
          <w:tcPr>
            <w:tcW w:w="1448" w:type="pct"/>
            <w:noWrap/>
            <w:hideMark/>
          </w:tcPr>
          <w:p w14:paraId="5D334847" w14:textId="77777777" w:rsidR="00404A8B" w:rsidRPr="00404A8B" w:rsidRDefault="00404A8B">
            <w:r w:rsidRPr="00404A8B">
              <w:t>hsa-miR-1226-3p</w:t>
            </w:r>
          </w:p>
        </w:tc>
        <w:tc>
          <w:tcPr>
            <w:tcW w:w="780" w:type="pct"/>
            <w:noWrap/>
            <w:hideMark/>
          </w:tcPr>
          <w:p w14:paraId="1368B55F" w14:textId="77777777" w:rsidR="00404A8B" w:rsidRPr="00404A8B" w:rsidRDefault="00404A8B" w:rsidP="00404A8B">
            <w:r w:rsidRPr="00404A8B">
              <w:t>0.091939</w:t>
            </w:r>
          </w:p>
        </w:tc>
        <w:tc>
          <w:tcPr>
            <w:tcW w:w="693" w:type="pct"/>
            <w:noWrap/>
            <w:hideMark/>
          </w:tcPr>
          <w:p w14:paraId="3302AE5E" w14:textId="77777777" w:rsidR="00404A8B" w:rsidRPr="00404A8B" w:rsidRDefault="00404A8B" w:rsidP="00404A8B">
            <w:r w:rsidRPr="00404A8B">
              <w:t>4.56E-08</w:t>
            </w:r>
          </w:p>
        </w:tc>
        <w:tc>
          <w:tcPr>
            <w:tcW w:w="693" w:type="pct"/>
            <w:noWrap/>
            <w:hideMark/>
          </w:tcPr>
          <w:p w14:paraId="08E8101D" w14:textId="77777777" w:rsidR="00404A8B" w:rsidRPr="00404A8B" w:rsidRDefault="00404A8B" w:rsidP="00404A8B">
            <w:r w:rsidRPr="00404A8B">
              <w:t>0.059005</w:t>
            </w:r>
          </w:p>
        </w:tc>
        <w:tc>
          <w:tcPr>
            <w:tcW w:w="693" w:type="pct"/>
            <w:noWrap/>
            <w:hideMark/>
          </w:tcPr>
          <w:p w14:paraId="49BED258" w14:textId="77777777" w:rsidR="00404A8B" w:rsidRPr="00404A8B" w:rsidRDefault="00404A8B" w:rsidP="00404A8B">
            <w:r w:rsidRPr="00404A8B">
              <w:t>0.124873</w:t>
            </w:r>
          </w:p>
        </w:tc>
        <w:tc>
          <w:tcPr>
            <w:tcW w:w="693" w:type="pct"/>
            <w:noWrap/>
            <w:hideMark/>
          </w:tcPr>
          <w:p w14:paraId="38986172" w14:textId="77777777" w:rsidR="00404A8B" w:rsidRPr="00404A8B" w:rsidRDefault="00404A8B" w:rsidP="00404A8B">
            <w:r w:rsidRPr="00404A8B">
              <w:t>1.39E-07</w:t>
            </w:r>
          </w:p>
        </w:tc>
      </w:tr>
      <w:tr w:rsidR="00404A8B" w:rsidRPr="00404A8B" w14:paraId="129080F7" w14:textId="77777777" w:rsidTr="00404A8B">
        <w:trPr>
          <w:trHeight w:val="300"/>
        </w:trPr>
        <w:tc>
          <w:tcPr>
            <w:tcW w:w="1448" w:type="pct"/>
            <w:noWrap/>
            <w:hideMark/>
          </w:tcPr>
          <w:p w14:paraId="33CE7581" w14:textId="77777777" w:rsidR="00404A8B" w:rsidRPr="00404A8B" w:rsidRDefault="00404A8B">
            <w:r w:rsidRPr="00404A8B">
              <w:t>hsa-miR-376b-3p</w:t>
            </w:r>
          </w:p>
        </w:tc>
        <w:tc>
          <w:tcPr>
            <w:tcW w:w="780" w:type="pct"/>
            <w:noWrap/>
            <w:hideMark/>
          </w:tcPr>
          <w:p w14:paraId="127E9B8D" w14:textId="77777777" w:rsidR="00404A8B" w:rsidRPr="00404A8B" w:rsidRDefault="00404A8B" w:rsidP="00404A8B">
            <w:r w:rsidRPr="00404A8B">
              <w:t>0.091215</w:t>
            </w:r>
          </w:p>
        </w:tc>
        <w:tc>
          <w:tcPr>
            <w:tcW w:w="693" w:type="pct"/>
            <w:noWrap/>
            <w:hideMark/>
          </w:tcPr>
          <w:p w14:paraId="1E2220DA" w14:textId="77777777" w:rsidR="00404A8B" w:rsidRPr="00404A8B" w:rsidRDefault="00404A8B" w:rsidP="00404A8B">
            <w:r w:rsidRPr="00404A8B">
              <w:t>6.88E-07</w:t>
            </w:r>
          </w:p>
        </w:tc>
        <w:tc>
          <w:tcPr>
            <w:tcW w:w="693" w:type="pct"/>
            <w:noWrap/>
            <w:hideMark/>
          </w:tcPr>
          <w:p w14:paraId="1E53209E" w14:textId="77777777" w:rsidR="00404A8B" w:rsidRPr="00404A8B" w:rsidRDefault="00404A8B" w:rsidP="00404A8B">
            <w:r w:rsidRPr="00404A8B">
              <w:t>0.055226</w:t>
            </w:r>
          </w:p>
        </w:tc>
        <w:tc>
          <w:tcPr>
            <w:tcW w:w="693" w:type="pct"/>
            <w:noWrap/>
            <w:hideMark/>
          </w:tcPr>
          <w:p w14:paraId="76170392" w14:textId="77777777" w:rsidR="00404A8B" w:rsidRPr="00404A8B" w:rsidRDefault="00404A8B" w:rsidP="00404A8B">
            <w:r w:rsidRPr="00404A8B">
              <w:t>0.127204</w:t>
            </w:r>
          </w:p>
        </w:tc>
        <w:tc>
          <w:tcPr>
            <w:tcW w:w="693" w:type="pct"/>
            <w:noWrap/>
            <w:hideMark/>
          </w:tcPr>
          <w:p w14:paraId="6BF0DE64" w14:textId="77777777" w:rsidR="00404A8B" w:rsidRPr="00404A8B" w:rsidRDefault="00404A8B" w:rsidP="00404A8B">
            <w:r w:rsidRPr="00404A8B">
              <w:t>1.81E-06</w:t>
            </w:r>
          </w:p>
        </w:tc>
      </w:tr>
      <w:tr w:rsidR="00404A8B" w:rsidRPr="00404A8B" w14:paraId="2D9B9D2B" w14:textId="77777777" w:rsidTr="00404A8B">
        <w:trPr>
          <w:trHeight w:val="300"/>
        </w:trPr>
        <w:tc>
          <w:tcPr>
            <w:tcW w:w="1448" w:type="pct"/>
            <w:noWrap/>
            <w:hideMark/>
          </w:tcPr>
          <w:p w14:paraId="4CB04717" w14:textId="77777777" w:rsidR="00404A8B" w:rsidRPr="00404A8B" w:rsidRDefault="00404A8B">
            <w:r w:rsidRPr="00404A8B">
              <w:t>hsa-let-7f-1-3p</w:t>
            </w:r>
          </w:p>
        </w:tc>
        <w:tc>
          <w:tcPr>
            <w:tcW w:w="780" w:type="pct"/>
            <w:noWrap/>
            <w:hideMark/>
          </w:tcPr>
          <w:p w14:paraId="21A42283" w14:textId="77777777" w:rsidR="00404A8B" w:rsidRPr="00404A8B" w:rsidRDefault="00404A8B" w:rsidP="00404A8B">
            <w:r w:rsidRPr="00404A8B">
              <w:t>0.09092</w:t>
            </w:r>
          </w:p>
        </w:tc>
        <w:tc>
          <w:tcPr>
            <w:tcW w:w="693" w:type="pct"/>
            <w:noWrap/>
            <w:hideMark/>
          </w:tcPr>
          <w:p w14:paraId="30CCB74F" w14:textId="77777777" w:rsidR="00404A8B" w:rsidRPr="00404A8B" w:rsidRDefault="00404A8B" w:rsidP="00404A8B">
            <w:r w:rsidRPr="00404A8B">
              <w:t>1.03E-07</w:t>
            </w:r>
          </w:p>
        </w:tc>
        <w:tc>
          <w:tcPr>
            <w:tcW w:w="693" w:type="pct"/>
            <w:noWrap/>
            <w:hideMark/>
          </w:tcPr>
          <w:p w14:paraId="38A1229F" w14:textId="77777777" w:rsidR="00404A8B" w:rsidRPr="00404A8B" w:rsidRDefault="00404A8B" w:rsidP="00404A8B">
            <w:r w:rsidRPr="00404A8B">
              <w:t>0.057453</w:t>
            </w:r>
          </w:p>
        </w:tc>
        <w:tc>
          <w:tcPr>
            <w:tcW w:w="693" w:type="pct"/>
            <w:noWrap/>
            <w:hideMark/>
          </w:tcPr>
          <w:p w14:paraId="18BA0E32" w14:textId="77777777" w:rsidR="00404A8B" w:rsidRPr="00404A8B" w:rsidRDefault="00404A8B" w:rsidP="00404A8B">
            <w:r w:rsidRPr="00404A8B">
              <w:t>0.124387</w:t>
            </w:r>
          </w:p>
        </w:tc>
        <w:tc>
          <w:tcPr>
            <w:tcW w:w="693" w:type="pct"/>
            <w:noWrap/>
            <w:hideMark/>
          </w:tcPr>
          <w:p w14:paraId="34BF653D" w14:textId="77777777" w:rsidR="00404A8B" w:rsidRPr="00404A8B" w:rsidRDefault="00404A8B" w:rsidP="00404A8B">
            <w:r w:rsidRPr="00404A8B">
              <w:t>2.94E-07</w:t>
            </w:r>
          </w:p>
        </w:tc>
      </w:tr>
      <w:tr w:rsidR="00404A8B" w:rsidRPr="00404A8B" w14:paraId="5A23C4B5" w14:textId="77777777" w:rsidTr="00404A8B">
        <w:trPr>
          <w:trHeight w:val="300"/>
        </w:trPr>
        <w:tc>
          <w:tcPr>
            <w:tcW w:w="1448" w:type="pct"/>
            <w:noWrap/>
            <w:hideMark/>
          </w:tcPr>
          <w:p w14:paraId="45E94374" w14:textId="77777777" w:rsidR="00404A8B" w:rsidRPr="00404A8B" w:rsidRDefault="00404A8B">
            <w:r w:rsidRPr="00404A8B">
              <w:t>hsa-miR-6842-3p</w:t>
            </w:r>
          </w:p>
        </w:tc>
        <w:tc>
          <w:tcPr>
            <w:tcW w:w="780" w:type="pct"/>
            <w:noWrap/>
            <w:hideMark/>
          </w:tcPr>
          <w:p w14:paraId="20CD81E6" w14:textId="77777777" w:rsidR="00404A8B" w:rsidRPr="00404A8B" w:rsidRDefault="00404A8B" w:rsidP="00404A8B">
            <w:r w:rsidRPr="00404A8B">
              <w:t>0.090676</w:t>
            </w:r>
          </w:p>
        </w:tc>
        <w:tc>
          <w:tcPr>
            <w:tcW w:w="693" w:type="pct"/>
            <w:noWrap/>
            <w:hideMark/>
          </w:tcPr>
          <w:p w14:paraId="06FD1658" w14:textId="77777777" w:rsidR="00404A8B" w:rsidRPr="00404A8B" w:rsidRDefault="00404A8B" w:rsidP="00404A8B">
            <w:r w:rsidRPr="00404A8B">
              <w:t>2.62E-07</w:t>
            </w:r>
          </w:p>
        </w:tc>
        <w:tc>
          <w:tcPr>
            <w:tcW w:w="693" w:type="pct"/>
            <w:noWrap/>
            <w:hideMark/>
          </w:tcPr>
          <w:p w14:paraId="364EF3E1" w14:textId="77777777" w:rsidR="00404A8B" w:rsidRPr="00404A8B" w:rsidRDefault="00404A8B" w:rsidP="00404A8B">
            <w:r w:rsidRPr="00404A8B">
              <w:t>0.056179</w:t>
            </w:r>
          </w:p>
        </w:tc>
        <w:tc>
          <w:tcPr>
            <w:tcW w:w="693" w:type="pct"/>
            <w:noWrap/>
            <w:hideMark/>
          </w:tcPr>
          <w:p w14:paraId="0DEEC446" w14:textId="77777777" w:rsidR="00404A8B" w:rsidRPr="00404A8B" w:rsidRDefault="00404A8B" w:rsidP="00404A8B">
            <w:r w:rsidRPr="00404A8B">
              <w:t>0.125174</w:t>
            </w:r>
          </w:p>
        </w:tc>
        <w:tc>
          <w:tcPr>
            <w:tcW w:w="693" w:type="pct"/>
            <w:noWrap/>
            <w:hideMark/>
          </w:tcPr>
          <w:p w14:paraId="1BEC7A7D" w14:textId="77777777" w:rsidR="00404A8B" w:rsidRPr="00404A8B" w:rsidRDefault="00404A8B" w:rsidP="00404A8B">
            <w:r w:rsidRPr="00404A8B">
              <w:t>7.20E-07</w:t>
            </w:r>
          </w:p>
        </w:tc>
      </w:tr>
      <w:tr w:rsidR="00404A8B" w:rsidRPr="00404A8B" w14:paraId="0804801C" w14:textId="77777777" w:rsidTr="00404A8B">
        <w:trPr>
          <w:trHeight w:val="300"/>
        </w:trPr>
        <w:tc>
          <w:tcPr>
            <w:tcW w:w="1448" w:type="pct"/>
            <w:noWrap/>
            <w:hideMark/>
          </w:tcPr>
          <w:p w14:paraId="293E2F8B" w14:textId="77777777" w:rsidR="00404A8B" w:rsidRPr="00404A8B" w:rsidRDefault="00404A8B">
            <w:r w:rsidRPr="00404A8B">
              <w:t>hsa-miR-503-5p</w:t>
            </w:r>
          </w:p>
        </w:tc>
        <w:tc>
          <w:tcPr>
            <w:tcW w:w="780" w:type="pct"/>
            <w:noWrap/>
            <w:hideMark/>
          </w:tcPr>
          <w:p w14:paraId="51B2AE87" w14:textId="77777777" w:rsidR="00404A8B" w:rsidRPr="00404A8B" w:rsidRDefault="00404A8B" w:rsidP="00404A8B">
            <w:r w:rsidRPr="00404A8B">
              <w:t>0.090665</w:t>
            </w:r>
          </w:p>
        </w:tc>
        <w:tc>
          <w:tcPr>
            <w:tcW w:w="693" w:type="pct"/>
            <w:noWrap/>
            <w:hideMark/>
          </w:tcPr>
          <w:p w14:paraId="4EDE5260" w14:textId="77777777" w:rsidR="00404A8B" w:rsidRPr="00404A8B" w:rsidRDefault="00404A8B" w:rsidP="00404A8B">
            <w:r w:rsidRPr="00404A8B">
              <w:t>4.96E-07</w:t>
            </w:r>
          </w:p>
        </w:tc>
        <w:tc>
          <w:tcPr>
            <w:tcW w:w="693" w:type="pct"/>
            <w:noWrap/>
            <w:hideMark/>
          </w:tcPr>
          <w:p w14:paraId="420B04D7" w14:textId="77777777" w:rsidR="00404A8B" w:rsidRPr="00404A8B" w:rsidRDefault="00404A8B" w:rsidP="00404A8B">
            <w:r w:rsidRPr="00404A8B">
              <w:t>0.055342</w:t>
            </w:r>
          </w:p>
        </w:tc>
        <w:tc>
          <w:tcPr>
            <w:tcW w:w="693" w:type="pct"/>
            <w:noWrap/>
            <w:hideMark/>
          </w:tcPr>
          <w:p w14:paraId="3BC58F63" w14:textId="77777777" w:rsidR="00404A8B" w:rsidRPr="00404A8B" w:rsidRDefault="00404A8B" w:rsidP="00404A8B">
            <w:r w:rsidRPr="00404A8B">
              <w:t>0.125988</w:t>
            </w:r>
          </w:p>
        </w:tc>
        <w:tc>
          <w:tcPr>
            <w:tcW w:w="693" w:type="pct"/>
            <w:noWrap/>
            <w:hideMark/>
          </w:tcPr>
          <w:p w14:paraId="251A964B" w14:textId="77777777" w:rsidR="00404A8B" w:rsidRPr="00404A8B" w:rsidRDefault="00404A8B" w:rsidP="00404A8B">
            <w:r w:rsidRPr="00404A8B">
              <w:t>1.33E-06</w:t>
            </w:r>
          </w:p>
        </w:tc>
      </w:tr>
      <w:tr w:rsidR="00404A8B" w:rsidRPr="00404A8B" w14:paraId="642D26BE" w14:textId="77777777" w:rsidTr="00404A8B">
        <w:trPr>
          <w:trHeight w:val="300"/>
        </w:trPr>
        <w:tc>
          <w:tcPr>
            <w:tcW w:w="1448" w:type="pct"/>
            <w:noWrap/>
            <w:hideMark/>
          </w:tcPr>
          <w:p w14:paraId="2FB362E0" w14:textId="77777777" w:rsidR="00404A8B" w:rsidRPr="00404A8B" w:rsidRDefault="00404A8B">
            <w:r w:rsidRPr="00404A8B">
              <w:t>hsa-miR-200a-5p</w:t>
            </w:r>
          </w:p>
        </w:tc>
        <w:tc>
          <w:tcPr>
            <w:tcW w:w="780" w:type="pct"/>
            <w:noWrap/>
            <w:hideMark/>
          </w:tcPr>
          <w:p w14:paraId="0FE507C4" w14:textId="77777777" w:rsidR="00404A8B" w:rsidRPr="00404A8B" w:rsidRDefault="00404A8B" w:rsidP="00404A8B">
            <w:r w:rsidRPr="00404A8B">
              <w:t>0.090236</w:t>
            </w:r>
          </w:p>
        </w:tc>
        <w:tc>
          <w:tcPr>
            <w:tcW w:w="693" w:type="pct"/>
            <w:noWrap/>
            <w:hideMark/>
          </w:tcPr>
          <w:p w14:paraId="60679C41" w14:textId="77777777" w:rsidR="00404A8B" w:rsidRPr="00404A8B" w:rsidRDefault="00404A8B" w:rsidP="00404A8B">
            <w:r w:rsidRPr="00404A8B">
              <w:t>4.48E-18</w:t>
            </w:r>
          </w:p>
        </w:tc>
        <w:tc>
          <w:tcPr>
            <w:tcW w:w="693" w:type="pct"/>
            <w:noWrap/>
            <w:hideMark/>
          </w:tcPr>
          <w:p w14:paraId="01E25058" w14:textId="77777777" w:rsidR="00404A8B" w:rsidRPr="00404A8B" w:rsidRDefault="00404A8B" w:rsidP="00404A8B">
            <w:r w:rsidRPr="00404A8B">
              <w:t>0.069866</w:t>
            </w:r>
          </w:p>
        </w:tc>
        <w:tc>
          <w:tcPr>
            <w:tcW w:w="693" w:type="pct"/>
            <w:noWrap/>
            <w:hideMark/>
          </w:tcPr>
          <w:p w14:paraId="6230F491" w14:textId="77777777" w:rsidR="00404A8B" w:rsidRPr="00404A8B" w:rsidRDefault="00404A8B" w:rsidP="00404A8B">
            <w:r w:rsidRPr="00404A8B">
              <w:t>0.110606</w:t>
            </w:r>
          </w:p>
        </w:tc>
        <w:tc>
          <w:tcPr>
            <w:tcW w:w="693" w:type="pct"/>
            <w:noWrap/>
            <w:hideMark/>
          </w:tcPr>
          <w:p w14:paraId="0B234C27" w14:textId="77777777" w:rsidR="00404A8B" w:rsidRPr="00404A8B" w:rsidRDefault="00404A8B" w:rsidP="00404A8B">
            <w:r w:rsidRPr="00404A8B">
              <w:t>3.62E-17</w:t>
            </w:r>
          </w:p>
        </w:tc>
      </w:tr>
      <w:tr w:rsidR="00404A8B" w:rsidRPr="00404A8B" w14:paraId="3BA43DDD" w14:textId="77777777" w:rsidTr="00404A8B">
        <w:trPr>
          <w:trHeight w:val="300"/>
        </w:trPr>
        <w:tc>
          <w:tcPr>
            <w:tcW w:w="1448" w:type="pct"/>
            <w:noWrap/>
            <w:hideMark/>
          </w:tcPr>
          <w:p w14:paraId="3334382B" w14:textId="77777777" w:rsidR="00404A8B" w:rsidRPr="00404A8B" w:rsidRDefault="00404A8B">
            <w:r w:rsidRPr="00404A8B">
              <w:t>hsa-miR-495-3p</w:t>
            </w:r>
          </w:p>
        </w:tc>
        <w:tc>
          <w:tcPr>
            <w:tcW w:w="780" w:type="pct"/>
            <w:noWrap/>
            <w:hideMark/>
          </w:tcPr>
          <w:p w14:paraId="755B87BC" w14:textId="77777777" w:rsidR="00404A8B" w:rsidRPr="00404A8B" w:rsidRDefault="00404A8B" w:rsidP="00404A8B">
            <w:r w:rsidRPr="00404A8B">
              <w:t>0.090089</w:t>
            </w:r>
          </w:p>
        </w:tc>
        <w:tc>
          <w:tcPr>
            <w:tcW w:w="693" w:type="pct"/>
            <w:noWrap/>
            <w:hideMark/>
          </w:tcPr>
          <w:p w14:paraId="53732764" w14:textId="77777777" w:rsidR="00404A8B" w:rsidRPr="00404A8B" w:rsidRDefault="00404A8B" w:rsidP="00404A8B">
            <w:r w:rsidRPr="00404A8B">
              <w:t>2.21E-07</w:t>
            </w:r>
          </w:p>
        </w:tc>
        <w:tc>
          <w:tcPr>
            <w:tcW w:w="693" w:type="pct"/>
            <w:noWrap/>
            <w:hideMark/>
          </w:tcPr>
          <w:p w14:paraId="03BAF6FB" w14:textId="77777777" w:rsidR="00404A8B" w:rsidRPr="00404A8B" w:rsidRDefault="00404A8B" w:rsidP="00404A8B">
            <w:r w:rsidRPr="00404A8B">
              <w:t>0.056028</w:t>
            </w:r>
          </w:p>
        </w:tc>
        <w:tc>
          <w:tcPr>
            <w:tcW w:w="693" w:type="pct"/>
            <w:noWrap/>
            <w:hideMark/>
          </w:tcPr>
          <w:p w14:paraId="36A1B1E2" w14:textId="77777777" w:rsidR="00404A8B" w:rsidRPr="00404A8B" w:rsidRDefault="00404A8B" w:rsidP="00404A8B">
            <w:r w:rsidRPr="00404A8B">
              <w:t>0.124149</w:t>
            </w:r>
          </w:p>
        </w:tc>
        <w:tc>
          <w:tcPr>
            <w:tcW w:w="693" w:type="pct"/>
            <w:noWrap/>
            <w:hideMark/>
          </w:tcPr>
          <w:p w14:paraId="7431F581" w14:textId="77777777" w:rsidR="00404A8B" w:rsidRPr="00404A8B" w:rsidRDefault="00404A8B" w:rsidP="00404A8B">
            <w:r w:rsidRPr="00404A8B">
              <w:t>6.11E-07</w:t>
            </w:r>
          </w:p>
        </w:tc>
      </w:tr>
      <w:tr w:rsidR="00404A8B" w:rsidRPr="00404A8B" w14:paraId="01B62D83" w14:textId="77777777" w:rsidTr="00404A8B">
        <w:trPr>
          <w:trHeight w:val="300"/>
        </w:trPr>
        <w:tc>
          <w:tcPr>
            <w:tcW w:w="1448" w:type="pct"/>
            <w:noWrap/>
            <w:hideMark/>
          </w:tcPr>
          <w:p w14:paraId="26E6259F" w14:textId="77777777" w:rsidR="00404A8B" w:rsidRPr="00404A8B" w:rsidRDefault="00404A8B">
            <w:r w:rsidRPr="00404A8B">
              <w:t>hsa-miR-15b-5p</w:t>
            </w:r>
          </w:p>
        </w:tc>
        <w:tc>
          <w:tcPr>
            <w:tcW w:w="780" w:type="pct"/>
            <w:noWrap/>
            <w:hideMark/>
          </w:tcPr>
          <w:p w14:paraId="663E1289" w14:textId="77777777" w:rsidR="00404A8B" w:rsidRPr="00404A8B" w:rsidRDefault="00404A8B" w:rsidP="00404A8B">
            <w:r w:rsidRPr="00404A8B">
              <w:t>0.089996</w:t>
            </w:r>
          </w:p>
        </w:tc>
        <w:tc>
          <w:tcPr>
            <w:tcW w:w="693" w:type="pct"/>
            <w:noWrap/>
            <w:hideMark/>
          </w:tcPr>
          <w:p w14:paraId="765A0070" w14:textId="77777777" w:rsidR="00404A8B" w:rsidRPr="00404A8B" w:rsidRDefault="00404A8B" w:rsidP="00404A8B">
            <w:r w:rsidRPr="00404A8B">
              <w:t>3.27E-09</w:t>
            </w:r>
          </w:p>
        </w:tc>
        <w:tc>
          <w:tcPr>
            <w:tcW w:w="693" w:type="pct"/>
            <w:noWrap/>
            <w:hideMark/>
          </w:tcPr>
          <w:p w14:paraId="75CFAD63" w14:textId="77777777" w:rsidR="00404A8B" w:rsidRPr="00404A8B" w:rsidRDefault="00404A8B" w:rsidP="00404A8B">
            <w:r w:rsidRPr="00404A8B">
              <w:t>0.060213</w:t>
            </w:r>
          </w:p>
        </w:tc>
        <w:tc>
          <w:tcPr>
            <w:tcW w:w="693" w:type="pct"/>
            <w:noWrap/>
            <w:hideMark/>
          </w:tcPr>
          <w:p w14:paraId="3B3BB3F7" w14:textId="77777777" w:rsidR="00404A8B" w:rsidRPr="00404A8B" w:rsidRDefault="00404A8B" w:rsidP="00404A8B">
            <w:r w:rsidRPr="00404A8B">
              <w:t>0.119779</w:t>
            </w:r>
          </w:p>
        </w:tc>
        <w:tc>
          <w:tcPr>
            <w:tcW w:w="693" w:type="pct"/>
            <w:noWrap/>
            <w:hideMark/>
          </w:tcPr>
          <w:p w14:paraId="7C73CE16" w14:textId="77777777" w:rsidR="00404A8B" w:rsidRPr="00404A8B" w:rsidRDefault="00404A8B" w:rsidP="00404A8B">
            <w:r w:rsidRPr="00404A8B">
              <w:t>1.13E-08</w:t>
            </w:r>
          </w:p>
        </w:tc>
      </w:tr>
      <w:tr w:rsidR="00404A8B" w:rsidRPr="00404A8B" w14:paraId="6AFF9960" w14:textId="77777777" w:rsidTr="00404A8B">
        <w:trPr>
          <w:trHeight w:val="300"/>
        </w:trPr>
        <w:tc>
          <w:tcPr>
            <w:tcW w:w="1448" w:type="pct"/>
            <w:noWrap/>
            <w:hideMark/>
          </w:tcPr>
          <w:p w14:paraId="44FCB675" w14:textId="77777777" w:rsidR="00404A8B" w:rsidRPr="00404A8B" w:rsidRDefault="00404A8B">
            <w:r w:rsidRPr="00404A8B">
              <w:t>hsa-miR-301b</w:t>
            </w:r>
          </w:p>
        </w:tc>
        <w:tc>
          <w:tcPr>
            <w:tcW w:w="780" w:type="pct"/>
            <w:noWrap/>
            <w:hideMark/>
          </w:tcPr>
          <w:p w14:paraId="2DF0855E" w14:textId="77777777" w:rsidR="00404A8B" w:rsidRPr="00404A8B" w:rsidRDefault="00404A8B" w:rsidP="00404A8B">
            <w:r w:rsidRPr="00404A8B">
              <w:t>0.089659</w:t>
            </w:r>
          </w:p>
        </w:tc>
        <w:tc>
          <w:tcPr>
            <w:tcW w:w="693" w:type="pct"/>
            <w:noWrap/>
            <w:hideMark/>
          </w:tcPr>
          <w:p w14:paraId="7F392FFA" w14:textId="77777777" w:rsidR="00404A8B" w:rsidRPr="00404A8B" w:rsidRDefault="00404A8B" w:rsidP="00404A8B">
            <w:r w:rsidRPr="00404A8B">
              <w:t>1.07E-06</w:t>
            </w:r>
          </w:p>
        </w:tc>
        <w:tc>
          <w:tcPr>
            <w:tcW w:w="693" w:type="pct"/>
            <w:noWrap/>
            <w:hideMark/>
          </w:tcPr>
          <w:p w14:paraId="4FF278F0" w14:textId="77777777" w:rsidR="00404A8B" w:rsidRPr="00404A8B" w:rsidRDefault="00404A8B" w:rsidP="00404A8B">
            <w:r w:rsidRPr="00404A8B">
              <w:t>0.053657</w:t>
            </w:r>
          </w:p>
        </w:tc>
        <w:tc>
          <w:tcPr>
            <w:tcW w:w="693" w:type="pct"/>
            <w:noWrap/>
            <w:hideMark/>
          </w:tcPr>
          <w:p w14:paraId="2416776A" w14:textId="77777777" w:rsidR="00404A8B" w:rsidRPr="00404A8B" w:rsidRDefault="00404A8B" w:rsidP="00404A8B">
            <w:r w:rsidRPr="00404A8B">
              <w:t>0.125661</w:t>
            </w:r>
          </w:p>
        </w:tc>
        <w:tc>
          <w:tcPr>
            <w:tcW w:w="693" w:type="pct"/>
            <w:noWrap/>
            <w:hideMark/>
          </w:tcPr>
          <w:p w14:paraId="0CEFEA63" w14:textId="77777777" w:rsidR="00404A8B" w:rsidRPr="00404A8B" w:rsidRDefault="00404A8B" w:rsidP="00404A8B">
            <w:r w:rsidRPr="00404A8B">
              <w:t>2.74E-06</w:t>
            </w:r>
          </w:p>
        </w:tc>
      </w:tr>
      <w:tr w:rsidR="00404A8B" w:rsidRPr="00404A8B" w14:paraId="57D2205F" w14:textId="77777777" w:rsidTr="00404A8B">
        <w:trPr>
          <w:trHeight w:val="300"/>
        </w:trPr>
        <w:tc>
          <w:tcPr>
            <w:tcW w:w="1448" w:type="pct"/>
            <w:noWrap/>
            <w:hideMark/>
          </w:tcPr>
          <w:p w14:paraId="6AABE7AA" w14:textId="77777777" w:rsidR="00404A8B" w:rsidRPr="00404A8B" w:rsidRDefault="00404A8B">
            <w:r w:rsidRPr="00404A8B">
              <w:t>hsa-miR-551a</w:t>
            </w:r>
          </w:p>
        </w:tc>
        <w:tc>
          <w:tcPr>
            <w:tcW w:w="780" w:type="pct"/>
            <w:noWrap/>
            <w:hideMark/>
          </w:tcPr>
          <w:p w14:paraId="5FE36542" w14:textId="77777777" w:rsidR="00404A8B" w:rsidRPr="00404A8B" w:rsidRDefault="00404A8B" w:rsidP="00404A8B">
            <w:r w:rsidRPr="00404A8B">
              <w:t>0.08941</w:t>
            </w:r>
          </w:p>
        </w:tc>
        <w:tc>
          <w:tcPr>
            <w:tcW w:w="693" w:type="pct"/>
            <w:noWrap/>
            <w:hideMark/>
          </w:tcPr>
          <w:p w14:paraId="31B08286" w14:textId="77777777" w:rsidR="00404A8B" w:rsidRPr="00404A8B" w:rsidRDefault="00404A8B" w:rsidP="00404A8B">
            <w:r w:rsidRPr="00404A8B">
              <w:t>1.17E-06</w:t>
            </w:r>
          </w:p>
        </w:tc>
        <w:tc>
          <w:tcPr>
            <w:tcW w:w="693" w:type="pct"/>
            <w:noWrap/>
            <w:hideMark/>
          </w:tcPr>
          <w:p w14:paraId="5B8C1795" w14:textId="77777777" w:rsidR="00404A8B" w:rsidRPr="00404A8B" w:rsidRDefault="00404A8B" w:rsidP="00404A8B">
            <w:r w:rsidRPr="00404A8B">
              <w:t>0.053372</w:t>
            </w:r>
          </w:p>
        </w:tc>
        <w:tc>
          <w:tcPr>
            <w:tcW w:w="693" w:type="pct"/>
            <w:noWrap/>
            <w:hideMark/>
          </w:tcPr>
          <w:p w14:paraId="2871A538" w14:textId="77777777" w:rsidR="00404A8B" w:rsidRPr="00404A8B" w:rsidRDefault="00404A8B" w:rsidP="00404A8B">
            <w:r w:rsidRPr="00404A8B">
              <w:t>0.125449</w:t>
            </w:r>
          </w:p>
        </w:tc>
        <w:tc>
          <w:tcPr>
            <w:tcW w:w="693" w:type="pct"/>
            <w:noWrap/>
            <w:hideMark/>
          </w:tcPr>
          <w:p w14:paraId="2ADC1303" w14:textId="77777777" w:rsidR="00404A8B" w:rsidRPr="00404A8B" w:rsidRDefault="00404A8B" w:rsidP="00404A8B">
            <w:r w:rsidRPr="00404A8B">
              <w:t>2.97E-06</w:t>
            </w:r>
          </w:p>
        </w:tc>
      </w:tr>
      <w:tr w:rsidR="00404A8B" w:rsidRPr="00404A8B" w14:paraId="7D85E546" w14:textId="77777777" w:rsidTr="00404A8B">
        <w:trPr>
          <w:trHeight w:val="300"/>
        </w:trPr>
        <w:tc>
          <w:tcPr>
            <w:tcW w:w="1448" w:type="pct"/>
            <w:noWrap/>
            <w:hideMark/>
          </w:tcPr>
          <w:p w14:paraId="3330C4E3" w14:textId="77777777" w:rsidR="00404A8B" w:rsidRPr="00404A8B" w:rsidRDefault="00404A8B">
            <w:r w:rsidRPr="00404A8B">
              <w:t>hsa-miR-136-5p</w:t>
            </w:r>
          </w:p>
        </w:tc>
        <w:tc>
          <w:tcPr>
            <w:tcW w:w="780" w:type="pct"/>
            <w:noWrap/>
            <w:hideMark/>
          </w:tcPr>
          <w:p w14:paraId="70FE1346" w14:textId="77777777" w:rsidR="00404A8B" w:rsidRPr="00404A8B" w:rsidRDefault="00404A8B" w:rsidP="00404A8B">
            <w:r w:rsidRPr="00404A8B">
              <w:t>0.088976</w:t>
            </w:r>
          </w:p>
        </w:tc>
        <w:tc>
          <w:tcPr>
            <w:tcW w:w="693" w:type="pct"/>
            <w:noWrap/>
            <w:hideMark/>
          </w:tcPr>
          <w:p w14:paraId="5E366A53" w14:textId="77777777" w:rsidR="00404A8B" w:rsidRPr="00404A8B" w:rsidRDefault="00404A8B" w:rsidP="00404A8B">
            <w:r w:rsidRPr="00404A8B">
              <w:t>5.50E-08</w:t>
            </w:r>
          </w:p>
        </w:tc>
        <w:tc>
          <w:tcPr>
            <w:tcW w:w="693" w:type="pct"/>
            <w:noWrap/>
            <w:hideMark/>
          </w:tcPr>
          <w:p w14:paraId="6899E2C4" w14:textId="77777777" w:rsidR="00404A8B" w:rsidRPr="00404A8B" w:rsidRDefault="00404A8B" w:rsidP="00404A8B">
            <w:r w:rsidRPr="00404A8B">
              <w:t>0.056908</w:t>
            </w:r>
          </w:p>
        </w:tc>
        <w:tc>
          <w:tcPr>
            <w:tcW w:w="693" w:type="pct"/>
            <w:noWrap/>
            <w:hideMark/>
          </w:tcPr>
          <w:p w14:paraId="729D79A1" w14:textId="77777777" w:rsidR="00404A8B" w:rsidRPr="00404A8B" w:rsidRDefault="00404A8B" w:rsidP="00404A8B">
            <w:r w:rsidRPr="00404A8B">
              <w:t>0.121043</w:t>
            </w:r>
          </w:p>
        </w:tc>
        <w:tc>
          <w:tcPr>
            <w:tcW w:w="693" w:type="pct"/>
            <w:noWrap/>
            <w:hideMark/>
          </w:tcPr>
          <w:p w14:paraId="1E4FFC11" w14:textId="77777777" w:rsidR="00404A8B" w:rsidRPr="00404A8B" w:rsidRDefault="00404A8B" w:rsidP="00404A8B">
            <w:r w:rsidRPr="00404A8B">
              <w:t>1.64E-07</w:t>
            </w:r>
          </w:p>
        </w:tc>
      </w:tr>
      <w:tr w:rsidR="00404A8B" w:rsidRPr="00404A8B" w14:paraId="49336ECE" w14:textId="77777777" w:rsidTr="00404A8B">
        <w:trPr>
          <w:trHeight w:val="300"/>
        </w:trPr>
        <w:tc>
          <w:tcPr>
            <w:tcW w:w="1448" w:type="pct"/>
            <w:noWrap/>
            <w:hideMark/>
          </w:tcPr>
          <w:p w14:paraId="14B9AB1D" w14:textId="77777777" w:rsidR="00404A8B" w:rsidRPr="00404A8B" w:rsidRDefault="00404A8B">
            <w:r w:rsidRPr="00404A8B">
              <w:t>hsa-miR-423-3p</w:t>
            </w:r>
          </w:p>
        </w:tc>
        <w:tc>
          <w:tcPr>
            <w:tcW w:w="780" w:type="pct"/>
            <w:noWrap/>
            <w:hideMark/>
          </w:tcPr>
          <w:p w14:paraId="31E6349A" w14:textId="77777777" w:rsidR="00404A8B" w:rsidRPr="00404A8B" w:rsidRDefault="00404A8B" w:rsidP="00404A8B">
            <w:r w:rsidRPr="00404A8B">
              <w:t>0.088579</w:t>
            </w:r>
          </w:p>
        </w:tc>
        <w:tc>
          <w:tcPr>
            <w:tcW w:w="693" w:type="pct"/>
            <w:noWrap/>
            <w:hideMark/>
          </w:tcPr>
          <w:p w14:paraId="677CD335" w14:textId="77777777" w:rsidR="00404A8B" w:rsidRPr="00404A8B" w:rsidRDefault="00404A8B" w:rsidP="00404A8B">
            <w:r w:rsidRPr="00404A8B">
              <w:t>7.17E-08</w:t>
            </w:r>
          </w:p>
        </w:tc>
        <w:tc>
          <w:tcPr>
            <w:tcW w:w="693" w:type="pct"/>
            <w:noWrap/>
            <w:hideMark/>
          </w:tcPr>
          <w:p w14:paraId="3ABF7B3C" w14:textId="77777777" w:rsidR="00404A8B" w:rsidRPr="00404A8B" w:rsidRDefault="00404A8B" w:rsidP="00404A8B">
            <w:r w:rsidRPr="00404A8B">
              <w:t>0.056373</w:t>
            </w:r>
          </w:p>
        </w:tc>
        <w:tc>
          <w:tcPr>
            <w:tcW w:w="693" w:type="pct"/>
            <w:noWrap/>
            <w:hideMark/>
          </w:tcPr>
          <w:p w14:paraId="5EE7849C" w14:textId="77777777" w:rsidR="00404A8B" w:rsidRPr="00404A8B" w:rsidRDefault="00404A8B" w:rsidP="00404A8B">
            <w:r w:rsidRPr="00404A8B">
              <w:t>0.120786</w:t>
            </w:r>
          </w:p>
        </w:tc>
        <w:tc>
          <w:tcPr>
            <w:tcW w:w="693" w:type="pct"/>
            <w:noWrap/>
            <w:hideMark/>
          </w:tcPr>
          <w:p w14:paraId="72D75060" w14:textId="77777777" w:rsidR="00404A8B" w:rsidRPr="00404A8B" w:rsidRDefault="00404A8B" w:rsidP="00404A8B">
            <w:r w:rsidRPr="00404A8B">
              <w:t>2.10E-07</w:t>
            </w:r>
          </w:p>
        </w:tc>
      </w:tr>
      <w:tr w:rsidR="00404A8B" w:rsidRPr="00404A8B" w14:paraId="3CA419F1" w14:textId="77777777" w:rsidTr="00404A8B">
        <w:trPr>
          <w:trHeight w:val="300"/>
        </w:trPr>
        <w:tc>
          <w:tcPr>
            <w:tcW w:w="1448" w:type="pct"/>
            <w:noWrap/>
            <w:hideMark/>
          </w:tcPr>
          <w:p w14:paraId="552EBF75" w14:textId="77777777" w:rsidR="00404A8B" w:rsidRPr="00404A8B" w:rsidRDefault="00404A8B">
            <w:r w:rsidRPr="00404A8B">
              <w:t>hsa-miR-376c-5p</w:t>
            </w:r>
          </w:p>
        </w:tc>
        <w:tc>
          <w:tcPr>
            <w:tcW w:w="780" w:type="pct"/>
            <w:noWrap/>
            <w:hideMark/>
          </w:tcPr>
          <w:p w14:paraId="7D73D78C" w14:textId="77777777" w:rsidR="00404A8B" w:rsidRPr="00404A8B" w:rsidRDefault="00404A8B" w:rsidP="00404A8B">
            <w:r w:rsidRPr="00404A8B">
              <w:t>0.088413</w:t>
            </w:r>
          </w:p>
        </w:tc>
        <w:tc>
          <w:tcPr>
            <w:tcW w:w="693" w:type="pct"/>
            <w:noWrap/>
            <w:hideMark/>
          </w:tcPr>
          <w:p w14:paraId="60211336" w14:textId="77777777" w:rsidR="00404A8B" w:rsidRPr="00404A8B" w:rsidRDefault="00404A8B" w:rsidP="00404A8B">
            <w:r w:rsidRPr="00404A8B">
              <w:t>4.89E-06</w:t>
            </w:r>
          </w:p>
        </w:tc>
        <w:tc>
          <w:tcPr>
            <w:tcW w:w="693" w:type="pct"/>
            <w:noWrap/>
            <w:hideMark/>
          </w:tcPr>
          <w:p w14:paraId="6FEAFA79" w14:textId="77777777" w:rsidR="00404A8B" w:rsidRPr="00404A8B" w:rsidRDefault="00404A8B" w:rsidP="00404A8B">
            <w:r w:rsidRPr="00404A8B">
              <w:t>0.050509</w:t>
            </w:r>
          </w:p>
        </w:tc>
        <w:tc>
          <w:tcPr>
            <w:tcW w:w="693" w:type="pct"/>
            <w:noWrap/>
            <w:hideMark/>
          </w:tcPr>
          <w:p w14:paraId="2497D777" w14:textId="77777777" w:rsidR="00404A8B" w:rsidRPr="00404A8B" w:rsidRDefault="00404A8B" w:rsidP="00404A8B">
            <w:r w:rsidRPr="00404A8B">
              <w:t>0.126318</w:t>
            </w:r>
          </w:p>
        </w:tc>
        <w:tc>
          <w:tcPr>
            <w:tcW w:w="693" w:type="pct"/>
            <w:noWrap/>
            <w:hideMark/>
          </w:tcPr>
          <w:p w14:paraId="7031AC18" w14:textId="77777777" w:rsidR="00404A8B" w:rsidRPr="00404A8B" w:rsidRDefault="00404A8B" w:rsidP="00404A8B">
            <w:r w:rsidRPr="00404A8B">
              <w:t>1.15E-05</w:t>
            </w:r>
          </w:p>
        </w:tc>
      </w:tr>
      <w:tr w:rsidR="00404A8B" w:rsidRPr="00404A8B" w14:paraId="606029A9" w14:textId="77777777" w:rsidTr="00404A8B">
        <w:trPr>
          <w:trHeight w:val="300"/>
        </w:trPr>
        <w:tc>
          <w:tcPr>
            <w:tcW w:w="1448" w:type="pct"/>
            <w:noWrap/>
            <w:hideMark/>
          </w:tcPr>
          <w:p w14:paraId="7E840AE3" w14:textId="77777777" w:rsidR="00404A8B" w:rsidRPr="00404A8B" w:rsidRDefault="00404A8B">
            <w:r w:rsidRPr="00404A8B">
              <w:t>hsa-miR-34a-5p</w:t>
            </w:r>
          </w:p>
        </w:tc>
        <w:tc>
          <w:tcPr>
            <w:tcW w:w="780" w:type="pct"/>
            <w:noWrap/>
            <w:hideMark/>
          </w:tcPr>
          <w:p w14:paraId="2AA2AC97" w14:textId="77777777" w:rsidR="00404A8B" w:rsidRPr="00404A8B" w:rsidRDefault="00404A8B" w:rsidP="00404A8B">
            <w:r w:rsidRPr="00404A8B">
              <w:t>0.087208</w:t>
            </w:r>
          </w:p>
        </w:tc>
        <w:tc>
          <w:tcPr>
            <w:tcW w:w="693" w:type="pct"/>
            <w:noWrap/>
            <w:hideMark/>
          </w:tcPr>
          <w:p w14:paraId="3DC3D5BA" w14:textId="77777777" w:rsidR="00404A8B" w:rsidRPr="00404A8B" w:rsidRDefault="00404A8B" w:rsidP="00404A8B">
            <w:r w:rsidRPr="00404A8B">
              <w:t>1.46E-07</w:t>
            </w:r>
          </w:p>
        </w:tc>
        <w:tc>
          <w:tcPr>
            <w:tcW w:w="693" w:type="pct"/>
            <w:noWrap/>
            <w:hideMark/>
          </w:tcPr>
          <w:p w14:paraId="1CEB153E" w14:textId="77777777" w:rsidR="00404A8B" w:rsidRPr="00404A8B" w:rsidRDefault="00404A8B" w:rsidP="00404A8B">
            <w:r w:rsidRPr="00404A8B">
              <w:t>0.054717</w:t>
            </w:r>
          </w:p>
        </w:tc>
        <w:tc>
          <w:tcPr>
            <w:tcW w:w="693" w:type="pct"/>
            <w:noWrap/>
            <w:hideMark/>
          </w:tcPr>
          <w:p w14:paraId="019AA8BE" w14:textId="77777777" w:rsidR="00404A8B" w:rsidRPr="00404A8B" w:rsidRDefault="00404A8B" w:rsidP="00404A8B">
            <w:r w:rsidRPr="00404A8B">
              <w:t>0.1197</w:t>
            </w:r>
          </w:p>
        </w:tc>
        <w:tc>
          <w:tcPr>
            <w:tcW w:w="693" w:type="pct"/>
            <w:noWrap/>
            <w:hideMark/>
          </w:tcPr>
          <w:p w14:paraId="254843DD" w14:textId="77777777" w:rsidR="00404A8B" w:rsidRPr="00404A8B" w:rsidRDefault="00404A8B" w:rsidP="00404A8B">
            <w:r w:rsidRPr="00404A8B">
              <w:t>4.12E-07</w:t>
            </w:r>
          </w:p>
        </w:tc>
      </w:tr>
      <w:tr w:rsidR="00404A8B" w:rsidRPr="00404A8B" w14:paraId="3861E3BC" w14:textId="77777777" w:rsidTr="00404A8B">
        <w:trPr>
          <w:trHeight w:val="300"/>
        </w:trPr>
        <w:tc>
          <w:tcPr>
            <w:tcW w:w="1448" w:type="pct"/>
            <w:noWrap/>
            <w:hideMark/>
          </w:tcPr>
          <w:p w14:paraId="642B1C76" w14:textId="77777777" w:rsidR="00404A8B" w:rsidRPr="00404A8B" w:rsidRDefault="00404A8B">
            <w:r w:rsidRPr="00404A8B">
              <w:t>hsa-miR-329-3p</w:t>
            </w:r>
          </w:p>
        </w:tc>
        <w:tc>
          <w:tcPr>
            <w:tcW w:w="780" w:type="pct"/>
            <w:noWrap/>
            <w:hideMark/>
          </w:tcPr>
          <w:p w14:paraId="64EFB7C7" w14:textId="77777777" w:rsidR="00404A8B" w:rsidRPr="00404A8B" w:rsidRDefault="00404A8B" w:rsidP="00404A8B">
            <w:r w:rsidRPr="00404A8B">
              <w:t>0.087022</w:t>
            </w:r>
          </w:p>
        </w:tc>
        <w:tc>
          <w:tcPr>
            <w:tcW w:w="693" w:type="pct"/>
            <w:noWrap/>
            <w:hideMark/>
          </w:tcPr>
          <w:p w14:paraId="5B6A301F" w14:textId="77777777" w:rsidR="00404A8B" w:rsidRPr="00404A8B" w:rsidRDefault="00404A8B" w:rsidP="00404A8B">
            <w:r w:rsidRPr="00404A8B">
              <w:t>1.15E-06</w:t>
            </w:r>
          </w:p>
        </w:tc>
        <w:tc>
          <w:tcPr>
            <w:tcW w:w="693" w:type="pct"/>
            <w:noWrap/>
            <w:hideMark/>
          </w:tcPr>
          <w:p w14:paraId="13C50582" w14:textId="77777777" w:rsidR="00404A8B" w:rsidRPr="00404A8B" w:rsidRDefault="00404A8B" w:rsidP="00404A8B">
            <w:r w:rsidRPr="00404A8B">
              <w:t>0.051972</w:t>
            </w:r>
          </w:p>
        </w:tc>
        <w:tc>
          <w:tcPr>
            <w:tcW w:w="693" w:type="pct"/>
            <w:noWrap/>
            <w:hideMark/>
          </w:tcPr>
          <w:p w14:paraId="08710374" w14:textId="77777777" w:rsidR="00404A8B" w:rsidRPr="00404A8B" w:rsidRDefault="00404A8B" w:rsidP="00404A8B">
            <w:r w:rsidRPr="00404A8B">
              <w:t>0.122073</w:t>
            </w:r>
          </w:p>
        </w:tc>
        <w:tc>
          <w:tcPr>
            <w:tcW w:w="693" w:type="pct"/>
            <w:noWrap/>
            <w:hideMark/>
          </w:tcPr>
          <w:p w14:paraId="729E2798" w14:textId="77777777" w:rsidR="00404A8B" w:rsidRPr="00404A8B" w:rsidRDefault="00404A8B" w:rsidP="00404A8B">
            <w:r w:rsidRPr="00404A8B">
              <w:t>2.93E-06</w:t>
            </w:r>
          </w:p>
        </w:tc>
      </w:tr>
      <w:tr w:rsidR="00404A8B" w:rsidRPr="00404A8B" w14:paraId="3C290FB2" w14:textId="77777777" w:rsidTr="00404A8B">
        <w:trPr>
          <w:trHeight w:val="300"/>
        </w:trPr>
        <w:tc>
          <w:tcPr>
            <w:tcW w:w="1448" w:type="pct"/>
            <w:noWrap/>
            <w:hideMark/>
          </w:tcPr>
          <w:p w14:paraId="1E6A8455" w14:textId="77777777" w:rsidR="00404A8B" w:rsidRPr="00404A8B" w:rsidRDefault="00404A8B">
            <w:r w:rsidRPr="00404A8B">
              <w:t>hsa-miR-376b-5p</w:t>
            </w:r>
          </w:p>
        </w:tc>
        <w:tc>
          <w:tcPr>
            <w:tcW w:w="780" w:type="pct"/>
            <w:noWrap/>
            <w:hideMark/>
          </w:tcPr>
          <w:p w14:paraId="77636CF8" w14:textId="77777777" w:rsidR="00404A8B" w:rsidRPr="00404A8B" w:rsidRDefault="00404A8B" w:rsidP="00404A8B">
            <w:r w:rsidRPr="00404A8B">
              <w:t>0.086505</w:t>
            </w:r>
          </w:p>
        </w:tc>
        <w:tc>
          <w:tcPr>
            <w:tcW w:w="693" w:type="pct"/>
            <w:noWrap/>
            <w:hideMark/>
          </w:tcPr>
          <w:p w14:paraId="3C5859DC" w14:textId="77777777" w:rsidR="00404A8B" w:rsidRPr="00404A8B" w:rsidRDefault="00404A8B" w:rsidP="00404A8B">
            <w:r w:rsidRPr="00404A8B">
              <w:t>8.86E-06</w:t>
            </w:r>
          </w:p>
        </w:tc>
        <w:tc>
          <w:tcPr>
            <w:tcW w:w="693" w:type="pct"/>
            <w:noWrap/>
            <w:hideMark/>
          </w:tcPr>
          <w:p w14:paraId="247C18D4" w14:textId="77777777" w:rsidR="00404A8B" w:rsidRPr="00404A8B" w:rsidRDefault="00404A8B" w:rsidP="00404A8B">
            <w:r w:rsidRPr="00404A8B">
              <w:t>0.048364</w:t>
            </w:r>
          </w:p>
        </w:tc>
        <w:tc>
          <w:tcPr>
            <w:tcW w:w="693" w:type="pct"/>
            <w:noWrap/>
            <w:hideMark/>
          </w:tcPr>
          <w:p w14:paraId="47D13091" w14:textId="77777777" w:rsidR="00404A8B" w:rsidRPr="00404A8B" w:rsidRDefault="00404A8B" w:rsidP="00404A8B">
            <w:r w:rsidRPr="00404A8B">
              <w:t>0.124647</w:t>
            </w:r>
          </w:p>
        </w:tc>
        <w:tc>
          <w:tcPr>
            <w:tcW w:w="693" w:type="pct"/>
            <w:noWrap/>
            <w:hideMark/>
          </w:tcPr>
          <w:p w14:paraId="3F410351" w14:textId="77777777" w:rsidR="00404A8B" w:rsidRPr="00404A8B" w:rsidRDefault="00404A8B" w:rsidP="00404A8B">
            <w:r w:rsidRPr="00404A8B">
              <w:t>2.02E-05</w:t>
            </w:r>
          </w:p>
        </w:tc>
      </w:tr>
      <w:tr w:rsidR="00404A8B" w:rsidRPr="00404A8B" w14:paraId="19D39EAD" w14:textId="77777777" w:rsidTr="00404A8B">
        <w:trPr>
          <w:trHeight w:val="300"/>
        </w:trPr>
        <w:tc>
          <w:tcPr>
            <w:tcW w:w="1448" w:type="pct"/>
            <w:noWrap/>
            <w:hideMark/>
          </w:tcPr>
          <w:p w14:paraId="0E4BEE44" w14:textId="77777777" w:rsidR="00404A8B" w:rsidRPr="00404A8B" w:rsidRDefault="00404A8B">
            <w:r w:rsidRPr="00404A8B">
              <w:t>hsa-miR-34b-3p</w:t>
            </w:r>
          </w:p>
        </w:tc>
        <w:tc>
          <w:tcPr>
            <w:tcW w:w="780" w:type="pct"/>
            <w:noWrap/>
            <w:hideMark/>
          </w:tcPr>
          <w:p w14:paraId="12006EF0" w14:textId="77777777" w:rsidR="00404A8B" w:rsidRPr="00404A8B" w:rsidRDefault="00404A8B" w:rsidP="00404A8B">
            <w:r w:rsidRPr="00404A8B">
              <w:t>0.086036</w:t>
            </w:r>
          </w:p>
        </w:tc>
        <w:tc>
          <w:tcPr>
            <w:tcW w:w="693" w:type="pct"/>
            <w:noWrap/>
            <w:hideMark/>
          </w:tcPr>
          <w:p w14:paraId="35ACA48F" w14:textId="77777777" w:rsidR="00404A8B" w:rsidRPr="00404A8B" w:rsidRDefault="00404A8B" w:rsidP="00404A8B">
            <w:r w:rsidRPr="00404A8B">
              <w:t>7.93E-07</w:t>
            </w:r>
          </w:p>
        </w:tc>
        <w:tc>
          <w:tcPr>
            <w:tcW w:w="693" w:type="pct"/>
            <w:noWrap/>
            <w:hideMark/>
          </w:tcPr>
          <w:p w14:paraId="3B31E4B5" w14:textId="77777777" w:rsidR="00404A8B" w:rsidRPr="00404A8B" w:rsidRDefault="00404A8B" w:rsidP="00404A8B">
            <w:r w:rsidRPr="00404A8B">
              <w:t>0.051899</w:t>
            </w:r>
          </w:p>
        </w:tc>
        <w:tc>
          <w:tcPr>
            <w:tcW w:w="693" w:type="pct"/>
            <w:noWrap/>
            <w:hideMark/>
          </w:tcPr>
          <w:p w14:paraId="041FB6AB" w14:textId="77777777" w:rsidR="00404A8B" w:rsidRPr="00404A8B" w:rsidRDefault="00404A8B" w:rsidP="00404A8B">
            <w:r w:rsidRPr="00404A8B">
              <w:t>0.120172</w:t>
            </w:r>
          </w:p>
        </w:tc>
        <w:tc>
          <w:tcPr>
            <w:tcW w:w="693" w:type="pct"/>
            <w:noWrap/>
            <w:hideMark/>
          </w:tcPr>
          <w:p w14:paraId="4FAF7977" w14:textId="77777777" w:rsidR="00404A8B" w:rsidRPr="00404A8B" w:rsidRDefault="00404A8B" w:rsidP="00404A8B">
            <w:r w:rsidRPr="00404A8B">
              <w:t>2.06E-06</w:t>
            </w:r>
          </w:p>
        </w:tc>
      </w:tr>
      <w:tr w:rsidR="00404A8B" w:rsidRPr="00404A8B" w14:paraId="16858E7F" w14:textId="77777777" w:rsidTr="00404A8B">
        <w:trPr>
          <w:trHeight w:val="300"/>
        </w:trPr>
        <w:tc>
          <w:tcPr>
            <w:tcW w:w="1448" w:type="pct"/>
            <w:noWrap/>
            <w:hideMark/>
          </w:tcPr>
          <w:p w14:paraId="667B2185" w14:textId="77777777" w:rsidR="00404A8B" w:rsidRPr="00404A8B" w:rsidRDefault="00404A8B">
            <w:r w:rsidRPr="00404A8B">
              <w:t>hsa-miR-522-3p</w:t>
            </w:r>
          </w:p>
        </w:tc>
        <w:tc>
          <w:tcPr>
            <w:tcW w:w="780" w:type="pct"/>
            <w:noWrap/>
            <w:hideMark/>
          </w:tcPr>
          <w:p w14:paraId="1CC1E0E2" w14:textId="77777777" w:rsidR="00404A8B" w:rsidRPr="00404A8B" w:rsidRDefault="00404A8B" w:rsidP="00404A8B">
            <w:r w:rsidRPr="00404A8B">
              <w:t>0.085978</w:t>
            </w:r>
          </w:p>
        </w:tc>
        <w:tc>
          <w:tcPr>
            <w:tcW w:w="693" w:type="pct"/>
            <w:noWrap/>
            <w:hideMark/>
          </w:tcPr>
          <w:p w14:paraId="54DCF15A" w14:textId="77777777" w:rsidR="00404A8B" w:rsidRPr="00404A8B" w:rsidRDefault="00404A8B" w:rsidP="00404A8B">
            <w:r w:rsidRPr="00404A8B">
              <w:t>2.13E-06</w:t>
            </w:r>
          </w:p>
        </w:tc>
        <w:tc>
          <w:tcPr>
            <w:tcW w:w="693" w:type="pct"/>
            <w:noWrap/>
            <w:hideMark/>
          </w:tcPr>
          <w:p w14:paraId="3B23ECD3" w14:textId="77777777" w:rsidR="00404A8B" w:rsidRPr="00404A8B" w:rsidRDefault="00404A8B" w:rsidP="00404A8B">
            <w:r w:rsidRPr="00404A8B">
              <w:t>0.050448</w:t>
            </w:r>
          </w:p>
        </w:tc>
        <w:tc>
          <w:tcPr>
            <w:tcW w:w="693" w:type="pct"/>
            <w:noWrap/>
            <w:hideMark/>
          </w:tcPr>
          <w:p w14:paraId="6C414067" w14:textId="77777777" w:rsidR="00404A8B" w:rsidRPr="00404A8B" w:rsidRDefault="00404A8B" w:rsidP="00404A8B">
            <w:r w:rsidRPr="00404A8B">
              <w:t>0.121508</w:t>
            </w:r>
          </w:p>
        </w:tc>
        <w:tc>
          <w:tcPr>
            <w:tcW w:w="693" w:type="pct"/>
            <w:noWrap/>
            <w:hideMark/>
          </w:tcPr>
          <w:p w14:paraId="1E50A2E3" w14:textId="77777777" w:rsidR="00404A8B" w:rsidRPr="00404A8B" w:rsidRDefault="00404A8B" w:rsidP="00404A8B">
            <w:r w:rsidRPr="00404A8B">
              <w:t>5.25E-06</w:t>
            </w:r>
          </w:p>
        </w:tc>
      </w:tr>
      <w:tr w:rsidR="00404A8B" w:rsidRPr="00404A8B" w14:paraId="7F9D72B6" w14:textId="77777777" w:rsidTr="00404A8B">
        <w:trPr>
          <w:trHeight w:val="300"/>
        </w:trPr>
        <w:tc>
          <w:tcPr>
            <w:tcW w:w="1448" w:type="pct"/>
            <w:noWrap/>
            <w:hideMark/>
          </w:tcPr>
          <w:p w14:paraId="1CB8622D" w14:textId="77777777" w:rsidR="00404A8B" w:rsidRPr="00404A8B" w:rsidRDefault="00404A8B">
            <w:r w:rsidRPr="00404A8B">
              <w:t>hsa-miR-3940-3p</w:t>
            </w:r>
          </w:p>
        </w:tc>
        <w:tc>
          <w:tcPr>
            <w:tcW w:w="780" w:type="pct"/>
            <w:noWrap/>
            <w:hideMark/>
          </w:tcPr>
          <w:p w14:paraId="689B0920" w14:textId="77777777" w:rsidR="00404A8B" w:rsidRPr="00404A8B" w:rsidRDefault="00404A8B" w:rsidP="00404A8B">
            <w:r w:rsidRPr="00404A8B">
              <w:t>0.085005</w:t>
            </w:r>
          </w:p>
        </w:tc>
        <w:tc>
          <w:tcPr>
            <w:tcW w:w="693" w:type="pct"/>
            <w:noWrap/>
            <w:hideMark/>
          </w:tcPr>
          <w:p w14:paraId="1EB9F3FB" w14:textId="77777777" w:rsidR="00404A8B" w:rsidRPr="00404A8B" w:rsidRDefault="00404A8B" w:rsidP="00404A8B">
            <w:r w:rsidRPr="00404A8B">
              <w:t>4.02E-06</w:t>
            </w:r>
          </w:p>
        </w:tc>
        <w:tc>
          <w:tcPr>
            <w:tcW w:w="693" w:type="pct"/>
            <w:noWrap/>
            <w:hideMark/>
          </w:tcPr>
          <w:p w14:paraId="5ED1B87A" w14:textId="77777777" w:rsidR="00404A8B" w:rsidRPr="00404A8B" w:rsidRDefault="00404A8B" w:rsidP="00404A8B">
            <w:r w:rsidRPr="00404A8B">
              <w:t>0.048884</w:t>
            </w:r>
          </w:p>
        </w:tc>
        <w:tc>
          <w:tcPr>
            <w:tcW w:w="693" w:type="pct"/>
            <w:noWrap/>
            <w:hideMark/>
          </w:tcPr>
          <w:p w14:paraId="2E9F076C" w14:textId="77777777" w:rsidR="00404A8B" w:rsidRPr="00404A8B" w:rsidRDefault="00404A8B" w:rsidP="00404A8B">
            <w:r w:rsidRPr="00404A8B">
              <w:t>0.121126</w:t>
            </w:r>
          </w:p>
        </w:tc>
        <w:tc>
          <w:tcPr>
            <w:tcW w:w="693" w:type="pct"/>
            <w:noWrap/>
            <w:hideMark/>
          </w:tcPr>
          <w:p w14:paraId="25EC91AD" w14:textId="77777777" w:rsidR="00404A8B" w:rsidRPr="00404A8B" w:rsidRDefault="00404A8B" w:rsidP="00404A8B">
            <w:r w:rsidRPr="00404A8B">
              <w:t>9.46E-06</w:t>
            </w:r>
          </w:p>
        </w:tc>
      </w:tr>
      <w:tr w:rsidR="00404A8B" w:rsidRPr="00404A8B" w14:paraId="692875BF" w14:textId="77777777" w:rsidTr="00404A8B">
        <w:trPr>
          <w:trHeight w:val="300"/>
        </w:trPr>
        <w:tc>
          <w:tcPr>
            <w:tcW w:w="1448" w:type="pct"/>
            <w:noWrap/>
            <w:hideMark/>
          </w:tcPr>
          <w:p w14:paraId="56469A4A" w14:textId="77777777" w:rsidR="00404A8B" w:rsidRPr="00404A8B" w:rsidRDefault="00404A8B">
            <w:r w:rsidRPr="00404A8B">
              <w:t>hsa-miR-486-5p</w:t>
            </w:r>
          </w:p>
        </w:tc>
        <w:tc>
          <w:tcPr>
            <w:tcW w:w="780" w:type="pct"/>
            <w:noWrap/>
            <w:hideMark/>
          </w:tcPr>
          <w:p w14:paraId="6D99F18E" w14:textId="77777777" w:rsidR="00404A8B" w:rsidRPr="00404A8B" w:rsidRDefault="00404A8B" w:rsidP="00404A8B">
            <w:r w:rsidRPr="00404A8B">
              <w:t>0.083795</w:t>
            </w:r>
          </w:p>
        </w:tc>
        <w:tc>
          <w:tcPr>
            <w:tcW w:w="693" w:type="pct"/>
            <w:noWrap/>
            <w:hideMark/>
          </w:tcPr>
          <w:p w14:paraId="45D4CB46" w14:textId="77777777" w:rsidR="00404A8B" w:rsidRPr="00404A8B" w:rsidRDefault="00404A8B" w:rsidP="00404A8B">
            <w:r w:rsidRPr="00404A8B">
              <w:t>8.10E-06</w:t>
            </w:r>
          </w:p>
        </w:tc>
        <w:tc>
          <w:tcPr>
            <w:tcW w:w="693" w:type="pct"/>
            <w:noWrap/>
            <w:hideMark/>
          </w:tcPr>
          <w:p w14:paraId="0F870B7B" w14:textId="77777777" w:rsidR="00404A8B" w:rsidRPr="00404A8B" w:rsidRDefault="00404A8B" w:rsidP="00404A8B">
            <w:r w:rsidRPr="00404A8B">
              <w:t>0.047008</w:t>
            </w:r>
          </w:p>
        </w:tc>
        <w:tc>
          <w:tcPr>
            <w:tcW w:w="693" w:type="pct"/>
            <w:noWrap/>
            <w:hideMark/>
          </w:tcPr>
          <w:p w14:paraId="4AD0395C" w14:textId="77777777" w:rsidR="00404A8B" w:rsidRPr="00404A8B" w:rsidRDefault="00404A8B" w:rsidP="00404A8B">
            <w:r w:rsidRPr="00404A8B">
              <w:t>0.120582</w:t>
            </w:r>
          </w:p>
        </w:tc>
        <w:tc>
          <w:tcPr>
            <w:tcW w:w="693" w:type="pct"/>
            <w:noWrap/>
            <w:hideMark/>
          </w:tcPr>
          <w:p w14:paraId="313569CC" w14:textId="77777777" w:rsidR="00404A8B" w:rsidRPr="00404A8B" w:rsidRDefault="00404A8B" w:rsidP="00404A8B">
            <w:r w:rsidRPr="00404A8B">
              <w:t>1.86E-05</w:t>
            </w:r>
          </w:p>
        </w:tc>
      </w:tr>
      <w:tr w:rsidR="00404A8B" w:rsidRPr="00404A8B" w14:paraId="7444DB40" w14:textId="77777777" w:rsidTr="00404A8B">
        <w:trPr>
          <w:trHeight w:val="300"/>
        </w:trPr>
        <w:tc>
          <w:tcPr>
            <w:tcW w:w="1448" w:type="pct"/>
            <w:noWrap/>
            <w:hideMark/>
          </w:tcPr>
          <w:p w14:paraId="503A1AE5" w14:textId="77777777" w:rsidR="00404A8B" w:rsidRPr="00404A8B" w:rsidRDefault="00404A8B">
            <w:r w:rsidRPr="00404A8B">
              <w:t>hsa-miR-1976</w:t>
            </w:r>
          </w:p>
        </w:tc>
        <w:tc>
          <w:tcPr>
            <w:tcW w:w="780" w:type="pct"/>
            <w:noWrap/>
            <w:hideMark/>
          </w:tcPr>
          <w:p w14:paraId="60269C5B" w14:textId="77777777" w:rsidR="00404A8B" w:rsidRPr="00404A8B" w:rsidRDefault="00404A8B" w:rsidP="00404A8B">
            <w:r w:rsidRPr="00404A8B">
              <w:t>0.083059</w:t>
            </w:r>
          </w:p>
        </w:tc>
        <w:tc>
          <w:tcPr>
            <w:tcW w:w="693" w:type="pct"/>
            <w:noWrap/>
            <w:hideMark/>
          </w:tcPr>
          <w:p w14:paraId="44492EBE" w14:textId="77777777" w:rsidR="00404A8B" w:rsidRPr="00404A8B" w:rsidRDefault="00404A8B" w:rsidP="00404A8B">
            <w:r w:rsidRPr="00404A8B">
              <w:t>1.29E-06</w:t>
            </w:r>
          </w:p>
        </w:tc>
        <w:tc>
          <w:tcPr>
            <w:tcW w:w="693" w:type="pct"/>
            <w:noWrap/>
            <w:hideMark/>
          </w:tcPr>
          <w:p w14:paraId="46930724" w14:textId="77777777" w:rsidR="00404A8B" w:rsidRPr="00404A8B" w:rsidRDefault="00404A8B" w:rsidP="00404A8B">
            <w:r w:rsidRPr="00404A8B">
              <w:t>0.049455</w:t>
            </w:r>
          </w:p>
        </w:tc>
        <w:tc>
          <w:tcPr>
            <w:tcW w:w="693" w:type="pct"/>
            <w:noWrap/>
            <w:hideMark/>
          </w:tcPr>
          <w:p w14:paraId="1185BAEF" w14:textId="77777777" w:rsidR="00404A8B" w:rsidRPr="00404A8B" w:rsidRDefault="00404A8B" w:rsidP="00404A8B">
            <w:r w:rsidRPr="00404A8B">
              <w:t>0.116664</w:t>
            </w:r>
          </w:p>
        </w:tc>
        <w:tc>
          <w:tcPr>
            <w:tcW w:w="693" w:type="pct"/>
            <w:noWrap/>
            <w:hideMark/>
          </w:tcPr>
          <w:p w14:paraId="526127E8" w14:textId="77777777" w:rsidR="00404A8B" w:rsidRPr="00404A8B" w:rsidRDefault="00404A8B" w:rsidP="00404A8B">
            <w:r w:rsidRPr="00404A8B">
              <w:t>3.25E-06</w:t>
            </w:r>
          </w:p>
        </w:tc>
      </w:tr>
      <w:tr w:rsidR="00404A8B" w:rsidRPr="00404A8B" w14:paraId="18F6B558" w14:textId="77777777" w:rsidTr="00404A8B">
        <w:trPr>
          <w:trHeight w:val="300"/>
        </w:trPr>
        <w:tc>
          <w:tcPr>
            <w:tcW w:w="1448" w:type="pct"/>
            <w:noWrap/>
            <w:hideMark/>
          </w:tcPr>
          <w:p w14:paraId="109C1CA4" w14:textId="77777777" w:rsidR="00404A8B" w:rsidRPr="00404A8B" w:rsidRDefault="00404A8B">
            <w:r w:rsidRPr="00404A8B">
              <w:t>hsa-miR-17-5p</w:t>
            </w:r>
          </w:p>
        </w:tc>
        <w:tc>
          <w:tcPr>
            <w:tcW w:w="780" w:type="pct"/>
            <w:noWrap/>
            <w:hideMark/>
          </w:tcPr>
          <w:p w14:paraId="500372C1" w14:textId="77777777" w:rsidR="00404A8B" w:rsidRPr="00404A8B" w:rsidRDefault="00404A8B" w:rsidP="00404A8B">
            <w:r w:rsidRPr="00404A8B">
              <w:t>0.082926</w:t>
            </w:r>
          </w:p>
        </w:tc>
        <w:tc>
          <w:tcPr>
            <w:tcW w:w="693" w:type="pct"/>
            <w:noWrap/>
            <w:hideMark/>
          </w:tcPr>
          <w:p w14:paraId="2F563247" w14:textId="77777777" w:rsidR="00404A8B" w:rsidRPr="00404A8B" w:rsidRDefault="00404A8B" w:rsidP="00404A8B">
            <w:r w:rsidRPr="00404A8B">
              <w:t>1.41E-06</w:t>
            </w:r>
          </w:p>
        </w:tc>
        <w:tc>
          <w:tcPr>
            <w:tcW w:w="693" w:type="pct"/>
            <w:noWrap/>
            <w:hideMark/>
          </w:tcPr>
          <w:p w14:paraId="18D3914E" w14:textId="77777777" w:rsidR="00404A8B" w:rsidRPr="00404A8B" w:rsidRDefault="00404A8B" w:rsidP="00404A8B">
            <w:r w:rsidRPr="00404A8B">
              <w:t>0.049252</w:t>
            </w:r>
          </w:p>
        </w:tc>
        <w:tc>
          <w:tcPr>
            <w:tcW w:w="693" w:type="pct"/>
            <w:noWrap/>
            <w:hideMark/>
          </w:tcPr>
          <w:p w14:paraId="077A2A11" w14:textId="77777777" w:rsidR="00404A8B" w:rsidRPr="00404A8B" w:rsidRDefault="00404A8B" w:rsidP="00404A8B">
            <w:r w:rsidRPr="00404A8B">
              <w:t>0.116599</w:t>
            </w:r>
          </w:p>
        </w:tc>
        <w:tc>
          <w:tcPr>
            <w:tcW w:w="693" w:type="pct"/>
            <w:noWrap/>
            <w:hideMark/>
          </w:tcPr>
          <w:p w14:paraId="74AC81A6" w14:textId="77777777" w:rsidR="00404A8B" w:rsidRPr="00404A8B" w:rsidRDefault="00404A8B" w:rsidP="00404A8B">
            <w:r w:rsidRPr="00404A8B">
              <w:t>3.54E-06</w:t>
            </w:r>
          </w:p>
        </w:tc>
      </w:tr>
      <w:tr w:rsidR="00404A8B" w:rsidRPr="00404A8B" w14:paraId="1E25B6C3" w14:textId="77777777" w:rsidTr="00404A8B">
        <w:trPr>
          <w:trHeight w:val="300"/>
        </w:trPr>
        <w:tc>
          <w:tcPr>
            <w:tcW w:w="1448" w:type="pct"/>
            <w:noWrap/>
            <w:hideMark/>
          </w:tcPr>
          <w:p w14:paraId="4B97A425" w14:textId="77777777" w:rsidR="00404A8B" w:rsidRPr="00404A8B" w:rsidRDefault="00404A8B">
            <w:r w:rsidRPr="00404A8B">
              <w:t>hsa-miR-519a-5p</w:t>
            </w:r>
          </w:p>
        </w:tc>
        <w:tc>
          <w:tcPr>
            <w:tcW w:w="780" w:type="pct"/>
            <w:noWrap/>
            <w:hideMark/>
          </w:tcPr>
          <w:p w14:paraId="1380FB9B" w14:textId="77777777" w:rsidR="00404A8B" w:rsidRPr="00404A8B" w:rsidRDefault="00404A8B" w:rsidP="00404A8B">
            <w:r w:rsidRPr="00404A8B">
              <w:t>0.082725</w:t>
            </w:r>
          </w:p>
        </w:tc>
        <w:tc>
          <w:tcPr>
            <w:tcW w:w="693" w:type="pct"/>
            <w:noWrap/>
            <w:hideMark/>
          </w:tcPr>
          <w:p w14:paraId="56412CD1" w14:textId="77777777" w:rsidR="00404A8B" w:rsidRPr="00404A8B" w:rsidRDefault="00404A8B" w:rsidP="00404A8B">
            <w:r w:rsidRPr="00404A8B">
              <w:t>7.04E-07</w:t>
            </w:r>
          </w:p>
        </w:tc>
        <w:tc>
          <w:tcPr>
            <w:tcW w:w="693" w:type="pct"/>
            <w:noWrap/>
            <w:hideMark/>
          </w:tcPr>
          <w:p w14:paraId="1D614105" w14:textId="77777777" w:rsidR="00404A8B" w:rsidRPr="00404A8B" w:rsidRDefault="00404A8B" w:rsidP="00404A8B">
            <w:r w:rsidRPr="00404A8B">
              <w:t>0.050055</w:t>
            </w:r>
          </w:p>
        </w:tc>
        <w:tc>
          <w:tcPr>
            <w:tcW w:w="693" w:type="pct"/>
            <w:noWrap/>
            <w:hideMark/>
          </w:tcPr>
          <w:p w14:paraId="3708104B" w14:textId="77777777" w:rsidR="00404A8B" w:rsidRPr="00404A8B" w:rsidRDefault="00404A8B" w:rsidP="00404A8B">
            <w:r w:rsidRPr="00404A8B">
              <w:t>0.115395</w:t>
            </w:r>
          </w:p>
        </w:tc>
        <w:tc>
          <w:tcPr>
            <w:tcW w:w="693" w:type="pct"/>
            <w:noWrap/>
            <w:hideMark/>
          </w:tcPr>
          <w:p w14:paraId="4B65DEEB" w14:textId="77777777" w:rsidR="00404A8B" w:rsidRPr="00404A8B" w:rsidRDefault="00404A8B" w:rsidP="00404A8B">
            <w:r w:rsidRPr="00404A8B">
              <w:t>1.85E-06</w:t>
            </w:r>
          </w:p>
        </w:tc>
      </w:tr>
      <w:tr w:rsidR="00404A8B" w:rsidRPr="00404A8B" w14:paraId="7533D14C" w14:textId="77777777" w:rsidTr="00404A8B">
        <w:trPr>
          <w:trHeight w:val="300"/>
        </w:trPr>
        <w:tc>
          <w:tcPr>
            <w:tcW w:w="1448" w:type="pct"/>
            <w:noWrap/>
            <w:hideMark/>
          </w:tcPr>
          <w:p w14:paraId="27E12511" w14:textId="77777777" w:rsidR="00404A8B" w:rsidRPr="00404A8B" w:rsidRDefault="00404A8B">
            <w:r w:rsidRPr="00404A8B">
              <w:t>hsa-miR-199a-5p</w:t>
            </w:r>
          </w:p>
        </w:tc>
        <w:tc>
          <w:tcPr>
            <w:tcW w:w="780" w:type="pct"/>
            <w:noWrap/>
            <w:hideMark/>
          </w:tcPr>
          <w:p w14:paraId="0357C8EF" w14:textId="77777777" w:rsidR="00404A8B" w:rsidRPr="00404A8B" w:rsidRDefault="00404A8B" w:rsidP="00404A8B">
            <w:r w:rsidRPr="00404A8B">
              <w:t>0.082395</w:t>
            </w:r>
          </w:p>
        </w:tc>
        <w:tc>
          <w:tcPr>
            <w:tcW w:w="693" w:type="pct"/>
            <w:noWrap/>
            <w:hideMark/>
          </w:tcPr>
          <w:p w14:paraId="59C41E70" w14:textId="77777777" w:rsidR="00404A8B" w:rsidRPr="00404A8B" w:rsidRDefault="00404A8B" w:rsidP="00404A8B">
            <w:r w:rsidRPr="00404A8B">
              <w:t>3.79E-09</w:t>
            </w:r>
          </w:p>
        </w:tc>
        <w:tc>
          <w:tcPr>
            <w:tcW w:w="693" w:type="pct"/>
            <w:noWrap/>
            <w:hideMark/>
          </w:tcPr>
          <w:p w14:paraId="53D08F92" w14:textId="77777777" w:rsidR="00404A8B" w:rsidRPr="00404A8B" w:rsidRDefault="00404A8B" w:rsidP="00404A8B">
            <w:r w:rsidRPr="00404A8B">
              <w:t>0.055015</w:t>
            </w:r>
          </w:p>
        </w:tc>
        <w:tc>
          <w:tcPr>
            <w:tcW w:w="693" w:type="pct"/>
            <w:noWrap/>
            <w:hideMark/>
          </w:tcPr>
          <w:p w14:paraId="0320A890" w14:textId="77777777" w:rsidR="00404A8B" w:rsidRPr="00404A8B" w:rsidRDefault="00404A8B" w:rsidP="00404A8B">
            <w:r w:rsidRPr="00404A8B">
              <w:t>0.109774</w:t>
            </w:r>
          </w:p>
        </w:tc>
        <w:tc>
          <w:tcPr>
            <w:tcW w:w="693" w:type="pct"/>
            <w:noWrap/>
            <w:hideMark/>
          </w:tcPr>
          <w:p w14:paraId="16EF4B98" w14:textId="77777777" w:rsidR="00404A8B" w:rsidRPr="00404A8B" w:rsidRDefault="00404A8B" w:rsidP="00404A8B">
            <w:r w:rsidRPr="00404A8B">
              <w:t>1.29E-08</w:t>
            </w:r>
          </w:p>
        </w:tc>
      </w:tr>
      <w:tr w:rsidR="00404A8B" w:rsidRPr="00404A8B" w14:paraId="3EA88D34" w14:textId="77777777" w:rsidTr="00404A8B">
        <w:trPr>
          <w:trHeight w:val="300"/>
        </w:trPr>
        <w:tc>
          <w:tcPr>
            <w:tcW w:w="1448" w:type="pct"/>
            <w:noWrap/>
            <w:hideMark/>
          </w:tcPr>
          <w:p w14:paraId="5FF1419A" w14:textId="77777777" w:rsidR="00404A8B" w:rsidRPr="00404A8B" w:rsidRDefault="00404A8B">
            <w:r w:rsidRPr="00404A8B">
              <w:t>hsa-miR-200b-5p</w:t>
            </w:r>
          </w:p>
        </w:tc>
        <w:tc>
          <w:tcPr>
            <w:tcW w:w="780" w:type="pct"/>
            <w:noWrap/>
            <w:hideMark/>
          </w:tcPr>
          <w:p w14:paraId="456E877D" w14:textId="77777777" w:rsidR="00404A8B" w:rsidRPr="00404A8B" w:rsidRDefault="00404A8B" w:rsidP="00404A8B">
            <w:r w:rsidRPr="00404A8B">
              <w:t>0.082194</w:t>
            </w:r>
          </w:p>
        </w:tc>
        <w:tc>
          <w:tcPr>
            <w:tcW w:w="693" w:type="pct"/>
            <w:noWrap/>
            <w:hideMark/>
          </w:tcPr>
          <w:p w14:paraId="3C509862" w14:textId="77777777" w:rsidR="00404A8B" w:rsidRPr="00404A8B" w:rsidRDefault="00404A8B" w:rsidP="00404A8B">
            <w:r w:rsidRPr="00404A8B">
              <w:t>2.57E-13</w:t>
            </w:r>
          </w:p>
        </w:tc>
        <w:tc>
          <w:tcPr>
            <w:tcW w:w="693" w:type="pct"/>
            <w:noWrap/>
            <w:hideMark/>
          </w:tcPr>
          <w:p w14:paraId="7AF2B67F" w14:textId="77777777" w:rsidR="00404A8B" w:rsidRPr="00404A8B" w:rsidRDefault="00404A8B" w:rsidP="00404A8B">
            <w:r w:rsidRPr="00404A8B">
              <w:t>0.060201</w:t>
            </w:r>
          </w:p>
        </w:tc>
        <w:tc>
          <w:tcPr>
            <w:tcW w:w="693" w:type="pct"/>
            <w:noWrap/>
            <w:hideMark/>
          </w:tcPr>
          <w:p w14:paraId="4C50309B" w14:textId="77777777" w:rsidR="00404A8B" w:rsidRPr="00404A8B" w:rsidRDefault="00404A8B" w:rsidP="00404A8B">
            <w:r w:rsidRPr="00404A8B">
              <w:t>0.104186</w:t>
            </w:r>
          </w:p>
        </w:tc>
        <w:tc>
          <w:tcPr>
            <w:tcW w:w="693" w:type="pct"/>
            <w:noWrap/>
            <w:hideMark/>
          </w:tcPr>
          <w:p w14:paraId="3B65778F" w14:textId="77777777" w:rsidR="00404A8B" w:rsidRPr="00404A8B" w:rsidRDefault="00404A8B" w:rsidP="00404A8B">
            <w:r w:rsidRPr="00404A8B">
              <w:t>1.46E-12</w:t>
            </w:r>
          </w:p>
        </w:tc>
      </w:tr>
      <w:tr w:rsidR="00404A8B" w:rsidRPr="00404A8B" w14:paraId="7EA22249" w14:textId="77777777" w:rsidTr="00404A8B">
        <w:trPr>
          <w:trHeight w:val="300"/>
        </w:trPr>
        <w:tc>
          <w:tcPr>
            <w:tcW w:w="1448" w:type="pct"/>
            <w:noWrap/>
            <w:hideMark/>
          </w:tcPr>
          <w:p w14:paraId="633DDF14" w14:textId="77777777" w:rsidR="00404A8B" w:rsidRPr="00404A8B" w:rsidRDefault="00404A8B">
            <w:r w:rsidRPr="00404A8B">
              <w:t>hsa-miR-656-3p</w:t>
            </w:r>
          </w:p>
        </w:tc>
        <w:tc>
          <w:tcPr>
            <w:tcW w:w="780" w:type="pct"/>
            <w:noWrap/>
            <w:hideMark/>
          </w:tcPr>
          <w:p w14:paraId="57A3DE47" w14:textId="77777777" w:rsidR="00404A8B" w:rsidRPr="00404A8B" w:rsidRDefault="00404A8B" w:rsidP="00404A8B">
            <w:r w:rsidRPr="00404A8B">
              <w:t>0.082094</w:t>
            </w:r>
          </w:p>
        </w:tc>
        <w:tc>
          <w:tcPr>
            <w:tcW w:w="693" w:type="pct"/>
            <w:noWrap/>
            <w:hideMark/>
          </w:tcPr>
          <w:p w14:paraId="449325BB" w14:textId="77777777" w:rsidR="00404A8B" w:rsidRPr="00404A8B" w:rsidRDefault="00404A8B" w:rsidP="00404A8B">
            <w:r w:rsidRPr="00404A8B">
              <w:t>6.74E-06</w:t>
            </w:r>
          </w:p>
        </w:tc>
        <w:tc>
          <w:tcPr>
            <w:tcW w:w="693" w:type="pct"/>
            <w:noWrap/>
            <w:hideMark/>
          </w:tcPr>
          <w:p w14:paraId="5C1B4BE7" w14:textId="77777777" w:rsidR="00404A8B" w:rsidRPr="00404A8B" w:rsidRDefault="00404A8B" w:rsidP="00404A8B">
            <w:r w:rsidRPr="00404A8B">
              <w:t>0.046367</w:t>
            </w:r>
          </w:p>
        </w:tc>
        <w:tc>
          <w:tcPr>
            <w:tcW w:w="693" w:type="pct"/>
            <w:noWrap/>
            <w:hideMark/>
          </w:tcPr>
          <w:p w14:paraId="1E3BB603" w14:textId="77777777" w:rsidR="00404A8B" w:rsidRPr="00404A8B" w:rsidRDefault="00404A8B" w:rsidP="00404A8B">
            <w:r w:rsidRPr="00404A8B">
              <w:t>0.117822</w:t>
            </w:r>
          </w:p>
        </w:tc>
        <w:tc>
          <w:tcPr>
            <w:tcW w:w="693" w:type="pct"/>
            <w:noWrap/>
            <w:hideMark/>
          </w:tcPr>
          <w:p w14:paraId="73C24370" w14:textId="77777777" w:rsidR="00404A8B" w:rsidRPr="00404A8B" w:rsidRDefault="00404A8B" w:rsidP="00404A8B">
            <w:r w:rsidRPr="00404A8B">
              <w:t>1.56E-05</w:t>
            </w:r>
          </w:p>
        </w:tc>
      </w:tr>
      <w:tr w:rsidR="00404A8B" w:rsidRPr="00404A8B" w14:paraId="671D681D" w14:textId="77777777" w:rsidTr="00404A8B">
        <w:trPr>
          <w:trHeight w:val="300"/>
        </w:trPr>
        <w:tc>
          <w:tcPr>
            <w:tcW w:w="1448" w:type="pct"/>
            <w:noWrap/>
            <w:hideMark/>
          </w:tcPr>
          <w:p w14:paraId="2D0A3B70" w14:textId="77777777" w:rsidR="00404A8B" w:rsidRPr="00404A8B" w:rsidRDefault="00404A8B">
            <w:r w:rsidRPr="00404A8B">
              <w:t>hsa-miR-105-5p</w:t>
            </w:r>
          </w:p>
        </w:tc>
        <w:tc>
          <w:tcPr>
            <w:tcW w:w="780" w:type="pct"/>
            <w:noWrap/>
            <w:hideMark/>
          </w:tcPr>
          <w:p w14:paraId="7C970755" w14:textId="77777777" w:rsidR="00404A8B" w:rsidRPr="00404A8B" w:rsidRDefault="00404A8B" w:rsidP="00404A8B">
            <w:r w:rsidRPr="00404A8B">
              <w:t>0.081838</w:t>
            </w:r>
          </w:p>
        </w:tc>
        <w:tc>
          <w:tcPr>
            <w:tcW w:w="693" w:type="pct"/>
            <w:noWrap/>
            <w:hideMark/>
          </w:tcPr>
          <w:p w14:paraId="49014B4E" w14:textId="77777777" w:rsidR="00404A8B" w:rsidRPr="00404A8B" w:rsidRDefault="00404A8B" w:rsidP="00404A8B">
            <w:r w:rsidRPr="00404A8B">
              <w:t>2.96E-06</w:t>
            </w:r>
          </w:p>
        </w:tc>
        <w:tc>
          <w:tcPr>
            <w:tcW w:w="693" w:type="pct"/>
            <w:noWrap/>
            <w:hideMark/>
          </w:tcPr>
          <w:p w14:paraId="51B2B9E4" w14:textId="77777777" w:rsidR="00404A8B" w:rsidRPr="00404A8B" w:rsidRDefault="00404A8B" w:rsidP="00404A8B">
            <w:r w:rsidRPr="00404A8B">
              <w:t>0.047533</w:t>
            </w:r>
          </w:p>
        </w:tc>
        <w:tc>
          <w:tcPr>
            <w:tcW w:w="693" w:type="pct"/>
            <w:noWrap/>
            <w:hideMark/>
          </w:tcPr>
          <w:p w14:paraId="50922F67" w14:textId="77777777" w:rsidR="00404A8B" w:rsidRPr="00404A8B" w:rsidRDefault="00404A8B" w:rsidP="00404A8B">
            <w:r w:rsidRPr="00404A8B">
              <w:t>0.116142</w:t>
            </w:r>
          </w:p>
        </w:tc>
        <w:tc>
          <w:tcPr>
            <w:tcW w:w="693" w:type="pct"/>
            <w:noWrap/>
            <w:hideMark/>
          </w:tcPr>
          <w:p w14:paraId="13315883" w14:textId="77777777" w:rsidR="00404A8B" w:rsidRPr="00404A8B" w:rsidRDefault="00404A8B" w:rsidP="00404A8B">
            <w:r w:rsidRPr="00404A8B">
              <w:t>7.20E-06</w:t>
            </w:r>
          </w:p>
        </w:tc>
      </w:tr>
      <w:tr w:rsidR="00404A8B" w:rsidRPr="00404A8B" w14:paraId="01FC46C8" w14:textId="77777777" w:rsidTr="00404A8B">
        <w:trPr>
          <w:trHeight w:val="300"/>
        </w:trPr>
        <w:tc>
          <w:tcPr>
            <w:tcW w:w="1448" w:type="pct"/>
            <w:noWrap/>
            <w:hideMark/>
          </w:tcPr>
          <w:p w14:paraId="6E300829" w14:textId="77777777" w:rsidR="00404A8B" w:rsidRPr="00404A8B" w:rsidRDefault="00404A8B">
            <w:r w:rsidRPr="00404A8B">
              <w:t>hsa-miR-4677-3p</w:t>
            </w:r>
          </w:p>
        </w:tc>
        <w:tc>
          <w:tcPr>
            <w:tcW w:w="780" w:type="pct"/>
            <w:noWrap/>
            <w:hideMark/>
          </w:tcPr>
          <w:p w14:paraId="43B5EEC0" w14:textId="77777777" w:rsidR="00404A8B" w:rsidRPr="00404A8B" w:rsidRDefault="00404A8B" w:rsidP="00404A8B">
            <w:r w:rsidRPr="00404A8B">
              <w:t>0.081746</w:t>
            </w:r>
          </w:p>
        </w:tc>
        <w:tc>
          <w:tcPr>
            <w:tcW w:w="693" w:type="pct"/>
            <w:noWrap/>
            <w:hideMark/>
          </w:tcPr>
          <w:p w14:paraId="35951E48" w14:textId="77777777" w:rsidR="00404A8B" w:rsidRPr="00404A8B" w:rsidRDefault="00404A8B" w:rsidP="00404A8B">
            <w:r w:rsidRPr="00404A8B">
              <w:t>7.79E-08</w:t>
            </w:r>
          </w:p>
        </w:tc>
        <w:tc>
          <w:tcPr>
            <w:tcW w:w="693" w:type="pct"/>
            <w:noWrap/>
            <w:hideMark/>
          </w:tcPr>
          <w:p w14:paraId="34B78487" w14:textId="77777777" w:rsidR="00404A8B" w:rsidRPr="00404A8B" w:rsidRDefault="00404A8B" w:rsidP="00404A8B">
            <w:r w:rsidRPr="00404A8B">
              <w:t>0.051941</w:t>
            </w:r>
          </w:p>
        </w:tc>
        <w:tc>
          <w:tcPr>
            <w:tcW w:w="693" w:type="pct"/>
            <w:noWrap/>
            <w:hideMark/>
          </w:tcPr>
          <w:p w14:paraId="7F63F6BF" w14:textId="77777777" w:rsidR="00404A8B" w:rsidRPr="00404A8B" w:rsidRDefault="00404A8B" w:rsidP="00404A8B">
            <w:r w:rsidRPr="00404A8B">
              <w:t>0.111551</w:t>
            </w:r>
          </w:p>
        </w:tc>
        <w:tc>
          <w:tcPr>
            <w:tcW w:w="693" w:type="pct"/>
            <w:noWrap/>
            <w:hideMark/>
          </w:tcPr>
          <w:p w14:paraId="38FDF712" w14:textId="77777777" w:rsidR="00404A8B" w:rsidRPr="00404A8B" w:rsidRDefault="00404A8B" w:rsidP="00404A8B">
            <w:r w:rsidRPr="00404A8B">
              <w:t>2.26E-07</w:t>
            </w:r>
          </w:p>
        </w:tc>
      </w:tr>
      <w:tr w:rsidR="00404A8B" w:rsidRPr="00404A8B" w14:paraId="318DD643" w14:textId="77777777" w:rsidTr="00404A8B">
        <w:trPr>
          <w:trHeight w:val="300"/>
        </w:trPr>
        <w:tc>
          <w:tcPr>
            <w:tcW w:w="1448" w:type="pct"/>
            <w:noWrap/>
            <w:hideMark/>
          </w:tcPr>
          <w:p w14:paraId="463426F2" w14:textId="77777777" w:rsidR="00404A8B" w:rsidRPr="00404A8B" w:rsidRDefault="00404A8B">
            <w:r w:rsidRPr="00404A8B">
              <w:t>hsa-miR-6720-3p</w:t>
            </w:r>
          </w:p>
        </w:tc>
        <w:tc>
          <w:tcPr>
            <w:tcW w:w="780" w:type="pct"/>
            <w:noWrap/>
            <w:hideMark/>
          </w:tcPr>
          <w:p w14:paraId="59C6E5E9" w14:textId="77777777" w:rsidR="00404A8B" w:rsidRPr="00404A8B" w:rsidRDefault="00404A8B" w:rsidP="00404A8B">
            <w:r w:rsidRPr="00404A8B">
              <w:t>0.081143</w:t>
            </w:r>
          </w:p>
        </w:tc>
        <w:tc>
          <w:tcPr>
            <w:tcW w:w="693" w:type="pct"/>
            <w:noWrap/>
            <w:hideMark/>
          </w:tcPr>
          <w:p w14:paraId="3E6EFDE0" w14:textId="77777777" w:rsidR="00404A8B" w:rsidRPr="00404A8B" w:rsidRDefault="00404A8B" w:rsidP="00404A8B">
            <w:r w:rsidRPr="00404A8B">
              <w:t>2.12E-06</w:t>
            </w:r>
          </w:p>
        </w:tc>
        <w:tc>
          <w:tcPr>
            <w:tcW w:w="693" w:type="pct"/>
            <w:noWrap/>
            <w:hideMark/>
          </w:tcPr>
          <w:p w14:paraId="430E593C" w14:textId="77777777" w:rsidR="00404A8B" w:rsidRPr="00404A8B" w:rsidRDefault="00404A8B" w:rsidP="00404A8B">
            <w:r w:rsidRPr="00404A8B">
              <w:t>0.047616</w:t>
            </w:r>
          </w:p>
        </w:tc>
        <w:tc>
          <w:tcPr>
            <w:tcW w:w="693" w:type="pct"/>
            <w:noWrap/>
            <w:hideMark/>
          </w:tcPr>
          <w:p w14:paraId="18822AFD" w14:textId="77777777" w:rsidR="00404A8B" w:rsidRPr="00404A8B" w:rsidRDefault="00404A8B" w:rsidP="00404A8B">
            <w:r w:rsidRPr="00404A8B">
              <w:t>0.114669</w:t>
            </w:r>
          </w:p>
        </w:tc>
        <w:tc>
          <w:tcPr>
            <w:tcW w:w="693" w:type="pct"/>
            <w:noWrap/>
            <w:hideMark/>
          </w:tcPr>
          <w:p w14:paraId="54B7FDBB" w14:textId="77777777" w:rsidR="00404A8B" w:rsidRPr="00404A8B" w:rsidRDefault="00404A8B" w:rsidP="00404A8B">
            <w:r w:rsidRPr="00404A8B">
              <w:t>5.25E-06</w:t>
            </w:r>
          </w:p>
        </w:tc>
      </w:tr>
      <w:tr w:rsidR="00404A8B" w:rsidRPr="00404A8B" w14:paraId="0B8C55D0" w14:textId="77777777" w:rsidTr="00404A8B">
        <w:trPr>
          <w:trHeight w:val="300"/>
        </w:trPr>
        <w:tc>
          <w:tcPr>
            <w:tcW w:w="1448" w:type="pct"/>
            <w:noWrap/>
            <w:hideMark/>
          </w:tcPr>
          <w:p w14:paraId="29618E53" w14:textId="77777777" w:rsidR="00404A8B" w:rsidRPr="00404A8B" w:rsidRDefault="00404A8B">
            <w:r w:rsidRPr="00404A8B">
              <w:t>hsa-let-7b-3p</w:t>
            </w:r>
          </w:p>
        </w:tc>
        <w:tc>
          <w:tcPr>
            <w:tcW w:w="780" w:type="pct"/>
            <w:noWrap/>
            <w:hideMark/>
          </w:tcPr>
          <w:p w14:paraId="1E9DD2A8" w14:textId="77777777" w:rsidR="00404A8B" w:rsidRPr="00404A8B" w:rsidRDefault="00404A8B" w:rsidP="00404A8B">
            <w:r w:rsidRPr="00404A8B">
              <w:t>0.080736</w:t>
            </w:r>
          </w:p>
        </w:tc>
        <w:tc>
          <w:tcPr>
            <w:tcW w:w="693" w:type="pct"/>
            <w:noWrap/>
            <w:hideMark/>
          </w:tcPr>
          <w:p w14:paraId="27A73BF8" w14:textId="77777777" w:rsidR="00404A8B" w:rsidRPr="00404A8B" w:rsidRDefault="00404A8B" w:rsidP="00404A8B">
            <w:r w:rsidRPr="00404A8B">
              <w:t>2.26E-06</w:t>
            </w:r>
          </w:p>
        </w:tc>
        <w:tc>
          <w:tcPr>
            <w:tcW w:w="693" w:type="pct"/>
            <w:noWrap/>
            <w:hideMark/>
          </w:tcPr>
          <w:p w14:paraId="55B450C4" w14:textId="77777777" w:rsidR="00404A8B" w:rsidRPr="00404A8B" w:rsidRDefault="00404A8B" w:rsidP="00404A8B">
            <w:r w:rsidRPr="00404A8B">
              <w:t>0.04729</w:t>
            </w:r>
          </w:p>
        </w:tc>
        <w:tc>
          <w:tcPr>
            <w:tcW w:w="693" w:type="pct"/>
            <w:noWrap/>
            <w:hideMark/>
          </w:tcPr>
          <w:p w14:paraId="018B4779" w14:textId="77777777" w:rsidR="00404A8B" w:rsidRPr="00404A8B" w:rsidRDefault="00404A8B" w:rsidP="00404A8B">
            <w:r w:rsidRPr="00404A8B">
              <w:t>0.114183</w:t>
            </w:r>
          </w:p>
        </w:tc>
        <w:tc>
          <w:tcPr>
            <w:tcW w:w="693" w:type="pct"/>
            <w:noWrap/>
            <w:hideMark/>
          </w:tcPr>
          <w:p w14:paraId="57419F62" w14:textId="77777777" w:rsidR="00404A8B" w:rsidRPr="00404A8B" w:rsidRDefault="00404A8B" w:rsidP="00404A8B">
            <w:r w:rsidRPr="00404A8B">
              <w:t>5.53E-06</w:t>
            </w:r>
          </w:p>
        </w:tc>
      </w:tr>
      <w:tr w:rsidR="00404A8B" w:rsidRPr="00404A8B" w14:paraId="0DDE0297" w14:textId="77777777" w:rsidTr="00404A8B">
        <w:trPr>
          <w:trHeight w:val="300"/>
        </w:trPr>
        <w:tc>
          <w:tcPr>
            <w:tcW w:w="1448" w:type="pct"/>
            <w:noWrap/>
            <w:hideMark/>
          </w:tcPr>
          <w:p w14:paraId="21C4B806" w14:textId="77777777" w:rsidR="00404A8B" w:rsidRPr="00404A8B" w:rsidRDefault="00404A8B">
            <w:r w:rsidRPr="00404A8B">
              <w:t>hsa-miR-425-3p</w:t>
            </w:r>
          </w:p>
        </w:tc>
        <w:tc>
          <w:tcPr>
            <w:tcW w:w="780" w:type="pct"/>
            <w:noWrap/>
            <w:hideMark/>
          </w:tcPr>
          <w:p w14:paraId="12D47F25" w14:textId="77777777" w:rsidR="00404A8B" w:rsidRPr="00404A8B" w:rsidRDefault="00404A8B" w:rsidP="00404A8B">
            <w:r w:rsidRPr="00404A8B">
              <w:t>0.080561</w:t>
            </w:r>
          </w:p>
        </w:tc>
        <w:tc>
          <w:tcPr>
            <w:tcW w:w="693" w:type="pct"/>
            <w:noWrap/>
            <w:hideMark/>
          </w:tcPr>
          <w:p w14:paraId="7D1E746C" w14:textId="77777777" w:rsidR="00404A8B" w:rsidRPr="00404A8B" w:rsidRDefault="00404A8B" w:rsidP="00404A8B">
            <w:r w:rsidRPr="00404A8B">
              <w:t>3.49E-06</w:t>
            </w:r>
          </w:p>
        </w:tc>
        <w:tc>
          <w:tcPr>
            <w:tcW w:w="693" w:type="pct"/>
            <w:noWrap/>
            <w:hideMark/>
          </w:tcPr>
          <w:p w14:paraId="1465461A" w14:textId="77777777" w:rsidR="00404A8B" w:rsidRPr="00404A8B" w:rsidRDefault="00404A8B" w:rsidP="00404A8B">
            <w:r w:rsidRPr="00404A8B">
              <w:t>0.046547</w:t>
            </w:r>
          </w:p>
        </w:tc>
        <w:tc>
          <w:tcPr>
            <w:tcW w:w="693" w:type="pct"/>
            <w:noWrap/>
            <w:hideMark/>
          </w:tcPr>
          <w:p w14:paraId="0C3F1875" w14:textId="77777777" w:rsidR="00404A8B" w:rsidRPr="00404A8B" w:rsidRDefault="00404A8B" w:rsidP="00404A8B">
            <w:r w:rsidRPr="00404A8B">
              <w:t>0.114576</w:t>
            </w:r>
          </w:p>
        </w:tc>
        <w:tc>
          <w:tcPr>
            <w:tcW w:w="693" w:type="pct"/>
            <w:noWrap/>
            <w:hideMark/>
          </w:tcPr>
          <w:p w14:paraId="6B99FF24" w14:textId="77777777" w:rsidR="00404A8B" w:rsidRPr="00404A8B" w:rsidRDefault="00404A8B" w:rsidP="00404A8B">
            <w:r w:rsidRPr="00404A8B">
              <w:t>8.31E-06</w:t>
            </w:r>
          </w:p>
        </w:tc>
      </w:tr>
      <w:tr w:rsidR="00404A8B" w:rsidRPr="00404A8B" w14:paraId="636ECD83" w14:textId="77777777" w:rsidTr="00404A8B">
        <w:trPr>
          <w:trHeight w:val="300"/>
        </w:trPr>
        <w:tc>
          <w:tcPr>
            <w:tcW w:w="1448" w:type="pct"/>
            <w:noWrap/>
            <w:hideMark/>
          </w:tcPr>
          <w:p w14:paraId="19160DBC" w14:textId="77777777" w:rsidR="00404A8B" w:rsidRPr="00404A8B" w:rsidRDefault="00404A8B">
            <w:r w:rsidRPr="00404A8B">
              <w:t>hsa-miR-3605-3p</w:t>
            </w:r>
          </w:p>
        </w:tc>
        <w:tc>
          <w:tcPr>
            <w:tcW w:w="780" w:type="pct"/>
            <w:noWrap/>
            <w:hideMark/>
          </w:tcPr>
          <w:p w14:paraId="7E19A595" w14:textId="77777777" w:rsidR="00404A8B" w:rsidRPr="00404A8B" w:rsidRDefault="00404A8B" w:rsidP="00404A8B">
            <w:r w:rsidRPr="00404A8B">
              <w:t>0.080201</w:t>
            </w:r>
          </w:p>
        </w:tc>
        <w:tc>
          <w:tcPr>
            <w:tcW w:w="693" w:type="pct"/>
            <w:noWrap/>
            <w:hideMark/>
          </w:tcPr>
          <w:p w14:paraId="38F23F7D" w14:textId="77777777" w:rsidR="00404A8B" w:rsidRPr="00404A8B" w:rsidRDefault="00404A8B" w:rsidP="00404A8B">
            <w:r w:rsidRPr="00404A8B">
              <w:t>3.10E-06</w:t>
            </w:r>
          </w:p>
        </w:tc>
        <w:tc>
          <w:tcPr>
            <w:tcW w:w="693" w:type="pct"/>
            <w:noWrap/>
            <w:hideMark/>
          </w:tcPr>
          <w:p w14:paraId="407A69B7" w14:textId="77777777" w:rsidR="00404A8B" w:rsidRPr="00404A8B" w:rsidRDefault="00404A8B" w:rsidP="00404A8B">
            <w:r w:rsidRPr="00404A8B">
              <w:t>0.046516</w:t>
            </w:r>
          </w:p>
        </w:tc>
        <w:tc>
          <w:tcPr>
            <w:tcW w:w="693" w:type="pct"/>
            <w:noWrap/>
            <w:hideMark/>
          </w:tcPr>
          <w:p w14:paraId="33365A03" w14:textId="77777777" w:rsidR="00404A8B" w:rsidRPr="00404A8B" w:rsidRDefault="00404A8B" w:rsidP="00404A8B">
            <w:r w:rsidRPr="00404A8B">
              <w:t>0.113885</w:t>
            </w:r>
          </w:p>
        </w:tc>
        <w:tc>
          <w:tcPr>
            <w:tcW w:w="693" w:type="pct"/>
            <w:noWrap/>
            <w:hideMark/>
          </w:tcPr>
          <w:p w14:paraId="4727F856" w14:textId="77777777" w:rsidR="00404A8B" w:rsidRPr="00404A8B" w:rsidRDefault="00404A8B" w:rsidP="00404A8B">
            <w:r w:rsidRPr="00404A8B">
              <w:t>7.45E-06</w:t>
            </w:r>
          </w:p>
        </w:tc>
      </w:tr>
      <w:tr w:rsidR="00404A8B" w:rsidRPr="00404A8B" w14:paraId="001CC9C5" w14:textId="77777777" w:rsidTr="00404A8B">
        <w:trPr>
          <w:trHeight w:val="300"/>
        </w:trPr>
        <w:tc>
          <w:tcPr>
            <w:tcW w:w="1448" w:type="pct"/>
            <w:noWrap/>
            <w:hideMark/>
          </w:tcPr>
          <w:p w14:paraId="2CCF055D" w14:textId="77777777" w:rsidR="00404A8B" w:rsidRPr="00404A8B" w:rsidRDefault="00404A8B">
            <w:r w:rsidRPr="00404A8B">
              <w:t>hsa-let-7a-2-3p</w:t>
            </w:r>
          </w:p>
        </w:tc>
        <w:tc>
          <w:tcPr>
            <w:tcW w:w="780" w:type="pct"/>
            <w:noWrap/>
            <w:hideMark/>
          </w:tcPr>
          <w:p w14:paraId="1D0D9468" w14:textId="77777777" w:rsidR="00404A8B" w:rsidRPr="00404A8B" w:rsidRDefault="00404A8B" w:rsidP="00404A8B">
            <w:r w:rsidRPr="00404A8B">
              <w:t>0.080105</w:t>
            </w:r>
          </w:p>
        </w:tc>
        <w:tc>
          <w:tcPr>
            <w:tcW w:w="693" w:type="pct"/>
            <w:noWrap/>
            <w:hideMark/>
          </w:tcPr>
          <w:p w14:paraId="2D032888" w14:textId="77777777" w:rsidR="00404A8B" w:rsidRPr="00404A8B" w:rsidRDefault="00404A8B" w:rsidP="00404A8B">
            <w:r w:rsidRPr="00404A8B">
              <w:t>2.15E-05</w:t>
            </w:r>
          </w:p>
        </w:tc>
        <w:tc>
          <w:tcPr>
            <w:tcW w:w="693" w:type="pct"/>
            <w:noWrap/>
            <w:hideMark/>
          </w:tcPr>
          <w:p w14:paraId="6D36BF92" w14:textId="77777777" w:rsidR="00404A8B" w:rsidRPr="00404A8B" w:rsidRDefault="00404A8B" w:rsidP="00404A8B">
            <w:r w:rsidRPr="00404A8B">
              <w:t>0.043164</w:t>
            </w:r>
          </w:p>
        </w:tc>
        <w:tc>
          <w:tcPr>
            <w:tcW w:w="693" w:type="pct"/>
            <w:noWrap/>
            <w:hideMark/>
          </w:tcPr>
          <w:p w14:paraId="68603FE5" w14:textId="77777777" w:rsidR="00404A8B" w:rsidRPr="00404A8B" w:rsidRDefault="00404A8B" w:rsidP="00404A8B">
            <w:r w:rsidRPr="00404A8B">
              <w:t>0.117046</w:t>
            </w:r>
          </w:p>
        </w:tc>
        <w:tc>
          <w:tcPr>
            <w:tcW w:w="693" w:type="pct"/>
            <w:noWrap/>
            <w:hideMark/>
          </w:tcPr>
          <w:p w14:paraId="4F8017C5" w14:textId="77777777" w:rsidR="00404A8B" w:rsidRPr="00404A8B" w:rsidRDefault="00404A8B" w:rsidP="00404A8B">
            <w:r w:rsidRPr="00404A8B">
              <w:t>4.70E-05</w:t>
            </w:r>
          </w:p>
        </w:tc>
      </w:tr>
      <w:tr w:rsidR="00404A8B" w:rsidRPr="00404A8B" w14:paraId="2A009006" w14:textId="77777777" w:rsidTr="00404A8B">
        <w:trPr>
          <w:trHeight w:val="300"/>
        </w:trPr>
        <w:tc>
          <w:tcPr>
            <w:tcW w:w="1448" w:type="pct"/>
            <w:noWrap/>
            <w:hideMark/>
          </w:tcPr>
          <w:p w14:paraId="6B753EF0" w14:textId="77777777" w:rsidR="00404A8B" w:rsidRPr="00404A8B" w:rsidRDefault="00404A8B">
            <w:r w:rsidRPr="00404A8B">
              <w:t>hsa-miR-377-3p</w:t>
            </w:r>
          </w:p>
        </w:tc>
        <w:tc>
          <w:tcPr>
            <w:tcW w:w="780" w:type="pct"/>
            <w:noWrap/>
            <w:hideMark/>
          </w:tcPr>
          <w:p w14:paraId="0BFC7C1F" w14:textId="77777777" w:rsidR="00404A8B" w:rsidRPr="00404A8B" w:rsidRDefault="00404A8B" w:rsidP="00404A8B">
            <w:r w:rsidRPr="00404A8B">
              <w:t>0.080094</w:t>
            </w:r>
          </w:p>
        </w:tc>
        <w:tc>
          <w:tcPr>
            <w:tcW w:w="693" w:type="pct"/>
            <w:noWrap/>
            <w:hideMark/>
          </w:tcPr>
          <w:p w14:paraId="70326795" w14:textId="77777777" w:rsidR="00404A8B" w:rsidRPr="00404A8B" w:rsidRDefault="00404A8B" w:rsidP="00404A8B">
            <w:r w:rsidRPr="00404A8B">
              <w:t>1.01E-05</w:t>
            </w:r>
          </w:p>
        </w:tc>
        <w:tc>
          <w:tcPr>
            <w:tcW w:w="693" w:type="pct"/>
            <w:noWrap/>
            <w:hideMark/>
          </w:tcPr>
          <w:p w14:paraId="58BCB36B" w14:textId="77777777" w:rsidR="00404A8B" w:rsidRPr="00404A8B" w:rsidRDefault="00404A8B" w:rsidP="00404A8B">
            <w:r w:rsidRPr="00404A8B">
              <w:t>0.044547</w:t>
            </w:r>
          </w:p>
        </w:tc>
        <w:tc>
          <w:tcPr>
            <w:tcW w:w="693" w:type="pct"/>
            <w:noWrap/>
            <w:hideMark/>
          </w:tcPr>
          <w:p w14:paraId="5A3BE61D" w14:textId="77777777" w:rsidR="00404A8B" w:rsidRPr="00404A8B" w:rsidRDefault="00404A8B" w:rsidP="00404A8B">
            <w:r w:rsidRPr="00404A8B">
              <w:t>0.115641</w:t>
            </w:r>
          </w:p>
        </w:tc>
        <w:tc>
          <w:tcPr>
            <w:tcW w:w="693" w:type="pct"/>
            <w:noWrap/>
            <w:hideMark/>
          </w:tcPr>
          <w:p w14:paraId="46F7C2FF" w14:textId="77777777" w:rsidR="00404A8B" w:rsidRPr="00404A8B" w:rsidRDefault="00404A8B" w:rsidP="00404A8B">
            <w:r w:rsidRPr="00404A8B">
              <w:t>2.30E-05</w:t>
            </w:r>
          </w:p>
        </w:tc>
      </w:tr>
      <w:tr w:rsidR="00404A8B" w:rsidRPr="00404A8B" w14:paraId="76E00317" w14:textId="77777777" w:rsidTr="00404A8B">
        <w:trPr>
          <w:trHeight w:val="300"/>
        </w:trPr>
        <w:tc>
          <w:tcPr>
            <w:tcW w:w="1448" w:type="pct"/>
            <w:noWrap/>
            <w:hideMark/>
          </w:tcPr>
          <w:p w14:paraId="72A1F26B" w14:textId="77777777" w:rsidR="00404A8B" w:rsidRPr="00404A8B" w:rsidRDefault="00404A8B">
            <w:r w:rsidRPr="00404A8B">
              <w:t>hsa-miR-377-5p</w:t>
            </w:r>
          </w:p>
        </w:tc>
        <w:tc>
          <w:tcPr>
            <w:tcW w:w="780" w:type="pct"/>
            <w:noWrap/>
            <w:hideMark/>
          </w:tcPr>
          <w:p w14:paraId="49DDF492" w14:textId="77777777" w:rsidR="00404A8B" w:rsidRPr="00404A8B" w:rsidRDefault="00404A8B" w:rsidP="00404A8B">
            <w:r w:rsidRPr="00404A8B">
              <w:t>0.079797</w:t>
            </w:r>
          </w:p>
        </w:tc>
        <w:tc>
          <w:tcPr>
            <w:tcW w:w="693" w:type="pct"/>
            <w:noWrap/>
            <w:hideMark/>
          </w:tcPr>
          <w:p w14:paraId="62FC6F10" w14:textId="77777777" w:rsidR="00404A8B" w:rsidRPr="00404A8B" w:rsidRDefault="00404A8B" w:rsidP="00404A8B">
            <w:r w:rsidRPr="00404A8B">
              <w:t>3.72E-06</w:t>
            </w:r>
          </w:p>
        </w:tc>
        <w:tc>
          <w:tcPr>
            <w:tcW w:w="693" w:type="pct"/>
            <w:noWrap/>
            <w:hideMark/>
          </w:tcPr>
          <w:p w14:paraId="093D937B" w14:textId="77777777" w:rsidR="00404A8B" w:rsidRPr="00404A8B" w:rsidRDefault="00404A8B" w:rsidP="00404A8B">
            <w:r w:rsidRPr="00404A8B">
              <w:t>0.046009</w:t>
            </w:r>
          </w:p>
        </w:tc>
        <w:tc>
          <w:tcPr>
            <w:tcW w:w="693" w:type="pct"/>
            <w:noWrap/>
            <w:hideMark/>
          </w:tcPr>
          <w:p w14:paraId="1A4F80EB" w14:textId="77777777" w:rsidR="00404A8B" w:rsidRPr="00404A8B" w:rsidRDefault="00404A8B" w:rsidP="00404A8B">
            <w:r w:rsidRPr="00404A8B">
              <w:t>0.113584</w:t>
            </w:r>
          </w:p>
        </w:tc>
        <w:tc>
          <w:tcPr>
            <w:tcW w:w="693" w:type="pct"/>
            <w:noWrap/>
            <w:hideMark/>
          </w:tcPr>
          <w:p w14:paraId="771189CA" w14:textId="77777777" w:rsidR="00404A8B" w:rsidRPr="00404A8B" w:rsidRDefault="00404A8B" w:rsidP="00404A8B">
            <w:r w:rsidRPr="00404A8B">
              <w:t>8.80E-06</w:t>
            </w:r>
          </w:p>
        </w:tc>
      </w:tr>
      <w:tr w:rsidR="00404A8B" w:rsidRPr="00404A8B" w14:paraId="7FF0CC88" w14:textId="77777777" w:rsidTr="00404A8B">
        <w:trPr>
          <w:trHeight w:val="300"/>
        </w:trPr>
        <w:tc>
          <w:tcPr>
            <w:tcW w:w="1448" w:type="pct"/>
            <w:noWrap/>
            <w:hideMark/>
          </w:tcPr>
          <w:p w14:paraId="0AE37B2D" w14:textId="77777777" w:rsidR="00404A8B" w:rsidRPr="00404A8B" w:rsidRDefault="00404A8B">
            <w:r w:rsidRPr="00404A8B">
              <w:t>hsa-let-7e-5p</w:t>
            </w:r>
          </w:p>
        </w:tc>
        <w:tc>
          <w:tcPr>
            <w:tcW w:w="780" w:type="pct"/>
            <w:noWrap/>
            <w:hideMark/>
          </w:tcPr>
          <w:p w14:paraId="53F91D87" w14:textId="77777777" w:rsidR="00404A8B" w:rsidRPr="00404A8B" w:rsidRDefault="00404A8B" w:rsidP="00404A8B">
            <w:r w:rsidRPr="00404A8B">
              <w:t>0.079727</w:t>
            </w:r>
          </w:p>
        </w:tc>
        <w:tc>
          <w:tcPr>
            <w:tcW w:w="693" w:type="pct"/>
            <w:noWrap/>
            <w:hideMark/>
          </w:tcPr>
          <w:p w14:paraId="16EE9604" w14:textId="77777777" w:rsidR="00404A8B" w:rsidRPr="00404A8B" w:rsidRDefault="00404A8B" w:rsidP="00404A8B">
            <w:r w:rsidRPr="00404A8B">
              <w:t>3.23E-06</w:t>
            </w:r>
          </w:p>
        </w:tc>
        <w:tc>
          <w:tcPr>
            <w:tcW w:w="693" w:type="pct"/>
            <w:noWrap/>
            <w:hideMark/>
          </w:tcPr>
          <w:p w14:paraId="59FDE65A" w14:textId="77777777" w:rsidR="00404A8B" w:rsidRPr="00404A8B" w:rsidRDefault="00404A8B" w:rsidP="00404A8B">
            <w:r w:rsidRPr="00404A8B">
              <w:t>0.046178</w:t>
            </w:r>
          </w:p>
        </w:tc>
        <w:tc>
          <w:tcPr>
            <w:tcW w:w="693" w:type="pct"/>
            <w:noWrap/>
            <w:hideMark/>
          </w:tcPr>
          <w:p w14:paraId="7C7AEECC" w14:textId="77777777" w:rsidR="00404A8B" w:rsidRPr="00404A8B" w:rsidRDefault="00404A8B" w:rsidP="00404A8B">
            <w:r w:rsidRPr="00404A8B">
              <w:t>0.113276</w:t>
            </w:r>
          </w:p>
        </w:tc>
        <w:tc>
          <w:tcPr>
            <w:tcW w:w="693" w:type="pct"/>
            <w:noWrap/>
            <w:hideMark/>
          </w:tcPr>
          <w:p w14:paraId="1327FBBA" w14:textId="77777777" w:rsidR="00404A8B" w:rsidRPr="00404A8B" w:rsidRDefault="00404A8B" w:rsidP="00404A8B">
            <w:r w:rsidRPr="00404A8B">
              <w:t>7.76E-06</w:t>
            </w:r>
          </w:p>
        </w:tc>
      </w:tr>
      <w:tr w:rsidR="00404A8B" w:rsidRPr="00404A8B" w14:paraId="33F0E370" w14:textId="77777777" w:rsidTr="00404A8B">
        <w:trPr>
          <w:trHeight w:val="300"/>
        </w:trPr>
        <w:tc>
          <w:tcPr>
            <w:tcW w:w="1448" w:type="pct"/>
            <w:noWrap/>
            <w:hideMark/>
          </w:tcPr>
          <w:p w14:paraId="53E385ED" w14:textId="77777777" w:rsidR="00404A8B" w:rsidRPr="00404A8B" w:rsidRDefault="00404A8B">
            <w:r w:rsidRPr="00404A8B">
              <w:t>hsa-miR-93-3p</w:t>
            </w:r>
          </w:p>
        </w:tc>
        <w:tc>
          <w:tcPr>
            <w:tcW w:w="780" w:type="pct"/>
            <w:noWrap/>
            <w:hideMark/>
          </w:tcPr>
          <w:p w14:paraId="5A95AD23" w14:textId="77777777" w:rsidR="00404A8B" w:rsidRPr="00404A8B" w:rsidRDefault="00404A8B" w:rsidP="00404A8B">
            <w:r w:rsidRPr="00404A8B">
              <w:t>0.079178</w:t>
            </w:r>
          </w:p>
        </w:tc>
        <w:tc>
          <w:tcPr>
            <w:tcW w:w="693" w:type="pct"/>
            <w:noWrap/>
            <w:hideMark/>
          </w:tcPr>
          <w:p w14:paraId="3B2001F7" w14:textId="77777777" w:rsidR="00404A8B" w:rsidRPr="00404A8B" w:rsidRDefault="00404A8B" w:rsidP="00404A8B">
            <w:r w:rsidRPr="00404A8B">
              <w:t>8.40E-06</w:t>
            </w:r>
          </w:p>
        </w:tc>
        <w:tc>
          <w:tcPr>
            <w:tcW w:w="693" w:type="pct"/>
            <w:noWrap/>
            <w:hideMark/>
          </w:tcPr>
          <w:p w14:paraId="55F829EF" w14:textId="77777777" w:rsidR="00404A8B" w:rsidRPr="00404A8B" w:rsidRDefault="00404A8B" w:rsidP="00404A8B">
            <w:r w:rsidRPr="00404A8B">
              <w:t>0.044357</w:t>
            </w:r>
          </w:p>
        </w:tc>
        <w:tc>
          <w:tcPr>
            <w:tcW w:w="693" w:type="pct"/>
            <w:noWrap/>
            <w:hideMark/>
          </w:tcPr>
          <w:p w14:paraId="2C6DA16C" w14:textId="77777777" w:rsidR="00404A8B" w:rsidRPr="00404A8B" w:rsidRDefault="00404A8B" w:rsidP="00404A8B">
            <w:r w:rsidRPr="00404A8B">
              <w:t>0.113998</w:t>
            </w:r>
          </w:p>
        </w:tc>
        <w:tc>
          <w:tcPr>
            <w:tcW w:w="693" w:type="pct"/>
            <w:noWrap/>
            <w:hideMark/>
          </w:tcPr>
          <w:p w14:paraId="04D67FC9" w14:textId="77777777" w:rsidR="00404A8B" w:rsidRPr="00404A8B" w:rsidRDefault="00404A8B" w:rsidP="00404A8B">
            <w:r w:rsidRPr="00404A8B">
              <w:t>1.92E-05</w:t>
            </w:r>
          </w:p>
        </w:tc>
      </w:tr>
      <w:tr w:rsidR="00404A8B" w:rsidRPr="00404A8B" w14:paraId="6534B75B" w14:textId="77777777" w:rsidTr="00404A8B">
        <w:trPr>
          <w:trHeight w:val="300"/>
        </w:trPr>
        <w:tc>
          <w:tcPr>
            <w:tcW w:w="1448" w:type="pct"/>
            <w:noWrap/>
            <w:hideMark/>
          </w:tcPr>
          <w:p w14:paraId="3B5219FA" w14:textId="77777777" w:rsidR="00404A8B" w:rsidRPr="00404A8B" w:rsidRDefault="00404A8B">
            <w:r w:rsidRPr="00404A8B">
              <w:t>hsa-miR-380-3p</w:t>
            </w:r>
          </w:p>
        </w:tc>
        <w:tc>
          <w:tcPr>
            <w:tcW w:w="780" w:type="pct"/>
            <w:noWrap/>
            <w:hideMark/>
          </w:tcPr>
          <w:p w14:paraId="57BB60F0" w14:textId="77777777" w:rsidR="00404A8B" w:rsidRPr="00404A8B" w:rsidRDefault="00404A8B" w:rsidP="00404A8B">
            <w:r w:rsidRPr="00404A8B">
              <w:t>0.078661</w:t>
            </w:r>
          </w:p>
        </w:tc>
        <w:tc>
          <w:tcPr>
            <w:tcW w:w="693" w:type="pct"/>
            <w:noWrap/>
            <w:hideMark/>
          </w:tcPr>
          <w:p w14:paraId="4A82BE37" w14:textId="77777777" w:rsidR="00404A8B" w:rsidRPr="00404A8B" w:rsidRDefault="00404A8B" w:rsidP="00404A8B">
            <w:r w:rsidRPr="00404A8B">
              <w:t>1.99E-05</w:t>
            </w:r>
          </w:p>
        </w:tc>
        <w:tc>
          <w:tcPr>
            <w:tcW w:w="693" w:type="pct"/>
            <w:noWrap/>
            <w:hideMark/>
          </w:tcPr>
          <w:p w14:paraId="14C81475" w14:textId="77777777" w:rsidR="00404A8B" w:rsidRPr="00404A8B" w:rsidRDefault="00404A8B" w:rsidP="00404A8B">
            <w:r w:rsidRPr="00404A8B">
              <w:t>0.042535</w:t>
            </w:r>
          </w:p>
        </w:tc>
        <w:tc>
          <w:tcPr>
            <w:tcW w:w="693" w:type="pct"/>
            <w:noWrap/>
            <w:hideMark/>
          </w:tcPr>
          <w:p w14:paraId="5AC58320" w14:textId="77777777" w:rsidR="00404A8B" w:rsidRPr="00404A8B" w:rsidRDefault="00404A8B" w:rsidP="00404A8B">
            <w:r w:rsidRPr="00404A8B">
              <w:t>0.114787</w:t>
            </w:r>
          </w:p>
        </w:tc>
        <w:tc>
          <w:tcPr>
            <w:tcW w:w="693" w:type="pct"/>
            <w:noWrap/>
            <w:hideMark/>
          </w:tcPr>
          <w:p w14:paraId="66444C6C" w14:textId="77777777" w:rsidR="00404A8B" w:rsidRPr="00404A8B" w:rsidRDefault="00404A8B" w:rsidP="00404A8B">
            <w:r w:rsidRPr="00404A8B">
              <w:t>4.37E-05</w:t>
            </w:r>
          </w:p>
        </w:tc>
      </w:tr>
      <w:tr w:rsidR="00404A8B" w:rsidRPr="00404A8B" w14:paraId="05A36635" w14:textId="77777777" w:rsidTr="00404A8B">
        <w:trPr>
          <w:trHeight w:val="300"/>
        </w:trPr>
        <w:tc>
          <w:tcPr>
            <w:tcW w:w="1448" w:type="pct"/>
            <w:noWrap/>
            <w:hideMark/>
          </w:tcPr>
          <w:p w14:paraId="326AFC05" w14:textId="77777777" w:rsidR="00404A8B" w:rsidRPr="00404A8B" w:rsidRDefault="00404A8B">
            <w:r w:rsidRPr="00404A8B">
              <w:t>hsa-miR-376a-5p</w:t>
            </w:r>
          </w:p>
        </w:tc>
        <w:tc>
          <w:tcPr>
            <w:tcW w:w="780" w:type="pct"/>
            <w:noWrap/>
            <w:hideMark/>
          </w:tcPr>
          <w:p w14:paraId="4D531D1D" w14:textId="77777777" w:rsidR="00404A8B" w:rsidRPr="00404A8B" w:rsidRDefault="00404A8B" w:rsidP="00404A8B">
            <w:r w:rsidRPr="00404A8B">
              <w:t>0.077999</w:t>
            </w:r>
          </w:p>
        </w:tc>
        <w:tc>
          <w:tcPr>
            <w:tcW w:w="693" w:type="pct"/>
            <w:noWrap/>
            <w:hideMark/>
          </w:tcPr>
          <w:p w14:paraId="0890BE73" w14:textId="77777777" w:rsidR="00404A8B" w:rsidRPr="00404A8B" w:rsidRDefault="00404A8B" w:rsidP="00404A8B">
            <w:r w:rsidRPr="00404A8B">
              <w:t>1.46E-05</w:t>
            </w:r>
          </w:p>
        </w:tc>
        <w:tc>
          <w:tcPr>
            <w:tcW w:w="693" w:type="pct"/>
            <w:noWrap/>
            <w:hideMark/>
          </w:tcPr>
          <w:p w14:paraId="33E6FE3F" w14:textId="77777777" w:rsidR="00404A8B" w:rsidRPr="00404A8B" w:rsidRDefault="00404A8B" w:rsidP="00404A8B">
            <w:r w:rsidRPr="00404A8B">
              <w:t>0.042748</w:t>
            </w:r>
          </w:p>
        </w:tc>
        <w:tc>
          <w:tcPr>
            <w:tcW w:w="693" w:type="pct"/>
            <w:noWrap/>
            <w:hideMark/>
          </w:tcPr>
          <w:p w14:paraId="3FB480C4" w14:textId="77777777" w:rsidR="00404A8B" w:rsidRPr="00404A8B" w:rsidRDefault="00404A8B" w:rsidP="00404A8B">
            <w:r w:rsidRPr="00404A8B">
              <w:t>0.11325</w:t>
            </w:r>
          </w:p>
        </w:tc>
        <w:tc>
          <w:tcPr>
            <w:tcW w:w="693" w:type="pct"/>
            <w:noWrap/>
            <w:hideMark/>
          </w:tcPr>
          <w:p w14:paraId="0ABCBCCB" w14:textId="77777777" w:rsidR="00404A8B" w:rsidRPr="00404A8B" w:rsidRDefault="00404A8B" w:rsidP="00404A8B">
            <w:r w:rsidRPr="00404A8B">
              <w:t>3.24E-05</w:t>
            </w:r>
          </w:p>
        </w:tc>
      </w:tr>
      <w:tr w:rsidR="00404A8B" w:rsidRPr="00404A8B" w14:paraId="56D44E62" w14:textId="77777777" w:rsidTr="00404A8B">
        <w:trPr>
          <w:trHeight w:val="300"/>
        </w:trPr>
        <w:tc>
          <w:tcPr>
            <w:tcW w:w="1448" w:type="pct"/>
            <w:noWrap/>
            <w:hideMark/>
          </w:tcPr>
          <w:p w14:paraId="6894A40B" w14:textId="77777777" w:rsidR="00404A8B" w:rsidRPr="00404A8B" w:rsidRDefault="00404A8B">
            <w:r w:rsidRPr="00404A8B">
              <w:t>hsa-miR-1269a</w:t>
            </w:r>
          </w:p>
        </w:tc>
        <w:tc>
          <w:tcPr>
            <w:tcW w:w="780" w:type="pct"/>
            <w:noWrap/>
            <w:hideMark/>
          </w:tcPr>
          <w:p w14:paraId="29661AF4" w14:textId="77777777" w:rsidR="00404A8B" w:rsidRPr="00404A8B" w:rsidRDefault="00404A8B" w:rsidP="00404A8B">
            <w:r w:rsidRPr="00404A8B">
              <w:t>0.077971</w:t>
            </w:r>
          </w:p>
        </w:tc>
        <w:tc>
          <w:tcPr>
            <w:tcW w:w="693" w:type="pct"/>
            <w:noWrap/>
            <w:hideMark/>
          </w:tcPr>
          <w:p w14:paraId="4D24DE21" w14:textId="77777777" w:rsidR="00404A8B" w:rsidRPr="00404A8B" w:rsidRDefault="00404A8B" w:rsidP="00404A8B">
            <w:r w:rsidRPr="00404A8B">
              <w:t>1.45E-05</w:t>
            </w:r>
          </w:p>
        </w:tc>
        <w:tc>
          <w:tcPr>
            <w:tcW w:w="693" w:type="pct"/>
            <w:noWrap/>
            <w:hideMark/>
          </w:tcPr>
          <w:p w14:paraId="1A6A6983" w14:textId="77777777" w:rsidR="00404A8B" w:rsidRPr="00404A8B" w:rsidRDefault="00404A8B" w:rsidP="00404A8B">
            <w:r w:rsidRPr="00404A8B">
              <w:t>0.04274</w:t>
            </w:r>
          </w:p>
        </w:tc>
        <w:tc>
          <w:tcPr>
            <w:tcW w:w="693" w:type="pct"/>
            <w:noWrap/>
            <w:hideMark/>
          </w:tcPr>
          <w:p w14:paraId="7F5E920A" w14:textId="77777777" w:rsidR="00404A8B" w:rsidRPr="00404A8B" w:rsidRDefault="00404A8B" w:rsidP="00404A8B">
            <w:r w:rsidRPr="00404A8B">
              <w:t>0.113202</w:t>
            </w:r>
          </w:p>
        </w:tc>
        <w:tc>
          <w:tcPr>
            <w:tcW w:w="693" w:type="pct"/>
            <w:noWrap/>
            <w:hideMark/>
          </w:tcPr>
          <w:p w14:paraId="6A158676" w14:textId="77777777" w:rsidR="00404A8B" w:rsidRPr="00404A8B" w:rsidRDefault="00404A8B" w:rsidP="00404A8B">
            <w:r w:rsidRPr="00404A8B">
              <w:t>3.24E-05</w:t>
            </w:r>
          </w:p>
        </w:tc>
      </w:tr>
      <w:tr w:rsidR="00404A8B" w:rsidRPr="00404A8B" w14:paraId="635A62D8" w14:textId="77777777" w:rsidTr="00404A8B">
        <w:trPr>
          <w:trHeight w:val="300"/>
        </w:trPr>
        <w:tc>
          <w:tcPr>
            <w:tcW w:w="1448" w:type="pct"/>
            <w:noWrap/>
            <w:hideMark/>
          </w:tcPr>
          <w:p w14:paraId="29CFE68F" w14:textId="77777777" w:rsidR="00404A8B" w:rsidRPr="00404A8B" w:rsidRDefault="00404A8B">
            <w:r w:rsidRPr="00404A8B">
              <w:lastRenderedPageBreak/>
              <w:t>hsa-miR-4662a-5p</w:t>
            </w:r>
          </w:p>
        </w:tc>
        <w:tc>
          <w:tcPr>
            <w:tcW w:w="780" w:type="pct"/>
            <w:noWrap/>
            <w:hideMark/>
          </w:tcPr>
          <w:p w14:paraId="27CCD770" w14:textId="77777777" w:rsidR="00404A8B" w:rsidRPr="00404A8B" w:rsidRDefault="00404A8B" w:rsidP="00404A8B">
            <w:r w:rsidRPr="00404A8B">
              <w:t>0.077932</w:t>
            </w:r>
          </w:p>
        </w:tc>
        <w:tc>
          <w:tcPr>
            <w:tcW w:w="693" w:type="pct"/>
            <w:noWrap/>
            <w:hideMark/>
          </w:tcPr>
          <w:p w14:paraId="7871B535" w14:textId="77777777" w:rsidR="00404A8B" w:rsidRPr="00404A8B" w:rsidRDefault="00404A8B" w:rsidP="00404A8B">
            <w:r w:rsidRPr="00404A8B">
              <w:t>5.31E-06</w:t>
            </w:r>
          </w:p>
        </w:tc>
        <w:tc>
          <w:tcPr>
            <w:tcW w:w="693" w:type="pct"/>
            <w:noWrap/>
            <w:hideMark/>
          </w:tcPr>
          <w:p w14:paraId="3D41A412" w14:textId="77777777" w:rsidR="00404A8B" w:rsidRPr="00404A8B" w:rsidRDefault="00404A8B" w:rsidP="00404A8B">
            <w:r w:rsidRPr="00404A8B">
              <w:t>0.044394</w:t>
            </w:r>
          </w:p>
        </w:tc>
        <w:tc>
          <w:tcPr>
            <w:tcW w:w="693" w:type="pct"/>
            <w:noWrap/>
            <w:hideMark/>
          </w:tcPr>
          <w:p w14:paraId="1A401D15" w14:textId="77777777" w:rsidR="00404A8B" w:rsidRPr="00404A8B" w:rsidRDefault="00404A8B" w:rsidP="00404A8B">
            <w:r w:rsidRPr="00404A8B">
              <w:t>0.11147</w:t>
            </w:r>
          </w:p>
        </w:tc>
        <w:tc>
          <w:tcPr>
            <w:tcW w:w="693" w:type="pct"/>
            <w:noWrap/>
            <w:hideMark/>
          </w:tcPr>
          <w:p w14:paraId="28A8809A" w14:textId="77777777" w:rsidR="00404A8B" w:rsidRPr="00404A8B" w:rsidRDefault="00404A8B" w:rsidP="00404A8B">
            <w:r w:rsidRPr="00404A8B">
              <w:t>1.24E-05</w:t>
            </w:r>
          </w:p>
        </w:tc>
      </w:tr>
      <w:tr w:rsidR="00404A8B" w:rsidRPr="00404A8B" w14:paraId="1D120104" w14:textId="77777777" w:rsidTr="00404A8B">
        <w:trPr>
          <w:trHeight w:val="300"/>
        </w:trPr>
        <w:tc>
          <w:tcPr>
            <w:tcW w:w="1448" w:type="pct"/>
            <w:noWrap/>
            <w:hideMark/>
          </w:tcPr>
          <w:p w14:paraId="1D8EDC93" w14:textId="77777777" w:rsidR="00404A8B" w:rsidRPr="00404A8B" w:rsidRDefault="00404A8B">
            <w:r w:rsidRPr="00404A8B">
              <w:t>hsa-miR-181a-2-3p</w:t>
            </w:r>
          </w:p>
        </w:tc>
        <w:tc>
          <w:tcPr>
            <w:tcW w:w="780" w:type="pct"/>
            <w:noWrap/>
            <w:hideMark/>
          </w:tcPr>
          <w:p w14:paraId="0CB0C0A8" w14:textId="77777777" w:rsidR="00404A8B" w:rsidRPr="00404A8B" w:rsidRDefault="00404A8B" w:rsidP="00404A8B">
            <w:r w:rsidRPr="00404A8B">
              <w:t>0.077739</w:t>
            </w:r>
          </w:p>
        </w:tc>
        <w:tc>
          <w:tcPr>
            <w:tcW w:w="693" w:type="pct"/>
            <w:noWrap/>
            <w:hideMark/>
          </w:tcPr>
          <w:p w14:paraId="73DBAAEB" w14:textId="77777777" w:rsidR="00404A8B" w:rsidRPr="00404A8B" w:rsidRDefault="00404A8B" w:rsidP="00404A8B">
            <w:r w:rsidRPr="00404A8B">
              <w:t>1.80E-07</w:t>
            </w:r>
          </w:p>
        </w:tc>
        <w:tc>
          <w:tcPr>
            <w:tcW w:w="693" w:type="pct"/>
            <w:noWrap/>
            <w:hideMark/>
          </w:tcPr>
          <w:p w14:paraId="4D38FAEC" w14:textId="77777777" w:rsidR="00404A8B" w:rsidRPr="00404A8B" w:rsidRDefault="00404A8B" w:rsidP="00404A8B">
            <w:r w:rsidRPr="00404A8B">
              <w:t>0.048561</w:t>
            </w:r>
          </w:p>
        </w:tc>
        <w:tc>
          <w:tcPr>
            <w:tcW w:w="693" w:type="pct"/>
            <w:noWrap/>
            <w:hideMark/>
          </w:tcPr>
          <w:p w14:paraId="1DFF0BD3" w14:textId="77777777" w:rsidR="00404A8B" w:rsidRPr="00404A8B" w:rsidRDefault="00404A8B" w:rsidP="00404A8B">
            <w:r w:rsidRPr="00404A8B">
              <w:t>0.106917</w:t>
            </w:r>
          </w:p>
        </w:tc>
        <w:tc>
          <w:tcPr>
            <w:tcW w:w="693" w:type="pct"/>
            <w:noWrap/>
            <w:hideMark/>
          </w:tcPr>
          <w:p w14:paraId="5C755A31" w14:textId="77777777" w:rsidR="00404A8B" w:rsidRPr="00404A8B" w:rsidRDefault="00404A8B" w:rsidP="00404A8B">
            <w:r w:rsidRPr="00404A8B">
              <w:t>5.02E-07</w:t>
            </w:r>
          </w:p>
        </w:tc>
      </w:tr>
      <w:tr w:rsidR="00404A8B" w:rsidRPr="00404A8B" w14:paraId="47A83FB7" w14:textId="77777777" w:rsidTr="00404A8B">
        <w:trPr>
          <w:trHeight w:val="300"/>
        </w:trPr>
        <w:tc>
          <w:tcPr>
            <w:tcW w:w="1448" w:type="pct"/>
            <w:noWrap/>
            <w:hideMark/>
          </w:tcPr>
          <w:p w14:paraId="56BDA98E" w14:textId="77777777" w:rsidR="00404A8B" w:rsidRPr="00404A8B" w:rsidRDefault="00404A8B">
            <w:r w:rsidRPr="00404A8B">
              <w:t>hsa-miR-519a-3p</w:t>
            </w:r>
          </w:p>
        </w:tc>
        <w:tc>
          <w:tcPr>
            <w:tcW w:w="780" w:type="pct"/>
            <w:noWrap/>
            <w:hideMark/>
          </w:tcPr>
          <w:p w14:paraId="451E81C8" w14:textId="77777777" w:rsidR="00404A8B" w:rsidRPr="00404A8B" w:rsidRDefault="00404A8B" w:rsidP="00404A8B">
            <w:r w:rsidRPr="00404A8B">
              <w:t>0.077482</w:t>
            </w:r>
          </w:p>
        </w:tc>
        <w:tc>
          <w:tcPr>
            <w:tcW w:w="693" w:type="pct"/>
            <w:noWrap/>
            <w:hideMark/>
          </w:tcPr>
          <w:p w14:paraId="3E659D4A" w14:textId="77777777" w:rsidR="00404A8B" w:rsidRPr="00404A8B" w:rsidRDefault="00404A8B" w:rsidP="00404A8B">
            <w:r w:rsidRPr="00404A8B">
              <w:t>1.23E-05</w:t>
            </w:r>
          </w:p>
        </w:tc>
        <w:tc>
          <w:tcPr>
            <w:tcW w:w="693" w:type="pct"/>
            <w:noWrap/>
            <w:hideMark/>
          </w:tcPr>
          <w:p w14:paraId="5B4FEC3C" w14:textId="77777777" w:rsidR="00404A8B" w:rsidRPr="00404A8B" w:rsidRDefault="00404A8B" w:rsidP="00404A8B">
            <w:r w:rsidRPr="00404A8B">
              <w:t>0.042764</w:t>
            </w:r>
          </w:p>
        </w:tc>
        <w:tc>
          <w:tcPr>
            <w:tcW w:w="693" w:type="pct"/>
            <w:noWrap/>
            <w:hideMark/>
          </w:tcPr>
          <w:p w14:paraId="24269729" w14:textId="77777777" w:rsidR="00404A8B" w:rsidRPr="00404A8B" w:rsidRDefault="00404A8B" w:rsidP="00404A8B">
            <w:r w:rsidRPr="00404A8B">
              <w:t>0.1122</w:t>
            </w:r>
          </w:p>
        </w:tc>
        <w:tc>
          <w:tcPr>
            <w:tcW w:w="693" w:type="pct"/>
            <w:noWrap/>
            <w:hideMark/>
          </w:tcPr>
          <w:p w14:paraId="7781BFCE" w14:textId="77777777" w:rsidR="00404A8B" w:rsidRPr="00404A8B" w:rsidRDefault="00404A8B" w:rsidP="00404A8B">
            <w:r w:rsidRPr="00404A8B">
              <w:t>2.77E-05</w:t>
            </w:r>
          </w:p>
        </w:tc>
      </w:tr>
      <w:tr w:rsidR="00404A8B" w:rsidRPr="00404A8B" w14:paraId="32850DE4" w14:textId="77777777" w:rsidTr="00404A8B">
        <w:trPr>
          <w:trHeight w:val="300"/>
        </w:trPr>
        <w:tc>
          <w:tcPr>
            <w:tcW w:w="1448" w:type="pct"/>
            <w:noWrap/>
            <w:hideMark/>
          </w:tcPr>
          <w:p w14:paraId="1CA12F51" w14:textId="77777777" w:rsidR="00404A8B" w:rsidRPr="00404A8B" w:rsidRDefault="00404A8B">
            <w:r w:rsidRPr="00404A8B">
              <w:t>hsa-miR-424-5p</w:t>
            </w:r>
          </w:p>
        </w:tc>
        <w:tc>
          <w:tcPr>
            <w:tcW w:w="780" w:type="pct"/>
            <w:noWrap/>
            <w:hideMark/>
          </w:tcPr>
          <w:p w14:paraId="6EA0F61D" w14:textId="77777777" w:rsidR="00404A8B" w:rsidRPr="00404A8B" w:rsidRDefault="00404A8B" w:rsidP="00404A8B">
            <w:r w:rsidRPr="00404A8B">
              <w:t>0.077345</w:t>
            </w:r>
          </w:p>
        </w:tc>
        <w:tc>
          <w:tcPr>
            <w:tcW w:w="693" w:type="pct"/>
            <w:noWrap/>
            <w:hideMark/>
          </w:tcPr>
          <w:p w14:paraId="300E9F83" w14:textId="77777777" w:rsidR="00404A8B" w:rsidRPr="00404A8B" w:rsidRDefault="00404A8B" w:rsidP="00404A8B">
            <w:r w:rsidRPr="00404A8B">
              <w:t>2.63E-07</w:t>
            </w:r>
          </w:p>
        </w:tc>
        <w:tc>
          <w:tcPr>
            <w:tcW w:w="693" w:type="pct"/>
            <w:noWrap/>
            <w:hideMark/>
          </w:tcPr>
          <w:p w14:paraId="3C0A2A80" w14:textId="77777777" w:rsidR="00404A8B" w:rsidRPr="00404A8B" w:rsidRDefault="00404A8B" w:rsidP="00404A8B">
            <w:r w:rsidRPr="00404A8B">
              <w:t>0.047916</w:t>
            </w:r>
          </w:p>
        </w:tc>
        <w:tc>
          <w:tcPr>
            <w:tcW w:w="693" w:type="pct"/>
            <w:noWrap/>
            <w:hideMark/>
          </w:tcPr>
          <w:p w14:paraId="6D0D3608" w14:textId="77777777" w:rsidR="00404A8B" w:rsidRPr="00404A8B" w:rsidRDefault="00404A8B" w:rsidP="00404A8B">
            <w:r w:rsidRPr="00404A8B">
              <w:t>0.106775</w:t>
            </w:r>
          </w:p>
        </w:tc>
        <w:tc>
          <w:tcPr>
            <w:tcW w:w="693" w:type="pct"/>
            <w:noWrap/>
            <w:hideMark/>
          </w:tcPr>
          <w:p w14:paraId="2EDEC053" w14:textId="77777777" w:rsidR="00404A8B" w:rsidRPr="00404A8B" w:rsidRDefault="00404A8B" w:rsidP="00404A8B">
            <w:r w:rsidRPr="00404A8B">
              <w:t>7.20E-07</w:t>
            </w:r>
          </w:p>
        </w:tc>
      </w:tr>
      <w:tr w:rsidR="00404A8B" w:rsidRPr="00404A8B" w14:paraId="791E813D" w14:textId="77777777" w:rsidTr="00404A8B">
        <w:trPr>
          <w:trHeight w:val="300"/>
        </w:trPr>
        <w:tc>
          <w:tcPr>
            <w:tcW w:w="1448" w:type="pct"/>
            <w:noWrap/>
            <w:hideMark/>
          </w:tcPr>
          <w:p w14:paraId="3572A039" w14:textId="77777777" w:rsidR="00404A8B" w:rsidRPr="00404A8B" w:rsidRDefault="00404A8B">
            <w:r w:rsidRPr="00404A8B">
              <w:t>hsa-miR-345-5p</w:t>
            </w:r>
          </w:p>
        </w:tc>
        <w:tc>
          <w:tcPr>
            <w:tcW w:w="780" w:type="pct"/>
            <w:noWrap/>
            <w:hideMark/>
          </w:tcPr>
          <w:p w14:paraId="09796D9F" w14:textId="77777777" w:rsidR="00404A8B" w:rsidRPr="00404A8B" w:rsidRDefault="00404A8B" w:rsidP="00404A8B">
            <w:r w:rsidRPr="00404A8B">
              <w:t>0.077109</w:t>
            </w:r>
          </w:p>
        </w:tc>
        <w:tc>
          <w:tcPr>
            <w:tcW w:w="693" w:type="pct"/>
            <w:noWrap/>
            <w:hideMark/>
          </w:tcPr>
          <w:p w14:paraId="126F281C" w14:textId="77777777" w:rsidR="00404A8B" w:rsidRPr="00404A8B" w:rsidRDefault="00404A8B" w:rsidP="00404A8B">
            <w:r w:rsidRPr="00404A8B">
              <w:t>6.21E-06</w:t>
            </w:r>
          </w:p>
        </w:tc>
        <w:tc>
          <w:tcPr>
            <w:tcW w:w="693" w:type="pct"/>
            <w:noWrap/>
            <w:hideMark/>
          </w:tcPr>
          <w:p w14:paraId="4D626841" w14:textId="77777777" w:rsidR="00404A8B" w:rsidRPr="00404A8B" w:rsidRDefault="00404A8B" w:rsidP="00404A8B">
            <w:r w:rsidRPr="00404A8B">
              <w:t>0.043682</w:t>
            </w:r>
          </w:p>
        </w:tc>
        <w:tc>
          <w:tcPr>
            <w:tcW w:w="693" w:type="pct"/>
            <w:noWrap/>
            <w:hideMark/>
          </w:tcPr>
          <w:p w14:paraId="5346544A" w14:textId="77777777" w:rsidR="00404A8B" w:rsidRPr="00404A8B" w:rsidRDefault="00404A8B" w:rsidP="00404A8B">
            <w:r w:rsidRPr="00404A8B">
              <w:t>0.110535</w:t>
            </w:r>
          </w:p>
        </w:tc>
        <w:tc>
          <w:tcPr>
            <w:tcW w:w="693" w:type="pct"/>
            <w:noWrap/>
            <w:hideMark/>
          </w:tcPr>
          <w:p w14:paraId="4C1C6A15" w14:textId="77777777" w:rsidR="00404A8B" w:rsidRPr="00404A8B" w:rsidRDefault="00404A8B" w:rsidP="00404A8B">
            <w:r w:rsidRPr="00404A8B">
              <w:t>1.44E-05</w:t>
            </w:r>
          </w:p>
        </w:tc>
      </w:tr>
      <w:tr w:rsidR="00404A8B" w:rsidRPr="00404A8B" w14:paraId="0E9C1064" w14:textId="77777777" w:rsidTr="00404A8B">
        <w:trPr>
          <w:trHeight w:val="300"/>
        </w:trPr>
        <w:tc>
          <w:tcPr>
            <w:tcW w:w="1448" w:type="pct"/>
            <w:noWrap/>
            <w:hideMark/>
          </w:tcPr>
          <w:p w14:paraId="22510AA8" w14:textId="77777777" w:rsidR="00404A8B" w:rsidRPr="00404A8B" w:rsidRDefault="00404A8B">
            <w:r w:rsidRPr="00404A8B">
              <w:t>hsa-miR-3200-3p</w:t>
            </w:r>
          </w:p>
        </w:tc>
        <w:tc>
          <w:tcPr>
            <w:tcW w:w="780" w:type="pct"/>
            <w:noWrap/>
            <w:hideMark/>
          </w:tcPr>
          <w:p w14:paraId="1A128E80" w14:textId="77777777" w:rsidR="00404A8B" w:rsidRPr="00404A8B" w:rsidRDefault="00404A8B" w:rsidP="00404A8B">
            <w:r w:rsidRPr="00404A8B">
              <w:t>0.077052</w:t>
            </w:r>
          </w:p>
        </w:tc>
        <w:tc>
          <w:tcPr>
            <w:tcW w:w="693" w:type="pct"/>
            <w:noWrap/>
            <w:hideMark/>
          </w:tcPr>
          <w:p w14:paraId="54F17235" w14:textId="77777777" w:rsidR="00404A8B" w:rsidRPr="00404A8B" w:rsidRDefault="00404A8B" w:rsidP="00404A8B">
            <w:r w:rsidRPr="00404A8B">
              <w:t>1.75E-06</w:t>
            </w:r>
          </w:p>
        </w:tc>
        <w:tc>
          <w:tcPr>
            <w:tcW w:w="693" w:type="pct"/>
            <w:noWrap/>
            <w:hideMark/>
          </w:tcPr>
          <w:p w14:paraId="4DB72D73" w14:textId="77777777" w:rsidR="00404A8B" w:rsidRPr="00404A8B" w:rsidRDefault="00404A8B" w:rsidP="00404A8B">
            <w:r w:rsidRPr="00404A8B">
              <w:t>0.045474</w:t>
            </w:r>
          </w:p>
        </w:tc>
        <w:tc>
          <w:tcPr>
            <w:tcW w:w="693" w:type="pct"/>
            <w:noWrap/>
            <w:hideMark/>
          </w:tcPr>
          <w:p w14:paraId="07577896" w14:textId="77777777" w:rsidR="00404A8B" w:rsidRPr="00404A8B" w:rsidRDefault="00404A8B" w:rsidP="00404A8B">
            <w:r w:rsidRPr="00404A8B">
              <w:t>0.108631</w:t>
            </w:r>
          </w:p>
        </w:tc>
        <w:tc>
          <w:tcPr>
            <w:tcW w:w="693" w:type="pct"/>
            <w:noWrap/>
            <w:hideMark/>
          </w:tcPr>
          <w:p w14:paraId="41B9C3DF" w14:textId="77777777" w:rsidR="00404A8B" w:rsidRPr="00404A8B" w:rsidRDefault="00404A8B" w:rsidP="00404A8B">
            <w:r w:rsidRPr="00404A8B">
              <w:t>4.37E-06</w:t>
            </w:r>
          </w:p>
        </w:tc>
      </w:tr>
      <w:tr w:rsidR="00404A8B" w:rsidRPr="00404A8B" w14:paraId="33F8630E" w14:textId="77777777" w:rsidTr="00404A8B">
        <w:trPr>
          <w:trHeight w:val="300"/>
        </w:trPr>
        <w:tc>
          <w:tcPr>
            <w:tcW w:w="1448" w:type="pct"/>
            <w:noWrap/>
            <w:hideMark/>
          </w:tcPr>
          <w:p w14:paraId="142D7FA8" w14:textId="77777777" w:rsidR="00404A8B" w:rsidRPr="00404A8B" w:rsidRDefault="00404A8B">
            <w:r w:rsidRPr="00404A8B">
              <w:t>hsa-miR-142-5p</w:t>
            </w:r>
          </w:p>
        </w:tc>
        <w:tc>
          <w:tcPr>
            <w:tcW w:w="780" w:type="pct"/>
            <w:noWrap/>
            <w:hideMark/>
          </w:tcPr>
          <w:p w14:paraId="308713C5" w14:textId="77777777" w:rsidR="00404A8B" w:rsidRPr="00404A8B" w:rsidRDefault="00404A8B" w:rsidP="00404A8B">
            <w:r w:rsidRPr="00404A8B">
              <w:t>0.07671</w:t>
            </w:r>
          </w:p>
        </w:tc>
        <w:tc>
          <w:tcPr>
            <w:tcW w:w="693" w:type="pct"/>
            <w:noWrap/>
            <w:hideMark/>
          </w:tcPr>
          <w:p w14:paraId="490E27D6" w14:textId="77777777" w:rsidR="00404A8B" w:rsidRPr="00404A8B" w:rsidRDefault="00404A8B" w:rsidP="00404A8B">
            <w:r w:rsidRPr="00404A8B">
              <w:t>1.26E-08</w:t>
            </w:r>
          </w:p>
        </w:tc>
        <w:tc>
          <w:tcPr>
            <w:tcW w:w="693" w:type="pct"/>
            <w:noWrap/>
            <w:hideMark/>
          </w:tcPr>
          <w:p w14:paraId="3F1B0A38" w14:textId="77777777" w:rsidR="00404A8B" w:rsidRPr="00404A8B" w:rsidRDefault="00404A8B" w:rsidP="00404A8B">
            <w:r w:rsidRPr="00404A8B">
              <w:t>0.050314</w:t>
            </w:r>
          </w:p>
        </w:tc>
        <w:tc>
          <w:tcPr>
            <w:tcW w:w="693" w:type="pct"/>
            <w:noWrap/>
            <w:hideMark/>
          </w:tcPr>
          <w:p w14:paraId="0B63D925" w14:textId="77777777" w:rsidR="00404A8B" w:rsidRPr="00404A8B" w:rsidRDefault="00404A8B" w:rsidP="00404A8B">
            <w:r w:rsidRPr="00404A8B">
              <w:t>0.103106</w:t>
            </w:r>
          </w:p>
        </w:tc>
        <w:tc>
          <w:tcPr>
            <w:tcW w:w="693" w:type="pct"/>
            <w:noWrap/>
            <w:hideMark/>
          </w:tcPr>
          <w:p w14:paraId="108E08E8" w14:textId="77777777" w:rsidR="00404A8B" w:rsidRPr="00404A8B" w:rsidRDefault="00404A8B" w:rsidP="00404A8B">
            <w:r w:rsidRPr="00404A8B">
              <w:t>4.09E-08</w:t>
            </w:r>
          </w:p>
        </w:tc>
      </w:tr>
      <w:tr w:rsidR="00404A8B" w:rsidRPr="00404A8B" w14:paraId="0AD508D5" w14:textId="77777777" w:rsidTr="00404A8B">
        <w:trPr>
          <w:trHeight w:val="300"/>
        </w:trPr>
        <w:tc>
          <w:tcPr>
            <w:tcW w:w="1448" w:type="pct"/>
            <w:noWrap/>
            <w:hideMark/>
          </w:tcPr>
          <w:p w14:paraId="5AFCE175" w14:textId="77777777" w:rsidR="00404A8B" w:rsidRPr="00404A8B" w:rsidRDefault="00404A8B">
            <w:r w:rsidRPr="00404A8B">
              <w:t>hsa-miR-3622a-3p</w:t>
            </w:r>
          </w:p>
        </w:tc>
        <w:tc>
          <w:tcPr>
            <w:tcW w:w="780" w:type="pct"/>
            <w:noWrap/>
            <w:hideMark/>
          </w:tcPr>
          <w:p w14:paraId="32622962" w14:textId="77777777" w:rsidR="00404A8B" w:rsidRPr="00404A8B" w:rsidRDefault="00404A8B" w:rsidP="00404A8B">
            <w:r w:rsidRPr="00404A8B">
              <w:t>0.076637</w:t>
            </w:r>
          </w:p>
        </w:tc>
        <w:tc>
          <w:tcPr>
            <w:tcW w:w="693" w:type="pct"/>
            <w:noWrap/>
            <w:hideMark/>
          </w:tcPr>
          <w:p w14:paraId="7ADA734F" w14:textId="77777777" w:rsidR="00404A8B" w:rsidRPr="00404A8B" w:rsidRDefault="00404A8B" w:rsidP="00404A8B">
            <w:r w:rsidRPr="00404A8B">
              <w:t>5.82E-07</w:t>
            </w:r>
          </w:p>
        </w:tc>
        <w:tc>
          <w:tcPr>
            <w:tcW w:w="693" w:type="pct"/>
            <w:noWrap/>
            <w:hideMark/>
          </w:tcPr>
          <w:p w14:paraId="29868E51" w14:textId="77777777" w:rsidR="00404A8B" w:rsidRPr="00404A8B" w:rsidRDefault="00404A8B" w:rsidP="00404A8B">
            <w:r w:rsidRPr="00404A8B">
              <w:t>0.046595</w:t>
            </w:r>
          </w:p>
        </w:tc>
        <w:tc>
          <w:tcPr>
            <w:tcW w:w="693" w:type="pct"/>
            <w:noWrap/>
            <w:hideMark/>
          </w:tcPr>
          <w:p w14:paraId="2A0E9391" w14:textId="77777777" w:rsidR="00404A8B" w:rsidRPr="00404A8B" w:rsidRDefault="00404A8B" w:rsidP="00404A8B">
            <w:r w:rsidRPr="00404A8B">
              <w:t>0.106678</w:t>
            </w:r>
          </w:p>
        </w:tc>
        <w:tc>
          <w:tcPr>
            <w:tcW w:w="693" w:type="pct"/>
            <w:noWrap/>
            <w:hideMark/>
          </w:tcPr>
          <w:p w14:paraId="0C3FE8DC" w14:textId="77777777" w:rsidR="00404A8B" w:rsidRPr="00404A8B" w:rsidRDefault="00404A8B" w:rsidP="00404A8B">
            <w:r w:rsidRPr="00404A8B">
              <w:t>1.54E-06</w:t>
            </w:r>
          </w:p>
        </w:tc>
      </w:tr>
      <w:tr w:rsidR="00404A8B" w:rsidRPr="00404A8B" w14:paraId="474E38AC" w14:textId="77777777" w:rsidTr="00404A8B">
        <w:trPr>
          <w:trHeight w:val="300"/>
        </w:trPr>
        <w:tc>
          <w:tcPr>
            <w:tcW w:w="1448" w:type="pct"/>
            <w:noWrap/>
            <w:hideMark/>
          </w:tcPr>
          <w:p w14:paraId="29C07CBE" w14:textId="77777777" w:rsidR="00404A8B" w:rsidRPr="00404A8B" w:rsidRDefault="00404A8B">
            <w:r w:rsidRPr="00404A8B">
              <w:t>hsa-let-7a-3p</w:t>
            </w:r>
          </w:p>
        </w:tc>
        <w:tc>
          <w:tcPr>
            <w:tcW w:w="780" w:type="pct"/>
            <w:noWrap/>
            <w:hideMark/>
          </w:tcPr>
          <w:p w14:paraId="587E42B0" w14:textId="77777777" w:rsidR="00404A8B" w:rsidRPr="00404A8B" w:rsidRDefault="00404A8B" w:rsidP="00404A8B">
            <w:r w:rsidRPr="00404A8B">
              <w:t>0.076611</w:t>
            </w:r>
          </w:p>
        </w:tc>
        <w:tc>
          <w:tcPr>
            <w:tcW w:w="693" w:type="pct"/>
            <w:noWrap/>
            <w:hideMark/>
          </w:tcPr>
          <w:p w14:paraId="7ED14694" w14:textId="77777777" w:rsidR="00404A8B" w:rsidRPr="00404A8B" w:rsidRDefault="00404A8B" w:rsidP="00404A8B">
            <w:r w:rsidRPr="00404A8B">
              <w:t>2.97E-07</w:t>
            </w:r>
          </w:p>
        </w:tc>
        <w:tc>
          <w:tcPr>
            <w:tcW w:w="693" w:type="pct"/>
            <w:noWrap/>
            <w:hideMark/>
          </w:tcPr>
          <w:p w14:paraId="3D8DAA81" w14:textId="77777777" w:rsidR="00404A8B" w:rsidRPr="00404A8B" w:rsidRDefault="00404A8B" w:rsidP="00404A8B">
            <w:r w:rsidRPr="00404A8B">
              <w:t>0.04733</w:t>
            </w:r>
          </w:p>
        </w:tc>
        <w:tc>
          <w:tcPr>
            <w:tcW w:w="693" w:type="pct"/>
            <w:noWrap/>
            <w:hideMark/>
          </w:tcPr>
          <w:p w14:paraId="7ED2F1BF" w14:textId="77777777" w:rsidR="00404A8B" w:rsidRPr="00404A8B" w:rsidRDefault="00404A8B" w:rsidP="00404A8B">
            <w:r w:rsidRPr="00404A8B">
              <w:t>0.105891</w:t>
            </w:r>
          </w:p>
        </w:tc>
        <w:tc>
          <w:tcPr>
            <w:tcW w:w="693" w:type="pct"/>
            <w:noWrap/>
            <w:hideMark/>
          </w:tcPr>
          <w:p w14:paraId="7D913940" w14:textId="77777777" w:rsidR="00404A8B" w:rsidRPr="00404A8B" w:rsidRDefault="00404A8B" w:rsidP="00404A8B">
            <w:r w:rsidRPr="00404A8B">
              <w:t>8.10E-07</w:t>
            </w:r>
          </w:p>
        </w:tc>
      </w:tr>
      <w:tr w:rsidR="00404A8B" w:rsidRPr="00404A8B" w14:paraId="3DDEAB61" w14:textId="77777777" w:rsidTr="00404A8B">
        <w:trPr>
          <w:trHeight w:val="300"/>
        </w:trPr>
        <w:tc>
          <w:tcPr>
            <w:tcW w:w="1448" w:type="pct"/>
            <w:noWrap/>
            <w:hideMark/>
          </w:tcPr>
          <w:p w14:paraId="1EE0F208" w14:textId="77777777" w:rsidR="00404A8B" w:rsidRPr="00404A8B" w:rsidRDefault="00404A8B">
            <w:r w:rsidRPr="00404A8B">
              <w:t>hsa-miR-675-3p</w:t>
            </w:r>
          </w:p>
        </w:tc>
        <w:tc>
          <w:tcPr>
            <w:tcW w:w="780" w:type="pct"/>
            <w:noWrap/>
            <w:hideMark/>
          </w:tcPr>
          <w:p w14:paraId="36B1E4B0" w14:textId="77777777" w:rsidR="00404A8B" w:rsidRPr="00404A8B" w:rsidRDefault="00404A8B" w:rsidP="00404A8B">
            <w:r w:rsidRPr="00404A8B">
              <w:t>0.076579</w:t>
            </w:r>
          </w:p>
        </w:tc>
        <w:tc>
          <w:tcPr>
            <w:tcW w:w="693" w:type="pct"/>
            <w:noWrap/>
            <w:hideMark/>
          </w:tcPr>
          <w:p w14:paraId="619F0E39" w14:textId="77777777" w:rsidR="00404A8B" w:rsidRPr="00404A8B" w:rsidRDefault="00404A8B" w:rsidP="00404A8B">
            <w:r w:rsidRPr="00404A8B">
              <w:t>9.40E-06</w:t>
            </w:r>
          </w:p>
        </w:tc>
        <w:tc>
          <w:tcPr>
            <w:tcW w:w="693" w:type="pct"/>
            <w:noWrap/>
            <w:hideMark/>
          </w:tcPr>
          <w:p w14:paraId="2DF19C31" w14:textId="77777777" w:rsidR="00404A8B" w:rsidRPr="00404A8B" w:rsidRDefault="00404A8B" w:rsidP="00404A8B">
            <w:r w:rsidRPr="00404A8B">
              <w:t>0.042717</w:t>
            </w:r>
          </w:p>
        </w:tc>
        <w:tc>
          <w:tcPr>
            <w:tcW w:w="693" w:type="pct"/>
            <w:noWrap/>
            <w:hideMark/>
          </w:tcPr>
          <w:p w14:paraId="2901C477" w14:textId="77777777" w:rsidR="00404A8B" w:rsidRPr="00404A8B" w:rsidRDefault="00404A8B" w:rsidP="00404A8B">
            <w:r w:rsidRPr="00404A8B">
              <w:t>0.110442</w:t>
            </w:r>
          </w:p>
        </w:tc>
        <w:tc>
          <w:tcPr>
            <w:tcW w:w="693" w:type="pct"/>
            <w:noWrap/>
            <w:hideMark/>
          </w:tcPr>
          <w:p w14:paraId="43DAD9B4" w14:textId="77777777" w:rsidR="00404A8B" w:rsidRPr="00404A8B" w:rsidRDefault="00404A8B" w:rsidP="00404A8B">
            <w:r w:rsidRPr="00404A8B">
              <w:t>2.14E-05</w:t>
            </w:r>
          </w:p>
        </w:tc>
      </w:tr>
      <w:tr w:rsidR="00404A8B" w:rsidRPr="00404A8B" w14:paraId="7279D7C6" w14:textId="77777777" w:rsidTr="00404A8B">
        <w:trPr>
          <w:trHeight w:val="300"/>
        </w:trPr>
        <w:tc>
          <w:tcPr>
            <w:tcW w:w="1448" w:type="pct"/>
            <w:noWrap/>
            <w:hideMark/>
          </w:tcPr>
          <w:p w14:paraId="22616BAD" w14:textId="77777777" w:rsidR="00404A8B" w:rsidRPr="00404A8B" w:rsidRDefault="00404A8B">
            <w:r w:rsidRPr="00404A8B">
              <w:t>hsa-miR-370-5p</w:t>
            </w:r>
          </w:p>
        </w:tc>
        <w:tc>
          <w:tcPr>
            <w:tcW w:w="780" w:type="pct"/>
            <w:noWrap/>
            <w:hideMark/>
          </w:tcPr>
          <w:p w14:paraId="0E6C919C" w14:textId="77777777" w:rsidR="00404A8B" w:rsidRPr="00404A8B" w:rsidRDefault="00404A8B" w:rsidP="00404A8B">
            <w:r w:rsidRPr="00404A8B">
              <w:t>0.075359</w:t>
            </w:r>
          </w:p>
        </w:tc>
        <w:tc>
          <w:tcPr>
            <w:tcW w:w="693" w:type="pct"/>
            <w:noWrap/>
            <w:hideMark/>
          </w:tcPr>
          <w:p w14:paraId="761AC544" w14:textId="77777777" w:rsidR="00404A8B" w:rsidRPr="00404A8B" w:rsidRDefault="00404A8B" w:rsidP="00404A8B">
            <w:r w:rsidRPr="00404A8B">
              <w:t>2.25E-05</w:t>
            </w:r>
          </w:p>
        </w:tc>
        <w:tc>
          <w:tcPr>
            <w:tcW w:w="693" w:type="pct"/>
            <w:noWrap/>
            <w:hideMark/>
          </w:tcPr>
          <w:p w14:paraId="7C0EB95C" w14:textId="77777777" w:rsidR="00404A8B" w:rsidRPr="00404A8B" w:rsidRDefault="00404A8B" w:rsidP="00404A8B">
            <w:r w:rsidRPr="00404A8B">
              <w:t>0.040523</w:t>
            </w:r>
          </w:p>
        </w:tc>
        <w:tc>
          <w:tcPr>
            <w:tcW w:w="693" w:type="pct"/>
            <w:noWrap/>
            <w:hideMark/>
          </w:tcPr>
          <w:p w14:paraId="5BEA01C5" w14:textId="77777777" w:rsidR="00404A8B" w:rsidRPr="00404A8B" w:rsidRDefault="00404A8B" w:rsidP="00404A8B">
            <w:r w:rsidRPr="00404A8B">
              <w:t>0.110195</w:t>
            </w:r>
          </w:p>
        </w:tc>
        <w:tc>
          <w:tcPr>
            <w:tcW w:w="693" w:type="pct"/>
            <w:noWrap/>
            <w:hideMark/>
          </w:tcPr>
          <w:p w14:paraId="3B52CC71" w14:textId="77777777" w:rsidR="00404A8B" w:rsidRPr="00404A8B" w:rsidRDefault="00404A8B" w:rsidP="00404A8B">
            <w:r w:rsidRPr="00404A8B">
              <w:t>4.90E-05</w:t>
            </w:r>
          </w:p>
        </w:tc>
      </w:tr>
      <w:tr w:rsidR="00404A8B" w:rsidRPr="00404A8B" w14:paraId="4A415D79" w14:textId="77777777" w:rsidTr="00404A8B">
        <w:trPr>
          <w:trHeight w:val="300"/>
        </w:trPr>
        <w:tc>
          <w:tcPr>
            <w:tcW w:w="1448" w:type="pct"/>
            <w:noWrap/>
            <w:hideMark/>
          </w:tcPr>
          <w:p w14:paraId="4757C722" w14:textId="77777777" w:rsidR="00404A8B" w:rsidRPr="00404A8B" w:rsidRDefault="00404A8B">
            <w:r w:rsidRPr="00404A8B">
              <w:t>hsa-miR-1248</w:t>
            </w:r>
          </w:p>
        </w:tc>
        <w:tc>
          <w:tcPr>
            <w:tcW w:w="780" w:type="pct"/>
            <w:noWrap/>
            <w:hideMark/>
          </w:tcPr>
          <w:p w14:paraId="0D7F351A" w14:textId="77777777" w:rsidR="00404A8B" w:rsidRPr="00404A8B" w:rsidRDefault="00404A8B" w:rsidP="00404A8B">
            <w:r w:rsidRPr="00404A8B">
              <w:t>0.074733</w:t>
            </w:r>
          </w:p>
        </w:tc>
        <w:tc>
          <w:tcPr>
            <w:tcW w:w="693" w:type="pct"/>
            <w:noWrap/>
            <w:hideMark/>
          </w:tcPr>
          <w:p w14:paraId="6424E070" w14:textId="77777777" w:rsidR="00404A8B" w:rsidRPr="00404A8B" w:rsidRDefault="00404A8B" w:rsidP="00404A8B">
            <w:r w:rsidRPr="00404A8B">
              <w:t>0.000209</w:t>
            </w:r>
          </w:p>
        </w:tc>
        <w:tc>
          <w:tcPr>
            <w:tcW w:w="693" w:type="pct"/>
            <w:noWrap/>
            <w:hideMark/>
          </w:tcPr>
          <w:p w14:paraId="75C31927" w14:textId="77777777" w:rsidR="00404A8B" w:rsidRPr="00404A8B" w:rsidRDefault="00404A8B" w:rsidP="00404A8B">
            <w:r w:rsidRPr="00404A8B">
              <w:t>0.035243</w:t>
            </w:r>
          </w:p>
        </w:tc>
        <w:tc>
          <w:tcPr>
            <w:tcW w:w="693" w:type="pct"/>
            <w:noWrap/>
            <w:hideMark/>
          </w:tcPr>
          <w:p w14:paraId="58A8DFA8" w14:textId="77777777" w:rsidR="00404A8B" w:rsidRPr="00404A8B" w:rsidRDefault="00404A8B" w:rsidP="00404A8B">
            <w:r w:rsidRPr="00404A8B">
              <w:t>0.114223</w:t>
            </w:r>
          </w:p>
        </w:tc>
        <w:tc>
          <w:tcPr>
            <w:tcW w:w="693" w:type="pct"/>
            <w:noWrap/>
            <w:hideMark/>
          </w:tcPr>
          <w:p w14:paraId="61991ED9" w14:textId="77777777" w:rsidR="00404A8B" w:rsidRPr="00404A8B" w:rsidRDefault="00404A8B" w:rsidP="00404A8B">
            <w:r w:rsidRPr="00404A8B">
              <w:t>0.00041</w:t>
            </w:r>
          </w:p>
        </w:tc>
      </w:tr>
      <w:tr w:rsidR="00404A8B" w:rsidRPr="00404A8B" w14:paraId="398FE412" w14:textId="77777777" w:rsidTr="00404A8B">
        <w:trPr>
          <w:trHeight w:val="300"/>
        </w:trPr>
        <w:tc>
          <w:tcPr>
            <w:tcW w:w="1448" w:type="pct"/>
            <w:noWrap/>
            <w:hideMark/>
          </w:tcPr>
          <w:p w14:paraId="48ABC159" w14:textId="77777777" w:rsidR="00404A8B" w:rsidRPr="00404A8B" w:rsidRDefault="00404A8B">
            <w:r w:rsidRPr="00404A8B">
              <w:t>hsa-miR-516a-5p</w:t>
            </w:r>
          </w:p>
        </w:tc>
        <w:tc>
          <w:tcPr>
            <w:tcW w:w="780" w:type="pct"/>
            <w:noWrap/>
            <w:hideMark/>
          </w:tcPr>
          <w:p w14:paraId="00255DBC" w14:textId="77777777" w:rsidR="00404A8B" w:rsidRPr="00404A8B" w:rsidRDefault="00404A8B" w:rsidP="00404A8B">
            <w:r w:rsidRPr="00404A8B">
              <w:t>0.074671</w:t>
            </w:r>
          </w:p>
        </w:tc>
        <w:tc>
          <w:tcPr>
            <w:tcW w:w="693" w:type="pct"/>
            <w:noWrap/>
            <w:hideMark/>
          </w:tcPr>
          <w:p w14:paraId="3489A614" w14:textId="77777777" w:rsidR="00404A8B" w:rsidRPr="00404A8B" w:rsidRDefault="00404A8B" w:rsidP="00404A8B">
            <w:r w:rsidRPr="00404A8B">
              <w:t>3.12E-05</w:t>
            </w:r>
          </w:p>
        </w:tc>
        <w:tc>
          <w:tcPr>
            <w:tcW w:w="693" w:type="pct"/>
            <w:noWrap/>
            <w:hideMark/>
          </w:tcPr>
          <w:p w14:paraId="1FB50A43" w14:textId="77777777" w:rsidR="00404A8B" w:rsidRPr="00404A8B" w:rsidRDefault="00404A8B" w:rsidP="00404A8B">
            <w:r w:rsidRPr="00404A8B">
              <w:t>0.03954</w:t>
            </w:r>
          </w:p>
        </w:tc>
        <w:tc>
          <w:tcPr>
            <w:tcW w:w="693" w:type="pct"/>
            <w:noWrap/>
            <w:hideMark/>
          </w:tcPr>
          <w:p w14:paraId="7F5768A7" w14:textId="77777777" w:rsidR="00404A8B" w:rsidRPr="00404A8B" w:rsidRDefault="00404A8B" w:rsidP="00404A8B">
            <w:r w:rsidRPr="00404A8B">
              <w:t>0.109802</w:t>
            </w:r>
          </w:p>
        </w:tc>
        <w:tc>
          <w:tcPr>
            <w:tcW w:w="693" w:type="pct"/>
            <w:noWrap/>
            <w:hideMark/>
          </w:tcPr>
          <w:p w14:paraId="5756D756" w14:textId="77777777" w:rsidR="00404A8B" w:rsidRPr="00404A8B" w:rsidRDefault="00404A8B" w:rsidP="00404A8B">
            <w:r w:rsidRPr="00404A8B">
              <w:t>6.71E-05</w:t>
            </w:r>
          </w:p>
        </w:tc>
      </w:tr>
      <w:tr w:rsidR="00404A8B" w:rsidRPr="00404A8B" w14:paraId="35FDDFB7" w14:textId="77777777" w:rsidTr="00404A8B">
        <w:trPr>
          <w:trHeight w:val="300"/>
        </w:trPr>
        <w:tc>
          <w:tcPr>
            <w:tcW w:w="1448" w:type="pct"/>
            <w:noWrap/>
            <w:hideMark/>
          </w:tcPr>
          <w:p w14:paraId="602D5A9B" w14:textId="77777777" w:rsidR="00404A8B" w:rsidRPr="00404A8B" w:rsidRDefault="00404A8B">
            <w:r w:rsidRPr="00404A8B">
              <w:t>hsa-miR-429</w:t>
            </w:r>
          </w:p>
        </w:tc>
        <w:tc>
          <w:tcPr>
            <w:tcW w:w="780" w:type="pct"/>
            <w:noWrap/>
            <w:hideMark/>
          </w:tcPr>
          <w:p w14:paraId="46F9E4DE" w14:textId="77777777" w:rsidR="00404A8B" w:rsidRPr="00404A8B" w:rsidRDefault="00404A8B" w:rsidP="00404A8B">
            <w:r w:rsidRPr="00404A8B">
              <w:t>0.074067</w:t>
            </w:r>
          </w:p>
        </w:tc>
        <w:tc>
          <w:tcPr>
            <w:tcW w:w="693" w:type="pct"/>
            <w:noWrap/>
            <w:hideMark/>
          </w:tcPr>
          <w:p w14:paraId="7BCDFC73" w14:textId="77777777" w:rsidR="00404A8B" w:rsidRPr="00404A8B" w:rsidRDefault="00404A8B" w:rsidP="00404A8B">
            <w:r w:rsidRPr="00404A8B">
              <w:t>1.35E-11</w:t>
            </w:r>
          </w:p>
        </w:tc>
        <w:tc>
          <w:tcPr>
            <w:tcW w:w="693" w:type="pct"/>
            <w:noWrap/>
            <w:hideMark/>
          </w:tcPr>
          <w:p w14:paraId="285AC5E2" w14:textId="77777777" w:rsidR="00404A8B" w:rsidRPr="00404A8B" w:rsidRDefault="00404A8B" w:rsidP="00404A8B">
            <w:r w:rsidRPr="00404A8B">
              <w:t>0.052627</w:t>
            </w:r>
          </w:p>
        </w:tc>
        <w:tc>
          <w:tcPr>
            <w:tcW w:w="693" w:type="pct"/>
            <w:noWrap/>
            <w:hideMark/>
          </w:tcPr>
          <w:p w14:paraId="3D663D8D" w14:textId="77777777" w:rsidR="00404A8B" w:rsidRPr="00404A8B" w:rsidRDefault="00404A8B" w:rsidP="00404A8B">
            <w:r w:rsidRPr="00404A8B">
              <w:t>0.095506</w:t>
            </w:r>
          </w:p>
        </w:tc>
        <w:tc>
          <w:tcPr>
            <w:tcW w:w="693" w:type="pct"/>
            <w:noWrap/>
            <w:hideMark/>
          </w:tcPr>
          <w:p w14:paraId="16542AE2" w14:textId="77777777" w:rsidR="00404A8B" w:rsidRPr="00404A8B" w:rsidRDefault="00404A8B" w:rsidP="00404A8B">
            <w:r w:rsidRPr="00404A8B">
              <w:t>6.28E-11</w:t>
            </w:r>
          </w:p>
        </w:tc>
      </w:tr>
      <w:tr w:rsidR="00404A8B" w:rsidRPr="00404A8B" w14:paraId="19F8A22B" w14:textId="77777777" w:rsidTr="00404A8B">
        <w:trPr>
          <w:trHeight w:val="300"/>
        </w:trPr>
        <w:tc>
          <w:tcPr>
            <w:tcW w:w="1448" w:type="pct"/>
            <w:noWrap/>
            <w:hideMark/>
          </w:tcPr>
          <w:p w14:paraId="677C517C" w14:textId="77777777" w:rsidR="00404A8B" w:rsidRPr="00404A8B" w:rsidRDefault="00404A8B">
            <w:r w:rsidRPr="00404A8B">
              <w:t>hsa-miR-590-3p</w:t>
            </w:r>
          </w:p>
        </w:tc>
        <w:tc>
          <w:tcPr>
            <w:tcW w:w="780" w:type="pct"/>
            <w:noWrap/>
            <w:hideMark/>
          </w:tcPr>
          <w:p w14:paraId="274EF25E" w14:textId="77777777" w:rsidR="00404A8B" w:rsidRPr="00404A8B" w:rsidRDefault="00404A8B" w:rsidP="00404A8B">
            <w:r w:rsidRPr="00404A8B">
              <w:t>0.073679</w:t>
            </w:r>
          </w:p>
        </w:tc>
        <w:tc>
          <w:tcPr>
            <w:tcW w:w="693" w:type="pct"/>
            <w:noWrap/>
            <w:hideMark/>
          </w:tcPr>
          <w:p w14:paraId="1AB4BE57" w14:textId="77777777" w:rsidR="00404A8B" w:rsidRPr="00404A8B" w:rsidRDefault="00404A8B" w:rsidP="00404A8B">
            <w:r w:rsidRPr="00404A8B">
              <w:t>1.63E-06</w:t>
            </w:r>
          </w:p>
        </w:tc>
        <w:tc>
          <w:tcPr>
            <w:tcW w:w="693" w:type="pct"/>
            <w:noWrap/>
            <w:hideMark/>
          </w:tcPr>
          <w:p w14:paraId="22F6E04E" w14:textId="77777777" w:rsidR="00404A8B" w:rsidRPr="00404A8B" w:rsidRDefault="00404A8B" w:rsidP="00404A8B">
            <w:r w:rsidRPr="00404A8B">
              <w:t>0.043576</w:t>
            </w:r>
          </w:p>
        </w:tc>
        <w:tc>
          <w:tcPr>
            <w:tcW w:w="693" w:type="pct"/>
            <w:noWrap/>
            <w:hideMark/>
          </w:tcPr>
          <w:p w14:paraId="7407DBDC" w14:textId="77777777" w:rsidR="00404A8B" w:rsidRPr="00404A8B" w:rsidRDefault="00404A8B" w:rsidP="00404A8B">
            <w:r w:rsidRPr="00404A8B">
              <w:t>0.103781</w:t>
            </w:r>
          </w:p>
        </w:tc>
        <w:tc>
          <w:tcPr>
            <w:tcW w:w="693" w:type="pct"/>
            <w:noWrap/>
            <w:hideMark/>
          </w:tcPr>
          <w:p w14:paraId="6C8A8AB8" w14:textId="77777777" w:rsidR="00404A8B" w:rsidRPr="00404A8B" w:rsidRDefault="00404A8B" w:rsidP="00404A8B">
            <w:r w:rsidRPr="00404A8B">
              <w:t>4.07E-06</w:t>
            </w:r>
          </w:p>
        </w:tc>
      </w:tr>
      <w:tr w:rsidR="00404A8B" w:rsidRPr="00404A8B" w14:paraId="521DF1A9" w14:textId="77777777" w:rsidTr="00404A8B">
        <w:trPr>
          <w:trHeight w:val="300"/>
        </w:trPr>
        <w:tc>
          <w:tcPr>
            <w:tcW w:w="1448" w:type="pct"/>
            <w:noWrap/>
            <w:hideMark/>
          </w:tcPr>
          <w:p w14:paraId="7271FFB2" w14:textId="77777777" w:rsidR="00404A8B" w:rsidRPr="00404A8B" w:rsidRDefault="00404A8B">
            <w:r w:rsidRPr="00404A8B">
              <w:t>hsa-miR-103a-2-5p</w:t>
            </w:r>
          </w:p>
        </w:tc>
        <w:tc>
          <w:tcPr>
            <w:tcW w:w="780" w:type="pct"/>
            <w:noWrap/>
            <w:hideMark/>
          </w:tcPr>
          <w:p w14:paraId="1A6B32B9" w14:textId="77777777" w:rsidR="00404A8B" w:rsidRPr="00404A8B" w:rsidRDefault="00404A8B" w:rsidP="00404A8B">
            <w:r w:rsidRPr="00404A8B">
              <w:t>0.073564</w:t>
            </w:r>
          </w:p>
        </w:tc>
        <w:tc>
          <w:tcPr>
            <w:tcW w:w="693" w:type="pct"/>
            <w:noWrap/>
            <w:hideMark/>
          </w:tcPr>
          <w:p w14:paraId="1D859BC8" w14:textId="77777777" w:rsidR="00404A8B" w:rsidRPr="00404A8B" w:rsidRDefault="00404A8B" w:rsidP="00404A8B">
            <w:r w:rsidRPr="00404A8B">
              <w:t>0.000218</w:t>
            </w:r>
          </w:p>
        </w:tc>
        <w:tc>
          <w:tcPr>
            <w:tcW w:w="693" w:type="pct"/>
            <w:noWrap/>
            <w:hideMark/>
          </w:tcPr>
          <w:p w14:paraId="29B60074" w14:textId="77777777" w:rsidR="00404A8B" w:rsidRPr="00404A8B" w:rsidRDefault="00404A8B" w:rsidP="00404A8B">
            <w:r w:rsidRPr="00404A8B">
              <w:t>0.034574</w:t>
            </w:r>
          </w:p>
        </w:tc>
        <w:tc>
          <w:tcPr>
            <w:tcW w:w="693" w:type="pct"/>
            <w:noWrap/>
            <w:hideMark/>
          </w:tcPr>
          <w:p w14:paraId="463C2FD7" w14:textId="77777777" w:rsidR="00404A8B" w:rsidRPr="00404A8B" w:rsidRDefault="00404A8B" w:rsidP="00404A8B">
            <w:r w:rsidRPr="00404A8B">
              <w:t>0.112554</w:t>
            </w:r>
          </w:p>
        </w:tc>
        <w:tc>
          <w:tcPr>
            <w:tcW w:w="693" w:type="pct"/>
            <w:noWrap/>
            <w:hideMark/>
          </w:tcPr>
          <w:p w14:paraId="0E0432CF" w14:textId="77777777" w:rsidR="00404A8B" w:rsidRPr="00404A8B" w:rsidRDefault="00404A8B" w:rsidP="00404A8B">
            <w:r w:rsidRPr="00404A8B">
              <w:t>0.000428</w:t>
            </w:r>
          </w:p>
        </w:tc>
      </w:tr>
      <w:tr w:rsidR="00404A8B" w:rsidRPr="00404A8B" w14:paraId="7F164137" w14:textId="77777777" w:rsidTr="00404A8B">
        <w:trPr>
          <w:trHeight w:val="300"/>
        </w:trPr>
        <w:tc>
          <w:tcPr>
            <w:tcW w:w="1448" w:type="pct"/>
            <w:noWrap/>
            <w:hideMark/>
          </w:tcPr>
          <w:p w14:paraId="61CCBEA7" w14:textId="77777777" w:rsidR="00404A8B" w:rsidRPr="00404A8B" w:rsidRDefault="00404A8B">
            <w:r w:rsidRPr="00404A8B">
              <w:t>hsa-miR-130a-5p</w:t>
            </w:r>
          </w:p>
        </w:tc>
        <w:tc>
          <w:tcPr>
            <w:tcW w:w="780" w:type="pct"/>
            <w:noWrap/>
            <w:hideMark/>
          </w:tcPr>
          <w:p w14:paraId="06BAF9D8" w14:textId="77777777" w:rsidR="00404A8B" w:rsidRPr="00404A8B" w:rsidRDefault="00404A8B" w:rsidP="00404A8B">
            <w:r w:rsidRPr="00404A8B">
              <w:t>0.072978</w:t>
            </w:r>
          </w:p>
        </w:tc>
        <w:tc>
          <w:tcPr>
            <w:tcW w:w="693" w:type="pct"/>
            <w:noWrap/>
            <w:hideMark/>
          </w:tcPr>
          <w:p w14:paraId="4E0F7988" w14:textId="77777777" w:rsidR="00404A8B" w:rsidRPr="00404A8B" w:rsidRDefault="00404A8B" w:rsidP="00404A8B">
            <w:r w:rsidRPr="00404A8B">
              <w:t>6.51E-05</w:t>
            </w:r>
          </w:p>
        </w:tc>
        <w:tc>
          <w:tcPr>
            <w:tcW w:w="693" w:type="pct"/>
            <w:noWrap/>
            <w:hideMark/>
          </w:tcPr>
          <w:p w14:paraId="42B63ABC" w14:textId="77777777" w:rsidR="00404A8B" w:rsidRPr="00404A8B" w:rsidRDefault="00404A8B" w:rsidP="00404A8B">
            <w:r w:rsidRPr="00404A8B">
              <w:t>0.037172</w:t>
            </w:r>
          </w:p>
        </w:tc>
        <w:tc>
          <w:tcPr>
            <w:tcW w:w="693" w:type="pct"/>
            <w:noWrap/>
            <w:hideMark/>
          </w:tcPr>
          <w:p w14:paraId="63F82073" w14:textId="77777777" w:rsidR="00404A8B" w:rsidRPr="00404A8B" w:rsidRDefault="00404A8B" w:rsidP="00404A8B">
            <w:r w:rsidRPr="00404A8B">
              <w:t>0.108784</w:t>
            </w:r>
          </w:p>
        </w:tc>
        <w:tc>
          <w:tcPr>
            <w:tcW w:w="693" w:type="pct"/>
            <w:noWrap/>
            <w:hideMark/>
          </w:tcPr>
          <w:p w14:paraId="4101DA08" w14:textId="77777777" w:rsidR="00404A8B" w:rsidRPr="00404A8B" w:rsidRDefault="00404A8B" w:rsidP="00404A8B">
            <w:r w:rsidRPr="00404A8B">
              <w:t>0.000134</w:t>
            </w:r>
          </w:p>
        </w:tc>
      </w:tr>
      <w:tr w:rsidR="00404A8B" w:rsidRPr="00404A8B" w14:paraId="100BD172" w14:textId="77777777" w:rsidTr="00404A8B">
        <w:trPr>
          <w:trHeight w:val="300"/>
        </w:trPr>
        <w:tc>
          <w:tcPr>
            <w:tcW w:w="1448" w:type="pct"/>
            <w:noWrap/>
            <w:hideMark/>
          </w:tcPr>
          <w:p w14:paraId="13D0D2CB" w14:textId="77777777" w:rsidR="00404A8B" w:rsidRPr="00404A8B" w:rsidRDefault="00404A8B">
            <w:r w:rsidRPr="00404A8B">
              <w:t>hsa-miR-130a-3p</w:t>
            </w:r>
          </w:p>
        </w:tc>
        <w:tc>
          <w:tcPr>
            <w:tcW w:w="780" w:type="pct"/>
            <w:noWrap/>
            <w:hideMark/>
          </w:tcPr>
          <w:p w14:paraId="4D337A4E" w14:textId="77777777" w:rsidR="00404A8B" w:rsidRPr="00404A8B" w:rsidRDefault="00404A8B" w:rsidP="00404A8B">
            <w:r w:rsidRPr="00404A8B">
              <w:t>0.072884</w:t>
            </w:r>
          </w:p>
        </w:tc>
        <w:tc>
          <w:tcPr>
            <w:tcW w:w="693" w:type="pct"/>
            <w:noWrap/>
            <w:hideMark/>
          </w:tcPr>
          <w:p w14:paraId="4AE7E3E4" w14:textId="77777777" w:rsidR="00404A8B" w:rsidRPr="00404A8B" w:rsidRDefault="00404A8B" w:rsidP="00404A8B">
            <w:r w:rsidRPr="00404A8B">
              <w:t>3.85E-05</w:t>
            </w:r>
          </w:p>
        </w:tc>
        <w:tc>
          <w:tcPr>
            <w:tcW w:w="693" w:type="pct"/>
            <w:noWrap/>
            <w:hideMark/>
          </w:tcPr>
          <w:p w14:paraId="3D1E8EB3" w14:textId="77777777" w:rsidR="00404A8B" w:rsidRPr="00404A8B" w:rsidRDefault="00404A8B" w:rsidP="00404A8B">
            <w:r w:rsidRPr="00404A8B">
              <w:t>0.038193</w:t>
            </w:r>
          </w:p>
        </w:tc>
        <w:tc>
          <w:tcPr>
            <w:tcW w:w="693" w:type="pct"/>
            <w:noWrap/>
            <w:hideMark/>
          </w:tcPr>
          <w:p w14:paraId="58553FF1" w14:textId="77777777" w:rsidR="00404A8B" w:rsidRPr="00404A8B" w:rsidRDefault="00404A8B" w:rsidP="00404A8B">
            <w:r w:rsidRPr="00404A8B">
              <w:t>0.107575</w:t>
            </w:r>
          </w:p>
        </w:tc>
        <w:tc>
          <w:tcPr>
            <w:tcW w:w="693" w:type="pct"/>
            <w:noWrap/>
            <w:hideMark/>
          </w:tcPr>
          <w:p w14:paraId="5982F55D" w14:textId="77777777" w:rsidR="00404A8B" w:rsidRPr="00404A8B" w:rsidRDefault="00404A8B" w:rsidP="00404A8B">
            <w:r w:rsidRPr="00404A8B">
              <w:t>8.13E-05</w:t>
            </w:r>
          </w:p>
        </w:tc>
      </w:tr>
      <w:tr w:rsidR="00404A8B" w:rsidRPr="00404A8B" w14:paraId="6D04847A" w14:textId="77777777" w:rsidTr="00404A8B">
        <w:trPr>
          <w:trHeight w:val="300"/>
        </w:trPr>
        <w:tc>
          <w:tcPr>
            <w:tcW w:w="1448" w:type="pct"/>
            <w:noWrap/>
            <w:hideMark/>
          </w:tcPr>
          <w:p w14:paraId="306EC208" w14:textId="77777777" w:rsidR="00404A8B" w:rsidRPr="00404A8B" w:rsidRDefault="00404A8B">
            <w:r w:rsidRPr="00404A8B">
              <w:t>hsa-miR-521</w:t>
            </w:r>
          </w:p>
        </w:tc>
        <w:tc>
          <w:tcPr>
            <w:tcW w:w="780" w:type="pct"/>
            <w:noWrap/>
            <w:hideMark/>
          </w:tcPr>
          <w:p w14:paraId="2416688D" w14:textId="77777777" w:rsidR="00404A8B" w:rsidRPr="00404A8B" w:rsidRDefault="00404A8B" w:rsidP="00404A8B">
            <w:r w:rsidRPr="00404A8B">
              <w:t>0.072754</w:t>
            </w:r>
          </w:p>
        </w:tc>
        <w:tc>
          <w:tcPr>
            <w:tcW w:w="693" w:type="pct"/>
            <w:noWrap/>
            <w:hideMark/>
          </w:tcPr>
          <w:p w14:paraId="0AB5B32E" w14:textId="77777777" w:rsidR="00404A8B" w:rsidRPr="00404A8B" w:rsidRDefault="00404A8B" w:rsidP="00404A8B">
            <w:r w:rsidRPr="00404A8B">
              <w:t>0.000102</w:t>
            </w:r>
          </w:p>
        </w:tc>
        <w:tc>
          <w:tcPr>
            <w:tcW w:w="693" w:type="pct"/>
            <w:noWrap/>
            <w:hideMark/>
          </w:tcPr>
          <w:p w14:paraId="77A7A9E6" w14:textId="77777777" w:rsidR="00404A8B" w:rsidRPr="00404A8B" w:rsidRDefault="00404A8B" w:rsidP="00404A8B">
            <w:r w:rsidRPr="00404A8B">
              <w:t>0.036059</w:t>
            </w:r>
          </w:p>
        </w:tc>
        <w:tc>
          <w:tcPr>
            <w:tcW w:w="693" w:type="pct"/>
            <w:noWrap/>
            <w:hideMark/>
          </w:tcPr>
          <w:p w14:paraId="762DD39D" w14:textId="77777777" w:rsidR="00404A8B" w:rsidRPr="00404A8B" w:rsidRDefault="00404A8B" w:rsidP="00404A8B">
            <w:r w:rsidRPr="00404A8B">
              <w:t>0.109449</w:t>
            </w:r>
          </w:p>
        </w:tc>
        <w:tc>
          <w:tcPr>
            <w:tcW w:w="693" w:type="pct"/>
            <w:noWrap/>
            <w:hideMark/>
          </w:tcPr>
          <w:p w14:paraId="571C2000" w14:textId="77777777" w:rsidR="00404A8B" w:rsidRPr="00404A8B" w:rsidRDefault="00404A8B" w:rsidP="00404A8B">
            <w:r w:rsidRPr="00404A8B">
              <w:t>0.000208</w:t>
            </w:r>
          </w:p>
        </w:tc>
      </w:tr>
      <w:tr w:rsidR="00404A8B" w:rsidRPr="00404A8B" w14:paraId="688A6C8E" w14:textId="77777777" w:rsidTr="00404A8B">
        <w:trPr>
          <w:trHeight w:val="300"/>
        </w:trPr>
        <w:tc>
          <w:tcPr>
            <w:tcW w:w="1448" w:type="pct"/>
            <w:noWrap/>
            <w:hideMark/>
          </w:tcPr>
          <w:p w14:paraId="615B2C69" w14:textId="77777777" w:rsidR="00404A8B" w:rsidRPr="00404A8B" w:rsidRDefault="00404A8B">
            <w:r w:rsidRPr="00404A8B">
              <w:t>hsa-miR-487a-5p</w:t>
            </w:r>
          </w:p>
        </w:tc>
        <w:tc>
          <w:tcPr>
            <w:tcW w:w="780" w:type="pct"/>
            <w:noWrap/>
            <w:hideMark/>
          </w:tcPr>
          <w:p w14:paraId="01C3AE29" w14:textId="77777777" w:rsidR="00404A8B" w:rsidRPr="00404A8B" w:rsidRDefault="00404A8B" w:rsidP="00404A8B">
            <w:r w:rsidRPr="00404A8B">
              <w:t>0.072512</w:t>
            </w:r>
          </w:p>
        </w:tc>
        <w:tc>
          <w:tcPr>
            <w:tcW w:w="693" w:type="pct"/>
            <w:noWrap/>
            <w:hideMark/>
          </w:tcPr>
          <w:p w14:paraId="4AFD1198" w14:textId="77777777" w:rsidR="00404A8B" w:rsidRPr="00404A8B" w:rsidRDefault="00404A8B" w:rsidP="00404A8B">
            <w:r w:rsidRPr="00404A8B">
              <w:t>3.23E-05</w:t>
            </w:r>
          </w:p>
        </w:tc>
        <w:tc>
          <w:tcPr>
            <w:tcW w:w="693" w:type="pct"/>
            <w:noWrap/>
            <w:hideMark/>
          </w:tcPr>
          <w:p w14:paraId="6998BE9F" w14:textId="77777777" w:rsidR="00404A8B" w:rsidRPr="00404A8B" w:rsidRDefault="00404A8B" w:rsidP="00404A8B">
            <w:r w:rsidRPr="00404A8B">
              <w:t>0.03833</w:t>
            </w:r>
          </w:p>
        </w:tc>
        <w:tc>
          <w:tcPr>
            <w:tcW w:w="693" w:type="pct"/>
            <w:noWrap/>
            <w:hideMark/>
          </w:tcPr>
          <w:p w14:paraId="23D5D8C4" w14:textId="77777777" w:rsidR="00404A8B" w:rsidRPr="00404A8B" w:rsidRDefault="00404A8B" w:rsidP="00404A8B">
            <w:r w:rsidRPr="00404A8B">
              <w:t>0.106694</w:t>
            </w:r>
          </w:p>
        </w:tc>
        <w:tc>
          <w:tcPr>
            <w:tcW w:w="693" w:type="pct"/>
            <w:noWrap/>
            <w:hideMark/>
          </w:tcPr>
          <w:p w14:paraId="5DE9AC78" w14:textId="77777777" w:rsidR="00404A8B" w:rsidRPr="00404A8B" w:rsidRDefault="00404A8B" w:rsidP="00404A8B">
            <w:r w:rsidRPr="00404A8B">
              <w:t>6.92E-05</w:t>
            </w:r>
          </w:p>
        </w:tc>
      </w:tr>
      <w:tr w:rsidR="00404A8B" w:rsidRPr="00404A8B" w14:paraId="2D5B0C91" w14:textId="77777777" w:rsidTr="00404A8B">
        <w:trPr>
          <w:trHeight w:val="300"/>
        </w:trPr>
        <w:tc>
          <w:tcPr>
            <w:tcW w:w="1448" w:type="pct"/>
            <w:noWrap/>
            <w:hideMark/>
          </w:tcPr>
          <w:p w14:paraId="2173722F" w14:textId="77777777" w:rsidR="00404A8B" w:rsidRPr="00404A8B" w:rsidRDefault="00404A8B">
            <w:r w:rsidRPr="00404A8B">
              <w:t>hsa-miR-1277-3p</w:t>
            </w:r>
          </w:p>
        </w:tc>
        <w:tc>
          <w:tcPr>
            <w:tcW w:w="780" w:type="pct"/>
            <w:noWrap/>
            <w:hideMark/>
          </w:tcPr>
          <w:p w14:paraId="64F02C72" w14:textId="77777777" w:rsidR="00404A8B" w:rsidRPr="00404A8B" w:rsidRDefault="00404A8B" w:rsidP="00404A8B">
            <w:r w:rsidRPr="00404A8B">
              <w:t>0.07236</w:t>
            </w:r>
          </w:p>
        </w:tc>
        <w:tc>
          <w:tcPr>
            <w:tcW w:w="693" w:type="pct"/>
            <w:noWrap/>
            <w:hideMark/>
          </w:tcPr>
          <w:p w14:paraId="6CE5F42B" w14:textId="77777777" w:rsidR="00404A8B" w:rsidRPr="00404A8B" w:rsidRDefault="00404A8B" w:rsidP="00404A8B">
            <w:r w:rsidRPr="00404A8B">
              <w:t>0.000109</w:t>
            </w:r>
          </w:p>
        </w:tc>
        <w:tc>
          <w:tcPr>
            <w:tcW w:w="693" w:type="pct"/>
            <w:noWrap/>
            <w:hideMark/>
          </w:tcPr>
          <w:p w14:paraId="4CD4FEE5" w14:textId="77777777" w:rsidR="00404A8B" w:rsidRPr="00404A8B" w:rsidRDefault="00404A8B" w:rsidP="00404A8B">
            <w:r w:rsidRPr="00404A8B">
              <w:t>0.035712</w:t>
            </w:r>
          </w:p>
        </w:tc>
        <w:tc>
          <w:tcPr>
            <w:tcW w:w="693" w:type="pct"/>
            <w:noWrap/>
            <w:hideMark/>
          </w:tcPr>
          <w:p w14:paraId="224378FA" w14:textId="77777777" w:rsidR="00404A8B" w:rsidRPr="00404A8B" w:rsidRDefault="00404A8B" w:rsidP="00404A8B">
            <w:r w:rsidRPr="00404A8B">
              <w:t>0.109008</w:t>
            </w:r>
          </w:p>
        </w:tc>
        <w:tc>
          <w:tcPr>
            <w:tcW w:w="693" w:type="pct"/>
            <w:noWrap/>
            <w:hideMark/>
          </w:tcPr>
          <w:p w14:paraId="1184C3DF" w14:textId="77777777" w:rsidR="00404A8B" w:rsidRPr="00404A8B" w:rsidRDefault="00404A8B" w:rsidP="00404A8B">
            <w:r w:rsidRPr="00404A8B">
              <w:t>0.000221</w:t>
            </w:r>
          </w:p>
        </w:tc>
      </w:tr>
      <w:tr w:rsidR="00404A8B" w:rsidRPr="00404A8B" w14:paraId="24CA59DE" w14:textId="77777777" w:rsidTr="00404A8B">
        <w:trPr>
          <w:trHeight w:val="300"/>
        </w:trPr>
        <w:tc>
          <w:tcPr>
            <w:tcW w:w="1448" w:type="pct"/>
            <w:noWrap/>
            <w:hideMark/>
          </w:tcPr>
          <w:p w14:paraId="18FDE641" w14:textId="77777777" w:rsidR="00404A8B" w:rsidRPr="00404A8B" w:rsidRDefault="00404A8B">
            <w:r w:rsidRPr="00404A8B">
              <w:t>hsa-miR-380-5p</w:t>
            </w:r>
          </w:p>
        </w:tc>
        <w:tc>
          <w:tcPr>
            <w:tcW w:w="780" w:type="pct"/>
            <w:noWrap/>
            <w:hideMark/>
          </w:tcPr>
          <w:p w14:paraId="5F76FB57" w14:textId="77777777" w:rsidR="00404A8B" w:rsidRPr="00404A8B" w:rsidRDefault="00404A8B" w:rsidP="00404A8B">
            <w:r w:rsidRPr="00404A8B">
              <w:t>0.072126</w:t>
            </w:r>
          </w:p>
        </w:tc>
        <w:tc>
          <w:tcPr>
            <w:tcW w:w="693" w:type="pct"/>
            <w:noWrap/>
            <w:hideMark/>
          </w:tcPr>
          <w:p w14:paraId="72952D7E" w14:textId="77777777" w:rsidR="00404A8B" w:rsidRPr="00404A8B" w:rsidRDefault="00404A8B" w:rsidP="00404A8B">
            <w:r w:rsidRPr="00404A8B">
              <w:t>5.89E-05</w:t>
            </w:r>
          </w:p>
        </w:tc>
        <w:tc>
          <w:tcPr>
            <w:tcW w:w="693" w:type="pct"/>
            <w:noWrap/>
            <w:hideMark/>
          </w:tcPr>
          <w:p w14:paraId="5FFF2266" w14:textId="77777777" w:rsidR="00404A8B" w:rsidRPr="00404A8B" w:rsidRDefault="00404A8B" w:rsidP="00404A8B">
            <w:r w:rsidRPr="00404A8B">
              <w:t>0.036947</w:t>
            </w:r>
          </w:p>
        </w:tc>
        <w:tc>
          <w:tcPr>
            <w:tcW w:w="693" w:type="pct"/>
            <w:noWrap/>
            <w:hideMark/>
          </w:tcPr>
          <w:p w14:paraId="59D784FC" w14:textId="77777777" w:rsidR="00404A8B" w:rsidRPr="00404A8B" w:rsidRDefault="00404A8B" w:rsidP="00404A8B">
            <w:r w:rsidRPr="00404A8B">
              <w:t>0.107306</w:t>
            </w:r>
          </w:p>
        </w:tc>
        <w:tc>
          <w:tcPr>
            <w:tcW w:w="693" w:type="pct"/>
            <w:noWrap/>
            <w:hideMark/>
          </w:tcPr>
          <w:p w14:paraId="3C15A0E6" w14:textId="77777777" w:rsidR="00404A8B" w:rsidRPr="00404A8B" w:rsidRDefault="00404A8B" w:rsidP="00404A8B">
            <w:r w:rsidRPr="00404A8B">
              <w:t>0.000122</w:t>
            </w:r>
          </w:p>
        </w:tc>
      </w:tr>
      <w:tr w:rsidR="00404A8B" w:rsidRPr="00404A8B" w14:paraId="1DA00A4B" w14:textId="77777777" w:rsidTr="00404A8B">
        <w:trPr>
          <w:trHeight w:val="300"/>
        </w:trPr>
        <w:tc>
          <w:tcPr>
            <w:tcW w:w="1448" w:type="pct"/>
            <w:noWrap/>
            <w:hideMark/>
          </w:tcPr>
          <w:p w14:paraId="01E669FA" w14:textId="77777777" w:rsidR="00404A8B" w:rsidRPr="00404A8B" w:rsidRDefault="00404A8B">
            <w:r w:rsidRPr="00404A8B">
              <w:t>hsa-miR-27b-5p</w:t>
            </w:r>
          </w:p>
        </w:tc>
        <w:tc>
          <w:tcPr>
            <w:tcW w:w="780" w:type="pct"/>
            <w:noWrap/>
            <w:hideMark/>
          </w:tcPr>
          <w:p w14:paraId="7F7C4481" w14:textId="77777777" w:rsidR="00404A8B" w:rsidRPr="00404A8B" w:rsidRDefault="00404A8B" w:rsidP="00404A8B">
            <w:r w:rsidRPr="00404A8B">
              <w:t>0.071588</w:t>
            </w:r>
          </w:p>
        </w:tc>
        <w:tc>
          <w:tcPr>
            <w:tcW w:w="693" w:type="pct"/>
            <w:noWrap/>
            <w:hideMark/>
          </w:tcPr>
          <w:p w14:paraId="5D5CFAE8" w14:textId="77777777" w:rsidR="00404A8B" w:rsidRPr="00404A8B" w:rsidRDefault="00404A8B" w:rsidP="00404A8B">
            <w:r w:rsidRPr="00404A8B">
              <w:t>3.31E-05</w:t>
            </w:r>
          </w:p>
        </w:tc>
        <w:tc>
          <w:tcPr>
            <w:tcW w:w="693" w:type="pct"/>
            <w:noWrap/>
            <w:hideMark/>
          </w:tcPr>
          <w:p w14:paraId="5312725E" w14:textId="77777777" w:rsidR="00404A8B" w:rsidRPr="00404A8B" w:rsidRDefault="00404A8B" w:rsidP="00404A8B">
            <w:r w:rsidRPr="00404A8B">
              <w:t>0.037797</w:t>
            </w:r>
          </w:p>
        </w:tc>
        <w:tc>
          <w:tcPr>
            <w:tcW w:w="693" w:type="pct"/>
            <w:noWrap/>
            <w:hideMark/>
          </w:tcPr>
          <w:p w14:paraId="05BA630F" w14:textId="77777777" w:rsidR="00404A8B" w:rsidRPr="00404A8B" w:rsidRDefault="00404A8B" w:rsidP="00404A8B">
            <w:r w:rsidRPr="00404A8B">
              <w:t>0.105378</w:t>
            </w:r>
          </w:p>
        </w:tc>
        <w:tc>
          <w:tcPr>
            <w:tcW w:w="693" w:type="pct"/>
            <w:noWrap/>
            <w:hideMark/>
          </w:tcPr>
          <w:p w14:paraId="5A76E0EF" w14:textId="77777777" w:rsidR="00404A8B" w:rsidRPr="00404A8B" w:rsidRDefault="00404A8B" w:rsidP="00404A8B">
            <w:r w:rsidRPr="00404A8B">
              <w:t>7.06E-05</w:t>
            </w:r>
          </w:p>
        </w:tc>
      </w:tr>
      <w:tr w:rsidR="00404A8B" w:rsidRPr="00404A8B" w14:paraId="430D22BC" w14:textId="77777777" w:rsidTr="00404A8B">
        <w:trPr>
          <w:trHeight w:val="300"/>
        </w:trPr>
        <w:tc>
          <w:tcPr>
            <w:tcW w:w="1448" w:type="pct"/>
            <w:noWrap/>
            <w:hideMark/>
          </w:tcPr>
          <w:p w14:paraId="1FB78E14" w14:textId="77777777" w:rsidR="00404A8B" w:rsidRPr="00404A8B" w:rsidRDefault="00404A8B">
            <w:r w:rsidRPr="00404A8B">
              <w:t>hsa-miR-99b-5p</w:t>
            </w:r>
          </w:p>
        </w:tc>
        <w:tc>
          <w:tcPr>
            <w:tcW w:w="780" w:type="pct"/>
            <w:noWrap/>
            <w:hideMark/>
          </w:tcPr>
          <w:p w14:paraId="5FD25CE5" w14:textId="77777777" w:rsidR="00404A8B" w:rsidRPr="00404A8B" w:rsidRDefault="00404A8B" w:rsidP="00404A8B">
            <w:r w:rsidRPr="00404A8B">
              <w:t>0.07142</w:t>
            </w:r>
          </w:p>
        </w:tc>
        <w:tc>
          <w:tcPr>
            <w:tcW w:w="693" w:type="pct"/>
            <w:noWrap/>
            <w:hideMark/>
          </w:tcPr>
          <w:p w14:paraId="2442AFE9" w14:textId="77777777" w:rsidR="00404A8B" w:rsidRPr="00404A8B" w:rsidRDefault="00404A8B" w:rsidP="00404A8B">
            <w:r w:rsidRPr="00404A8B">
              <w:t>9.46E-07</w:t>
            </w:r>
          </w:p>
        </w:tc>
        <w:tc>
          <w:tcPr>
            <w:tcW w:w="693" w:type="pct"/>
            <w:noWrap/>
            <w:hideMark/>
          </w:tcPr>
          <w:p w14:paraId="2D6334A5" w14:textId="77777777" w:rsidR="00404A8B" w:rsidRPr="00404A8B" w:rsidRDefault="00404A8B" w:rsidP="00404A8B">
            <w:r w:rsidRPr="00404A8B">
              <w:t>0.042883</w:t>
            </w:r>
          </w:p>
        </w:tc>
        <w:tc>
          <w:tcPr>
            <w:tcW w:w="693" w:type="pct"/>
            <w:noWrap/>
            <w:hideMark/>
          </w:tcPr>
          <w:p w14:paraId="51E75DDB" w14:textId="77777777" w:rsidR="00404A8B" w:rsidRPr="00404A8B" w:rsidRDefault="00404A8B" w:rsidP="00404A8B">
            <w:r w:rsidRPr="00404A8B">
              <w:t>0.099957</w:t>
            </w:r>
          </w:p>
        </w:tc>
        <w:tc>
          <w:tcPr>
            <w:tcW w:w="693" w:type="pct"/>
            <w:noWrap/>
            <w:hideMark/>
          </w:tcPr>
          <w:p w14:paraId="34087213" w14:textId="77777777" w:rsidR="00404A8B" w:rsidRPr="00404A8B" w:rsidRDefault="00404A8B" w:rsidP="00404A8B">
            <w:r w:rsidRPr="00404A8B">
              <w:t>2.43E-06</w:t>
            </w:r>
          </w:p>
        </w:tc>
      </w:tr>
      <w:tr w:rsidR="00404A8B" w:rsidRPr="00404A8B" w14:paraId="27CDF4A8" w14:textId="77777777" w:rsidTr="00404A8B">
        <w:trPr>
          <w:trHeight w:val="300"/>
        </w:trPr>
        <w:tc>
          <w:tcPr>
            <w:tcW w:w="1448" w:type="pct"/>
            <w:noWrap/>
            <w:hideMark/>
          </w:tcPr>
          <w:p w14:paraId="69FA6C59" w14:textId="77777777" w:rsidR="00404A8B" w:rsidRPr="00404A8B" w:rsidRDefault="00404A8B">
            <w:r w:rsidRPr="00404A8B">
              <w:t>hsa-miR-200a-3p</w:t>
            </w:r>
          </w:p>
        </w:tc>
        <w:tc>
          <w:tcPr>
            <w:tcW w:w="780" w:type="pct"/>
            <w:noWrap/>
            <w:hideMark/>
          </w:tcPr>
          <w:p w14:paraId="471B7B4E" w14:textId="77777777" w:rsidR="00404A8B" w:rsidRPr="00404A8B" w:rsidRDefault="00404A8B" w:rsidP="00404A8B">
            <w:r w:rsidRPr="00404A8B">
              <w:t>0.070328</w:t>
            </w:r>
          </w:p>
        </w:tc>
        <w:tc>
          <w:tcPr>
            <w:tcW w:w="693" w:type="pct"/>
            <w:noWrap/>
            <w:hideMark/>
          </w:tcPr>
          <w:p w14:paraId="04564B89" w14:textId="77777777" w:rsidR="00404A8B" w:rsidRPr="00404A8B" w:rsidRDefault="00404A8B" w:rsidP="00404A8B">
            <w:r w:rsidRPr="00404A8B">
              <w:t>3.22E-10</w:t>
            </w:r>
          </w:p>
        </w:tc>
        <w:tc>
          <w:tcPr>
            <w:tcW w:w="693" w:type="pct"/>
            <w:noWrap/>
            <w:hideMark/>
          </w:tcPr>
          <w:p w14:paraId="7D9C8555" w14:textId="77777777" w:rsidR="00404A8B" w:rsidRPr="00404A8B" w:rsidRDefault="00404A8B" w:rsidP="00404A8B">
            <w:r w:rsidRPr="00404A8B">
              <w:t>0.048428</w:t>
            </w:r>
          </w:p>
        </w:tc>
        <w:tc>
          <w:tcPr>
            <w:tcW w:w="693" w:type="pct"/>
            <w:noWrap/>
            <w:hideMark/>
          </w:tcPr>
          <w:p w14:paraId="78B4016A" w14:textId="77777777" w:rsidR="00404A8B" w:rsidRPr="00404A8B" w:rsidRDefault="00404A8B" w:rsidP="00404A8B">
            <w:r w:rsidRPr="00404A8B">
              <w:t>0.092229</w:t>
            </w:r>
          </w:p>
        </w:tc>
        <w:tc>
          <w:tcPr>
            <w:tcW w:w="693" w:type="pct"/>
            <w:noWrap/>
            <w:hideMark/>
          </w:tcPr>
          <w:p w14:paraId="2CA7434F" w14:textId="77777777" w:rsidR="00404A8B" w:rsidRPr="00404A8B" w:rsidRDefault="00404A8B" w:rsidP="00404A8B">
            <w:r w:rsidRPr="00404A8B">
              <w:t>1.29E-09</w:t>
            </w:r>
          </w:p>
        </w:tc>
      </w:tr>
      <w:tr w:rsidR="00404A8B" w:rsidRPr="00404A8B" w14:paraId="312EA167" w14:textId="77777777" w:rsidTr="00404A8B">
        <w:trPr>
          <w:trHeight w:val="300"/>
        </w:trPr>
        <w:tc>
          <w:tcPr>
            <w:tcW w:w="1448" w:type="pct"/>
            <w:noWrap/>
            <w:hideMark/>
          </w:tcPr>
          <w:p w14:paraId="232FAB66" w14:textId="77777777" w:rsidR="00404A8B" w:rsidRPr="00404A8B" w:rsidRDefault="00404A8B">
            <w:r w:rsidRPr="00404A8B">
              <w:t>hsa-miR-503-3p</w:t>
            </w:r>
          </w:p>
        </w:tc>
        <w:tc>
          <w:tcPr>
            <w:tcW w:w="780" w:type="pct"/>
            <w:noWrap/>
            <w:hideMark/>
          </w:tcPr>
          <w:p w14:paraId="76CF1DC6" w14:textId="77777777" w:rsidR="00404A8B" w:rsidRPr="00404A8B" w:rsidRDefault="00404A8B" w:rsidP="00404A8B">
            <w:r w:rsidRPr="00404A8B">
              <w:t>0.070168</w:t>
            </w:r>
          </w:p>
        </w:tc>
        <w:tc>
          <w:tcPr>
            <w:tcW w:w="693" w:type="pct"/>
            <w:noWrap/>
            <w:hideMark/>
          </w:tcPr>
          <w:p w14:paraId="02B63E34" w14:textId="77777777" w:rsidR="00404A8B" w:rsidRPr="00404A8B" w:rsidRDefault="00404A8B" w:rsidP="00404A8B">
            <w:r w:rsidRPr="00404A8B">
              <w:t>5.61E-05</w:t>
            </w:r>
          </w:p>
        </w:tc>
        <w:tc>
          <w:tcPr>
            <w:tcW w:w="693" w:type="pct"/>
            <w:noWrap/>
            <w:hideMark/>
          </w:tcPr>
          <w:p w14:paraId="247CFB61" w14:textId="77777777" w:rsidR="00404A8B" w:rsidRPr="00404A8B" w:rsidRDefault="00404A8B" w:rsidP="00404A8B">
            <w:r w:rsidRPr="00404A8B">
              <w:t>0.036042</w:t>
            </w:r>
          </w:p>
        </w:tc>
        <w:tc>
          <w:tcPr>
            <w:tcW w:w="693" w:type="pct"/>
            <w:noWrap/>
            <w:hideMark/>
          </w:tcPr>
          <w:p w14:paraId="69C46B57" w14:textId="77777777" w:rsidR="00404A8B" w:rsidRPr="00404A8B" w:rsidRDefault="00404A8B" w:rsidP="00404A8B">
            <w:r w:rsidRPr="00404A8B">
              <w:t>0.104294</w:t>
            </w:r>
          </w:p>
        </w:tc>
        <w:tc>
          <w:tcPr>
            <w:tcW w:w="693" w:type="pct"/>
            <w:noWrap/>
            <w:hideMark/>
          </w:tcPr>
          <w:p w14:paraId="2F56D4CE" w14:textId="77777777" w:rsidR="00404A8B" w:rsidRPr="00404A8B" w:rsidRDefault="00404A8B" w:rsidP="00404A8B">
            <w:r w:rsidRPr="00404A8B">
              <w:t>0.000117</w:t>
            </w:r>
          </w:p>
        </w:tc>
      </w:tr>
      <w:tr w:rsidR="00404A8B" w:rsidRPr="00404A8B" w14:paraId="20352AAA" w14:textId="77777777" w:rsidTr="00404A8B">
        <w:trPr>
          <w:trHeight w:val="300"/>
        </w:trPr>
        <w:tc>
          <w:tcPr>
            <w:tcW w:w="1448" w:type="pct"/>
            <w:noWrap/>
            <w:hideMark/>
          </w:tcPr>
          <w:p w14:paraId="64F2B998" w14:textId="77777777" w:rsidR="00404A8B" w:rsidRPr="00404A8B" w:rsidRDefault="00404A8B">
            <w:r w:rsidRPr="00404A8B">
              <w:t>hsa-miR-1266-5p</w:t>
            </w:r>
          </w:p>
        </w:tc>
        <w:tc>
          <w:tcPr>
            <w:tcW w:w="780" w:type="pct"/>
            <w:noWrap/>
            <w:hideMark/>
          </w:tcPr>
          <w:p w14:paraId="4EC6D981" w14:textId="77777777" w:rsidR="00404A8B" w:rsidRPr="00404A8B" w:rsidRDefault="00404A8B" w:rsidP="00404A8B">
            <w:r w:rsidRPr="00404A8B">
              <w:t>0.069758</w:t>
            </w:r>
          </w:p>
        </w:tc>
        <w:tc>
          <w:tcPr>
            <w:tcW w:w="693" w:type="pct"/>
            <w:noWrap/>
            <w:hideMark/>
          </w:tcPr>
          <w:p w14:paraId="3D93092C" w14:textId="77777777" w:rsidR="00404A8B" w:rsidRPr="00404A8B" w:rsidRDefault="00404A8B" w:rsidP="00404A8B">
            <w:r w:rsidRPr="00404A8B">
              <w:t>1.03E-05</w:t>
            </w:r>
          </w:p>
        </w:tc>
        <w:tc>
          <w:tcPr>
            <w:tcW w:w="693" w:type="pct"/>
            <w:noWrap/>
            <w:hideMark/>
          </w:tcPr>
          <w:p w14:paraId="4CD3B89F" w14:textId="77777777" w:rsidR="00404A8B" w:rsidRPr="00404A8B" w:rsidRDefault="00404A8B" w:rsidP="00404A8B">
            <w:r w:rsidRPr="00404A8B">
              <w:t>0.038768</w:t>
            </w:r>
          </w:p>
        </w:tc>
        <w:tc>
          <w:tcPr>
            <w:tcW w:w="693" w:type="pct"/>
            <w:noWrap/>
            <w:hideMark/>
          </w:tcPr>
          <w:p w14:paraId="715E8B38" w14:textId="77777777" w:rsidR="00404A8B" w:rsidRPr="00404A8B" w:rsidRDefault="00404A8B" w:rsidP="00404A8B">
            <w:r w:rsidRPr="00404A8B">
              <w:t>0.100747</w:t>
            </w:r>
          </w:p>
        </w:tc>
        <w:tc>
          <w:tcPr>
            <w:tcW w:w="693" w:type="pct"/>
            <w:noWrap/>
            <w:hideMark/>
          </w:tcPr>
          <w:p w14:paraId="530FCCEB" w14:textId="77777777" w:rsidR="00404A8B" w:rsidRPr="00404A8B" w:rsidRDefault="00404A8B" w:rsidP="00404A8B">
            <w:r w:rsidRPr="00404A8B">
              <w:t>2.33E-05</w:t>
            </w:r>
          </w:p>
        </w:tc>
      </w:tr>
      <w:tr w:rsidR="00404A8B" w:rsidRPr="00404A8B" w14:paraId="302B9574" w14:textId="77777777" w:rsidTr="00404A8B">
        <w:trPr>
          <w:trHeight w:val="300"/>
        </w:trPr>
        <w:tc>
          <w:tcPr>
            <w:tcW w:w="1448" w:type="pct"/>
            <w:noWrap/>
            <w:hideMark/>
          </w:tcPr>
          <w:p w14:paraId="32B286B0" w14:textId="77777777" w:rsidR="00404A8B" w:rsidRPr="00404A8B" w:rsidRDefault="00404A8B">
            <w:r w:rsidRPr="00404A8B">
              <w:t>hsa-miR-543</w:t>
            </w:r>
          </w:p>
        </w:tc>
        <w:tc>
          <w:tcPr>
            <w:tcW w:w="780" w:type="pct"/>
            <w:noWrap/>
            <w:hideMark/>
          </w:tcPr>
          <w:p w14:paraId="05E5D9FE" w14:textId="77777777" w:rsidR="00404A8B" w:rsidRPr="00404A8B" w:rsidRDefault="00404A8B" w:rsidP="00404A8B">
            <w:r w:rsidRPr="00404A8B">
              <w:t>0.069477</w:t>
            </w:r>
          </w:p>
        </w:tc>
        <w:tc>
          <w:tcPr>
            <w:tcW w:w="693" w:type="pct"/>
            <w:noWrap/>
            <w:hideMark/>
          </w:tcPr>
          <w:p w14:paraId="5DE8A6C2" w14:textId="77777777" w:rsidR="00404A8B" w:rsidRPr="00404A8B" w:rsidRDefault="00404A8B" w:rsidP="00404A8B">
            <w:r w:rsidRPr="00404A8B">
              <w:t>0.000201</w:t>
            </w:r>
          </w:p>
        </w:tc>
        <w:tc>
          <w:tcPr>
            <w:tcW w:w="693" w:type="pct"/>
            <w:noWrap/>
            <w:hideMark/>
          </w:tcPr>
          <w:p w14:paraId="4152573D" w14:textId="77777777" w:rsidR="00404A8B" w:rsidRPr="00404A8B" w:rsidRDefault="00404A8B" w:rsidP="00404A8B">
            <w:r w:rsidRPr="00404A8B">
              <w:t>0.03286</w:t>
            </w:r>
          </w:p>
        </w:tc>
        <w:tc>
          <w:tcPr>
            <w:tcW w:w="693" w:type="pct"/>
            <w:noWrap/>
            <w:hideMark/>
          </w:tcPr>
          <w:p w14:paraId="0EE9952E" w14:textId="77777777" w:rsidR="00404A8B" w:rsidRPr="00404A8B" w:rsidRDefault="00404A8B" w:rsidP="00404A8B">
            <w:r w:rsidRPr="00404A8B">
              <w:t>0.106094</w:t>
            </w:r>
          </w:p>
        </w:tc>
        <w:tc>
          <w:tcPr>
            <w:tcW w:w="693" w:type="pct"/>
            <w:noWrap/>
            <w:hideMark/>
          </w:tcPr>
          <w:p w14:paraId="320CCD45" w14:textId="77777777" w:rsidR="00404A8B" w:rsidRPr="00404A8B" w:rsidRDefault="00404A8B" w:rsidP="00404A8B">
            <w:r w:rsidRPr="00404A8B">
              <w:t>0.000396</w:t>
            </w:r>
          </w:p>
        </w:tc>
      </w:tr>
      <w:tr w:rsidR="00404A8B" w:rsidRPr="00404A8B" w14:paraId="573C4D6E" w14:textId="77777777" w:rsidTr="00404A8B">
        <w:trPr>
          <w:trHeight w:val="300"/>
        </w:trPr>
        <w:tc>
          <w:tcPr>
            <w:tcW w:w="1448" w:type="pct"/>
            <w:noWrap/>
            <w:hideMark/>
          </w:tcPr>
          <w:p w14:paraId="13113E43" w14:textId="77777777" w:rsidR="00404A8B" w:rsidRPr="00404A8B" w:rsidRDefault="00404A8B">
            <w:r w:rsidRPr="00404A8B">
              <w:t>hsa-miR-9-5p</w:t>
            </w:r>
          </w:p>
        </w:tc>
        <w:tc>
          <w:tcPr>
            <w:tcW w:w="780" w:type="pct"/>
            <w:noWrap/>
            <w:hideMark/>
          </w:tcPr>
          <w:p w14:paraId="178E4FE2" w14:textId="77777777" w:rsidR="00404A8B" w:rsidRPr="00404A8B" w:rsidRDefault="00404A8B" w:rsidP="00404A8B">
            <w:r w:rsidRPr="00404A8B">
              <w:t>0.069073</w:t>
            </w:r>
          </w:p>
        </w:tc>
        <w:tc>
          <w:tcPr>
            <w:tcW w:w="693" w:type="pct"/>
            <w:noWrap/>
            <w:hideMark/>
          </w:tcPr>
          <w:p w14:paraId="499B45C7" w14:textId="77777777" w:rsidR="00404A8B" w:rsidRPr="00404A8B" w:rsidRDefault="00404A8B" w:rsidP="00404A8B">
            <w:r w:rsidRPr="00404A8B">
              <w:t>5.05E-08</w:t>
            </w:r>
          </w:p>
        </w:tc>
        <w:tc>
          <w:tcPr>
            <w:tcW w:w="693" w:type="pct"/>
            <w:noWrap/>
            <w:hideMark/>
          </w:tcPr>
          <w:p w14:paraId="64D0B15E" w14:textId="77777777" w:rsidR="00404A8B" w:rsidRPr="00404A8B" w:rsidRDefault="00404A8B" w:rsidP="00404A8B">
            <w:r w:rsidRPr="00404A8B">
              <w:t>0.044248</w:t>
            </w:r>
          </w:p>
        </w:tc>
        <w:tc>
          <w:tcPr>
            <w:tcW w:w="693" w:type="pct"/>
            <w:noWrap/>
            <w:hideMark/>
          </w:tcPr>
          <w:p w14:paraId="35314754" w14:textId="77777777" w:rsidR="00404A8B" w:rsidRPr="00404A8B" w:rsidRDefault="00404A8B" w:rsidP="00404A8B">
            <w:r w:rsidRPr="00404A8B">
              <w:t>0.093898</w:t>
            </w:r>
          </w:p>
        </w:tc>
        <w:tc>
          <w:tcPr>
            <w:tcW w:w="693" w:type="pct"/>
            <w:noWrap/>
            <w:hideMark/>
          </w:tcPr>
          <w:p w14:paraId="3E8A35BC" w14:textId="77777777" w:rsidR="00404A8B" w:rsidRPr="00404A8B" w:rsidRDefault="00404A8B" w:rsidP="00404A8B">
            <w:r w:rsidRPr="00404A8B">
              <w:t>1.52E-07</w:t>
            </w:r>
          </w:p>
        </w:tc>
      </w:tr>
      <w:tr w:rsidR="00404A8B" w:rsidRPr="00404A8B" w14:paraId="57C0F7B5" w14:textId="77777777" w:rsidTr="00404A8B">
        <w:trPr>
          <w:trHeight w:val="300"/>
        </w:trPr>
        <w:tc>
          <w:tcPr>
            <w:tcW w:w="1448" w:type="pct"/>
            <w:noWrap/>
            <w:hideMark/>
          </w:tcPr>
          <w:p w14:paraId="3F735086" w14:textId="77777777" w:rsidR="00404A8B" w:rsidRPr="00404A8B" w:rsidRDefault="00404A8B">
            <w:r w:rsidRPr="00404A8B">
              <w:t>hsa-miR-152-3p</w:t>
            </w:r>
          </w:p>
        </w:tc>
        <w:tc>
          <w:tcPr>
            <w:tcW w:w="780" w:type="pct"/>
            <w:noWrap/>
            <w:hideMark/>
          </w:tcPr>
          <w:p w14:paraId="45E4FD2C" w14:textId="77777777" w:rsidR="00404A8B" w:rsidRPr="00404A8B" w:rsidRDefault="00404A8B" w:rsidP="00404A8B">
            <w:r w:rsidRPr="00404A8B">
              <w:t>0.068923</w:t>
            </w:r>
          </w:p>
        </w:tc>
        <w:tc>
          <w:tcPr>
            <w:tcW w:w="693" w:type="pct"/>
            <w:noWrap/>
            <w:hideMark/>
          </w:tcPr>
          <w:p w14:paraId="7CD14850" w14:textId="77777777" w:rsidR="00404A8B" w:rsidRPr="00404A8B" w:rsidRDefault="00404A8B" w:rsidP="00404A8B">
            <w:r w:rsidRPr="00404A8B">
              <w:t>6.08E-05</w:t>
            </w:r>
          </w:p>
        </w:tc>
        <w:tc>
          <w:tcPr>
            <w:tcW w:w="693" w:type="pct"/>
            <w:noWrap/>
            <w:hideMark/>
          </w:tcPr>
          <w:p w14:paraId="03D02246" w14:textId="77777777" w:rsidR="00404A8B" w:rsidRPr="00404A8B" w:rsidRDefault="00404A8B" w:rsidP="00404A8B">
            <w:r w:rsidRPr="00404A8B">
              <w:t>0.035244</w:t>
            </w:r>
          </w:p>
        </w:tc>
        <w:tc>
          <w:tcPr>
            <w:tcW w:w="693" w:type="pct"/>
            <w:noWrap/>
            <w:hideMark/>
          </w:tcPr>
          <w:p w14:paraId="62BF789F" w14:textId="77777777" w:rsidR="00404A8B" w:rsidRPr="00404A8B" w:rsidRDefault="00404A8B" w:rsidP="00404A8B">
            <w:r w:rsidRPr="00404A8B">
              <w:t>0.102602</w:t>
            </w:r>
          </w:p>
        </w:tc>
        <w:tc>
          <w:tcPr>
            <w:tcW w:w="693" w:type="pct"/>
            <w:noWrap/>
            <w:hideMark/>
          </w:tcPr>
          <w:p w14:paraId="66835782" w14:textId="77777777" w:rsidR="00404A8B" w:rsidRPr="00404A8B" w:rsidRDefault="00404A8B" w:rsidP="00404A8B">
            <w:r w:rsidRPr="00404A8B">
              <w:t>0.000126</w:t>
            </w:r>
          </w:p>
        </w:tc>
      </w:tr>
      <w:tr w:rsidR="00404A8B" w:rsidRPr="00404A8B" w14:paraId="409803F5" w14:textId="77777777" w:rsidTr="00404A8B">
        <w:trPr>
          <w:trHeight w:val="300"/>
        </w:trPr>
        <w:tc>
          <w:tcPr>
            <w:tcW w:w="1448" w:type="pct"/>
            <w:noWrap/>
            <w:hideMark/>
          </w:tcPr>
          <w:p w14:paraId="20EBC0A9" w14:textId="77777777" w:rsidR="00404A8B" w:rsidRPr="00404A8B" w:rsidRDefault="00404A8B">
            <w:r w:rsidRPr="00404A8B">
              <w:t>hsa-miR-106b-5p</w:t>
            </w:r>
          </w:p>
        </w:tc>
        <w:tc>
          <w:tcPr>
            <w:tcW w:w="780" w:type="pct"/>
            <w:noWrap/>
            <w:hideMark/>
          </w:tcPr>
          <w:p w14:paraId="0F4AC813" w14:textId="77777777" w:rsidR="00404A8B" w:rsidRPr="00404A8B" w:rsidRDefault="00404A8B" w:rsidP="00404A8B">
            <w:r w:rsidRPr="00404A8B">
              <w:t>0.068681</w:t>
            </w:r>
          </w:p>
        </w:tc>
        <w:tc>
          <w:tcPr>
            <w:tcW w:w="693" w:type="pct"/>
            <w:noWrap/>
            <w:hideMark/>
          </w:tcPr>
          <w:p w14:paraId="42EA289D" w14:textId="77777777" w:rsidR="00404A8B" w:rsidRPr="00404A8B" w:rsidRDefault="00404A8B" w:rsidP="00404A8B">
            <w:r w:rsidRPr="00404A8B">
              <w:t>1.41E-05</w:t>
            </w:r>
          </w:p>
        </w:tc>
        <w:tc>
          <w:tcPr>
            <w:tcW w:w="693" w:type="pct"/>
            <w:noWrap/>
            <w:hideMark/>
          </w:tcPr>
          <w:p w14:paraId="2C24F337" w14:textId="77777777" w:rsidR="00404A8B" w:rsidRPr="00404A8B" w:rsidRDefault="00404A8B" w:rsidP="00404A8B">
            <w:r w:rsidRPr="00404A8B">
              <w:t>0.037693</w:t>
            </w:r>
          </w:p>
        </w:tc>
        <w:tc>
          <w:tcPr>
            <w:tcW w:w="693" w:type="pct"/>
            <w:noWrap/>
            <w:hideMark/>
          </w:tcPr>
          <w:p w14:paraId="20935934" w14:textId="77777777" w:rsidR="00404A8B" w:rsidRPr="00404A8B" w:rsidRDefault="00404A8B" w:rsidP="00404A8B">
            <w:r w:rsidRPr="00404A8B">
              <w:t>0.099669</w:t>
            </w:r>
          </w:p>
        </w:tc>
        <w:tc>
          <w:tcPr>
            <w:tcW w:w="693" w:type="pct"/>
            <w:noWrap/>
            <w:hideMark/>
          </w:tcPr>
          <w:p w14:paraId="4FD1D9A9" w14:textId="77777777" w:rsidR="00404A8B" w:rsidRPr="00404A8B" w:rsidRDefault="00404A8B" w:rsidP="00404A8B">
            <w:r w:rsidRPr="00404A8B">
              <w:t>3.15E-05</w:t>
            </w:r>
          </w:p>
        </w:tc>
      </w:tr>
      <w:tr w:rsidR="00404A8B" w:rsidRPr="00404A8B" w14:paraId="07816990" w14:textId="77777777" w:rsidTr="00404A8B">
        <w:trPr>
          <w:trHeight w:val="300"/>
        </w:trPr>
        <w:tc>
          <w:tcPr>
            <w:tcW w:w="1448" w:type="pct"/>
            <w:noWrap/>
            <w:hideMark/>
          </w:tcPr>
          <w:p w14:paraId="22DCA67F" w14:textId="77777777" w:rsidR="00404A8B" w:rsidRPr="00404A8B" w:rsidRDefault="00404A8B">
            <w:r w:rsidRPr="00404A8B">
              <w:t>hsa-miR-199b-5p</w:t>
            </w:r>
          </w:p>
        </w:tc>
        <w:tc>
          <w:tcPr>
            <w:tcW w:w="780" w:type="pct"/>
            <w:noWrap/>
            <w:hideMark/>
          </w:tcPr>
          <w:p w14:paraId="05EC1D79" w14:textId="77777777" w:rsidR="00404A8B" w:rsidRPr="00404A8B" w:rsidRDefault="00404A8B" w:rsidP="00404A8B">
            <w:r w:rsidRPr="00404A8B">
              <w:t>0.06852</w:t>
            </w:r>
          </w:p>
        </w:tc>
        <w:tc>
          <w:tcPr>
            <w:tcW w:w="693" w:type="pct"/>
            <w:noWrap/>
            <w:hideMark/>
          </w:tcPr>
          <w:p w14:paraId="4E335B6F" w14:textId="77777777" w:rsidR="00404A8B" w:rsidRPr="00404A8B" w:rsidRDefault="00404A8B" w:rsidP="00404A8B">
            <w:r w:rsidRPr="00404A8B">
              <w:t>4.60E-08</w:t>
            </w:r>
          </w:p>
        </w:tc>
        <w:tc>
          <w:tcPr>
            <w:tcW w:w="693" w:type="pct"/>
            <w:noWrap/>
            <w:hideMark/>
          </w:tcPr>
          <w:p w14:paraId="23479F2C" w14:textId="77777777" w:rsidR="00404A8B" w:rsidRPr="00404A8B" w:rsidRDefault="00404A8B" w:rsidP="00404A8B">
            <w:r w:rsidRPr="00404A8B">
              <w:t>0.043969</w:t>
            </w:r>
          </w:p>
        </w:tc>
        <w:tc>
          <w:tcPr>
            <w:tcW w:w="693" w:type="pct"/>
            <w:noWrap/>
            <w:hideMark/>
          </w:tcPr>
          <w:p w14:paraId="0DB21967" w14:textId="77777777" w:rsidR="00404A8B" w:rsidRPr="00404A8B" w:rsidRDefault="00404A8B" w:rsidP="00404A8B">
            <w:r w:rsidRPr="00404A8B">
              <w:t>0.093071</w:t>
            </w:r>
          </w:p>
        </w:tc>
        <w:tc>
          <w:tcPr>
            <w:tcW w:w="693" w:type="pct"/>
            <w:noWrap/>
            <w:hideMark/>
          </w:tcPr>
          <w:p w14:paraId="048543A9" w14:textId="77777777" w:rsidR="00404A8B" w:rsidRPr="00404A8B" w:rsidRDefault="00404A8B" w:rsidP="00404A8B">
            <w:r w:rsidRPr="00404A8B">
              <w:t>1.39E-07</w:t>
            </w:r>
          </w:p>
        </w:tc>
      </w:tr>
      <w:tr w:rsidR="00404A8B" w:rsidRPr="00404A8B" w14:paraId="4797D172" w14:textId="77777777" w:rsidTr="00404A8B">
        <w:trPr>
          <w:trHeight w:val="300"/>
        </w:trPr>
        <w:tc>
          <w:tcPr>
            <w:tcW w:w="1448" w:type="pct"/>
            <w:noWrap/>
            <w:hideMark/>
          </w:tcPr>
          <w:p w14:paraId="0ABB7183" w14:textId="77777777" w:rsidR="00404A8B" w:rsidRPr="00404A8B" w:rsidRDefault="00404A8B">
            <w:r w:rsidRPr="00404A8B">
              <w:t>hsa-miR-143-3p</w:t>
            </w:r>
          </w:p>
        </w:tc>
        <w:tc>
          <w:tcPr>
            <w:tcW w:w="780" w:type="pct"/>
            <w:noWrap/>
            <w:hideMark/>
          </w:tcPr>
          <w:p w14:paraId="53FE6AE8" w14:textId="77777777" w:rsidR="00404A8B" w:rsidRPr="00404A8B" w:rsidRDefault="00404A8B" w:rsidP="00404A8B">
            <w:r w:rsidRPr="00404A8B">
              <w:t>0.068482</w:t>
            </w:r>
          </w:p>
        </w:tc>
        <w:tc>
          <w:tcPr>
            <w:tcW w:w="693" w:type="pct"/>
            <w:noWrap/>
            <w:hideMark/>
          </w:tcPr>
          <w:p w14:paraId="62582896" w14:textId="77777777" w:rsidR="00404A8B" w:rsidRPr="00404A8B" w:rsidRDefault="00404A8B" w:rsidP="00404A8B">
            <w:r w:rsidRPr="00404A8B">
              <w:t>1.95E-06</w:t>
            </w:r>
          </w:p>
        </w:tc>
        <w:tc>
          <w:tcPr>
            <w:tcW w:w="693" w:type="pct"/>
            <w:noWrap/>
            <w:hideMark/>
          </w:tcPr>
          <w:p w14:paraId="6B19E851" w14:textId="77777777" w:rsidR="00404A8B" w:rsidRPr="00404A8B" w:rsidRDefault="00404A8B" w:rsidP="00404A8B">
            <w:r w:rsidRPr="00404A8B">
              <w:t>0.040288</w:t>
            </w:r>
          </w:p>
        </w:tc>
        <w:tc>
          <w:tcPr>
            <w:tcW w:w="693" w:type="pct"/>
            <w:noWrap/>
            <w:hideMark/>
          </w:tcPr>
          <w:p w14:paraId="5BF265DB" w14:textId="77777777" w:rsidR="00404A8B" w:rsidRPr="00404A8B" w:rsidRDefault="00404A8B" w:rsidP="00404A8B">
            <w:r w:rsidRPr="00404A8B">
              <w:t>0.096677</w:t>
            </w:r>
          </w:p>
        </w:tc>
        <w:tc>
          <w:tcPr>
            <w:tcW w:w="693" w:type="pct"/>
            <w:noWrap/>
            <w:hideMark/>
          </w:tcPr>
          <w:p w14:paraId="7D3A7B44" w14:textId="77777777" w:rsidR="00404A8B" w:rsidRPr="00404A8B" w:rsidRDefault="00404A8B" w:rsidP="00404A8B">
            <w:r w:rsidRPr="00404A8B">
              <w:t>4.85E-06</w:t>
            </w:r>
          </w:p>
        </w:tc>
      </w:tr>
      <w:tr w:rsidR="00404A8B" w:rsidRPr="00404A8B" w14:paraId="12D64597" w14:textId="77777777" w:rsidTr="00404A8B">
        <w:trPr>
          <w:trHeight w:val="300"/>
        </w:trPr>
        <w:tc>
          <w:tcPr>
            <w:tcW w:w="1448" w:type="pct"/>
            <w:noWrap/>
            <w:hideMark/>
          </w:tcPr>
          <w:p w14:paraId="264AD211" w14:textId="77777777" w:rsidR="00404A8B" w:rsidRPr="00404A8B" w:rsidRDefault="00404A8B">
            <w:r w:rsidRPr="00404A8B">
              <w:t>hsa-miR-484</w:t>
            </w:r>
          </w:p>
        </w:tc>
        <w:tc>
          <w:tcPr>
            <w:tcW w:w="780" w:type="pct"/>
            <w:noWrap/>
            <w:hideMark/>
          </w:tcPr>
          <w:p w14:paraId="1F698CE0" w14:textId="77777777" w:rsidR="00404A8B" w:rsidRPr="00404A8B" w:rsidRDefault="00404A8B" w:rsidP="00404A8B">
            <w:r w:rsidRPr="00404A8B">
              <w:t>0.068459</w:t>
            </w:r>
          </w:p>
        </w:tc>
        <w:tc>
          <w:tcPr>
            <w:tcW w:w="693" w:type="pct"/>
            <w:noWrap/>
            <w:hideMark/>
          </w:tcPr>
          <w:p w14:paraId="2F4E37C8" w14:textId="77777777" w:rsidR="00404A8B" w:rsidRPr="00404A8B" w:rsidRDefault="00404A8B" w:rsidP="00404A8B">
            <w:r w:rsidRPr="00404A8B">
              <w:t>7.08E-05</w:t>
            </w:r>
          </w:p>
        </w:tc>
        <w:tc>
          <w:tcPr>
            <w:tcW w:w="693" w:type="pct"/>
            <w:noWrap/>
            <w:hideMark/>
          </w:tcPr>
          <w:p w14:paraId="66BEB54B" w14:textId="77777777" w:rsidR="00404A8B" w:rsidRPr="00404A8B" w:rsidRDefault="00404A8B" w:rsidP="00404A8B">
            <w:r w:rsidRPr="00404A8B">
              <w:t>0.034702</w:t>
            </w:r>
          </w:p>
        </w:tc>
        <w:tc>
          <w:tcPr>
            <w:tcW w:w="693" w:type="pct"/>
            <w:noWrap/>
            <w:hideMark/>
          </w:tcPr>
          <w:p w14:paraId="3D3DDC95" w14:textId="77777777" w:rsidR="00404A8B" w:rsidRPr="00404A8B" w:rsidRDefault="00404A8B" w:rsidP="00404A8B">
            <w:r w:rsidRPr="00404A8B">
              <w:t>0.102216</w:t>
            </w:r>
          </w:p>
        </w:tc>
        <w:tc>
          <w:tcPr>
            <w:tcW w:w="693" w:type="pct"/>
            <w:noWrap/>
            <w:hideMark/>
          </w:tcPr>
          <w:p w14:paraId="09440DE8" w14:textId="77777777" w:rsidR="00404A8B" w:rsidRPr="00404A8B" w:rsidRDefault="00404A8B" w:rsidP="00404A8B">
            <w:r w:rsidRPr="00404A8B">
              <w:t>0.000145</w:t>
            </w:r>
          </w:p>
        </w:tc>
      </w:tr>
      <w:tr w:rsidR="00404A8B" w:rsidRPr="00404A8B" w14:paraId="7493D3F1" w14:textId="77777777" w:rsidTr="00404A8B">
        <w:trPr>
          <w:trHeight w:val="300"/>
        </w:trPr>
        <w:tc>
          <w:tcPr>
            <w:tcW w:w="1448" w:type="pct"/>
            <w:noWrap/>
            <w:hideMark/>
          </w:tcPr>
          <w:p w14:paraId="41387032" w14:textId="77777777" w:rsidR="00404A8B" w:rsidRPr="00404A8B" w:rsidRDefault="00404A8B">
            <w:r w:rsidRPr="00404A8B">
              <w:t>hsa-miR-185-3p</w:t>
            </w:r>
          </w:p>
        </w:tc>
        <w:tc>
          <w:tcPr>
            <w:tcW w:w="780" w:type="pct"/>
            <w:noWrap/>
            <w:hideMark/>
          </w:tcPr>
          <w:p w14:paraId="2D350CCD" w14:textId="77777777" w:rsidR="00404A8B" w:rsidRPr="00404A8B" w:rsidRDefault="00404A8B" w:rsidP="00404A8B">
            <w:r w:rsidRPr="00404A8B">
              <w:t>0.068012</w:t>
            </w:r>
          </w:p>
        </w:tc>
        <w:tc>
          <w:tcPr>
            <w:tcW w:w="693" w:type="pct"/>
            <w:noWrap/>
            <w:hideMark/>
          </w:tcPr>
          <w:p w14:paraId="6738D7C2" w14:textId="77777777" w:rsidR="00404A8B" w:rsidRPr="00404A8B" w:rsidRDefault="00404A8B" w:rsidP="00404A8B">
            <w:r w:rsidRPr="00404A8B">
              <w:t>0.000154</w:t>
            </w:r>
          </w:p>
        </w:tc>
        <w:tc>
          <w:tcPr>
            <w:tcW w:w="693" w:type="pct"/>
            <w:noWrap/>
            <w:hideMark/>
          </w:tcPr>
          <w:p w14:paraId="0ABA0BAA" w14:textId="77777777" w:rsidR="00404A8B" w:rsidRPr="00404A8B" w:rsidRDefault="00404A8B" w:rsidP="00404A8B">
            <w:r w:rsidRPr="00404A8B">
              <w:t>0.0328</w:t>
            </w:r>
          </w:p>
        </w:tc>
        <w:tc>
          <w:tcPr>
            <w:tcW w:w="693" w:type="pct"/>
            <w:noWrap/>
            <w:hideMark/>
          </w:tcPr>
          <w:p w14:paraId="1E5E3899" w14:textId="77777777" w:rsidR="00404A8B" w:rsidRPr="00404A8B" w:rsidRDefault="00404A8B" w:rsidP="00404A8B">
            <w:r w:rsidRPr="00404A8B">
              <w:t>0.103223</w:t>
            </w:r>
          </w:p>
        </w:tc>
        <w:tc>
          <w:tcPr>
            <w:tcW w:w="693" w:type="pct"/>
            <w:noWrap/>
            <w:hideMark/>
          </w:tcPr>
          <w:p w14:paraId="1FAE1622" w14:textId="77777777" w:rsidR="00404A8B" w:rsidRPr="00404A8B" w:rsidRDefault="00404A8B" w:rsidP="00404A8B">
            <w:r w:rsidRPr="00404A8B">
              <w:t>0.000307</w:t>
            </w:r>
          </w:p>
        </w:tc>
      </w:tr>
      <w:tr w:rsidR="00404A8B" w:rsidRPr="00404A8B" w14:paraId="41029B52" w14:textId="77777777" w:rsidTr="00404A8B">
        <w:trPr>
          <w:trHeight w:val="300"/>
        </w:trPr>
        <w:tc>
          <w:tcPr>
            <w:tcW w:w="1448" w:type="pct"/>
            <w:noWrap/>
            <w:hideMark/>
          </w:tcPr>
          <w:p w14:paraId="6636AA3A" w14:textId="77777777" w:rsidR="00404A8B" w:rsidRPr="00404A8B" w:rsidRDefault="00404A8B">
            <w:r w:rsidRPr="00404A8B">
              <w:t>hsa-miR-1185-1-3p</w:t>
            </w:r>
          </w:p>
        </w:tc>
        <w:tc>
          <w:tcPr>
            <w:tcW w:w="780" w:type="pct"/>
            <w:noWrap/>
            <w:hideMark/>
          </w:tcPr>
          <w:p w14:paraId="5A2D5FA4" w14:textId="77777777" w:rsidR="00404A8B" w:rsidRPr="00404A8B" w:rsidRDefault="00404A8B" w:rsidP="00404A8B">
            <w:r w:rsidRPr="00404A8B">
              <w:t>0.067861</w:t>
            </w:r>
          </w:p>
        </w:tc>
        <w:tc>
          <w:tcPr>
            <w:tcW w:w="693" w:type="pct"/>
            <w:noWrap/>
            <w:hideMark/>
          </w:tcPr>
          <w:p w14:paraId="19BAF7FD" w14:textId="77777777" w:rsidR="00404A8B" w:rsidRPr="00404A8B" w:rsidRDefault="00404A8B" w:rsidP="00404A8B">
            <w:r w:rsidRPr="00404A8B">
              <w:t>2.61E-05</w:t>
            </w:r>
          </w:p>
        </w:tc>
        <w:tc>
          <w:tcPr>
            <w:tcW w:w="693" w:type="pct"/>
            <w:noWrap/>
            <w:hideMark/>
          </w:tcPr>
          <w:p w14:paraId="34C85D7B" w14:textId="77777777" w:rsidR="00404A8B" w:rsidRPr="00404A8B" w:rsidRDefault="00404A8B" w:rsidP="00404A8B">
            <w:r w:rsidRPr="00404A8B">
              <w:t>0.036241</w:t>
            </w:r>
          </w:p>
        </w:tc>
        <w:tc>
          <w:tcPr>
            <w:tcW w:w="693" w:type="pct"/>
            <w:noWrap/>
            <w:hideMark/>
          </w:tcPr>
          <w:p w14:paraId="05B716D9" w14:textId="77777777" w:rsidR="00404A8B" w:rsidRPr="00404A8B" w:rsidRDefault="00404A8B" w:rsidP="00404A8B">
            <w:r w:rsidRPr="00404A8B">
              <w:t>0.099481</w:t>
            </w:r>
          </w:p>
        </w:tc>
        <w:tc>
          <w:tcPr>
            <w:tcW w:w="693" w:type="pct"/>
            <w:noWrap/>
            <w:hideMark/>
          </w:tcPr>
          <w:p w14:paraId="5BF42A2B" w14:textId="77777777" w:rsidR="00404A8B" w:rsidRPr="00404A8B" w:rsidRDefault="00404A8B" w:rsidP="00404A8B">
            <w:r w:rsidRPr="00404A8B">
              <w:t>5.67E-05</w:t>
            </w:r>
          </w:p>
        </w:tc>
      </w:tr>
      <w:tr w:rsidR="00404A8B" w:rsidRPr="00404A8B" w14:paraId="582408BB" w14:textId="77777777" w:rsidTr="00404A8B">
        <w:trPr>
          <w:trHeight w:val="300"/>
        </w:trPr>
        <w:tc>
          <w:tcPr>
            <w:tcW w:w="1448" w:type="pct"/>
            <w:noWrap/>
            <w:hideMark/>
          </w:tcPr>
          <w:p w14:paraId="1C0D819E" w14:textId="77777777" w:rsidR="00404A8B" w:rsidRPr="00404A8B" w:rsidRDefault="00404A8B">
            <w:r w:rsidRPr="00404A8B">
              <w:t>hsa-miR-1283</w:t>
            </w:r>
          </w:p>
        </w:tc>
        <w:tc>
          <w:tcPr>
            <w:tcW w:w="780" w:type="pct"/>
            <w:noWrap/>
            <w:hideMark/>
          </w:tcPr>
          <w:p w14:paraId="4D32424B" w14:textId="77777777" w:rsidR="00404A8B" w:rsidRPr="00404A8B" w:rsidRDefault="00404A8B" w:rsidP="00404A8B">
            <w:r w:rsidRPr="00404A8B">
              <w:t>0.066996</w:t>
            </w:r>
          </w:p>
        </w:tc>
        <w:tc>
          <w:tcPr>
            <w:tcW w:w="693" w:type="pct"/>
            <w:noWrap/>
            <w:hideMark/>
          </w:tcPr>
          <w:p w14:paraId="1C26246B" w14:textId="77777777" w:rsidR="00404A8B" w:rsidRPr="00404A8B" w:rsidRDefault="00404A8B" w:rsidP="00404A8B">
            <w:r w:rsidRPr="00404A8B">
              <w:t>0.000199</w:t>
            </w:r>
          </w:p>
        </w:tc>
        <w:tc>
          <w:tcPr>
            <w:tcW w:w="693" w:type="pct"/>
            <w:noWrap/>
            <w:hideMark/>
          </w:tcPr>
          <w:p w14:paraId="7E4FE94B" w14:textId="77777777" w:rsidR="00404A8B" w:rsidRPr="00404A8B" w:rsidRDefault="00404A8B" w:rsidP="00404A8B">
            <w:r w:rsidRPr="00404A8B">
              <w:t>0.03171</w:t>
            </w:r>
          </w:p>
        </w:tc>
        <w:tc>
          <w:tcPr>
            <w:tcW w:w="693" w:type="pct"/>
            <w:noWrap/>
            <w:hideMark/>
          </w:tcPr>
          <w:p w14:paraId="5AB5ECF0" w14:textId="77777777" w:rsidR="00404A8B" w:rsidRPr="00404A8B" w:rsidRDefault="00404A8B" w:rsidP="00404A8B">
            <w:r w:rsidRPr="00404A8B">
              <w:t>0.102282</w:t>
            </w:r>
          </w:p>
        </w:tc>
        <w:tc>
          <w:tcPr>
            <w:tcW w:w="693" w:type="pct"/>
            <w:noWrap/>
            <w:hideMark/>
          </w:tcPr>
          <w:p w14:paraId="104F956C" w14:textId="77777777" w:rsidR="00404A8B" w:rsidRPr="00404A8B" w:rsidRDefault="00404A8B" w:rsidP="00404A8B">
            <w:r w:rsidRPr="00404A8B">
              <w:t>0.000393</w:t>
            </w:r>
          </w:p>
        </w:tc>
      </w:tr>
      <w:tr w:rsidR="00404A8B" w:rsidRPr="00404A8B" w14:paraId="5823E72F" w14:textId="77777777" w:rsidTr="00404A8B">
        <w:trPr>
          <w:trHeight w:val="300"/>
        </w:trPr>
        <w:tc>
          <w:tcPr>
            <w:tcW w:w="1448" w:type="pct"/>
            <w:noWrap/>
            <w:hideMark/>
          </w:tcPr>
          <w:p w14:paraId="796FC61F" w14:textId="77777777" w:rsidR="00404A8B" w:rsidRPr="00404A8B" w:rsidRDefault="00404A8B">
            <w:r w:rsidRPr="00404A8B">
              <w:t>hsa-miR-125b-1-3p</w:t>
            </w:r>
          </w:p>
        </w:tc>
        <w:tc>
          <w:tcPr>
            <w:tcW w:w="780" w:type="pct"/>
            <w:noWrap/>
            <w:hideMark/>
          </w:tcPr>
          <w:p w14:paraId="50108B72" w14:textId="77777777" w:rsidR="00404A8B" w:rsidRPr="00404A8B" w:rsidRDefault="00404A8B" w:rsidP="00404A8B">
            <w:r w:rsidRPr="00404A8B">
              <w:t>0.066895</w:t>
            </w:r>
          </w:p>
        </w:tc>
        <w:tc>
          <w:tcPr>
            <w:tcW w:w="693" w:type="pct"/>
            <w:noWrap/>
            <w:hideMark/>
          </w:tcPr>
          <w:p w14:paraId="25C27BBE" w14:textId="77777777" w:rsidR="00404A8B" w:rsidRPr="00404A8B" w:rsidRDefault="00404A8B" w:rsidP="00404A8B">
            <w:r w:rsidRPr="00404A8B">
              <w:t>6.92E-05</w:t>
            </w:r>
          </w:p>
        </w:tc>
        <w:tc>
          <w:tcPr>
            <w:tcW w:w="693" w:type="pct"/>
            <w:noWrap/>
            <w:hideMark/>
          </w:tcPr>
          <w:p w14:paraId="3111EE02" w14:textId="77777777" w:rsidR="00404A8B" w:rsidRPr="00404A8B" w:rsidRDefault="00404A8B" w:rsidP="00404A8B">
            <w:r w:rsidRPr="00404A8B">
              <w:t>0.033955</w:t>
            </w:r>
          </w:p>
        </w:tc>
        <w:tc>
          <w:tcPr>
            <w:tcW w:w="693" w:type="pct"/>
            <w:noWrap/>
            <w:hideMark/>
          </w:tcPr>
          <w:p w14:paraId="17E48F3B" w14:textId="77777777" w:rsidR="00404A8B" w:rsidRPr="00404A8B" w:rsidRDefault="00404A8B" w:rsidP="00404A8B">
            <w:r w:rsidRPr="00404A8B">
              <w:t>0.099835</w:t>
            </w:r>
          </w:p>
        </w:tc>
        <w:tc>
          <w:tcPr>
            <w:tcW w:w="693" w:type="pct"/>
            <w:noWrap/>
            <w:hideMark/>
          </w:tcPr>
          <w:p w14:paraId="36578F5E" w14:textId="77777777" w:rsidR="00404A8B" w:rsidRPr="00404A8B" w:rsidRDefault="00404A8B" w:rsidP="00404A8B">
            <w:r w:rsidRPr="00404A8B">
              <w:t>0.000142</w:t>
            </w:r>
          </w:p>
        </w:tc>
      </w:tr>
      <w:tr w:rsidR="00404A8B" w:rsidRPr="00404A8B" w14:paraId="20C8DA6D" w14:textId="77777777" w:rsidTr="00404A8B">
        <w:trPr>
          <w:trHeight w:val="300"/>
        </w:trPr>
        <w:tc>
          <w:tcPr>
            <w:tcW w:w="1448" w:type="pct"/>
            <w:noWrap/>
            <w:hideMark/>
          </w:tcPr>
          <w:p w14:paraId="7468CE56" w14:textId="77777777" w:rsidR="00404A8B" w:rsidRPr="00404A8B" w:rsidRDefault="00404A8B">
            <w:r w:rsidRPr="00404A8B">
              <w:t>hsa-miR-299-3p</w:t>
            </w:r>
          </w:p>
        </w:tc>
        <w:tc>
          <w:tcPr>
            <w:tcW w:w="780" w:type="pct"/>
            <w:noWrap/>
            <w:hideMark/>
          </w:tcPr>
          <w:p w14:paraId="73C0B865" w14:textId="77777777" w:rsidR="00404A8B" w:rsidRPr="00404A8B" w:rsidRDefault="00404A8B" w:rsidP="00404A8B">
            <w:r w:rsidRPr="00404A8B">
              <w:t>0.066648</w:t>
            </w:r>
          </w:p>
        </w:tc>
        <w:tc>
          <w:tcPr>
            <w:tcW w:w="693" w:type="pct"/>
            <w:noWrap/>
            <w:hideMark/>
          </w:tcPr>
          <w:p w14:paraId="436EDDF9" w14:textId="77777777" w:rsidR="00404A8B" w:rsidRPr="00404A8B" w:rsidRDefault="00404A8B" w:rsidP="00404A8B">
            <w:r w:rsidRPr="00404A8B">
              <w:t>0.000305</w:t>
            </w:r>
          </w:p>
        </w:tc>
        <w:tc>
          <w:tcPr>
            <w:tcW w:w="693" w:type="pct"/>
            <w:noWrap/>
            <w:hideMark/>
          </w:tcPr>
          <w:p w14:paraId="0F4666DC" w14:textId="77777777" w:rsidR="00404A8B" w:rsidRPr="00404A8B" w:rsidRDefault="00404A8B" w:rsidP="00404A8B">
            <w:r w:rsidRPr="00404A8B">
              <w:t>0.030486</w:t>
            </w:r>
          </w:p>
        </w:tc>
        <w:tc>
          <w:tcPr>
            <w:tcW w:w="693" w:type="pct"/>
            <w:noWrap/>
            <w:hideMark/>
          </w:tcPr>
          <w:p w14:paraId="1AE4D1C0" w14:textId="77777777" w:rsidR="00404A8B" w:rsidRPr="00404A8B" w:rsidRDefault="00404A8B" w:rsidP="00404A8B">
            <w:r w:rsidRPr="00404A8B">
              <w:t>0.102811</w:t>
            </w:r>
          </w:p>
        </w:tc>
        <w:tc>
          <w:tcPr>
            <w:tcW w:w="693" w:type="pct"/>
            <w:noWrap/>
            <w:hideMark/>
          </w:tcPr>
          <w:p w14:paraId="574F85B2" w14:textId="77777777" w:rsidR="00404A8B" w:rsidRPr="00404A8B" w:rsidRDefault="00404A8B" w:rsidP="00404A8B">
            <w:r w:rsidRPr="00404A8B">
              <w:t>0.000592</w:t>
            </w:r>
          </w:p>
        </w:tc>
      </w:tr>
      <w:tr w:rsidR="00404A8B" w:rsidRPr="00404A8B" w14:paraId="61201202" w14:textId="77777777" w:rsidTr="00404A8B">
        <w:trPr>
          <w:trHeight w:val="300"/>
        </w:trPr>
        <w:tc>
          <w:tcPr>
            <w:tcW w:w="1448" w:type="pct"/>
            <w:noWrap/>
            <w:hideMark/>
          </w:tcPr>
          <w:p w14:paraId="54705C7E" w14:textId="77777777" w:rsidR="00404A8B" w:rsidRPr="00404A8B" w:rsidRDefault="00404A8B">
            <w:r w:rsidRPr="00404A8B">
              <w:t>hsa-let-7d-3p</w:t>
            </w:r>
          </w:p>
        </w:tc>
        <w:tc>
          <w:tcPr>
            <w:tcW w:w="780" w:type="pct"/>
            <w:noWrap/>
            <w:hideMark/>
          </w:tcPr>
          <w:p w14:paraId="75991FE4" w14:textId="77777777" w:rsidR="00404A8B" w:rsidRPr="00404A8B" w:rsidRDefault="00404A8B" w:rsidP="00404A8B">
            <w:r w:rsidRPr="00404A8B">
              <w:t>0.066312</w:t>
            </w:r>
          </w:p>
        </w:tc>
        <w:tc>
          <w:tcPr>
            <w:tcW w:w="693" w:type="pct"/>
            <w:noWrap/>
            <w:hideMark/>
          </w:tcPr>
          <w:p w14:paraId="0E697108" w14:textId="77777777" w:rsidR="00404A8B" w:rsidRPr="00404A8B" w:rsidRDefault="00404A8B" w:rsidP="00404A8B">
            <w:r w:rsidRPr="00404A8B">
              <w:t>5.64E-06</w:t>
            </w:r>
          </w:p>
        </w:tc>
        <w:tc>
          <w:tcPr>
            <w:tcW w:w="693" w:type="pct"/>
            <w:noWrap/>
            <w:hideMark/>
          </w:tcPr>
          <w:p w14:paraId="7E21F57A" w14:textId="77777777" w:rsidR="00404A8B" w:rsidRPr="00404A8B" w:rsidRDefault="00404A8B" w:rsidP="00404A8B">
            <w:r w:rsidRPr="00404A8B">
              <w:t>0.037694</w:t>
            </w:r>
          </w:p>
        </w:tc>
        <w:tc>
          <w:tcPr>
            <w:tcW w:w="693" w:type="pct"/>
            <w:noWrap/>
            <w:hideMark/>
          </w:tcPr>
          <w:p w14:paraId="77D344A6" w14:textId="77777777" w:rsidR="00404A8B" w:rsidRPr="00404A8B" w:rsidRDefault="00404A8B" w:rsidP="00404A8B">
            <w:r w:rsidRPr="00404A8B">
              <w:t>0.094929</w:t>
            </w:r>
          </w:p>
        </w:tc>
        <w:tc>
          <w:tcPr>
            <w:tcW w:w="693" w:type="pct"/>
            <w:noWrap/>
            <w:hideMark/>
          </w:tcPr>
          <w:p w14:paraId="7EFD93E7" w14:textId="77777777" w:rsidR="00404A8B" w:rsidRPr="00404A8B" w:rsidRDefault="00404A8B" w:rsidP="00404A8B">
            <w:r w:rsidRPr="00404A8B">
              <w:t>1.31E-05</w:t>
            </w:r>
          </w:p>
        </w:tc>
      </w:tr>
      <w:tr w:rsidR="00404A8B" w:rsidRPr="00404A8B" w14:paraId="234218E1" w14:textId="77777777" w:rsidTr="00404A8B">
        <w:trPr>
          <w:trHeight w:val="300"/>
        </w:trPr>
        <w:tc>
          <w:tcPr>
            <w:tcW w:w="1448" w:type="pct"/>
            <w:noWrap/>
            <w:hideMark/>
          </w:tcPr>
          <w:p w14:paraId="265FB1C4" w14:textId="77777777" w:rsidR="00404A8B" w:rsidRPr="00404A8B" w:rsidRDefault="00404A8B">
            <w:r w:rsidRPr="00404A8B">
              <w:t>hsa-miR-381-5p</w:t>
            </w:r>
          </w:p>
        </w:tc>
        <w:tc>
          <w:tcPr>
            <w:tcW w:w="780" w:type="pct"/>
            <w:noWrap/>
            <w:hideMark/>
          </w:tcPr>
          <w:p w14:paraId="40337A47" w14:textId="77777777" w:rsidR="00404A8B" w:rsidRPr="00404A8B" w:rsidRDefault="00404A8B" w:rsidP="00404A8B">
            <w:r w:rsidRPr="00404A8B">
              <w:t>0.065574</w:t>
            </w:r>
          </w:p>
        </w:tc>
        <w:tc>
          <w:tcPr>
            <w:tcW w:w="693" w:type="pct"/>
            <w:noWrap/>
            <w:hideMark/>
          </w:tcPr>
          <w:p w14:paraId="11E6D9FA" w14:textId="77777777" w:rsidR="00404A8B" w:rsidRPr="00404A8B" w:rsidRDefault="00404A8B" w:rsidP="00404A8B">
            <w:r w:rsidRPr="00404A8B">
              <w:t>0.000534</w:t>
            </w:r>
          </w:p>
        </w:tc>
        <w:tc>
          <w:tcPr>
            <w:tcW w:w="693" w:type="pct"/>
            <w:noWrap/>
            <w:hideMark/>
          </w:tcPr>
          <w:p w14:paraId="6044F9AD" w14:textId="77777777" w:rsidR="00404A8B" w:rsidRPr="00404A8B" w:rsidRDefault="00404A8B" w:rsidP="00404A8B">
            <w:r w:rsidRPr="00404A8B">
              <w:t>0.028469</w:t>
            </w:r>
          </w:p>
        </w:tc>
        <w:tc>
          <w:tcPr>
            <w:tcW w:w="693" w:type="pct"/>
            <w:noWrap/>
            <w:hideMark/>
          </w:tcPr>
          <w:p w14:paraId="512B41FB" w14:textId="77777777" w:rsidR="00404A8B" w:rsidRPr="00404A8B" w:rsidRDefault="00404A8B" w:rsidP="00404A8B">
            <w:r w:rsidRPr="00404A8B">
              <w:t>0.102679</w:t>
            </w:r>
          </w:p>
        </w:tc>
        <w:tc>
          <w:tcPr>
            <w:tcW w:w="693" w:type="pct"/>
            <w:noWrap/>
            <w:hideMark/>
          </w:tcPr>
          <w:p w14:paraId="038F15C0" w14:textId="77777777" w:rsidR="00404A8B" w:rsidRPr="00404A8B" w:rsidRDefault="00404A8B" w:rsidP="00404A8B">
            <w:r w:rsidRPr="00404A8B">
              <w:t>0.000993</w:t>
            </w:r>
          </w:p>
        </w:tc>
      </w:tr>
      <w:tr w:rsidR="00404A8B" w:rsidRPr="00404A8B" w14:paraId="445A118D" w14:textId="77777777" w:rsidTr="00404A8B">
        <w:trPr>
          <w:trHeight w:val="300"/>
        </w:trPr>
        <w:tc>
          <w:tcPr>
            <w:tcW w:w="1448" w:type="pct"/>
            <w:noWrap/>
            <w:hideMark/>
          </w:tcPr>
          <w:p w14:paraId="39C13712" w14:textId="77777777" w:rsidR="00404A8B" w:rsidRPr="00404A8B" w:rsidRDefault="00404A8B">
            <w:r w:rsidRPr="00404A8B">
              <w:t>hsa-miR-98-3p</w:t>
            </w:r>
          </w:p>
        </w:tc>
        <w:tc>
          <w:tcPr>
            <w:tcW w:w="780" w:type="pct"/>
            <w:noWrap/>
            <w:hideMark/>
          </w:tcPr>
          <w:p w14:paraId="446A8462" w14:textId="77777777" w:rsidR="00404A8B" w:rsidRPr="00404A8B" w:rsidRDefault="00404A8B" w:rsidP="00404A8B">
            <w:r w:rsidRPr="00404A8B">
              <w:t>0.065557</w:t>
            </w:r>
          </w:p>
        </w:tc>
        <w:tc>
          <w:tcPr>
            <w:tcW w:w="693" w:type="pct"/>
            <w:noWrap/>
            <w:hideMark/>
          </w:tcPr>
          <w:p w14:paraId="45656B15" w14:textId="77777777" w:rsidR="00404A8B" w:rsidRPr="00404A8B" w:rsidRDefault="00404A8B" w:rsidP="00404A8B">
            <w:r w:rsidRPr="00404A8B">
              <w:t>0.000507</w:t>
            </w:r>
          </w:p>
        </w:tc>
        <w:tc>
          <w:tcPr>
            <w:tcW w:w="693" w:type="pct"/>
            <w:noWrap/>
            <w:hideMark/>
          </w:tcPr>
          <w:p w14:paraId="5EC9E968" w14:textId="77777777" w:rsidR="00404A8B" w:rsidRPr="00404A8B" w:rsidRDefault="00404A8B" w:rsidP="00404A8B">
            <w:r w:rsidRPr="00404A8B">
              <w:t>0.028613</w:t>
            </w:r>
          </w:p>
        </w:tc>
        <w:tc>
          <w:tcPr>
            <w:tcW w:w="693" w:type="pct"/>
            <w:noWrap/>
            <w:hideMark/>
          </w:tcPr>
          <w:p w14:paraId="030C2063" w14:textId="77777777" w:rsidR="00404A8B" w:rsidRPr="00404A8B" w:rsidRDefault="00404A8B" w:rsidP="00404A8B">
            <w:r w:rsidRPr="00404A8B">
              <w:t>0.102501</w:t>
            </w:r>
          </w:p>
        </w:tc>
        <w:tc>
          <w:tcPr>
            <w:tcW w:w="693" w:type="pct"/>
            <w:noWrap/>
            <w:hideMark/>
          </w:tcPr>
          <w:p w14:paraId="03433522" w14:textId="77777777" w:rsidR="00404A8B" w:rsidRPr="00404A8B" w:rsidRDefault="00404A8B" w:rsidP="00404A8B">
            <w:r w:rsidRPr="00404A8B">
              <w:t>0.000954</w:t>
            </w:r>
          </w:p>
        </w:tc>
      </w:tr>
      <w:tr w:rsidR="00404A8B" w:rsidRPr="00404A8B" w14:paraId="0AC22BD2" w14:textId="77777777" w:rsidTr="00404A8B">
        <w:trPr>
          <w:trHeight w:val="300"/>
        </w:trPr>
        <w:tc>
          <w:tcPr>
            <w:tcW w:w="1448" w:type="pct"/>
            <w:noWrap/>
            <w:hideMark/>
          </w:tcPr>
          <w:p w14:paraId="4E60218A" w14:textId="77777777" w:rsidR="00404A8B" w:rsidRPr="00404A8B" w:rsidRDefault="00404A8B">
            <w:r w:rsidRPr="00404A8B">
              <w:t>hsa-miR-4661-5p</w:t>
            </w:r>
          </w:p>
        </w:tc>
        <w:tc>
          <w:tcPr>
            <w:tcW w:w="780" w:type="pct"/>
            <w:noWrap/>
            <w:hideMark/>
          </w:tcPr>
          <w:p w14:paraId="58F37CBB" w14:textId="77777777" w:rsidR="00404A8B" w:rsidRPr="00404A8B" w:rsidRDefault="00404A8B" w:rsidP="00404A8B">
            <w:r w:rsidRPr="00404A8B">
              <w:t>0.065239</w:t>
            </w:r>
          </w:p>
        </w:tc>
        <w:tc>
          <w:tcPr>
            <w:tcW w:w="693" w:type="pct"/>
            <w:noWrap/>
            <w:hideMark/>
          </w:tcPr>
          <w:p w14:paraId="1004E45C" w14:textId="77777777" w:rsidR="00404A8B" w:rsidRPr="00404A8B" w:rsidRDefault="00404A8B" w:rsidP="00404A8B">
            <w:r w:rsidRPr="00404A8B">
              <w:t>0.000617</w:t>
            </w:r>
          </w:p>
        </w:tc>
        <w:tc>
          <w:tcPr>
            <w:tcW w:w="693" w:type="pct"/>
            <w:noWrap/>
            <w:hideMark/>
          </w:tcPr>
          <w:p w14:paraId="26B94968" w14:textId="77777777" w:rsidR="00404A8B" w:rsidRPr="00404A8B" w:rsidRDefault="00404A8B" w:rsidP="00404A8B">
            <w:r w:rsidRPr="00404A8B">
              <w:t>0.027901</w:t>
            </w:r>
          </w:p>
        </w:tc>
        <w:tc>
          <w:tcPr>
            <w:tcW w:w="693" w:type="pct"/>
            <w:noWrap/>
            <w:hideMark/>
          </w:tcPr>
          <w:p w14:paraId="2D41E629" w14:textId="77777777" w:rsidR="00404A8B" w:rsidRPr="00404A8B" w:rsidRDefault="00404A8B" w:rsidP="00404A8B">
            <w:r w:rsidRPr="00404A8B">
              <w:t>0.102576</w:t>
            </w:r>
          </w:p>
        </w:tc>
        <w:tc>
          <w:tcPr>
            <w:tcW w:w="693" w:type="pct"/>
            <w:noWrap/>
            <w:hideMark/>
          </w:tcPr>
          <w:p w14:paraId="54278264" w14:textId="77777777" w:rsidR="00404A8B" w:rsidRPr="00404A8B" w:rsidRDefault="00404A8B" w:rsidP="00404A8B">
            <w:r w:rsidRPr="00404A8B">
              <w:t>0.001136</w:t>
            </w:r>
          </w:p>
        </w:tc>
      </w:tr>
      <w:tr w:rsidR="00404A8B" w:rsidRPr="00404A8B" w14:paraId="48F1068F" w14:textId="77777777" w:rsidTr="00404A8B">
        <w:trPr>
          <w:trHeight w:val="300"/>
        </w:trPr>
        <w:tc>
          <w:tcPr>
            <w:tcW w:w="1448" w:type="pct"/>
            <w:noWrap/>
            <w:hideMark/>
          </w:tcPr>
          <w:p w14:paraId="5617C392" w14:textId="77777777" w:rsidR="00404A8B" w:rsidRPr="00404A8B" w:rsidRDefault="00404A8B">
            <w:r w:rsidRPr="00404A8B">
              <w:t>hsa-miR-93-5p</w:t>
            </w:r>
          </w:p>
        </w:tc>
        <w:tc>
          <w:tcPr>
            <w:tcW w:w="780" w:type="pct"/>
            <w:noWrap/>
            <w:hideMark/>
          </w:tcPr>
          <w:p w14:paraId="68B69F4A" w14:textId="77777777" w:rsidR="00404A8B" w:rsidRPr="00404A8B" w:rsidRDefault="00404A8B" w:rsidP="00404A8B">
            <w:r w:rsidRPr="00404A8B">
              <w:t>0.064632</w:t>
            </w:r>
          </w:p>
        </w:tc>
        <w:tc>
          <w:tcPr>
            <w:tcW w:w="693" w:type="pct"/>
            <w:noWrap/>
            <w:hideMark/>
          </w:tcPr>
          <w:p w14:paraId="4109BF43" w14:textId="77777777" w:rsidR="00404A8B" w:rsidRPr="00404A8B" w:rsidRDefault="00404A8B" w:rsidP="00404A8B">
            <w:r w:rsidRPr="00404A8B">
              <w:t>0.000373</w:t>
            </w:r>
          </w:p>
        </w:tc>
        <w:tc>
          <w:tcPr>
            <w:tcW w:w="693" w:type="pct"/>
            <w:noWrap/>
            <w:hideMark/>
          </w:tcPr>
          <w:p w14:paraId="2DFB3DF7" w14:textId="77777777" w:rsidR="00404A8B" w:rsidRPr="00404A8B" w:rsidRDefault="00404A8B" w:rsidP="00404A8B">
            <w:r w:rsidRPr="00404A8B">
              <w:t>0.02904</w:t>
            </w:r>
          </w:p>
        </w:tc>
        <w:tc>
          <w:tcPr>
            <w:tcW w:w="693" w:type="pct"/>
            <w:noWrap/>
            <w:hideMark/>
          </w:tcPr>
          <w:p w14:paraId="1A84F14B" w14:textId="77777777" w:rsidR="00404A8B" w:rsidRPr="00404A8B" w:rsidRDefault="00404A8B" w:rsidP="00404A8B">
            <w:r w:rsidRPr="00404A8B">
              <w:t>0.100223</w:t>
            </w:r>
          </w:p>
        </w:tc>
        <w:tc>
          <w:tcPr>
            <w:tcW w:w="693" w:type="pct"/>
            <w:noWrap/>
            <w:hideMark/>
          </w:tcPr>
          <w:p w14:paraId="79298570" w14:textId="77777777" w:rsidR="00404A8B" w:rsidRPr="00404A8B" w:rsidRDefault="00404A8B" w:rsidP="00404A8B">
            <w:r w:rsidRPr="00404A8B">
              <w:t>0.000716</w:t>
            </w:r>
          </w:p>
        </w:tc>
      </w:tr>
      <w:tr w:rsidR="00404A8B" w:rsidRPr="00404A8B" w14:paraId="07FD231C" w14:textId="77777777" w:rsidTr="00404A8B">
        <w:trPr>
          <w:trHeight w:val="300"/>
        </w:trPr>
        <w:tc>
          <w:tcPr>
            <w:tcW w:w="1448" w:type="pct"/>
            <w:noWrap/>
            <w:hideMark/>
          </w:tcPr>
          <w:p w14:paraId="619572F0" w14:textId="77777777" w:rsidR="00404A8B" w:rsidRPr="00404A8B" w:rsidRDefault="00404A8B">
            <w:r w:rsidRPr="00404A8B">
              <w:t>hsa-miR-9-3p</w:t>
            </w:r>
          </w:p>
        </w:tc>
        <w:tc>
          <w:tcPr>
            <w:tcW w:w="780" w:type="pct"/>
            <w:noWrap/>
            <w:hideMark/>
          </w:tcPr>
          <w:p w14:paraId="3D675CF8" w14:textId="77777777" w:rsidR="00404A8B" w:rsidRPr="00404A8B" w:rsidRDefault="00404A8B" w:rsidP="00404A8B">
            <w:r w:rsidRPr="00404A8B">
              <w:t>0.064016</w:t>
            </w:r>
          </w:p>
        </w:tc>
        <w:tc>
          <w:tcPr>
            <w:tcW w:w="693" w:type="pct"/>
            <w:noWrap/>
            <w:hideMark/>
          </w:tcPr>
          <w:p w14:paraId="416672A1" w14:textId="77777777" w:rsidR="00404A8B" w:rsidRPr="00404A8B" w:rsidRDefault="00404A8B" w:rsidP="00404A8B">
            <w:r w:rsidRPr="00404A8B">
              <w:t>4.06E-07</w:t>
            </w:r>
          </w:p>
        </w:tc>
        <w:tc>
          <w:tcPr>
            <w:tcW w:w="693" w:type="pct"/>
            <w:noWrap/>
            <w:hideMark/>
          </w:tcPr>
          <w:p w14:paraId="124870D8" w14:textId="77777777" w:rsidR="00404A8B" w:rsidRPr="00404A8B" w:rsidRDefault="00404A8B" w:rsidP="00404A8B">
            <w:r w:rsidRPr="00404A8B">
              <w:t>0.039265</w:t>
            </w:r>
          </w:p>
        </w:tc>
        <w:tc>
          <w:tcPr>
            <w:tcW w:w="693" w:type="pct"/>
            <w:noWrap/>
            <w:hideMark/>
          </w:tcPr>
          <w:p w14:paraId="001DC698" w14:textId="77777777" w:rsidR="00404A8B" w:rsidRPr="00404A8B" w:rsidRDefault="00404A8B" w:rsidP="00404A8B">
            <w:r w:rsidRPr="00404A8B">
              <w:t>0.088768</w:t>
            </w:r>
          </w:p>
        </w:tc>
        <w:tc>
          <w:tcPr>
            <w:tcW w:w="693" w:type="pct"/>
            <w:noWrap/>
            <w:hideMark/>
          </w:tcPr>
          <w:p w14:paraId="11586A92" w14:textId="77777777" w:rsidR="00404A8B" w:rsidRPr="00404A8B" w:rsidRDefault="00404A8B" w:rsidP="00404A8B">
            <w:r w:rsidRPr="00404A8B">
              <w:t>1.09E-06</w:t>
            </w:r>
          </w:p>
        </w:tc>
      </w:tr>
      <w:tr w:rsidR="00404A8B" w:rsidRPr="00404A8B" w14:paraId="158D3EFC" w14:textId="77777777" w:rsidTr="00404A8B">
        <w:trPr>
          <w:trHeight w:val="300"/>
        </w:trPr>
        <w:tc>
          <w:tcPr>
            <w:tcW w:w="1448" w:type="pct"/>
            <w:noWrap/>
            <w:hideMark/>
          </w:tcPr>
          <w:p w14:paraId="15389045" w14:textId="77777777" w:rsidR="00404A8B" w:rsidRPr="00404A8B" w:rsidRDefault="00404A8B">
            <w:r w:rsidRPr="00404A8B">
              <w:t>hsa-miR-200b-3p</w:t>
            </w:r>
          </w:p>
        </w:tc>
        <w:tc>
          <w:tcPr>
            <w:tcW w:w="780" w:type="pct"/>
            <w:noWrap/>
            <w:hideMark/>
          </w:tcPr>
          <w:p w14:paraId="36035B59" w14:textId="77777777" w:rsidR="00404A8B" w:rsidRPr="00404A8B" w:rsidRDefault="00404A8B" w:rsidP="00404A8B">
            <w:r w:rsidRPr="00404A8B">
              <w:t>0.063715</w:t>
            </w:r>
          </w:p>
        </w:tc>
        <w:tc>
          <w:tcPr>
            <w:tcW w:w="693" w:type="pct"/>
            <w:noWrap/>
            <w:hideMark/>
          </w:tcPr>
          <w:p w14:paraId="39D43EC7" w14:textId="77777777" w:rsidR="00404A8B" w:rsidRPr="00404A8B" w:rsidRDefault="00404A8B" w:rsidP="00404A8B">
            <w:r w:rsidRPr="00404A8B">
              <w:t>8.07E-10</w:t>
            </w:r>
          </w:p>
        </w:tc>
        <w:tc>
          <w:tcPr>
            <w:tcW w:w="693" w:type="pct"/>
            <w:noWrap/>
            <w:hideMark/>
          </w:tcPr>
          <w:p w14:paraId="1E79355B" w14:textId="77777777" w:rsidR="00404A8B" w:rsidRPr="00404A8B" w:rsidRDefault="00404A8B" w:rsidP="00404A8B">
            <w:r w:rsidRPr="00404A8B">
              <w:t>0.043407</w:t>
            </w:r>
          </w:p>
        </w:tc>
        <w:tc>
          <w:tcPr>
            <w:tcW w:w="693" w:type="pct"/>
            <w:noWrap/>
            <w:hideMark/>
          </w:tcPr>
          <w:p w14:paraId="2B00AE77" w14:textId="77777777" w:rsidR="00404A8B" w:rsidRPr="00404A8B" w:rsidRDefault="00404A8B" w:rsidP="00404A8B">
            <w:r w:rsidRPr="00404A8B">
              <w:t>0.084023</w:t>
            </w:r>
          </w:p>
        </w:tc>
        <w:tc>
          <w:tcPr>
            <w:tcW w:w="693" w:type="pct"/>
            <w:noWrap/>
            <w:hideMark/>
          </w:tcPr>
          <w:p w14:paraId="5431CCDE" w14:textId="77777777" w:rsidR="00404A8B" w:rsidRPr="00404A8B" w:rsidRDefault="00404A8B" w:rsidP="00404A8B">
            <w:r w:rsidRPr="00404A8B">
              <w:t>3.01E-09</w:t>
            </w:r>
          </w:p>
        </w:tc>
      </w:tr>
      <w:tr w:rsidR="00404A8B" w:rsidRPr="00404A8B" w14:paraId="7D057E15" w14:textId="77777777" w:rsidTr="00404A8B">
        <w:trPr>
          <w:trHeight w:val="300"/>
        </w:trPr>
        <w:tc>
          <w:tcPr>
            <w:tcW w:w="1448" w:type="pct"/>
            <w:noWrap/>
            <w:hideMark/>
          </w:tcPr>
          <w:p w14:paraId="66B61752" w14:textId="77777777" w:rsidR="00404A8B" w:rsidRPr="00404A8B" w:rsidRDefault="00404A8B">
            <w:r w:rsidRPr="00404A8B">
              <w:lastRenderedPageBreak/>
              <w:t>hsa-miR-4431</w:t>
            </w:r>
          </w:p>
        </w:tc>
        <w:tc>
          <w:tcPr>
            <w:tcW w:w="780" w:type="pct"/>
            <w:noWrap/>
            <w:hideMark/>
          </w:tcPr>
          <w:p w14:paraId="72A99375" w14:textId="77777777" w:rsidR="00404A8B" w:rsidRPr="00404A8B" w:rsidRDefault="00404A8B" w:rsidP="00404A8B">
            <w:r w:rsidRPr="00404A8B">
              <w:t>0.063542</w:t>
            </w:r>
          </w:p>
        </w:tc>
        <w:tc>
          <w:tcPr>
            <w:tcW w:w="693" w:type="pct"/>
            <w:noWrap/>
            <w:hideMark/>
          </w:tcPr>
          <w:p w14:paraId="6E8AD434" w14:textId="77777777" w:rsidR="00404A8B" w:rsidRPr="00404A8B" w:rsidRDefault="00404A8B" w:rsidP="00404A8B">
            <w:r w:rsidRPr="00404A8B">
              <w:t>0.000575</w:t>
            </w:r>
          </w:p>
        </w:tc>
        <w:tc>
          <w:tcPr>
            <w:tcW w:w="693" w:type="pct"/>
            <w:noWrap/>
            <w:hideMark/>
          </w:tcPr>
          <w:p w14:paraId="5EFBD3E3" w14:textId="77777777" w:rsidR="00404A8B" w:rsidRPr="00404A8B" w:rsidRDefault="00404A8B" w:rsidP="00404A8B">
            <w:r w:rsidRPr="00404A8B">
              <w:t>0.027379</w:t>
            </w:r>
          </w:p>
        </w:tc>
        <w:tc>
          <w:tcPr>
            <w:tcW w:w="693" w:type="pct"/>
            <w:noWrap/>
            <w:hideMark/>
          </w:tcPr>
          <w:p w14:paraId="7DFC952F" w14:textId="77777777" w:rsidR="00404A8B" w:rsidRPr="00404A8B" w:rsidRDefault="00404A8B" w:rsidP="00404A8B">
            <w:r w:rsidRPr="00404A8B">
              <w:t>0.099705</w:t>
            </w:r>
          </w:p>
        </w:tc>
        <w:tc>
          <w:tcPr>
            <w:tcW w:w="693" w:type="pct"/>
            <w:noWrap/>
            <w:hideMark/>
          </w:tcPr>
          <w:p w14:paraId="5DF43797" w14:textId="77777777" w:rsidR="00404A8B" w:rsidRPr="00404A8B" w:rsidRDefault="00404A8B" w:rsidP="00404A8B">
            <w:r w:rsidRPr="00404A8B">
              <w:t>0.001064</w:t>
            </w:r>
          </w:p>
        </w:tc>
      </w:tr>
      <w:tr w:rsidR="00404A8B" w:rsidRPr="00404A8B" w14:paraId="0D5CF037" w14:textId="77777777" w:rsidTr="00404A8B">
        <w:trPr>
          <w:trHeight w:val="300"/>
        </w:trPr>
        <w:tc>
          <w:tcPr>
            <w:tcW w:w="1448" w:type="pct"/>
            <w:noWrap/>
            <w:hideMark/>
          </w:tcPr>
          <w:p w14:paraId="56C2F0DA" w14:textId="77777777" w:rsidR="00404A8B" w:rsidRPr="00404A8B" w:rsidRDefault="00404A8B">
            <w:r w:rsidRPr="00404A8B">
              <w:t>hsa-miR-136-3p</w:t>
            </w:r>
          </w:p>
        </w:tc>
        <w:tc>
          <w:tcPr>
            <w:tcW w:w="780" w:type="pct"/>
            <w:noWrap/>
            <w:hideMark/>
          </w:tcPr>
          <w:p w14:paraId="0F9EB38A" w14:textId="77777777" w:rsidR="00404A8B" w:rsidRPr="00404A8B" w:rsidRDefault="00404A8B" w:rsidP="00404A8B">
            <w:r w:rsidRPr="00404A8B">
              <w:t>0.063268</w:t>
            </w:r>
          </w:p>
        </w:tc>
        <w:tc>
          <w:tcPr>
            <w:tcW w:w="693" w:type="pct"/>
            <w:noWrap/>
            <w:hideMark/>
          </w:tcPr>
          <w:p w14:paraId="565A6E87" w14:textId="77777777" w:rsidR="00404A8B" w:rsidRPr="00404A8B" w:rsidRDefault="00404A8B" w:rsidP="00404A8B">
            <w:r w:rsidRPr="00404A8B">
              <w:t>0.000114</w:t>
            </w:r>
          </w:p>
        </w:tc>
        <w:tc>
          <w:tcPr>
            <w:tcW w:w="693" w:type="pct"/>
            <w:noWrap/>
            <w:hideMark/>
          </w:tcPr>
          <w:p w14:paraId="664F1020" w14:textId="77777777" w:rsidR="00404A8B" w:rsidRPr="00404A8B" w:rsidRDefault="00404A8B" w:rsidP="00404A8B">
            <w:r w:rsidRPr="00404A8B">
              <w:t>0.031135</w:t>
            </w:r>
          </w:p>
        </w:tc>
        <w:tc>
          <w:tcPr>
            <w:tcW w:w="693" w:type="pct"/>
            <w:noWrap/>
            <w:hideMark/>
          </w:tcPr>
          <w:p w14:paraId="022A88BA" w14:textId="77777777" w:rsidR="00404A8B" w:rsidRPr="00404A8B" w:rsidRDefault="00404A8B" w:rsidP="00404A8B">
            <w:r w:rsidRPr="00404A8B">
              <w:t>0.095402</w:t>
            </w:r>
          </w:p>
        </w:tc>
        <w:tc>
          <w:tcPr>
            <w:tcW w:w="693" w:type="pct"/>
            <w:noWrap/>
            <w:hideMark/>
          </w:tcPr>
          <w:p w14:paraId="34CBE6AB" w14:textId="77777777" w:rsidR="00404A8B" w:rsidRPr="00404A8B" w:rsidRDefault="00404A8B" w:rsidP="00404A8B">
            <w:r w:rsidRPr="00404A8B">
              <w:t>0.00023</w:t>
            </w:r>
          </w:p>
        </w:tc>
      </w:tr>
      <w:tr w:rsidR="00404A8B" w:rsidRPr="00404A8B" w14:paraId="30800D62" w14:textId="77777777" w:rsidTr="00404A8B">
        <w:trPr>
          <w:trHeight w:val="300"/>
        </w:trPr>
        <w:tc>
          <w:tcPr>
            <w:tcW w:w="1448" w:type="pct"/>
            <w:noWrap/>
            <w:hideMark/>
          </w:tcPr>
          <w:p w14:paraId="41781A0A" w14:textId="77777777" w:rsidR="00404A8B" w:rsidRPr="00404A8B" w:rsidRDefault="00404A8B">
            <w:r w:rsidRPr="00404A8B">
              <w:t>hsa-miR-539-3p</w:t>
            </w:r>
          </w:p>
        </w:tc>
        <w:tc>
          <w:tcPr>
            <w:tcW w:w="780" w:type="pct"/>
            <w:noWrap/>
            <w:hideMark/>
          </w:tcPr>
          <w:p w14:paraId="378BC3FB" w14:textId="77777777" w:rsidR="00404A8B" w:rsidRPr="00404A8B" w:rsidRDefault="00404A8B" w:rsidP="00404A8B">
            <w:r w:rsidRPr="00404A8B">
              <w:t>0.062485</w:t>
            </w:r>
          </w:p>
        </w:tc>
        <w:tc>
          <w:tcPr>
            <w:tcW w:w="693" w:type="pct"/>
            <w:noWrap/>
            <w:hideMark/>
          </w:tcPr>
          <w:p w14:paraId="07EA3F91" w14:textId="77777777" w:rsidR="00404A8B" w:rsidRPr="00404A8B" w:rsidRDefault="00404A8B" w:rsidP="00404A8B">
            <w:r w:rsidRPr="00404A8B">
              <w:t>0.000795</w:t>
            </w:r>
          </w:p>
        </w:tc>
        <w:tc>
          <w:tcPr>
            <w:tcW w:w="693" w:type="pct"/>
            <w:noWrap/>
            <w:hideMark/>
          </w:tcPr>
          <w:p w14:paraId="409546D0" w14:textId="77777777" w:rsidR="00404A8B" w:rsidRPr="00404A8B" w:rsidRDefault="00404A8B" w:rsidP="00404A8B">
            <w:r w:rsidRPr="00404A8B">
              <w:t>0.025983</w:t>
            </w:r>
          </w:p>
        </w:tc>
        <w:tc>
          <w:tcPr>
            <w:tcW w:w="693" w:type="pct"/>
            <w:noWrap/>
            <w:hideMark/>
          </w:tcPr>
          <w:p w14:paraId="39CA68B0" w14:textId="77777777" w:rsidR="00404A8B" w:rsidRPr="00404A8B" w:rsidRDefault="00404A8B" w:rsidP="00404A8B">
            <w:r w:rsidRPr="00404A8B">
              <w:t>0.098988</w:t>
            </w:r>
          </w:p>
        </w:tc>
        <w:tc>
          <w:tcPr>
            <w:tcW w:w="693" w:type="pct"/>
            <w:noWrap/>
            <w:hideMark/>
          </w:tcPr>
          <w:p w14:paraId="251EFA96" w14:textId="77777777" w:rsidR="00404A8B" w:rsidRPr="00404A8B" w:rsidRDefault="00404A8B" w:rsidP="00404A8B">
            <w:r w:rsidRPr="00404A8B">
              <w:t>0.001456</w:t>
            </w:r>
          </w:p>
        </w:tc>
      </w:tr>
      <w:tr w:rsidR="00404A8B" w:rsidRPr="00404A8B" w14:paraId="04639DFD" w14:textId="77777777" w:rsidTr="00404A8B">
        <w:trPr>
          <w:trHeight w:val="300"/>
        </w:trPr>
        <w:tc>
          <w:tcPr>
            <w:tcW w:w="1448" w:type="pct"/>
            <w:noWrap/>
            <w:hideMark/>
          </w:tcPr>
          <w:p w14:paraId="3B8E279E" w14:textId="77777777" w:rsidR="00404A8B" w:rsidRPr="00404A8B" w:rsidRDefault="00404A8B">
            <w:r w:rsidRPr="00404A8B">
              <w:t>hsa-miR-767-5p</w:t>
            </w:r>
          </w:p>
        </w:tc>
        <w:tc>
          <w:tcPr>
            <w:tcW w:w="780" w:type="pct"/>
            <w:noWrap/>
            <w:hideMark/>
          </w:tcPr>
          <w:p w14:paraId="5792A905" w14:textId="77777777" w:rsidR="00404A8B" w:rsidRPr="00404A8B" w:rsidRDefault="00404A8B" w:rsidP="00404A8B">
            <w:r w:rsidRPr="00404A8B">
              <w:t>0.062469</w:t>
            </w:r>
          </w:p>
        </w:tc>
        <w:tc>
          <w:tcPr>
            <w:tcW w:w="693" w:type="pct"/>
            <w:noWrap/>
            <w:hideMark/>
          </w:tcPr>
          <w:p w14:paraId="306B0FBE" w14:textId="77777777" w:rsidR="00404A8B" w:rsidRPr="00404A8B" w:rsidRDefault="00404A8B" w:rsidP="00404A8B">
            <w:r w:rsidRPr="00404A8B">
              <w:t>0.000332</w:t>
            </w:r>
          </w:p>
        </w:tc>
        <w:tc>
          <w:tcPr>
            <w:tcW w:w="693" w:type="pct"/>
            <w:noWrap/>
            <w:hideMark/>
          </w:tcPr>
          <w:p w14:paraId="1647A738" w14:textId="77777777" w:rsidR="00404A8B" w:rsidRPr="00404A8B" w:rsidRDefault="00404A8B" w:rsidP="00404A8B">
            <w:r w:rsidRPr="00404A8B">
              <w:t>0.028363</w:t>
            </w:r>
          </w:p>
        </w:tc>
        <w:tc>
          <w:tcPr>
            <w:tcW w:w="693" w:type="pct"/>
            <w:noWrap/>
            <w:hideMark/>
          </w:tcPr>
          <w:p w14:paraId="55E6D5DA" w14:textId="77777777" w:rsidR="00404A8B" w:rsidRPr="00404A8B" w:rsidRDefault="00404A8B" w:rsidP="00404A8B">
            <w:r w:rsidRPr="00404A8B">
              <w:t>0.096575</w:t>
            </w:r>
          </w:p>
        </w:tc>
        <w:tc>
          <w:tcPr>
            <w:tcW w:w="693" w:type="pct"/>
            <w:noWrap/>
            <w:hideMark/>
          </w:tcPr>
          <w:p w14:paraId="13A6E31D" w14:textId="77777777" w:rsidR="00404A8B" w:rsidRPr="00404A8B" w:rsidRDefault="00404A8B" w:rsidP="00404A8B">
            <w:r w:rsidRPr="00404A8B">
              <w:t>0.000642</w:t>
            </w:r>
          </w:p>
        </w:tc>
      </w:tr>
      <w:tr w:rsidR="00404A8B" w:rsidRPr="00404A8B" w14:paraId="7CB3DD56" w14:textId="77777777" w:rsidTr="00404A8B">
        <w:trPr>
          <w:trHeight w:val="300"/>
        </w:trPr>
        <w:tc>
          <w:tcPr>
            <w:tcW w:w="1448" w:type="pct"/>
            <w:noWrap/>
            <w:hideMark/>
          </w:tcPr>
          <w:p w14:paraId="7CB0AD33" w14:textId="77777777" w:rsidR="00404A8B" w:rsidRPr="00404A8B" w:rsidRDefault="00404A8B">
            <w:r w:rsidRPr="00404A8B">
              <w:t>hsa-miR-146a-3p</w:t>
            </w:r>
          </w:p>
        </w:tc>
        <w:tc>
          <w:tcPr>
            <w:tcW w:w="780" w:type="pct"/>
            <w:noWrap/>
            <w:hideMark/>
          </w:tcPr>
          <w:p w14:paraId="20F189DF" w14:textId="77777777" w:rsidR="00404A8B" w:rsidRPr="00404A8B" w:rsidRDefault="00404A8B" w:rsidP="00404A8B">
            <w:r w:rsidRPr="00404A8B">
              <w:t>0.062174</w:t>
            </w:r>
          </w:p>
        </w:tc>
        <w:tc>
          <w:tcPr>
            <w:tcW w:w="693" w:type="pct"/>
            <w:noWrap/>
            <w:hideMark/>
          </w:tcPr>
          <w:p w14:paraId="6D42EBBA" w14:textId="77777777" w:rsidR="00404A8B" w:rsidRPr="00404A8B" w:rsidRDefault="00404A8B" w:rsidP="00404A8B">
            <w:r w:rsidRPr="00404A8B">
              <w:t>0.002757</w:t>
            </w:r>
          </w:p>
        </w:tc>
        <w:tc>
          <w:tcPr>
            <w:tcW w:w="693" w:type="pct"/>
            <w:noWrap/>
            <w:hideMark/>
          </w:tcPr>
          <w:p w14:paraId="3B5A35DB" w14:textId="77777777" w:rsidR="00404A8B" w:rsidRPr="00404A8B" w:rsidRDefault="00404A8B" w:rsidP="00404A8B">
            <w:r w:rsidRPr="00404A8B">
              <w:t>0.021473</w:t>
            </w:r>
          </w:p>
        </w:tc>
        <w:tc>
          <w:tcPr>
            <w:tcW w:w="693" w:type="pct"/>
            <w:noWrap/>
            <w:hideMark/>
          </w:tcPr>
          <w:p w14:paraId="0ED0F2FF" w14:textId="77777777" w:rsidR="00404A8B" w:rsidRPr="00404A8B" w:rsidRDefault="00404A8B" w:rsidP="00404A8B">
            <w:r w:rsidRPr="00404A8B">
              <w:t>0.102875</w:t>
            </w:r>
          </w:p>
        </w:tc>
        <w:tc>
          <w:tcPr>
            <w:tcW w:w="693" w:type="pct"/>
            <w:noWrap/>
            <w:hideMark/>
          </w:tcPr>
          <w:p w14:paraId="0106CB5A" w14:textId="77777777" w:rsidR="00404A8B" w:rsidRPr="00404A8B" w:rsidRDefault="00404A8B" w:rsidP="00404A8B">
            <w:r w:rsidRPr="00404A8B">
              <w:t>0.004621</w:t>
            </w:r>
          </w:p>
        </w:tc>
      </w:tr>
      <w:tr w:rsidR="00404A8B" w:rsidRPr="00404A8B" w14:paraId="70B945CC" w14:textId="77777777" w:rsidTr="00404A8B">
        <w:trPr>
          <w:trHeight w:val="300"/>
        </w:trPr>
        <w:tc>
          <w:tcPr>
            <w:tcW w:w="1448" w:type="pct"/>
            <w:noWrap/>
            <w:hideMark/>
          </w:tcPr>
          <w:p w14:paraId="1B3F1B71" w14:textId="77777777" w:rsidR="00404A8B" w:rsidRPr="00404A8B" w:rsidRDefault="00404A8B">
            <w:r w:rsidRPr="00404A8B">
              <w:t>hsa-miR-1307-3p</w:t>
            </w:r>
          </w:p>
        </w:tc>
        <w:tc>
          <w:tcPr>
            <w:tcW w:w="780" w:type="pct"/>
            <w:noWrap/>
            <w:hideMark/>
          </w:tcPr>
          <w:p w14:paraId="5F0C6BFB" w14:textId="77777777" w:rsidR="00404A8B" w:rsidRPr="00404A8B" w:rsidRDefault="00404A8B" w:rsidP="00404A8B">
            <w:r w:rsidRPr="00404A8B">
              <w:t>0.061953</w:t>
            </w:r>
          </w:p>
        </w:tc>
        <w:tc>
          <w:tcPr>
            <w:tcW w:w="693" w:type="pct"/>
            <w:noWrap/>
            <w:hideMark/>
          </w:tcPr>
          <w:p w14:paraId="7A976348" w14:textId="77777777" w:rsidR="00404A8B" w:rsidRPr="00404A8B" w:rsidRDefault="00404A8B" w:rsidP="00404A8B">
            <w:r w:rsidRPr="00404A8B">
              <w:t>0.000127</w:t>
            </w:r>
          </w:p>
        </w:tc>
        <w:tc>
          <w:tcPr>
            <w:tcW w:w="693" w:type="pct"/>
            <w:noWrap/>
            <w:hideMark/>
          </w:tcPr>
          <w:p w14:paraId="1CC8BEF7" w14:textId="77777777" w:rsidR="00404A8B" w:rsidRPr="00404A8B" w:rsidRDefault="00404A8B" w:rsidP="00404A8B">
            <w:r w:rsidRPr="00404A8B">
              <w:t>0.030269</w:t>
            </w:r>
          </w:p>
        </w:tc>
        <w:tc>
          <w:tcPr>
            <w:tcW w:w="693" w:type="pct"/>
            <w:noWrap/>
            <w:hideMark/>
          </w:tcPr>
          <w:p w14:paraId="5C52BC4E" w14:textId="77777777" w:rsidR="00404A8B" w:rsidRPr="00404A8B" w:rsidRDefault="00404A8B" w:rsidP="00404A8B">
            <w:r w:rsidRPr="00404A8B">
              <w:t>0.093636</w:t>
            </w:r>
          </w:p>
        </w:tc>
        <w:tc>
          <w:tcPr>
            <w:tcW w:w="693" w:type="pct"/>
            <w:noWrap/>
            <w:hideMark/>
          </w:tcPr>
          <w:p w14:paraId="6D0EED7A" w14:textId="77777777" w:rsidR="00404A8B" w:rsidRPr="00404A8B" w:rsidRDefault="00404A8B" w:rsidP="00404A8B">
            <w:r w:rsidRPr="00404A8B">
              <w:t>0.000256</w:t>
            </w:r>
          </w:p>
        </w:tc>
      </w:tr>
      <w:tr w:rsidR="00404A8B" w:rsidRPr="00404A8B" w14:paraId="4E109CE9" w14:textId="77777777" w:rsidTr="00404A8B">
        <w:trPr>
          <w:trHeight w:val="300"/>
        </w:trPr>
        <w:tc>
          <w:tcPr>
            <w:tcW w:w="1448" w:type="pct"/>
            <w:noWrap/>
            <w:hideMark/>
          </w:tcPr>
          <w:p w14:paraId="0EB79348" w14:textId="77777777" w:rsidR="00404A8B" w:rsidRPr="00404A8B" w:rsidRDefault="00404A8B">
            <w:r w:rsidRPr="00404A8B">
              <w:t>hsa-miR-181b-5p</w:t>
            </w:r>
          </w:p>
        </w:tc>
        <w:tc>
          <w:tcPr>
            <w:tcW w:w="780" w:type="pct"/>
            <w:noWrap/>
            <w:hideMark/>
          </w:tcPr>
          <w:p w14:paraId="3399E17C" w14:textId="77777777" w:rsidR="00404A8B" w:rsidRPr="00404A8B" w:rsidRDefault="00404A8B" w:rsidP="00404A8B">
            <w:r w:rsidRPr="00404A8B">
              <w:t>0.06171</w:t>
            </w:r>
          </w:p>
        </w:tc>
        <w:tc>
          <w:tcPr>
            <w:tcW w:w="693" w:type="pct"/>
            <w:noWrap/>
            <w:hideMark/>
          </w:tcPr>
          <w:p w14:paraId="316C31F5" w14:textId="77777777" w:rsidR="00404A8B" w:rsidRPr="00404A8B" w:rsidRDefault="00404A8B" w:rsidP="00404A8B">
            <w:r w:rsidRPr="00404A8B">
              <w:t>4.86E-05</w:t>
            </w:r>
          </w:p>
        </w:tc>
        <w:tc>
          <w:tcPr>
            <w:tcW w:w="693" w:type="pct"/>
            <w:noWrap/>
            <w:hideMark/>
          </w:tcPr>
          <w:p w14:paraId="1EC54AAA" w14:textId="77777777" w:rsidR="00404A8B" w:rsidRPr="00404A8B" w:rsidRDefault="00404A8B" w:rsidP="00404A8B">
            <w:r w:rsidRPr="00404A8B">
              <w:t>0.031947</w:t>
            </w:r>
          </w:p>
        </w:tc>
        <w:tc>
          <w:tcPr>
            <w:tcW w:w="693" w:type="pct"/>
            <w:noWrap/>
            <w:hideMark/>
          </w:tcPr>
          <w:p w14:paraId="11CE1A40" w14:textId="77777777" w:rsidR="00404A8B" w:rsidRPr="00404A8B" w:rsidRDefault="00404A8B" w:rsidP="00404A8B">
            <w:r w:rsidRPr="00404A8B">
              <w:t>0.091473</w:t>
            </w:r>
          </w:p>
        </w:tc>
        <w:tc>
          <w:tcPr>
            <w:tcW w:w="693" w:type="pct"/>
            <w:noWrap/>
            <w:hideMark/>
          </w:tcPr>
          <w:p w14:paraId="2AD1CF76" w14:textId="77777777" w:rsidR="00404A8B" w:rsidRPr="00404A8B" w:rsidRDefault="00404A8B" w:rsidP="00404A8B">
            <w:r w:rsidRPr="00404A8B">
              <w:t>0.000102</w:t>
            </w:r>
          </w:p>
        </w:tc>
      </w:tr>
      <w:tr w:rsidR="00404A8B" w:rsidRPr="00404A8B" w14:paraId="4DD37D98" w14:textId="77777777" w:rsidTr="00404A8B">
        <w:trPr>
          <w:trHeight w:val="300"/>
        </w:trPr>
        <w:tc>
          <w:tcPr>
            <w:tcW w:w="1448" w:type="pct"/>
            <w:noWrap/>
            <w:hideMark/>
          </w:tcPr>
          <w:p w14:paraId="6E607593" w14:textId="77777777" w:rsidR="00404A8B" w:rsidRPr="00404A8B" w:rsidRDefault="00404A8B">
            <w:r w:rsidRPr="00404A8B">
              <w:t>hsa-miR-7974</w:t>
            </w:r>
          </w:p>
        </w:tc>
        <w:tc>
          <w:tcPr>
            <w:tcW w:w="780" w:type="pct"/>
            <w:noWrap/>
            <w:hideMark/>
          </w:tcPr>
          <w:p w14:paraId="058B8DEE" w14:textId="77777777" w:rsidR="00404A8B" w:rsidRPr="00404A8B" w:rsidRDefault="00404A8B" w:rsidP="00404A8B">
            <w:r w:rsidRPr="00404A8B">
              <w:t>0.061677</w:t>
            </w:r>
          </w:p>
        </w:tc>
        <w:tc>
          <w:tcPr>
            <w:tcW w:w="693" w:type="pct"/>
            <w:noWrap/>
            <w:hideMark/>
          </w:tcPr>
          <w:p w14:paraId="55D08AF2" w14:textId="77777777" w:rsidR="00404A8B" w:rsidRPr="00404A8B" w:rsidRDefault="00404A8B" w:rsidP="00404A8B">
            <w:r w:rsidRPr="00404A8B">
              <w:t>0.00111</w:t>
            </w:r>
          </w:p>
        </w:tc>
        <w:tc>
          <w:tcPr>
            <w:tcW w:w="693" w:type="pct"/>
            <w:noWrap/>
            <w:hideMark/>
          </w:tcPr>
          <w:p w14:paraId="3C6F5B8D" w14:textId="77777777" w:rsidR="00404A8B" w:rsidRPr="00404A8B" w:rsidRDefault="00404A8B" w:rsidP="00404A8B">
            <w:r w:rsidRPr="00404A8B">
              <w:t>0.024613</w:t>
            </w:r>
          </w:p>
        </w:tc>
        <w:tc>
          <w:tcPr>
            <w:tcW w:w="693" w:type="pct"/>
            <w:noWrap/>
            <w:hideMark/>
          </w:tcPr>
          <w:p w14:paraId="171810CF" w14:textId="77777777" w:rsidR="00404A8B" w:rsidRPr="00404A8B" w:rsidRDefault="00404A8B" w:rsidP="00404A8B">
            <w:r w:rsidRPr="00404A8B">
              <w:t>0.098741</w:t>
            </w:r>
          </w:p>
        </w:tc>
        <w:tc>
          <w:tcPr>
            <w:tcW w:w="693" w:type="pct"/>
            <w:noWrap/>
            <w:hideMark/>
          </w:tcPr>
          <w:p w14:paraId="11498DD9" w14:textId="77777777" w:rsidR="00404A8B" w:rsidRPr="00404A8B" w:rsidRDefault="00404A8B" w:rsidP="00404A8B">
            <w:r w:rsidRPr="00404A8B">
              <w:t>0.001993</w:t>
            </w:r>
          </w:p>
        </w:tc>
      </w:tr>
      <w:tr w:rsidR="00404A8B" w:rsidRPr="00404A8B" w14:paraId="60CAA146" w14:textId="77777777" w:rsidTr="00404A8B">
        <w:trPr>
          <w:trHeight w:val="300"/>
        </w:trPr>
        <w:tc>
          <w:tcPr>
            <w:tcW w:w="1448" w:type="pct"/>
            <w:noWrap/>
            <w:hideMark/>
          </w:tcPr>
          <w:p w14:paraId="45862029" w14:textId="77777777" w:rsidR="00404A8B" w:rsidRPr="00404A8B" w:rsidRDefault="00404A8B">
            <w:r w:rsidRPr="00404A8B">
              <w:t>hsa-miR-33a-5p</w:t>
            </w:r>
          </w:p>
        </w:tc>
        <w:tc>
          <w:tcPr>
            <w:tcW w:w="780" w:type="pct"/>
            <w:noWrap/>
            <w:hideMark/>
          </w:tcPr>
          <w:p w14:paraId="458CACF8" w14:textId="77777777" w:rsidR="00404A8B" w:rsidRPr="00404A8B" w:rsidRDefault="00404A8B" w:rsidP="00404A8B">
            <w:r w:rsidRPr="00404A8B">
              <w:t>0.061384</w:t>
            </w:r>
          </w:p>
        </w:tc>
        <w:tc>
          <w:tcPr>
            <w:tcW w:w="693" w:type="pct"/>
            <w:noWrap/>
            <w:hideMark/>
          </w:tcPr>
          <w:p w14:paraId="40D48B66" w14:textId="77777777" w:rsidR="00404A8B" w:rsidRPr="00404A8B" w:rsidRDefault="00404A8B" w:rsidP="00404A8B">
            <w:r w:rsidRPr="00404A8B">
              <w:t>0.000157</w:t>
            </w:r>
          </w:p>
        </w:tc>
        <w:tc>
          <w:tcPr>
            <w:tcW w:w="693" w:type="pct"/>
            <w:noWrap/>
            <w:hideMark/>
          </w:tcPr>
          <w:p w14:paraId="34F491B6" w14:textId="77777777" w:rsidR="00404A8B" w:rsidRPr="00404A8B" w:rsidRDefault="00404A8B" w:rsidP="00404A8B">
            <w:r w:rsidRPr="00404A8B">
              <w:t>0.029567</w:t>
            </w:r>
          </w:p>
        </w:tc>
        <w:tc>
          <w:tcPr>
            <w:tcW w:w="693" w:type="pct"/>
            <w:noWrap/>
            <w:hideMark/>
          </w:tcPr>
          <w:p w14:paraId="2586BBCD" w14:textId="77777777" w:rsidR="00404A8B" w:rsidRPr="00404A8B" w:rsidRDefault="00404A8B" w:rsidP="00404A8B">
            <w:r w:rsidRPr="00404A8B">
              <w:t>0.093201</w:t>
            </w:r>
          </w:p>
        </w:tc>
        <w:tc>
          <w:tcPr>
            <w:tcW w:w="693" w:type="pct"/>
            <w:noWrap/>
            <w:hideMark/>
          </w:tcPr>
          <w:p w14:paraId="3CDF624B" w14:textId="77777777" w:rsidR="00404A8B" w:rsidRPr="00404A8B" w:rsidRDefault="00404A8B" w:rsidP="00404A8B">
            <w:r w:rsidRPr="00404A8B">
              <w:t>0.000312</w:t>
            </w:r>
          </w:p>
        </w:tc>
      </w:tr>
      <w:tr w:rsidR="00404A8B" w:rsidRPr="00404A8B" w14:paraId="0A4DD74F" w14:textId="77777777" w:rsidTr="00404A8B">
        <w:trPr>
          <w:trHeight w:val="300"/>
        </w:trPr>
        <w:tc>
          <w:tcPr>
            <w:tcW w:w="1448" w:type="pct"/>
            <w:noWrap/>
            <w:hideMark/>
          </w:tcPr>
          <w:p w14:paraId="5899E5F3" w14:textId="77777777" w:rsidR="00404A8B" w:rsidRPr="00404A8B" w:rsidRDefault="00404A8B">
            <w:r w:rsidRPr="00404A8B">
              <w:t>hsa-let-7d-5p</w:t>
            </w:r>
          </w:p>
        </w:tc>
        <w:tc>
          <w:tcPr>
            <w:tcW w:w="780" w:type="pct"/>
            <w:noWrap/>
            <w:hideMark/>
          </w:tcPr>
          <w:p w14:paraId="23178E38" w14:textId="77777777" w:rsidR="00404A8B" w:rsidRPr="00404A8B" w:rsidRDefault="00404A8B" w:rsidP="00404A8B">
            <w:r w:rsidRPr="00404A8B">
              <w:t>0.061047</w:t>
            </w:r>
          </w:p>
        </w:tc>
        <w:tc>
          <w:tcPr>
            <w:tcW w:w="693" w:type="pct"/>
            <w:noWrap/>
            <w:hideMark/>
          </w:tcPr>
          <w:p w14:paraId="59B7C63F" w14:textId="77777777" w:rsidR="00404A8B" w:rsidRPr="00404A8B" w:rsidRDefault="00404A8B" w:rsidP="00404A8B">
            <w:r w:rsidRPr="00404A8B">
              <w:t>0.000806</w:t>
            </w:r>
          </w:p>
        </w:tc>
        <w:tc>
          <w:tcPr>
            <w:tcW w:w="693" w:type="pct"/>
            <w:noWrap/>
            <w:hideMark/>
          </w:tcPr>
          <w:p w14:paraId="7A3D38CC" w14:textId="77777777" w:rsidR="00404A8B" w:rsidRPr="00404A8B" w:rsidRDefault="00404A8B" w:rsidP="00404A8B">
            <w:r w:rsidRPr="00404A8B">
              <w:t>0.025347</w:t>
            </w:r>
          </w:p>
        </w:tc>
        <w:tc>
          <w:tcPr>
            <w:tcW w:w="693" w:type="pct"/>
            <w:noWrap/>
            <w:hideMark/>
          </w:tcPr>
          <w:p w14:paraId="19B8E91E" w14:textId="77777777" w:rsidR="00404A8B" w:rsidRPr="00404A8B" w:rsidRDefault="00404A8B" w:rsidP="00404A8B">
            <w:r w:rsidRPr="00404A8B">
              <w:t>0.096747</w:t>
            </w:r>
          </w:p>
        </w:tc>
        <w:tc>
          <w:tcPr>
            <w:tcW w:w="693" w:type="pct"/>
            <w:noWrap/>
            <w:hideMark/>
          </w:tcPr>
          <w:p w14:paraId="65D3D2E0" w14:textId="77777777" w:rsidR="00404A8B" w:rsidRPr="00404A8B" w:rsidRDefault="00404A8B" w:rsidP="00404A8B">
            <w:r w:rsidRPr="00404A8B">
              <w:t>0.001471</w:t>
            </w:r>
          </w:p>
        </w:tc>
      </w:tr>
      <w:tr w:rsidR="00404A8B" w:rsidRPr="00404A8B" w14:paraId="009B3BCE" w14:textId="77777777" w:rsidTr="00404A8B">
        <w:trPr>
          <w:trHeight w:val="300"/>
        </w:trPr>
        <w:tc>
          <w:tcPr>
            <w:tcW w:w="1448" w:type="pct"/>
            <w:noWrap/>
            <w:hideMark/>
          </w:tcPr>
          <w:p w14:paraId="6749B5CF" w14:textId="77777777" w:rsidR="00404A8B" w:rsidRPr="00404A8B" w:rsidRDefault="00404A8B">
            <w:r w:rsidRPr="00404A8B">
              <w:t>hsa-miR-1229-3p</w:t>
            </w:r>
          </w:p>
        </w:tc>
        <w:tc>
          <w:tcPr>
            <w:tcW w:w="780" w:type="pct"/>
            <w:noWrap/>
            <w:hideMark/>
          </w:tcPr>
          <w:p w14:paraId="11D0A450" w14:textId="77777777" w:rsidR="00404A8B" w:rsidRPr="00404A8B" w:rsidRDefault="00404A8B" w:rsidP="00404A8B">
            <w:r w:rsidRPr="00404A8B">
              <w:t>0.060955</w:t>
            </w:r>
          </w:p>
        </w:tc>
        <w:tc>
          <w:tcPr>
            <w:tcW w:w="693" w:type="pct"/>
            <w:noWrap/>
            <w:hideMark/>
          </w:tcPr>
          <w:p w14:paraId="0C3C49F0" w14:textId="77777777" w:rsidR="00404A8B" w:rsidRPr="00404A8B" w:rsidRDefault="00404A8B" w:rsidP="00404A8B">
            <w:r w:rsidRPr="00404A8B">
              <w:t>0.000955</w:t>
            </w:r>
          </w:p>
        </w:tc>
        <w:tc>
          <w:tcPr>
            <w:tcW w:w="693" w:type="pct"/>
            <w:noWrap/>
            <w:hideMark/>
          </w:tcPr>
          <w:p w14:paraId="7FED2A7D" w14:textId="77777777" w:rsidR="00404A8B" w:rsidRPr="00404A8B" w:rsidRDefault="00404A8B" w:rsidP="00404A8B">
            <w:r w:rsidRPr="00404A8B">
              <w:t>0.024796</w:t>
            </w:r>
          </w:p>
        </w:tc>
        <w:tc>
          <w:tcPr>
            <w:tcW w:w="693" w:type="pct"/>
            <w:noWrap/>
            <w:hideMark/>
          </w:tcPr>
          <w:p w14:paraId="4884075A" w14:textId="77777777" w:rsidR="00404A8B" w:rsidRPr="00404A8B" w:rsidRDefault="00404A8B" w:rsidP="00404A8B">
            <w:r w:rsidRPr="00404A8B">
              <w:t>0.097113</w:t>
            </w:r>
          </w:p>
        </w:tc>
        <w:tc>
          <w:tcPr>
            <w:tcW w:w="693" w:type="pct"/>
            <w:noWrap/>
            <w:hideMark/>
          </w:tcPr>
          <w:p w14:paraId="0C1AF0F9" w14:textId="77777777" w:rsidR="00404A8B" w:rsidRPr="00404A8B" w:rsidRDefault="00404A8B" w:rsidP="00404A8B">
            <w:r w:rsidRPr="00404A8B">
              <w:t>0.001736</w:t>
            </w:r>
          </w:p>
        </w:tc>
      </w:tr>
      <w:tr w:rsidR="00404A8B" w:rsidRPr="00404A8B" w14:paraId="38073F49" w14:textId="77777777" w:rsidTr="00404A8B">
        <w:trPr>
          <w:trHeight w:val="300"/>
        </w:trPr>
        <w:tc>
          <w:tcPr>
            <w:tcW w:w="1448" w:type="pct"/>
            <w:noWrap/>
            <w:hideMark/>
          </w:tcPr>
          <w:p w14:paraId="5E51FBEA" w14:textId="77777777" w:rsidR="00404A8B" w:rsidRPr="00404A8B" w:rsidRDefault="00404A8B">
            <w:r w:rsidRPr="00404A8B">
              <w:t>hsa-miR-1197</w:t>
            </w:r>
          </w:p>
        </w:tc>
        <w:tc>
          <w:tcPr>
            <w:tcW w:w="780" w:type="pct"/>
            <w:noWrap/>
            <w:hideMark/>
          </w:tcPr>
          <w:p w14:paraId="0A3A350D" w14:textId="77777777" w:rsidR="00404A8B" w:rsidRPr="00404A8B" w:rsidRDefault="00404A8B" w:rsidP="00404A8B">
            <w:r w:rsidRPr="00404A8B">
              <w:t>0.060911</w:t>
            </w:r>
          </w:p>
        </w:tc>
        <w:tc>
          <w:tcPr>
            <w:tcW w:w="693" w:type="pct"/>
            <w:noWrap/>
            <w:hideMark/>
          </w:tcPr>
          <w:p w14:paraId="7611E805" w14:textId="77777777" w:rsidR="00404A8B" w:rsidRPr="00404A8B" w:rsidRDefault="00404A8B" w:rsidP="00404A8B">
            <w:r w:rsidRPr="00404A8B">
              <w:t>5.04E-05</w:t>
            </w:r>
          </w:p>
        </w:tc>
        <w:tc>
          <w:tcPr>
            <w:tcW w:w="693" w:type="pct"/>
            <w:noWrap/>
            <w:hideMark/>
          </w:tcPr>
          <w:p w14:paraId="27FEFFC7" w14:textId="77777777" w:rsidR="00404A8B" w:rsidRPr="00404A8B" w:rsidRDefault="00404A8B" w:rsidP="00404A8B">
            <w:r w:rsidRPr="00404A8B">
              <w:t>0.031473</w:t>
            </w:r>
          </w:p>
        </w:tc>
        <w:tc>
          <w:tcPr>
            <w:tcW w:w="693" w:type="pct"/>
            <w:noWrap/>
            <w:hideMark/>
          </w:tcPr>
          <w:p w14:paraId="7CA747C9" w14:textId="77777777" w:rsidR="00404A8B" w:rsidRPr="00404A8B" w:rsidRDefault="00404A8B" w:rsidP="00404A8B">
            <w:r w:rsidRPr="00404A8B">
              <w:t>0.090349</w:t>
            </w:r>
          </w:p>
        </w:tc>
        <w:tc>
          <w:tcPr>
            <w:tcW w:w="693" w:type="pct"/>
            <w:noWrap/>
            <w:hideMark/>
          </w:tcPr>
          <w:p w14:paraId="3879E9B3" w14:textId="77777777" w:rsidR="00404A8B" w:rsidRPr="00404A8B" w:rsidRDefault="00404A8B" w:rsidP="00404A8B">
            <w:r w:rsidRPr="00404A8B">
              <w:t>0.000105</w:t>
            </w:r>
          </w:p>
        </w:tc>
      </w:tr>
      <w:tr w:rsidR="00404A8B" w:rsidRPr="00404A8B" w14:paraId="7A9DE1C2" w14:textId="77777777" w:rsidTr="00404A8B">
        <w:trPr>
          <w:trHeight w:val="300"/>
        </w:trPr>
        <w:tc>
          <w:tcPr>
            <w:tcW w:w="1448" w:type="pct"/>
            <w:noWrap/>
            <w:hideMark/>
          </w:tcPr>
          <w:p w14:paraId="0913A366" w14:textId="77777777" w:rsidR="00404A8B" w:rsidRPr="00404A8B" w:rsidRDefault="00404A8B">
            <w:r w:rsidRPr="00404A8B">
              <w:t>hsa-miR-550a-5p</w:t>
            </w:r>
          </w:p>
        </w:tc>
        <w:tc>
          <w:tcPr>
            <w:tcW w:w="780" w:type="pct"/>
            <w:noWrap/>
            <w:hideMark/>
          </w:tcPr>
          <w:p w14:paraId="5170254B" w14:textId="77777777" w:rsidR="00404A8B" w:rsidRPr="00404A8B" w:rsidRDefault="00404A8B" w:rsidP="00404A8B">
            <w:r w:rsidRPr="00404A8B">
              <w:t>0.060901</w:t>
            </w:r>
          </w:p>
        </w:tc>
        <w:tc>
          <w:tcPr>
            <w:tcW w:w="693" w:type="pct"/>
            <w:noWrap/>
            <w:hideMark/>
          </w:tcPr>
          <w:p w14:paraId="565392A6" w14:textId="77777777" w:rsidR="00404A8B" w:rsidRPr="00404A8B" w:rsidRDefault="00404A8B" w:rsidP="00404A8B">
            <w:r w:rsidRPr="00404A8B">
              <w:t>0.001094</w:t>
            </w:r>
          </w:p>
        </w:tc>
        <w:tc>
          <w:tcPr>
            <w:tcW w:w="693" w:type="pct"/>
            <w:noWrap/>
            <w:hideMark/>
          </w:tcPr>
          <w:p w14:paraId="5F2DD36D" w14:textId="77777777" w:rsidR="00404A8B" w:rsidRPr="00404A8B" w:rsidRDefault="00404A8B" w:rsidP="00404A8B">
            <w:r w:rsidRPr="00404A8B">
              <w:t>0.02435</w:t>
            </w:r>
          </w:p>
        </w:tc>
        <w:tc>
          <w:tcPr>
            <w:tcW w:w="693" w:type="pct"/>
            <w:noWrap/>
            <w:hideMark/>
          </w:tcPr>
          <w:p w14:paraId="7C14F6BA" w14:textId="77777777" w:rsidR="00404A8B" w:rsidRPr="00404A8B" w:rsidRDefault="00404A8B" w:rsidP="00404A8B">
            <w:r w:rsidRPr="00404A8B">
              <w:t>0.097452</w:t>
            </w:r>
          </w:p>
        </w:tc>
        <w:tc>
          <w:tcPr>
            <w:tcW w:w="693" w:type="pct"/>
            <w:noWrap/>
            <w:hideMark/>
          </w:tcPr>
          <w:p w14:paraId="4B4A409F" w14:textId="77777777" w:rsidR="00404A8B" w:rsidRPr="00404A8B" w:rsidRDefault="00404A8B" w:rsidP="00404A8B">
            <w:r w:rsidRPr="00404A8B">
              <w:t>0.001969</w:t>
            </w:r>
          </w:p>
        </w:tc>
      </w:tr>
      <w:tr w:rsidR="00404A8B" w:rsidRPr="00404A8B" w14:paraId="4F231798" w14:textId="77777777" w:rsidTr="00404A8B">
        <w:trPr>
          <w:trHeight w:val="300"/>
        </w:trPr>
        <w:tc>
          <w:tcPr>
            <w:tcW w:w="1448" w:type="pct"/>
            <w:noWrap/>
            <w:hideMark/>
          </w:tcPr>
          <w:p w14:paraId="15EAD30E" w14:textId="77777777" w:rsidR="00404A8B" w:rsidRPr="00404A8B" w:rsidRDefault="00404A8B">
            <w:r w:rsidRPr="00404A8B">
              <w:t>hsa-miR-34c-5p</w:t>
            </w:r>
          </w:p>
        </w:tc>
        <w:tc>
          <w:tcPr>
            <w:tcW w:w="780" w:type="pct"/>
            <w:noWrap/>
            <w:hideMark/>
          </w:tcPr>
          <w:p w14:paraId="6CAF7210" w14:textId="77777777" w:rsidR="00404A8B" w:rsidRPr="00404A8B" w:rsidRDefault="00404A8B" w:rsidP="00404A8B">
            <w:r w:rsidRPr="00404A8B">
              <w:t>0.060216</w:t>
            </w:r>
          </w:p>
        </w:tc>
        <w:tc>
          <w:tcPr>
            <w:tcW w:w="693" w:type="pct"/>
            <w:noWrap/>
            <w:hideMark/>
          </w:tcPr>
          <w:p w14:paraId="21B7AF93" w14:textId="77777777" w:rsidR="00404A8B" w:rsidRPr="00404A8B" w:rsidRDefault="00404A8B" w:rsidP="00404A8B">
            <w:r w:rsidRPr="00404A8B">
              <w:t>0.000427</w:t>
            </w:r>
          </w:p>
        </w:tc>
        <w:tc>
          <w:tcPr>
            <w:tcW w:w="693" w:type="pct"/>
            <w:noWrap/>
            <w:hideMark/>
          </w:tcPr>
          <w:p w14:paraId="1ED75346" w14:textId="77777777" w:rsidR="00404A8B" w:rsidRPr="00404A8B" w:rsidRDefault="00404A8B" w:rsidP="00404A8B">
            <w:r w:rsidRPr="00404A8B">
              <w:t>0.026724</w:t>
            </w:r>
          </w:p>
        </w:tc>
        <w:tc>
          <w:tcPr>
            <w:tcW w:w="693" w:type="pct"/>
            <w:noWrap/>
            <w:hideMark/>
          </w:tcPr>
          <w:p w14:paraId="45A27919" w14:textId="77777777" w:rsidR="00404A8B" w:rsidRPr="00404A8B" w:rsidRDefault="00404A8B" w:rsidP="00404A8B">
            <w:r w:rsidRPr="00404A8B">
              <w:t>0.093708</w:t>
            </w:r>
          </w:p>
        </w:tc>
        <w:tc>
          <w:tcPr>
            <w:tcW w:w="693" w:type="pct"/>
            <w:noWrap/>
            <w:hideMark/>
          </w:tcPr>
          <w:p w14:paraId="050C97AA" w14:textId="77777777" w:rsidR="00404A8B" w:rsidRPr="00404A8B" w:rsidRDefault="00404A8B" w:rsidP="00404A8B">
            <w:r w:rsidRPr="00404A8B">
              <w:t>0.000814</w:t>
            </w:r>
          </w:p>
        </w:tc>
      </w:tr>
      <w:tr w:rsidR="00404A8B" w:rsidRPr="00404A8B" w14:paraId="6E7A91A8" w14:textId="77777777" w:rsidTr="00404A8B">
        <w:trPr>
          <w:trHeight w:val="300"/>
        </w:trPr>
        <w:tc>
          <w:tcPr>
            <w:tcW w:w="1448" w:type="pct"/>
            <w:noWrap/>
            <w:hideMark/>
          </w:tcPr>
          <w:p w14:paraId="104CFCF6" w14:textId="77777777" w:rsidR="00404A8B" w:rsidRPr="00404A8B" w:rsidRDefault="00404A8B">
            <w:r w:rsidRPr="00404A8B">
              <w:t>hsa-miR-149-5p</w:t>
            </w:r>
          </w:p>
        </w:tc>
        <w:tc>
          <w:tcPr>
            <w:tcW w:w="780" w:type="pct"/>
            <w:noWrap/>
            <w:hideMark/>
          </w:tcPr>
          <w:p w14:paraId="74911B91" w14:textId="77777777" w:rsidR="00404A8B" w:rsidRPr="00404A8B" w:rsidRDefault="00404A8B" w:rsidP="00404A8B">
            <w:r w:rsidRPr="00404A8B">
              <w:t>0.060095</w:t>
            </w:r>
          </w:p>
        </w:tc>
        <w:tc>
          <w:tcPr>
            <w:tcW w:w="693" w:type="pct"/>
            <w:noWrap/>
            <w:hideMark/>
          </w:tcPr>
          <w:p w14:paraId="7DDB7E56" w14:textId="77777777" w:rsidR="00404A8B" w:rsidRPr="00404A8B" w:rsidRDefault="00404A8B" w:rsidP="00404A8B">
            <w:r w:rsidRPr="00404A8B">
              <w:t>3.75E-05</w:t>
            </w:r>
          </w:p>
        </w:tc>
        <w:tc>
          <w:tcPr>
            <w:tcW w:w="693" w:type="pct"/>
            <w:noWrap/>
            <w:hideMark/>
          </w:tcPr>
          <w:p w14:paraId="688AA266" w14:textId="77777777" w:rsidR="00404A8B" w:rsidRPr="00404A8B" w:rsidRDefault="00404A8B" w:rsidP="00404A8B">
            <w:r w:rsidRPr="00404A8B">
              <w:t>0.031533</w:t>
            </w:r>
          </w:p>
        </w:tc>
        <w:tc>
          <w:tcPr>
            <w:tcW w:w="693" w:type="pct"/>
            <w:noWrap/>
            <w:hideMark/>
          </w:tcPr>
          <w:p w14:paraId="29851852" w14:textId="77777777" w:rsidR="00404A8B" w:rsidRPr="00404A8B" w:rsidRDefault="00404A8B" w:rsidP="00404A8B">
            <w:r w:rsidRPr="00404A8B">
              <w:t>0.088658</w:t>
            </w:r>
          </w:p>
        </w:tc>
        <w:tc>
          <w:tcPr>
            <w:tcW w:w="693" w:type="pct"/>
            <w:noWrap/>
            <w:hideMark/>
          </w:tcPr>
          <w:p w14:paraId="7202BF87" w14:textId="77777777" w:rsidR="00404A8B" w:rsidRPr="00404A8B" w:rsidRDefault="00404A8B" w:rsidP="00404A8B">
            <w:r w:rsidRPr="00404A8B">
              <w:t>7.95E-05</w:t>
            </w:r>
          </w:p>
        </w:tc>
      </w:tr>
      <w:tr w:rsidR="00404A8B" w:rsidRPr="00404A8B" w14:paraId="5BB3CCB4" w14:textId="77777777" w:rsidTr="00404A8B">
        <w:trPr>
          <w:trHeight w:val="300"/>
        </w:trPr>
        <w:tc>
          <w:tcPr>
            <w:tcW w:w="1448" w:type="pct"/>
            <w:noWrap/>
            <w:hideMark/>
          </w:tcPr>
          <w:p w14:paraId="6F32BE5C" w14:textId="77777777" w:rsidR="00404A8B" w:rsidRPr="00404A8B" w:rsidRDefault="00404A8B">
            <w:r w:rsidRPr="00404A8B">
              <w:t>hsa-miR-769-3p</w:t>
            </w:r>
          </w:p>
        </w:tc>
        <w:tc>
          <w:tcPr>
            <w:tcW w:w="780" w:type="pct"/>
            <w:noWrap/>
            <w:hideMark/>
          </w:tcPr>
          <w:p w14:paraId="08BDB1A8" w14:textId="77777777" w:rsidR="00404A8B" w:rsidRPr="00404A8B" w:rsidRDefault="00404A8B" w:rsidP="00404A8B">
            <w:r w:rsidRPr="00404A8B">
              <w:t>0.060089</w:t>
            </w:r>
          </w:p>
        </w:tc>
        <w:tc>
          <w:tcPr>
            <w:tcW w:w="693" w:type="pct"/>
            <w:noWrap/>
            <w:hideMark/>
          </w:tcPr>
          <w:p w14:paraId="70553299" w14:textId="77777777" w:rsidR="00404A8B" w:rsidRPr="00404A8B" w:rsidRDefault="00404A8B" w:rsidP="00404A8B">
            <w:r w:rsidRPr="00404A8B">
              <w:t>0.001345</w:t>
            </w:r>
          </w:p>
        </w:tc>
        <w:tc>
          <w:tcPr>
            <w:tcW w:w="693" w:type="pct"/>
            <w:noWrap/>
            <w:hideMark/>
          </w:tcPr>
          <w:p w14:paraId="0F831D1C" w14:textId="77777777" w:rsidR="00404A8B" w:rsidRPr="00404A8B" w:rsidRDefault="00404A8B" w:rsidP="00404A8B">
            <w:r w:rsidRPr="00404A8B">
              <w:t>0.023362</w:t>
            </w:r>
          </w:p>
        </w:tc>
        <w:tc>
          <w:tcPr>
            <w:tcW w:w="693" w:type="pct"/>
            <w:noWrap/>
            <w:hideMark/>
          </w:tcPr>
          <w:p w14:paraId="340062A9" w14:textId="77777777" w:rsidR="00404A8B" w:rsidRPr="00404A8B" w:rsidRDefault="00404A8B" w:rsidP="00404A8B">
            <w:r w:rsidRPr="00404A8B">
              <w:t>0.096816</w:t>
            </w:r>
          </w:p>
        </w:tc>
        <w:tc>
          <w:tcPr>
            <w:tcW w:w="693" w:type="pct"/>
            <w:noWrap/>
            <w:hideMark/>
          </w:tcPr>
          <w:p w14:paraId="0DD5BCAC" w14:textId="77777777" w:rsidR="00404A8B" w:rsidRPr="00404A8B" w:rsidRDefault="00404A8B" w:rsidP="00404A8B">
            <w:r w:rsidRPr="00404A8B">
              <w:t>0.002385</w:t>
            </w:r>
          </w:p>
        </w:tc>
      </w:tr>
      <w:tr w:rsidR="00404A8B" w:rsidRPr="00404A8B" w14:paraId="0C92696E" w14:textId="77777777" w:rsidTr="00404A8B">
        <w:trPr>
          <w:trHeight w:val="300"/>
        </w:trPr>
        <w:tc>
          <w:tcPr>
            <w:tcW w:w="1448" w:type="pct"/>
            <w:noWrap/>
            <w:hideMark/>
          </w:tcPr>
          <w:p w14:paraId="1BC0F467" w14:textId="77777777" w:rsidR="00404A8B" w:rsidRPr="00404A8B" w:rsidRDefault="00404A8B">
            <w:r w:rsidRPr="00404A8B">
              <w:t>hsa-miR-577</w:t>
            </w:r>
          </w:p>
        </w:tc>
        <w:tc>
          <w:tcPr>
            <w:tcW w:w="780" w:type="pct"/>
            <w:noWrap/>
            <w:hideMark/>
          </w:tcPr>
          <w:p w14:paraId="546CD32E" w14:textId="77777777" w:rsidR="00404A8B" w:rsidRPr="00404A8B" w:rsidRDefault="00404A8B" w:rsidP="00404A8B">
            <w:r w:rsidRPr="00404A8B">
              <w:t>0.059841</w:t>
            </w:r>
          </w:p>
        </w:tc>
        <w:tc>
          <w:tcPr>
            <w:tcW w:w="693" w:type="pct"/>
            <w:noWrap/>
            <w:hideMark/>
          </w:tcPr>
          <w:p w14:paraId="6DEE7BA7" w14:textId="77777777" w:rsidR="00404A8B" w:rsidRPr="00404A8B" w:rsidRDefault="00404A8B" w:rsidP="00404A8B">
            <w:r w:rsidRPr="00404A8B">
              <w:t>0.000171</w:t>
            </w:r>
          </w:p>
        </w:tc>
        <w:tc>
          <w:tcPr>
            <w:tcW w:w="693" w:type="pct"/>
            <w:noWrap/>
            <w:hideMark/>
          </w:tcPr>
          <w:p w14:paraId="710A9DBE" w14:textId="77777777" w:rsidR="00404A8B" w:rsidRPr="00404A8B" w:rsidRDefault="00404A8B" w:rsidP="00404A8B">
            <w:r w:rsidRPr="00404A8B">
              <w:t>0.028638</w:t>
            </w:r>
          </w:p>
        </w:tc>
        <w:tc>
          <w:tcPr>
            <w:tcW w:w="693" w:type="pct"/>
            <w:noWrap/>
            <w:hideMark/>
          </w:tcPr>
          <w:p w14:paraId="3F526767" w14:textId="77777777" w:rsidR="00404A8B" w:rsidRPr="00404A8B" w:rsidRDefault="00404A8B" w:rsidP="00404A8B">
            <w:r w:rsidRPr="00404A8B">
              <w:t>0.091044</w:t>
            </w:r>
          </w:p>
        </w:tc>
        <w:tc>
          <w:tcPr>
            <w:tcW w:w="693" w:type="pct"/>
            <w:noWrap/>
            <w:hideMark/>
          </w:tcPr>
          <w:p w14:paraId="5755AB1D" w14:textId="77777777" w:rsidR="00404A8B" w:rsidRPr="00404A8B" w:rsidRDefault="00404A8B" w:rsidP="00404A8B">
            <w:r w:rsidRPr="00404A8B">
              <w:t>0.00034</w:t>
            </w:r>
          </w:p>
        </w:tc>
      </w:tr>
      <w:tr w:rsidR="00404A8B" w:rsidRPr="00404A8B" w14:paraId="37B82E8B" w14:textId="77777777" w:rsidTr="00404A8B">
        <w:trPr>
          <w:trHeight w:val="300"/>
        </w:trPr>
        <w:tc>
          <w:tcPr>
            <w:tcW w:w="1448" w:type="pct"/>
            <w:noWrap/>
            <w:hideMark/>
          </w:tcPr>
          <w:p w14:paraId="67E35808" w14:textId="77777777" w:rsidR="00404A8B" w:rsidRPr="00404A8B" w:rsidRDefault="00404A8B">
            <w:r w:rsidRPr="00404A8B">
              <w:t>hsa-miR-29b-1-5p</w:t>
            </w:r>
          </w:p>
        </w:tc>
        <w:tc>
          <w:tcPr>
            <w:tcW w:w="780" w:type="pct"/>
            <w:noWrap/>
            <w:hideMark/>
          </w:tcPr>
          <w:p w14:paraId="17B51828" w14:textId="77777777" w:rsidR="00404A8B" w:rsidRPr="00404A8B" w:rsidRDefault="00404A8B" w:rsidP="00404A8B">
            <w:r w:rsidRPr="00404A8B">
              <w:t>0.059794</w:t>
            </w:r>
          </w:p>
        </w:tc>
        <w:tc>
          <w:tcPr>
            <w:tcW w:w="693" w:type="pct"/>
            <w:noWrap/>
            <w:hideMark/>
          </w:tcPr>
          <w:p w14:paraId="196C6391" w14:textId="77777777" w:rsidR="00404A8B" w:rsidRPr="00404A8B" w:rsidRDefault="00404A8B" w:rsidP="00404A8B">
            <w:r w:rsidRPr="00404A8B">
              <w:t>0.001623</w:t>
            </w:r>
          </w:p>
        </w:tc>
        <w:tc>
          <w:tcPr>
            <w:tcW w:w="693" w:type="pct"/>
            <w:noWrap/>
            <w:hideMark/>
          </w:tcPr>
          <w:p w14:paraId="6E346B85" w14:textId="77777777" w:rsidR="00404A8B" w:rsidRPr="00404A8B" w:rsidRDefault="00404A8B" w:rsidP="00404A8B">
            <w:r w:rsidRPr="00404A8B">
              <w:t>0.022617</w:t>
            </w:r>
          </w:p>
        </w:tc>
        <w:tc>
          <w:tcPr>
            <w:tcW w:w="693" w:type="pct"/>
            <w:noWrap/>
            <w:hideMark/>
          </w:tcPr>
          <w:p w14:paraId="6C0DAFD8" w14:textId="77777777" w:rsidR="00404A8B" w:rsidRPr="00404A8B" w:rsidRDefault="00404A8B" w:rsidP="00404A8B">
            <w:r w:rsidRPr="00404A8B">
              <w:t>0.096972</w:t>
            </w:r>
          </w:p>
        </w:tc>
        <w:tc>
          <w:tcPr>
            <w:tcW w:w="693" w:type="pct"/>
            <w:noWrap/>
            <w:hideMark/>
          </w:tcPr>
          <w:p w14:paraId="641FEC46" w14:textId="77777777" w:rsidR="00404A8B" w:rsidRPr="00404A8B" w:rsidRDefault="00404A8B" w:rsidP="00404A8B">
            <w:r w:rsidRPr="00404A8B">
              <w:t>0.002822</w:t>
            </w:r>
          </w:p>
        </w:tc>
      </w:tr>
      <w:tr w:rsidR="00404A8B" w:rsidRPr="00404A8B" w14:paraId="42FE6B4B" w14:textId="77777777" w:rsidTr="00404A8B">
        <w:trPr>
          <w:trHeight w:val="300"/>
        </w:trPr>
        <w:tc>
          <w:tcPr>
            <w:tcW w:w="1448" w:type="pct"/>
            <w:noWrap/>
            <w:hideMark/>
          </w:tcPr>
          <w:p w14:paraId="2FDE60AA" w14:textId="77777777" w:rsidR="00404A8B" w:rsidRPr="00404A8B" w:rsidRDefault="00404A8B">
            <w:r w:rsidRPr="00404A8B">
              <w:t>hsa-miR-7706</w:t>
            </w:r>
          </w:p>
        </w:tc>
        <w:tc>
          <w:tcPr>
            <w:tcW w:w="780" w:type="pct"/>
            <w:noWrap/>
            <w:hideMark/>
          </w:tcPr>
          <w:p w14:paraId="012F2F41" w14:textId="77777777" w:rsidR="00404A8B" w:rsidRPr="00404A8B" w:rsidRDefault="00404A8B" w:rsidP="00404A8B">
            <w:r w:rsidRPr="00404A8B">
              <w:t>0.059525</w:t>
            </w:r>
          </w:p>
        </w:tc>
        <w:tc>
          <w:tcPr>
            <w:tcW w:w="693" w:type="pct"/>
            <w:noWrap/>
            <w:hideMark/>
          </w:tcPr>
          <w:p w14:paraId="0A348DC2" w14:textId="77777777" w:rsidR="00404A8B" w:rsidRPr="00404A8B" w:rsidRDefault="00404A8B" w:rsidP="00404A8B">
            <w:r w:rsidRPr="00404A8B">
              <w:t>0.000589</w:t>
            </w:r>
          </w:p>
        </w:tc>
        <w:tc>
          <w:tcPr>
            <w:tcW w:w="693" w:type="pct"/>
            <w:noWrap/>
            <w:hideMark/>
          </w:tcPr>
          <w:p w14:paraId="1D2F0759" w14:textId="77777777" w:rsidR="00404A8B" w:rsidRPr="00404A8B" w:rsidRDefault="00404A8B" w:rsidP="00404A8B">
            <w:r w:rsidRPr="00404A8B">
              <w:t>0.025585</w:t>
            </w:r>
          </w:p>
        </w:tc>
        <w:tc>
          <w:tcPr>
            <w:tcW w:w="693" w:type="pct"/>
            <w:noWrap/>
            <w:hideMark/>
          </w:tcPr>
          <w:p w14:paraId="3039A555" w14:textId="77777777" w:rsidR="00404A8B" w:rsidRPr="00404A8B" w:rsidRDefault="00404A8B" w:rsidP="00404A8B">
            <w:r w:rsidRPr="00404A8B">
              <w:t>0.093464</w:t>
            </w:r>
          </w:p>
        </w:tc>
        <w:tc>
          <w:tcPr>
            <w:tcW w:w="693" w:type="pct"/>
            <w:noWrap/>
            <w:hideMark/>
          </w:tcPr>
          <w:p w14:paraId="2E886E5B" w14:textId="77777777" w:rsidR="00404A8B" w:rsidRPr="00404A8B" w:rsidRDefault="00404A8B" w:rsidP="00404A8B">
            <w:r w:rsidRPr="00404A8B">
              <w:t>0.001086</w:t>
            </w:r>
          </w:p>
        </w:tc>
      </w:tr>
      <w:tr w:rsidR="00404A8B" w:rsidRPr="00404A8B" w14:paraId="48C0A608" w14:textId="77777777" w:rsidTr="00404A8B">
        <w:trPr>
          <w:trHeight w:val="300"/>
        </w:trPr>
        <w:tc>
          <w:tcPr>
            <w:tcW w:w="1448" w:type="pct"/>
            <w:noWrap/>
            <w:hideMark/>
          </w:tcPr>
          <w:p w14:paraId="3566F05B" w14:textId="77777777" w:rsidR="00404A8B" w:rsidRPr="00404A8B" w:rsidRDefault="00404A8B">
            <w:r w:rsidRPr="00404A8B">
              <w:t>hsa-miR-130b-5p</w:t>
            </w:r>
          </w:p>
        </w:tc>
        <w:tc>
          <w:tcPr>
            <w:tcW w:w="780" w:type="pct"/>
            <w:noWrap/>
            <w:hideMark/>
          </w:tcPr>
          <w:p w14:paraId="491F9598" w14:textId="77777777" w:rsidR="00404A8B" w:rsidRPr="00404A8B" w:rsidRDefault="00404A8B" w:rsidP="00404A8B">
            <w:r w:rsidRPr="00404A8B">
              <w:t>0.059112</w:t>
            </w:r>
          </w:p>
        </w:tc>
        <w:tc>
          <w:tcPr>
            <w:tcW w:w="693" w:type="pct"/>
            <w:noWrap/>
            <w:hideMark/>
          </w:tcPr>
          <w:p w14:paraId="5BBACD72" w14:textId="77777777" w:rsidR="00404A8B" w:rsidRPr="00404A8B" w:rsidRDefault="00404A8B" w:rsidP="00404A8B">
            <w:r w:rsidRPr="00404A8B">
              <w:t>0.000526</w:t>
            </w:r>
          </w:p>
        </w:tc>
        <w:tc>
          <w:tcPr>
            <w:tcW w:w="693" w:type="pct"/>
            <w:noWrap/>
            <w:hideMark/>
          </w:tcPr>
          <w:p w14:paraId="28687777" w14:textId="77777777" w:rsidR="00404A8B" w:rsidRPr="00404A8B" w:rsidRDefault="00404A8B" w:rsidP="00404A8B">
            <w:r w:rsidRPr="00404A8B">
              <w:t>0.025703</w:t>
            </w:r>
          </w:p>
        </w:tc>
        <w:tc>
          <w:tcPr>
            <w:tcW w:w="693" w:type="pct"/>
            <w:noWrap/>
            <w:hideMark/>
          </w:tcPr>
          <w:p w14:paraId="4ABBDD08" w14:textId="77777777" w:rsidR="00404A8B" w:rsidRPr="00404A8B" w:rsidRDefault="00404A8B" w:rsidP="00404A8B">
            <w:r w:rsidRPr="00404A8B">
              <w:t>0.09252</w:t>
            </w:r>
          </w:p>
        </w:tc>
        <w:tc>
          <w:tcPr>
            <w:tcW w:w="693" w:type="pct"/>
            <w:noWrap/>
            <w:hideMark/>
          </w:tcPr>
          <w:p w14:paraId="241B5CB7" w14:textId="77777777" w:rsidR="00404A8B" w:rsidRPr="00404A8B" w:rsidRDefault="00404A8B" w:rsidP="00404A8B">
            <w:r w:rsidRPr="00404A8B">
              <w:t>0.000981</w:t>
            </w:r>
          </w:p>
        </w:tc>
      </w:tr>
      <w:tr w:rsidR="00404A8B" w:rsidRPr="00404A8B" w14:paraId="0130ACEA" w14:textId="77777777" w:rsidTr="00404A8B">
        <w:trPr>
          <w:trHeight w:val="300"/>
        </w:trPr>
        <w:tc>
          <w:tcPr>
            <w:tcW w:w="1448" w:type="pct"/>
            <w:noWrap/>
            <w:hideMark/>
          </w:tcPr>
          <w:p w14:paraId="21AE5AAC" w14:textId="77777777" w:rsidR="00404A8B" w:rsidRPr="00404A8B" w:rsidRDefault="00404A8B">
            <w:r w:rsidRPr="00404A8B">
              <w:t>hsa-miR-16-5p</w:t>
            </w:r>
          </w:p>
        </w:tc>
        <w:tc>
          <w:tcPr>
            <w:tcW w:w="780" w:type="pct"/>
            <w:noWrap/>
            <w:hideMark/>
          </w:tcPr>
          <w:p w14:paraId="38D94330" w14:textId="77777777" w:rsidR="00404A8B" w:rsidRPr="00404A8B" w:rsidRDefault="00404A8B" w:rsidP="00404A8B">
            <w:r w:rsidRPr="00404A8B">
              <w:t>0.058343</w:t>
            </w:r>
          </w:p>
        </w:tc>
        <w:tc>
          <w:tcPr>
            <w:tcW w:w="693" w:type="pct"/>
            <w:noWrap/>
            <w:hideMark/>
          </w:tcPr>
          <w:p w14:paraId="01F365F4" w14:textId="77777777" w:rsidR="00404A8B" w:rsidRPr="00404A8B" w:rsidRDefault="00404A8B" w:rsidP="00404A8B">
            <w:r w:rsidRPr="00404A8B">
              <w:t>0.000307</w:t>
            </w:r>
          </w:p>
        </w:tc>
        <w:tc>
          <w:tcPr>
            <w:tcW w:w="693" w:type="pct"/>
            <w:noWrap/>
            <w:hideMark/>
          </w:tcPr>
          <w:p w14:paraId="719AE920" w14:textId="77777777" w:rsidR="00404A8B" w:rsidRPr="00404A8B" w:rsidRDefault="00404A8B" w:rsidP="00404A8B">
            <w:r w:rsidRPr="00404A8B">
              <w:t>0.026667</w:t>
            </w:r>
          </w:p>
        </w:tc>
        <w:tc>
          <w:tcPr>
            <w:tcW w:w="693" w:type="pct"/>
            <w:noWrap/>
            <w:hideMark/>
          </w:tcPr>
          <w:p w14:paraId="5EEE6643" w14:textId="77777777" w:rsidR="00404A8B" w:rsidRPr="00404A8B" w:rsidRDefault="00404A8B" w:rsidP="00404A8B">
            <w:r w:rsidRPr="00404A8B">
              <w:t>0.090018</w:t>
            </w:r>
          </w:p>
        </w:tc>
        <w:tc>
          <w:tcPr>
            <w:tcW w:w="693" w:type="pct"/>
            <w:noWrap/>
            <w:hideMark/>
          </w:tcPr>
          <w:p w14:paraId="7AD60FFF" w14:textId="77777777" w:rsidR="00404A8B" w:rsidRPr="00404A8B" w:rsidRDefault="00404A8B" w:rsidP="00404A8B">
            <w:r w:rsidRPr="00404A8B">
              <w:t>0.000596</w:t>
            </w:r>
          </w:p>
        </w:tc>
      </w:tr>
      <w:tr w:rsidR="00404A8B" w:rsidRPr="00404A8B" w14:paraId="3BC1483D" w14:textId="77777777" w:rsidTr="00404A8B">
        <w:trPr>
          <w:trHeight w:val="300"/>
        </w:trPr>
        <w:tc>
          <w:tcPr>
            <w:tcW w:w="1448" w:type="pct"/>
            <w:noWrap/>
            <w:hideMark/>
          </w:tcPr>
          <w:p w14:paraId="4366497A" w14:textId="77777777" w:rsidR="00404A8B" w:rsidRPr="00404A8B" w:rsidRDefault="00404A8B">
            <w:r w:rsidRPr="00404A8B">
              <w:t>hsa-miR-186-5p</w:t>
            </w:r>
          </w:p>
        </w:tc>
        <w:tc>
          <w:tcPr>
            <w:tcW w:w="780" w:type="pct"/>
            <w:noWrap/>
            <w:hideMark/>
          </w:tcPr>
          <w:p w14:paraId="461D9733" w14:textId="77777777" w:rsidR="00404A8B" w:rsidRPr="00404A8B" w:rsidRDefault="00404A8B" w:rsidP="00404A8B">
            <w:r w:rsidRPr="00404A8B">
              <w:t>0.05801</w:t>
            </w:r>
          </w:p>
        </w:tc>
        <w:tc>
          <w:tcPr>
            <w:tcW w:w="693" w:type="pct"/>
            <w:noWrap/>
            <w:hideMark/>
          </w:tcPr>
          <w:p w14:paraId="783E6893" w14:textId="77777777" w:rsidR="00404A8B" w:rsidRPr="00404A8B" w:rsidRDefault="00404A8B" w:rsidP="00404A8B">
            <w:r w:rsidRPr="00404A8B">
              <w:t>0.001247</w:t>
            </w:r>
          </w:p>
        </w:tc>
        <w:tc>
          <w:tcPr>
            <w:tcW w:w="693" w:type="pct"/>
            <w:noWrap/>
            <w:hideMark/>
          </w:tcPr>
          <w:p w14:paraId="0D3EC292" w14:textId="77777777" w:rsidR="00404A8B" w:rsidRPr="00404A8B" w:rsidRDefault="00404A8B" w:rsidP="00404A8B">
            <w:r w:rsidRPr="00404A8B">
              <w:t>0.022792</w:t>
            </w:r>
          </w:p>
        </w:tc>
        <w:tc>
          <w:tcPr>
            <w:tcW w:w="693" w:type="pct"/>
            <w:noWrap/>
            <w:hideMark/>
          </w:tcPr>
          <w:p w14:paraId="3BBB158F" w14:textId="77777777" w:rsidR="00404A8B" w:rsidRPr="00404A8B" w:rsidRDefault="00404A8B" w:rsidP="00404A8B">
            <w:r w:rsidRPr="00404A8B">
              <w:t>0.093227</w:t>
            </w:r>
          </w:p>
        </w:tc>
        <w:tc>
          <w:tcPr>
            <w:tcW w:w="693" w:type="pct"/>
            <w:noWrap/>
            <w:hideMark/>
          </w:tcPr>
          <w:p w14:paraId="1336E379" w14:textId="77777777" w:rsidR="00404A8B" w:rsidRPr="00404A8B" w:rsidRDefault="00404A8B" w:rsidP="00404A8B">
            <w:r w:rsidRPr="00404A8B">
              <w:t>0.002217</w:t>
            </w:r>
          </w:p>
        </w:tc>
      </w:tr>
      <w:tr w:rsidR="00404A8B" w:rsidRPr="00404A8B" w14:paraId="5A1F95ED" w14:textId="77777777" w:rsidTr="00404A8B">
        <w:trPr>
          <w:trHeight w:val="300"/>
        </w:trPr>
        <w:tc>
          <w:tcPr>
            <w:tcW w:w="1448" w:type="pct"/>
            <w:noWrap/>
            <w:hideMark/>
          </w:tcPr>
          <w:p w14:paraId="00FD173E" w14:textId="77777777" w:rsidR="00404A8B" w:rsidRPr="00404A8B" w:rsidRDefault="00404A8B">
            <w:r w:rsidRPr="00404A8B">
              <w:t>hsa-miR-3150b-3p</w:t>
            </w:r>
          </w:p>
        </w:tc>
        <w:tc>
          <w:tcPr>
            <w:tcW w:w="780" w:type="pct"/>
            <w:noWrap/>
            <w:hideMark/>
          </w:tcPr>
          <w:p w14:paraId="08715927" w14:textId="77777777" w:rsidR="00404A8B" w:rsidRPr="00404A8B" w:rsidRDefault="00404A8B" w:rsidP="00404A8B">
            <w:r w:rsidRPr="00404A8B">
              <w:t>0.057583</w:t>
            </w:r>
          </w:p>
        </w:tc>
        <w:tc>
          <w:tcPr>
            <w:tcW w:w="693" w:type="pct"/>
            <w:noWrap/>
            <w:hideMark/>
          </w:tcPr>
          <w:p w14:paraId="7F75E669" w14:textId="77777777" w:rsidR="00404A8B" w:rsidRPr="00404A8B" w:rsidRDefault="00404A8B" w:rsidP="00404A8B">
            <w:r w:rsidRPr="00404A8B">
              <w:t>0.000992</w:t>
            </w:r>
          </w:p>
        </w:tc>
        <w:tc>
          <w:tcPr>
            <w:tcW w:w="693" w:type="pct"/>
            <w:noWrap/>
            <w:hideMark/>
          </w:tcPr>
          <w:p w14:paraId="69154D28" w14:textId="77777777" w:rsidR="00404A8B" w:rsidRPr="00404A8B" w:rsidRDefault="00404A8B" w:rsidP="00404A8B">
            <w:r w:rsidRPr="00404A8B">
              <w:t>0.023313</w:t>
            </w:r>
          </w:p>
        </w:tc>
        <w:tc>
          <w:tcPr>
            <w:tcW w:w="693" w:type="pct"/>
            <w:noWrap/>
            <w:hideMark/>
          </w:tcPr>
          <w:p w14:paraId="713DD544" w14:textId="77777777" w:rsidR="00404A8B" w:rsidRPr="00404A8B" w:rsidRDefault="00404A8B" w:rsidP="00404A8B">
            <w:r w:rsidRPr="00404A8B">
              <w:t>0.091852</w:t>
            </w:r>
          </w:p>
        </w:tc>
        <w:tc>
          <w:tcPr>
            <w:tcW w:w="693" w:type="pct"/>
            <w:noWrap/>
            <w:hideMark/>
          </w:tcPr>
          <w:p w14:paraId="6C2B7475" w14:textId="77777777" w:rsidR="00404A8B" w:rsidRPr="00404A8B" w:rsidRDefault="00404A8B" w:rsidP="00404A8B">
            <w:r w:rsidRPr="00404A8B">
              <w:t>0.001791</w:t>
            </w:r>
          </w:p>
        </w:tc>
      </w:tr>
      <w:tr w:rsidR="00404A8B" w:rsidRPr="00404A8B" w14:paraId="3818F8B3" w14:textId="77777777" w:rsidTr="00404A8B">
        <w:trPr>
          <w:trHeight w:val="300"/>
        </w:trPr>
        <w:tc>
          <w:tcPr>
            <w:tcW w:w="1448" w:type="pct"/>
            <w:noWrap/>
            <w:hideMark/>
          </w:tcPr>
          <w:p w14:paraId="08C794D2" w14:textId="77777777" w:rsidR="00404A8B" w:rsidRPr="00404A8B" w:rsidRDefault="00404A8B">
            <w:r w:rsidRPr="00404A8B">
              <w:t>hsa-miR-365b-5p</w:t>
            </w:r>
          </w:p>
        </w:tc>
        <w:tc>
          <w:tcPr>
            <w:tcW w:w="780" w:type="pct"/>
            <w:noWrap/>
            <w:hideMark/>
          </w:tcPr>
          <w:p w14:paraId="6BA4E918" w14:textId="77777777" w:rsidR="00404A8B" w:rsidRPr="00404A8B" w:rsidRDefault="00404A8B" w:rsidP="00404A8B">
            <w:r w:rsidRPr="00404A8B">
              <w:t>0.057553</w:t>
            </w:r>
          </w:p>
        </w:tc>
        <w:tc>
          <w:tcPr>
            <w:tcW w:w="693" w:type="pct"/>
            <w:noWrap/>
            <w:hideMark/>
          </w:tcPr>
          <w:p w14:paraId="308F2F63" w14:textId="77777777" w:rsidR="00404A8B" w:rsidRPr="00404A8B" w:rsidRDefault="00404A8B" w:rsidP="00404A8B">
            <w:r w:rsidRPr="00404A8B">
              <w:t>0.000782</w:t>
            </w:r>
          </w:p>
        </w:tc>
        <w:tc>
          <w:tcPr>
            <w:tcW w:w="693" w:type="pct"/>
            <w:noWrap/>
            <w:hideMark/>
          </w:tcPr>
          <w:p w14:paraId="0019B193" w14:textId="77777777" w:rsidR="00404A8B" w:rsidRPr="00404A8B" w:rsidRDefault="00404A8B" w:rsidP="00404A8B">
            <w:r w:rsidRPr="00404A8B">
              <w:t>0.023977</w:t>
            </w:r>
          </w:p>
        </w:tc>
        <w:tc>
          <w:tcPr>
            <w:tcW w:w="693" w:type="pct"/>
            <w:noWrap/>
            <w:hideMark/>
          </w:tcPr>
          <w:p w14:paraId="74BE0840" w14:textId="77777777" w:rsidR="00404A8B" w:rsidRPr="00404A8B" w:rsidRDefault="00404A8B" w:rsidP="00404A8B">
            <w:r w:rsidRPr="00404A8B">
              <w:t>0.091129</w:t>
            </w:r>
          </w:p>
        </w:tc>
        <w:tc>
          <w:tcPr>
            <w:tcW w:w="693" w:type="pct"/>
            <w:noWrap/>
            <w:hideMark/>
          </w:tcPr>
          <w:p w14:paraId="394F73C4" w14:textId="77777777" w:rsidR="00404A8B" w:rsidRPr="00404A8B" w:rsidRDefault="00404A8B" w:rsidP="00404A8B">
            <w:r w:rsidRPr="00404A8B">
              <w:t>0.001436</w:t>
            </w:r>
          </w:p>
        </w:tc>
      </w:tr>
      <w:tr w:rsidR="00404A8B" w:rsidRPr="00404A8B" w14:paraId="37806C4F" w14:textId="77777777" w:rsidTr="00404A8B">
        <w:trPr>
          <w:trHeight w:val="300"/>
        </w:trPr>
        <w:tc>
          <w:tcPr>
            <w:tcW w:w="1448" w:type="pct"/>
            <w:noWrap/>
            <w:hideMark/>
          </w:tcPr>
          <w:p w14:paraId="3109C458" w14:textId="77777777" w:rsidR="00404A8B" w:rsidRPr="00404A8B" w:rsidRDefault="00404A8B">
            <w:r w:rsidRPr="00404A8B">
              <w:t>hsa-miR-3173-5p</w:t>
            </w:r>
          </w:p>
        </w:tc>
        <w:tc>
          <w:tcPr>
            <w:tcW w:w="780" w:type="pct"/>
            <w:noWrap/>
            <w:hideMark/>
          </w:tcPr>
          <w:p w14:paraId="5EBE2B39" w14:textId="77777777" w:rsidR="00404A8B" w:rsidRPr="00404A8B" w:rsidRDefault="00404A8B" w:rsidP="00404A8B">
            <w:r w:rsidRPr="00404A8B">
              <w:t>0.056992</w:t>
            </w:r>
          </w:p>
        </w:tc>
        <w:tc>
          <w:tcPr>
            <w:tcW w:w="693" w:type="pct"/>
            <w:noWrap/>
            <w:hideMark/>
          </w:tcPr>
          <w:p w14:paraId="408D1FF2" w14:textId="77777777" w:rsidR="00404A8B" w:rsidRPr="00404A8B" w:rsidRDefault="00404A8B" w:rsidP="00404A8B">
            <w:r w:rsidRPr="00404A8B">
              <w:t>0.002564</w:t>
            </w:r>
          </w:p>
        </w:tc>
        <w:tc>
          <w:tcPr>
            <w:tcW w:w="693" w:type="pct"/>
            <w:noWrap/>
            <w:hideMark/>
          </w:tcPr>
          <w:p w14:paraId="010F5285" w14:textId="77777777" w:rsidR="00404A8B" w:rsidRPr="00404A8B" w:rsidRDefault="00404A8B" w:rsidP="00404A8B">
            <w:r w:rsidRPr="00404A8B">
              <w:t>0.019957</w:t>
            </w:r>
          </w:p>
        </w:tc>
        <w:tc>
          <w:tcPr>
            <w:tcW w:w="693" w:type="pct"/>
            <w:noWrap/>
            <w:hideMark/>
          </w:tcPr>
          <w:p w14:paraId="43DD765B" w14:textId="77777777" w:rsidR="00404A8B" w:rsidRPr="00404A8B" w:rsidRDefault="00404A8B" w:rsidP="00404A8B">
            <w:r w:rsidRPr="00404A8B">
              <w:t>0.094026</w:t>
            </w:r>
          </w:p>
        </w:tc>
        <w:tc>
          <w:tcPr>
            <w:tcW w:w="693" w:type="pct"/>
            <w:noWrap/>
            <w:hideMark/>
          </w:tcPr>
          <w:p w14:paraId="22126A30" w14:textId="77777777" w:rsidR="00404A8B" w:rsidRPr="00404A8B" w:rsidRDefault="00404A8B" w:rsidP="00404A8B">
            <w:r w:rsidRPr="00404A8B">
              <w:t>0.004334</w:t>
            </w:r>
          </w:p>
        </w:tc>
      </w:tr>
      <w:tr w:rsidR="00404A8B" w:rsidRPr="00404A8B" w14:paraId="00E9E0F6" w14:textId="77777777" w:rsidTr="00404A8B">
        <w:trPr>
          <w:trHeight w:val="300"/>
        </w:trPr>
        <w:tc>
          <w:tcPr>
            <w:tcW w:w="1448" w:type="pct"/>
            <w:noWrap/>
            <w:hideMark/>
          </w:tcPr>
          <w:p w14:paraId="54C7E75E" w14:textId="77777777" w:rsidR="00404A8B" w:rsidRPr="00404A8B" w:rsidRDefault="00404A8B">
            <w:r w:rsidRPr="00404A8B">
              <w:t>hsa-miR-541-5p</w:t>
            </w:r>
          </w:p>
        </w:tc>
        <w:tc>
          <w:tcPr>
            <w:tcW w:w="780" w:type="pct"/>
            <w:noWrap/>
            <w:hideMark/>
          </w:tcPr>
          <w:p w14:paraId="1403E4BB" w14:textId="77777777" w:rsidR="00404A8B" w:rsidRPr="00404A8B" w:rsidRDefault="00404A8B" w:rsidP="00404A8B">
            <w:r w:rsidRPr="00404A8B">
              <w:t>0.056452</w:t>
            </w:r>
          </w:p>
        </w:tc>
        <w:tc>
          <w:tcPr>
            <w:tcW w:w="693" w:type="pct"/>
            <w:noWrap/>
            <w:hideMark/>
          </w:tcPr>
          <w:p w14:paraId="746A9CC4" w14:textId="77777777" w:rsidR="00404A8B" w:rsidRPr="00404A8B" w:rsidRDefault="00404A8B" w:rsidP="00404A8B">
            <w:r w:rsidRPr="00404A8B">
              <w:t>0.000494</w:t>
            </w:r>
          </w:p>
        </w:tc>
        <w:tc>
          <w:tcPr>
            <w:tcW w:w="693" w:type="pct"/>
            <w:noWrap/>
            <w:hideMark/>
          </w:tcPr>
          <w:p w14:paraId="390D0C4E" w14:textId="77777777" w:rsidR="00404A8B" w:rsidRPr="00404A8B" w:rsidRDefault="00404A8B" w:rsidP="00404A8B">
            <w:r w:rsidRPr="00404A8B">
              <w:t>0.024703</w:t>
            </w:r>
          </w:p>
        </w:tc>
        <w:tc>
          <w:tcPr>
            <w:tcW w:w="693" w:type="pct"/>
            <w:noWrap/>
            <w:hideMark/>
          </w:tcPr>
          <w:p w14:paraId="449DE4FA" w14:textId="77777777" w:rsidR="00404A8B" w:rsidRPr="00404A8B" w:rsidRDefault="00404A8B" w:rsidP="00404A8B">
            <w:r w:rsidRPr="00404A8B">
              <w:t>0.088202</w:t>
            </w:r>
          </w:p>
        </w:tc>
        <w:tc>
          <w:tcPr>
            <w:tcW w:w="693" w:type="pct"/>
            <w:noWrap/>
            <w:hideMark/>
          </w:tcPr>
          <w:p w14:paraId="78662016" w14:textId="77777777" w:rsidR="00404A8B" w:rsidRPr="00404A8B" w:rsidRDefault="00404A8B" w:rsidP="00404A8B">
            <w:r w:rsidRPr="00404A8B">
              <w:t>0.000935</w:t>
            </w:r>
          </w:p>
        </w:tc>
      </w:tr>
      <w:tr w:rsidR="00404A8B" w:rsidRPr="00404A8B" w14:paraId="73039462" w14:textId="77777777" w:rsidTr="00404A8B">
        <w:trPr>
          <w:trHeight w:val="300"/>
        </w:trPr>
        <w:tc>
          <w:tcPr>
            <w:tcW w:w="1448" w:type="pct"/>
            <w:noWrap/>
            <w:hideMark/>
          </w:tcPr>
          <w:p w14:paraId="2767DF50" w14:textId="77777777" w:rsidR="00404A8B" w:rsidRPr="00404A8B" w:rsidRDefault="00404A8B">
            <w:r w:rsidRPr="00404A8B">
              <w:t>hsa-miR-624-5p</w:t>
            </w:r>
          </w:p>
        </w:tc>
        <w:tc>
          <w:tcPr>
            <w:tcW w:w="780" w:type="pct"/>
            <w:noWrap/>
            <w:hideMark/>
          </w:tcPr>
          <w:p w14:paraId="56EEBE67" w14:textId="77777777" w:rsidR="00404A8B" w:rsidRPr="00404A8B" w:rsidRDefault="00404A8B" w:rsidP="00404A8B">
            <w:r w:rsidRPr="00404A8B">
              <w:t>0.055883</w:t>
            </w:r>
          </w:p>
        </w:tc>
        <w:tc>
          <w:tcPr>
            <w:tcW w:w="693" w:type="pct"/>
            <w:noWrap/>
            <w:hideMark/>
          </w:tcPr>
          <w:p w14:paraId="200B5F8E" w14:textId="77777777" w:rsidR="00404A8B" w:rsidRPr="00404A8B" w:rsidRDefault="00404A8B" w:rsidP="00404A8B">
            <w:r w:rsidRPr="00404A8B">
              <w:t>0.003327</w:t>
            </w:r>
          </w:p>
        </w:tc>
        <w:tc>
          <w:tcPr>
            <w:tcW w:w="693" w:type="pct"/>
            <w:noWrap/>
            <w:hideMark/>
          </w:tcPr>
          <w:p w14:paraId="6F5D9C8E" w14:textId="77777777" w:rsidR="00404A8B" w:rsidRPr="00404A8B" w:rsidRDefault="00404A8B" w:rsidP="00404A8B">
            <w:r w:rsidRPr="00404A8B">
              <w:t>0.018579</w:t>
            </w:r>
          </w:p>
        </w:tc>
        <w:tc>
          <w:tcPr>
            <w:tcW w:w="693" w:type="pct"/>
            <w:noWrap/>
            <w:hideMark/>
          </w:tcPr>
          <w:p w14:paraId="754BE8D9" w14:textId="77777777" w:rsidR="00404A8B" w:rsidRPr="00404A8B" w:rsidRDefault="00404A8B" w:rsidP="00404A8B">
            <w:r w:rsidRPr="00404A8B">
              <w:t>0.093187</w:t>
            </w:r>
          </w:p>
        </w:tc>
        <w:tc>
          <w:tcPr>
            <w:tcW w:w="693" w:type="pct"/>
            <w:noWrap/>
            <w:hideMark/>
          </w:tcPr>
          <w:p w14:paraId="7C30B102" w14:textId="77777777" w:rsidR="00404A8B" w:rsidRPr="00404A8B" w:rsidRDefault="00404A8B" w:rsidP="00404A8B">
            <w:r w:rsidRPr="00404A8B">
              <w:t>0.00551</w:t>
            </w:r>
          </w:p>
        </w:tc>
      </w:tr>
      <w:tr w:rsidR="00404A8B" w:rsidRPr="00404A8B" w14:paraId="12501E0D" w14:textId="77777777" w:rsidTr="00404A8B">
        <w:trPr>
          <w:trHeight w:val="300"/>
        </w:trPr>
        <w:tc>
          <w:tcPr>
            <w:tcW w:w="1448" w:type="pct"/>
            <w:noWrap/>
            <w:hideMark/>
          </w:tcPr>
          <w:p w14:paraId="6B605AC7" w14:textId="77777777" w:rsidR="00404A8B" w:rsidRPr="00404A8B" w:rsidRDefault="00404A8B">
            <w:r w:rsidRPr="00404A8B">
              <w:t>hsa-miR-18b-3p</w:t>
            </w:r>
          </w:p>
        </w:tc>
        <w:tc>
          <w:tcPr>
            <w:tcW w:w="780" w:type="pct"/>
            <w:noWrap/>
            <w:hideMark/>
          </w:tcPr>
          <w:p w14:paraId="6A8762C6" w14:textId="77777777" w:rsidR="00404A8B" w:rsidRPr="00404A8B" w:rsidRDefault="00404A8B" w:rsidP="00404A8B">
            <w:r w:rsidRPr="00404A8B">
              <w:t>0.054232</w:t>
            </w:r>
          </w:p>
        </w:tc>
        <w:tc>
          <w:tcPr>
            <w:tcW w:w="693" w:type="pct"/>
            <w:noWrap/>
            <w:hideMark/>
          </w:tcPr>
          <w:p w14:paraId="66E54814" w14:textId="77777777" w:rsidR="00404A8B" w:rsidRPr="00404A8B" w:rsidRDefault="00404A8B" w:rsidP="00404A8B">
            <w:r w:rsidRPr="00404A8B">
              <w:t>0.002669</w:t>
            </w:r>
          </w:p>
        </w:tc>
        <w:tc>
          <w:tcPr>
            <w:tcW w:w="693" w:type="pct"/>
            <w:noWrap/>
            <w:hideMark/>
          </w:tcPr>
          <w:p w14:paraId="050B14AA" w14:textId="77777777" w:rsidR="00404A8B" w:rsidRPr="00404A8B" w:rsidRDefault="00404A8B" w:rsidP="00404A8B">
            <w:r w:rsidRPr="00404A8B">
              <w:t>0.018847</w:t>
            </w:r>
          </w:p>
        </w:tc>
        <w:tc>
          <w:tcPr>
            <w:tcW w:w="693" w:type="pct"/>
            <w:noWrap/>
            <w:hideMark/>
          </w:tcPr>
          <w:p w14:paraId="152478BB" w14:textId="77777777" w:rsidR="00404A8B" w:rsidRPr="00404A8B" w:rsidRDefault="00404A8B" w:rsidP="00404A8B">
            <w:r w:rsidRPr="00404A8B">
              <w:t>0.089616</w:t>
            </w:r>
          </w:p>
        </w:tc>
        <w:tc>
          <w:tcPr>
            <w:tcW w:w="693" w:type="pct"/>
            <w:noWrap/>
            <w:hideMark/>
          </w:tcPr>
          <w:p w14:paraId="33384F8A" w14:textId="77777777" w:rsidR="00404A8B" w:rsidRPr="00404A8B" w:rsidRDefault="00404A8B" w:rsidP="00404A8B">
            <w:r w:rsidRPr="00404A8B">
              <w:t>0.004491</w:t>
            </w:r>
          </w:p>
        </w:tc>
      </w:tr>
      <w:tr w:rsidR="00404A8B" w:rsidRPr="00404A8B" w14:paraId="4C951E83" w14:textId="77777777" w:rsidTr="00404A8B">
        <w:trPr>
          <w:trHeight w:val="300"/>
        </w:trPr>
        <w:tc>
          <w:tcPr>
            <w:tcW w:w="1448" w:type="pct"/>
            <w:noWrap/>
            <w:hideMark/>
          </w:tcPr>
          <w:p w14:paraId="269DA60D" w14:textId="77777777" w:rsidR="00404A8B" w:rsidRPr="00404A8B" w:rsidRDefault="00404A8B">
            <w:r w:rsidRPr="00404A8B">
              <w:t>hsa-miR-760</w:t>
            </w:r>
          </w:p>
        </w:tc>
        <w:tc>
          <w:tcPr>
            <w:tcW w:w="780" w:type="pct"/>
            <w:noWrap/>
            <w:hideMark/>
          </w:tcPr>
          <w:p w14:paraId="08F80596" w14:textId="77777777" w:rsidR="00404A8B" w:rsidRPr="00404A8B" w:rsidRDefault="00404A8B" w:rsidP="00404A8B">
            <w:r w:rsidRPr="00404A8B">
              <w:t>0.053928</w:t>
            </w:r>
          </w:p>
        </w:tc>
        <w:tc>
          <w:tcPr>
            <w:tcW w:w="693" w:type="pct"/>
            <w:noWrap/>
            <w:hideMark/>
          </w:tcPr>
          <w:p w14:paraId="2DFAFC32" w14:textId="77777777" w:rsidR="00404A8B" w:rsidRPr="00404A8B" w:rsidRDefault="00404A8B" w:rsidP="00404A8B">
            <w:r w:rsidRPr="00404A8B">
              <w:t>0.002028</w:t>
            </w:r>
          </w:p>
        </w:tc>
        <w:tc>
          <w:tcPr>
            <w:tcW w:w="693" w:type="pct"/>
            <w:noWrap/>
            <w:hideMark/>
          </w:tcPr>
          <w:p w14:paraId="10A9E68E" w14:textId="77777777" w:rsidR="00404A8B" w:rsidRPr="00404A8B" w:rsidRDefault="00404A8B" w:rsidP="00404A8B">
            <w:r w:rsidRPr="00404A8B">
              <w:t>0.019684</w:t>
            </w:r>
          </w:p>
        </w:tc>
        <w:tc>
          <w:tcPr>
            <w:tcW w:w="693" w:type="pct"/>
            <w:noWrap/>
            <w:hideMark/>
          </w:tcPr>
          <w:p w14:paraId="60FE87A3" w14:textId="77777777" w:rsidR="00404A8B" w:rsidRPr="00404A8B" w:rsidRDefault="00404A8B" w:rsidP="00404A8B">
            <w:r w:rsidRPr="00404A8B">
              <w:t>0.088172</w:t>
            </w:r>
          </w:p>
        </w:tc>
        <w:tc>
          <w:tcPr>
            <w:tcW w:w="693" w:type="pct"/>
            <w:noWrap/>
            <w:hideMark/>
          </w:tcPr>
          <w:p w14:paraId="1FA65EF2" w14:textId="77777777" w:rsidR="00404A8B" w:rsidRPr="00404A8B" w:rsidRDefault="00404A8B" w:rsidP="00404A8B">
            <w:r w:rsidRPr="00404A8B">
              <w:t>0.003485</w:t>
            </w:r>
          </w:p>
        </w:tc>
      </w:tr>
      <w:tr w:rsidR="00404A8B" w:rsidRPr="00404A8B" w14:paraId="1EB5683D" w14:textId="77777777" w:rsidTr="00404A8B">
        <w:trPr>
          <w:trHeight w:val="300"/>
        </w:trPr>
        <w:tc>
          <w:tcPr>
            <w:tcW w:w="1448" w:type="pct"/>
            <w:noWrap/>
            <w:hideMark/>
          </w:tcPr>
          <w:p w14:paraId="0FC07510" w14:textId="77777777" w:rsidR="00404A8B" w:rsidRPr="00404A8B" w:rsidRDefault="00404A8B">
            <w:r w:rsidRPr="00404A8B">
              <w:t>hsa-miR-146a-5p</w:t>
            </w:r>
          </w:p>
        </w:tc>
        <w:tc>
          <w:tcPr>
            <w:tcW w:w="780" w:type="pct"/>
            <w:noWrap/>
            <w:hideMark/>
          </w:tcPr>
          <w:p w14:paraId="6557A8BF" w14:textId="77777777" w:rsidR="00404A8B" w:rsidRPr="00404A8B" w:rsidRDefault="00404A8B" w:rsidP="00404A8B">
            <w:r w:rsidRPr="00404A8B">
              <w:t>0.053029</w:t>
            </w:r>
          </w:p>
        </w:tc>
        <w:tc>
          <w:tcPr>
            <w:tcW w:w="693" w:type="pct"/>
            <w:noWrap/>
            <w:hideMark/>
          </w:tcPr>
          <w:p w14:paraId="6EF1A198" w14:textId="77777777" w:rsidR="00404A8B" w:rsidRPr="00404A8B" w:rsidRDefault="00404A8B" w:rsidP="00404A8B">
            <w:r w:rsidRPr="00404A8B">
              <w:t>0.000518</w:t>
            </w:r>
          </w:p>
        </w:tc>
        <w:tc>
          <w:tcPr>
            <w:tcW w:w="693" w:type="pct"/>
            <w:noWrap/>
            <w:hideMark/>
          </w:tcPr>
          <w:p w14:paraId="46D127E0" w14:textId="77777777" w:rsidR="00404A8B" w:rsidRPr="00404A8B" w:rsidRDefault="00404A8B" w:rsidP="00404A8B">
            <w:r w:rsidRPr="00404A8B">
              <w:t>0.023096</w:t>
            </w:r>
          </w:p>
        </w:tc>
        <w:tc>
          <w:tcPr>
            <w:tcW w:w="693" w:type="pct"/>
            <w:noWrap/>
            <w:hideMark/>
          </w:tcPr>
          <w:p w14:paraId="60F38654" w14:textId="77777777" w:rsidR="00404A8B" w:rsidRPr="00404A8B" w:rsidRDefault="00404A8B" w:rsidP="00404A8B">
            <w:r w:rsidRPr="00404A8B">
              <w:t>0.082962</w:t>
            </w:r>
          </w:p>
        </w:tc>
        <w:tc>
          <w:tcPr>
            <w:tcW w:w="693" w:type="pct"/>
            <w:noWrap/>
            <w:hideMark/>
          </w:tcPr>
          <w:p w14:paraId="79752911" w14:textId="77777777" w:rsidR="00404A8B" w:rsidRPr="00404A8B" w:rsidRDefault="00404A8B" w:rsidP="00404A8B">
            <w:r w:rsidRPr="00404A8B">
              <w:t>0.00097</w:t>
            </w:r>
          </w:p>
        </w:tc>
      </w:tr>
      <w:tr w:rsidR="00404A8B" w:rsidRPr="00404A8B" w14:paraId="4BEBD7E7" w14:textId="77777777" w:rsidTr="00404A8B">
        <w:trPr>
          <w:trHeight w:val="300"/>
        </w:trPr>
        <w:tc>
          <w:tcPr>
            <w:tcW w:w="1448" w:type="pct"/>
            <w:noWrap/>
            <w:hideMark/>
          </w:tcPr>
          <w:p w14:paraId="306CB7C4" w14:textId="77777777" w:rsidR="00404A8B" w:rsidRPr="00404A8B" w:rsidRDefault="00404A8B">
            <w:r w:rsidRPr="00404A8B">
              <w:t>hsa-miR-92b-5p</w:t>
            </w:r>
          </w:p>
        </w:tc>
        <w:tc>
          <w:tcPr>
            <w:tcW w:w="780" w:type="pct"/>
            <w:noWrap/>
            <w:hideMark/>
          </w:tcPr>
          <w:p w14:paraId="55D2983E" w14:textId="77777777" w:rsidR="00404A8B" w:rsidRPr="00404A8B" w:rsidRDefault="00404A8B" w:rsidP="00404A8B">
            <w:r w:rsidRPr="00404A8B">
              <w:t>0.052629</w:t>
            </w:r>
          </w:p>
        </w:tc>
        <w:tc>
          <w:tcPr>
            <w:tcW w:w="693" w:type="pct"/>
            <w:noWrap/>
            <w:hideMark/>
          </w:tcPr>
          <w:p w14:paraId="0B276BA7" w14:textId="77777777" w:rsidR="00404A8B" w:rsidRPr="00404A8B" w:rsidRDefault="00404A8B" w:rsidP="00404A8B">
            <w:r w:rsidRPr="00404A8B">
              <w:t>0.000993</w:t>
            </w:r>
          </w:p>
        </w:tc>
        <w:tc>
          <w:tcPr>
            <w:tcW w:w="693" w:type="pct"/>
            <w:noWrap/>
            <w:hideMark/>
          </w:tcPr>
          <w:p w14:paraId="02599314" w14:textId="77777777" w:rsidR="00404A8B" w:rsidRPr="00404A8B" w:rsidRDefault="00404A8B" w:rsidP="00404A8B">
            <w:r w:rsidRPr="00404A8B">
              <w:t>0.021307</w:t>
            </w:r>
          </w:p>
        </w:tc>
        <w:tc>
          <w:tcPr>
            <w:tcW w:w="693" w:type="pct"/>
            <w:noWrap/>
            <w:hideMark/>
          </w:tcPr>
          <w:p w14:paraId="416C1C97" w14:textId="77777777" w:rsidR="00404A8B" w:rsidRPr="00404A8B" w:rsidRDefault="00404A8B" w:rsidP="00404A8B">
            <w:r w:rsidRPr="00404A8B">
              <w:t>0.083952</w:t>
            </w:r>
          </w:p>
        </w:tc>
        <w:tc>
          <w:tcPr>
            <w:tcW w:w="693" w:type="pct"/>
            <w:noWrap/>
            <w:hideMark/>
          </w:tcPr>
          <w:p w14:paraId="6B919AC8" w14:textId="77777777" w:rsidR="00404A8B" w:rsidRPr="00404A8B" w:rsidRDefault="00404A8B" w:rsidP="00404A8B">
            <w:r w:rsidRPr="00404A8B">
              <w:t>0.001791</w:t>
            </w:r>
          </w:p>
        </w:tc>
      </w:tr>
      <w:tr w:rsidR="00404A8B" w:rsidRPr="00404A8B" w14:paraId="536FF037" w14:textId="77777777" w:rsidTr="00404A8B">
        <w:trPr>
          <w:trHeight w:val="300"/>
        </w:trPr>
        <w:tc>
          <w:tcPr>
            <w:tcW w:w="1448" w:type="pct"/>
            <w:noWrap/>
            <w:hideMark/>
          </w:tcPr>
          <w:p w14:paraId="31C68C77" w14:textId="77777777" w:rsidR="00404A8B" w:rsidRPr="00404A8B" w:rsidRDefault="00404A8B">
            <w:r w:rsidRPr="00404A8B">
              <w:t>hsa-miR-625-3p</w:t>
            </w:r>
          </w:p>
        </w:tc>
        <w:tc>
          <w:tcPr>
            <w:tcW w:w="780" w:type="pct"/>
            <w:noWrap/>
            <w:hideMark/>
          </w:tcPr>
          <w:p w14:paraId="29077903" w14:textId="77777777" w:rsidR="00404A8B" w:rsidRPr="00404A8B" w:rsidRDefault="00404A8B" w:rsidP="00404A8B">
            <w:r w:rsidRPr="00404A8B">
              <w:t>0.052373</w:t>
            </w:r>
          </w:p>
        </w:tc>
        <w:tc>
          <w:tcPr>
            <w:tcW w:w="693" w:type="pct"/>
            <w:noWrap/>
            <w:hideMark/>
          </w:tcPr>
          <w:p w14:paraId="1EBA4261" w14:textId="77777777" w:rsidR="00404A8B" w:rsidRPr="00404A8B" w:rsidRDefault="00404A8B" w:rsidP="00404A8B">
            <w:r w:rsidRPr="00404A8B">
              <w:t>0.00086</w:t>
            </w:r>
          </w:p>
        </w:tc>
        <w:tc>
          <w:tcPr>
            <w:tcW w:w="693" w:type="pct"/>
            <w:noWrap/>
            <w:hideMark/>
          </w:tcPr>
          <w:p w14:paraId="6A91585B" w14:textId="77777777" w:rsidR="00404A8B" w:rsidRPr="00404A8B" w:rsidRDefault="00404A8B" w:rsidP="00404A8B">
            <w:r w:rsidRPr="00404A8B">
              <w:t>0.021579</w:t>
            </w:r>
          </w:p>
        </w:tc>
        <w:tc>
          <w:tcPr>
            <w:tcW w:w="693" w:type="pct"/>
            <w:noWrap/>
            <w:hideMark/>
          </w:tcPr>
          <w:p w14:paraId="64F78215" w14:textId="77777777" w:rsidR="00404A8B" w:rsidRPr="00404A8B" w:rsidRDefault="00404A8B" w:rsidP="00404A8B">
            <w:r w:rsidRPr="00404A8B">
              <w:t>0.083168</w:t>
            </w:r>
          </w:p>
        </w:tc>
        <w:tc>
          <w:tcPr>
            <w:tcW w:w="693" w:type="pct"/>
            <w:noWrap/>
            <w:hideMark/>
          </w:tcPr>
          <w:p w14:paraId="06465678" w14:textId="77777777" w:rsidR="00404A8B" w:rsidRPr="00404A8B" w:rsidRDefault="00404A8B" w:rsidP="00404A8B">
            <w:r w:rsidRPr="00404A8B">
              <w:t>0.001567</w:t>
            </w:r>
          </w:p>
        </w:tc>
      </w:tr>
      <w:tr w:rsidR="00404A8B" w:rsidRPr="00404A8B" w14:paraId="77D98CA6" w14:textId="77777777" w:rsidTr="00404A8B">
        <w:trPr>
          <w:trHeight w:val="300"/>
        </w:trPr>
        <w:tc>
          <w:tcPr>
            <w:tcW w:w="1448" w:type="pct"/>
            <w:noWrap/>
            <w:hideMark/>
          </w:tcPr>
          <w:p w14:paraId="085F57C8" w14:textId="77777777" w:rsidR="00404A8B" w:rsidRPr="00404A8B" w:rsidRDefault="00404A8B">
            <w:r w:rsidRPr="00404A8B">
              <w:t>hsa-miR-142-3p</w:t>
            </w:r>
          </w:p>
        </w:tc>
        <w:tc>
          <w:tcPr>
            <w:tcW w:w="780" w:type="pct"/>
            <w:noWrap/>
            <w:hideMark/>
          </w:tcPr>
          <w:p w14:paraId="4CB7596A" w14:textId="77777777" w:rsidR="00404A8B" w:rsidRPr="00404A8B" w:rsidRDefault="00404A8B" w:rsidP="00404A8B">
            <w:r w:rsidRPr="00404A8B">
              <w:t>0.052076</w:t>
            </w:r>
          </w:p>
        </w:tc>
        <w:tc>
          <w:tcPr>
            <w:tcW w:w="693" w:type="pct"/>
            <w:noWrap/>
            <w:hideMark/>
          </w:tcPr>
          <w:p w14:paraId="30EE1578" w14:textId="77777777" w:rsidR="00404A8B" w:rsidRPr="00404A8B" w:rsidRDefault="00404A8B" w:rsidP="00404A8B">
            <w:r w:rsidRPr="00404A8B">
              <w:t>3.46E-05</w:t>
            </w:r>
          </w:p>
        </w:tc>
        <w:tc>
          <w:tcPr>
            <w:tcW w:w="693" w:type="pct"/>
            <w:noWrap/>
            <w:hideMark/>
          </w:tcPr>
          <w:p w14:paraId="38BA6DE4" w14:textId="77777777" w:rsidR="00404A8B" w:rsidRPr="00404A8B" w:rsidRDefault="00404A8B" w:rsidP="00404A8B">
            <w:r w:rsidRPr="00404A8B">
              <w:t>0.027437</w:t>
            </w:r>
          </w:p>
        </w:tc>
        <w:tc>
          <w:tcPr>
            <w:tcW w:w="693" w:type="pct"/>
            <w:noWrap/>
            <w:hideMark/>
          </w:tcPr>
          <w:p w14:paraId="6316A0BD" w14:textId="77777777" w:rsidR="00404A8B" w:rsidRPr="00404A8B" w:rsidRDefault="00404A8B" w:rsidP="00404A8B">
            <w:r w:rsidRPr="00404A8B">
              <w:t>0.076715</w:t>
            </w:r>
          </w:p>
        </w:tc>
        <w:tc>
          <w:tcPr>
            <w:tcW w:w="693" w:type="pct"/>
            <w:noWrap/>
            <w:hideMark/>
          </w:tcPr>
          <w:p w14:paraId="7621557D" w14:textId="77777777" w:rsidR="00404A8B" w:rsidRPr="00404A8B" w:rsidRDefault="00404A8B" w:rsidP="00404A8B">
            <w:r w:rsidRPr="00404A8B">
              <w:t>7.35E-05</w:t>
            </w:r>
          </w:p>
        </w:tc>
      </w:tr>
      <w:tr w:rsidR="00404A8B" w:rsidRPr="00404A8B" w14:paraId="1AC43340" w14:textId="77777777" w:rsidTr="00404A8B">
        <w:trPr>
          <w:trHeight w:val="300"/>
        </w:trPr>
        <w:tc>
          <w:tcPr>
            <w:tcW w:w="1448" w:type="pct"/>
            <w:noWrap/>
            <w:hideMark/>
          </w:tcPr>
          <w:p w14:paraId="6FF5C067" w14:textId="77777777" w:rsidR="00404A8B" w:rsidRPr="00404A8B" w:rsidRDefault="00404A8B">
            <w:r w:rsidRPr="00404A8B">
              <w:t>hsa-miR-1292-5p</w:t>
            </w:r>
          </w:p>
        </w:tc>
        <w:tc>
          <w:tcPr>
            <w:tcW w:w="780" w:type="pct"/>
            <w:noWrap/>
            <w:hideMark/>
          </w:tcPr>
          <w:p w14:paraId="41E31240" w14:textId="77777777" w:rsidR="00404A8B" w:rsidRPr="00404A8B" w:rsidRDefault="00404A8B" w:rsidP="00404A8B">
            <w:r w:rsidRPr="00404A8B">
              <w:t>0.052034</w:t>
            </w:r>
          </w:p>
        </w:tc>
        <w:tc>
          <w:tcPr>
            <w:tcW w:w="693" w:type="pct"/>
            <w:noWrap/>
            <w:hideMark/>
          </w:tcPr>
          <w:p w14:paraId="3F3FEB34" w14:textId="77777777" w:rsidR="00404A8B" w:rsidRPr="00404A8B" w:rsidRDefault="00404A8B" w:rsidP="00404A8B">
            <w:r w:rsidRPr="00404A8B">
              <w:t>0.002311</w:t>
            </w:r>
          </w:p>
        </w:tc>
        <w:tc>
          <w:tcPr>
            <w:tcW w:w="693" w:type="pct"/>
            <w:noWrap/>
            <w:hideMark/>
          </w:tcPr>
          <w:p w14:paraId="122F0E73" w14:textId="77777777" w:rsidR="00404A8B" w:rsidRPr="00404A8B" w:rsidRDefault="00404A8B" w:rsidP="00404A8B">
            <w:r w:rsidRPr="00404A8B">
              <w:t>0.018569</w:t>
            </w:r>
          </w:p>
        </w:tc>
        <w:tc>
          <w:tcPr>
            <w:tcW w:w="693" w:type="pct"/>
            <w:noWrap/>
            <w:hideMark/>
          </w:tcPr>
          <w:p w14:paraId="3249FC1D" w14:textId="77777777" w:rsidR="00404A8B" w:rsidRPr="00404A8B" w:rsidRDefault="00404A8B" w:rsidP="00404A8B">
            <w:r w:rsidRPr="00404A8B">
              <w:t>0.085499</w:t>
            </w:r>
          </w:p>
        </w:tc>
        <w:tc>
          <w:tcPr>
            <w:tcW w:w="693" w:type="pct"/>
            <w:noWrap/>
            <w:hideMark/>
          </w:tcPr>
          <w:p w14:paraId="5B59B010" w14:textId="77777777" w:rsidR="00404A8B" w:rsidRPr="00404A8B" w:rsidRDefault="00404A8B" w:rsidP="00404A8B">
            <w:r w:rsidRPr="00404A8B">
              <w:t>0.003934</w:t>
            </w:r>
          </w:p>
        </w:tc>
      </w:tr>
      <w:tr w:rsidR="00404A8B" w:rsidRPr="00404A8B" w14:paraId="42CDE2C8" w14:textId="77777777" w:rsidTr="00404A8B">
        <w:trPr>
          <w:trHeight w:val="300"/>
        </w:trPr>
        <w:tc>
          <w:tcPr>
            <w:tcW w:w="1448" w:type="pct"/>
            <w:noWrap/>
            <w:hideMark/>
          </w:tcPr>
          <w:p w14:paraId="73EEE521" w14:textId="77777777" w:rsidR="00404A8B" w:rsidRPr="00404A8B" w:rsidRDefault="00404A8B">
            <w:r w:rsidRPr="00404A8B">
              <w:t>hsa-miR-22-3p</w:t>
            </w:r>
          </w:p>
        </w:tc>
        <w:tc>
          <w:tcPr>
            <w:tcW w:w="780" w:type="pct"/>
            <w:noWrap/>
            <w:hideMark/>
          </w:tcPr>
          <w:p w14:paraId="2ED91CC0" w14:textId="77777777" w:rsidR="00404A8B" w:rsidRPr="00404A8B" w:rsidRDefault="00404A8B" w:rsidP="00404A8B">
            <w:r w:rsidRPr="00404A8B">
              <w:t>0.051697</w:t>
            </w:r>
          </w:p>
        </w:tc>
        <w:tc>
          <w:tcPr>
            <w:tcW w:w="693" w:type="pct"/>
            <w:noWrap/>
            <w:hideMark/>
          </w:tcPr>
          <w:p w14:paraId="5A30ABAB" w14:textId="77777777" w:rsidR="00404A8B" w:rsidRPr="00404A8B" w:rsidRDefault="00404A8B" w:rsidP="00404A8B">
            <w:r w:rsidRPr="00404A8B">
              <w:t>0.000523</w:t>
            </w:r>
          </w:p>
        </w:tc>
        <w:tc>
          <w:tcPr>
            <w:tcW w:w="693" w:type="pct"/>
            <w:noWrap/>
            <w:hideMark/>
          </w:tcPr>
          <w:p w14:paraId="1836A89F" w14:textId="77777777" w:rsidR="00404A8B" w:rsidRPr="00404A8B" w:rsidRDefault="00404A8B" w:rsidP="00404A8B">
            <w:r w:rsidRPr="00404A8B">
              <w:t>0.022493</w:t>
            </w:r>
          </w:p>
        </w:tc>
        <w:tc>
          <w:tcPr>
            <w:tcW w:w="693" w:type="pct"/>
            <w:noWrap/>
            <w:hideMark/>
          </w:tcPr>
          <w:p w14:paraId="03EFAC04" w14:textId="77777777" w:rsidR="00404A8B" w:rsidRPr="00404A8B" w:rsidRDefault="00404A8B" w:rsidP="00404A8B">
            <w:r w:rsidRPr="00404A8B">
              <w:t>0.080902</w:t>
            </w:r>
          </w:p>
        </w:tc>
        <w:tc>
          <w:tcPr>
            <w:tcW w:w="693" w:type="pct"/>
            <w:noWrap/>
            <w:hideMark/>
          </w:tcPr>
          <w:p w14:paraId="1CA6B72C" w14:textId="77777777" w:rsidR="00404A8B" w:rsidRPr="00404A8B" w:rsidRDefault="00404A8B" w:rsidP="00404A8B">
            <w:r w:rsidRPr="00404A8B">
              <w:t>0.000977</w:t>
            </w:r>
          </w:p>
        </w:tc>
      </w:tr>
      <w:tr w:rsidR="00404A8B" w:rsidRPr="00404A8B" w14:paraId="51D60B64" w14:textId="77777777" w:rsidTr="00404A8B">
        <w:trPr>
          <w:trHeight w:val="300"/>
        </w:trPr>
        <w:tc>
          <w:tcPr>
            <w:tcW w:w="1448" w:type="pct"/>
            <w:noWrap/>
            <w:hideMark/>
          </w:tcPr>
          <w:p w14:paraId="6F81FDA7" w14:textId="77777777" w:rsidR="00404A8B" w:rsidRPr="00404A8B" w:rsidRDefault="00404A8B">
            <w:r w:rsidRPr="00404A8B">
              <w:t>hsa-miR-144-5p</w:t>
            </w:r>
          </w:p>
        </w:tc>
        <w:tc>
          <w:tcPr>
            <w:tcW w:w="780" w:type="pct"/>
            <w:noWrap/>
            <w:hideMark/>
          </w:tcPr>
          <w:p w14:paraId="68ECD831" w14:textId="77777777" w:rsidR="00404A8B" w:rsidRPr="00404A8B" w:rsidRDefault="00404A8B" w:rsidP="00404A8B">
            <w:r w:rsidRPr="00404A8B">
              <w:t>0.051329</w:t>
            </w:r>
          </w:p>
        </w:tc>
        <w:tc>
          <w:tcPr>
            <w:tcW w:w="693" w:type="pct"/>
            <w:noWrap/>
            <w:hideMark/>
          </w:tcPr>
          <w:p w14:paraId="612EB8A0" w14:textId="77777777" w:rsidR="00404A8B" w:rsidRPr="00404A8B" w:rsidRDefault="00404A8B" w:rsidP="00404A8B">
            <w:r w:rsidRPr="00404A8B">
              <w:t>0.001691</w:t>
            </w:r>
          </w:p>
        </w:tc>
        <w:tc>
          <w:tcPr>
            <w:tcW w:w="693" w:type="pct"/>
            <w:noWrap/>
            <w:hideMark/>
          </w:tcPr>
          <w:p w14:paraId="586DB062" w14:textId="77777777" w:rsidR="00404A8B" w:rsidRPr="00404A8B" w:rsidRDefault="00404A8B" w:rsidP="00404A8B">
            <w:r w:rsidRPr="00404A8B">
              <w:t>0.019292</w:t>
            </w:r>
          </w:p>
        </w:tc>
        <w:tc>
          <w:tcPr>
            <w:tcW w:w="693" w:type="pct"/>
            <w:noWrap/>
            <w:hideMark/>
          </w:tcPr>
          <w:p w14:paraId="03148CC7" w14:textId="77777777" w:rsidR="00404A8B" w:rsidRPr="00404A8B" w:rsidRDefault="00404A8B" w:rsidP="00404A8B">
            <w:r w:rsidRPr="00404A8B">
              <w:t>0.083367</w:t>
            </w:r>
          </w:p>
        </w:tc>
        <w:tc>
          <w:tcPr>
            <w:tcW w:w="693" w:type="pct"/>
            <w:noWrap/>
            <w:hideMark/>
          </w:tcPr>
          <w:p w14:paraId="4669545B" w14:textId="77777777" w:rsidR="00404A8B" w:rsidRPr="00404A8B" w:rsidRDefault="00404A8B" w:rsidP="00404A8B">
            <w:r w:rsidRPr="00404A8B">
              <w:t>0.00292</w:t>
            </w:r>
          </w:p>
        </w:tc>
      </w:tr>
      <w:tr w:rsidR="00404A8B" w:rsidRPr="00404A8B" w14:paraId="0A3A3AEE" w14:textId="77777777" w:rsidTr="00404A8B">
        <w:trPr>
          <w:trHeight w:val="300"/>
        </w:trPr>
        <w:tc>
          <w:tcPr>
            <w:tcW w:w="1448" w:type="pct"/>
            <w:noWrap/>
            <w:hideMark/>
          </w:tcPr>
          <w:p w14:paraId="1B7FCE20" w14:textId="77777777" w:rsidR="00404A8B" w:rsidRPr="00404A8B" w:rsidRDefault="00404A8B">
            <w:r w:rsidRPr="00404A8B">
              <w:t>hsa-miR-770-5p</w:t>
            </w:r>
          </w:p>
        </w:tc>
        <w:tc>
          <w:tcPr>
            <w:tcW w:w="780" w:type="pct"/>
            <w:noWrap/>
            <w:hideMark/>
          </w:tcPr>
          <w:p w14:paraId="11137074" w14:textId="77777777" w:rsidR="00404A8B" w:rsidRPr="00404A8B" w:rsidRDefault="00404A8B" w:rsidP="00404A8B">
            <w:r w:rsidRPr="00404A8B">
              <w:t>0.051063</w:t>
            </w:r>
          </w:p>
        </w:tc>
        <w:tc>
          <w:tcPr>
            <w:tcW w:w="693" w:type="pct"/>
            <w:noWrap/>
            <w:hideMark/>
          </w:tcPr>
          <w:p w14:paraId="31CDC8EA" w14:textId="77777777" w:rsidR="00404A8B" w:rsidRPr="00404A8B" w:rsidRDefault="00404A8B" w:rsidP="00404A8B">
            <w:r w:rsidRPr="00404A8B">
              <w:t>0.002534</w:t>
            </w:r>
          </w:p>
        </w:tc>
        <w:tc>
          <w:tcPr>
            <w:tcW w:w="693" w:type="pct"/>
            <w:noWrap/>
            <w:hideMark/>
          </w:tcPr>
          <w:p w14:paraId="3EA18A61" w14:textId="77777777" w:rsidR="00404A8B" w:rsidRPr="00404A8B" w:rsidRDefault="00404A8B" w:rsidP="00404A8B">
            <w:r w:rsidRPr="00404A8B">
              <w:t>0.01792</w:t>
            </w:r>
          </w:p>
        </w:tc>
        <w:tc>
          <w:tcPr>
            <w:tcW w:w="693" w:type="pct"/>
            <w:noWrap/>
            <w:hideMark/>
          </w:tcPr>
          <w:p w14:paraId="56468F1E" w14:textId="77777777" w:rsidR="00404A8B" w:rsidRPr="00404A8B" w:rsidRDefault="00404A8B" w:rsidP="00404A8B">
            <w:r w:rsidRPr="00404A8B">
              <w:t>0.084206</w:t>
            </w:r>
          </w:p>
        </w:tc>
        <w:tc>
          <w:tcPr>
            <w:tcW w:w="693" w:type="pct"/>
            <w:noWrap/>
            <w:hideMark/>
          </w:tcPr>
          <w:p w14:paraId="6BED509B" w14:textId="77777777" w:rsidR="00404A8B" w:rsidRPr="00404A8B" w:rsidRDefault="00404A8B" w:rsidP="00404A8B">
            <w:r w:rsidRPr="00404A8B">
              <w:t>0.004304</w:t>
            </w:r>
          </w:p>
        </w:tc>
      </w:tr>
      <w:tr w:rsidR="00404A8B" w:rsidRPr="00404A8B" w14:paraId="791CF63D" w14:textId="77777777" w:rsidTr="00404A8B">
        <w:trPr>
          <w:trHeight w:val="300"/>
        </w:trPr>
        <w:tc>
          <w:tcPr>
            <w:tcW w:w="1448" w:type="pct"/>
            <w:noWrap/>
            <w:hideMark/>
          </w:tcPr>
          <w:p w14:paraId="76F3703C" w14:textId="77777777" w:rsidR="00404A8B" w:rsidRPr="00404A8B" w:rsidRDefault="00404A8B">
            <w:r w:rsidRPr="00404A8B">
              <w:t>hsa-miR-744-5p</w:t>
            </w:r>
          </w:p>
        </w:tc>
        <w:tc>
          <w:tcPr>
            <w:tcW w:w="780" w:type="pct"/>
            <w:noWrap/>
            <w:hideMark/>
          </w:tcPr>
          <w:p w14:paraId="74259B57" w14:textId="77777777" w:rsidR="00404A8B" w:rsidRPr="00404A8B" w:rsidRDefault="00404A8B" w:rsidP="00404A8B">
            <w:r w:rsidRPr="00404A8B">
              <w:t>0.050254</w:t>
            </w:r>
          </w:p>
        </w:tc>
        <w:tc>
          <w:tcPr>
            <w:tcW w:w="693" w:type="pct"/>
            <w:noWrap/>
            <w:hideMark/>
          </w:tcPr>
          <w:p w14:paraId="61C54806" w14:textId="77777777" w:rsidR="00404A8B" w:rsidRPr="00404A8B" w:rsidRDefault="00404A8B" w:rsidP="00404A8B">
            <w:r w:rsidRPr="00404A8B">
              <w:t>0.002977</w:t>
            </w:r>
          </w:p>
        </w:tc>
        <w:tc>
          <w:tcPr>
            <w:tcW w:w="693" w:type="pct"/>
            <w:noWrap/>
            <w:hideMark/>
          </w:tcPr>
          <w:p w14:paraId="6868EBEA" w14:textId="77777777" w:rsidR="00404A8B" w:rsidRPr="00404A8B" w:rsidRDefault="00404A8B" w:rsidP="00404A8B">
            <w:r w:rsidRPr="00404A8B">
              <w:t>0.017096</w:t>
            </w:r>
          </w:p>
        </w:tc>
        <w:tc>
          <w:tcPr>
            <w:tcW w:w="693" w:type="pct"/>
            <w:noWrap/>
            <w:hideMark/>
          </w:tcPr>
          <w:p w14:paraId="1C2F52C4" w14:textId="77777777" w:rsidR="00404A8B" w:rsidRPr="00404A8B" w:rsidRDefault="00404A8B" w:rsidP="00404A8B">
            <w:r w:rsidRPr="00404A8B">
              <w:t>0.083411</w:t>
            </w:r>
          </w:p>
        </w:tc>
        <w:tc>
          <w:tcPr>
            <w:tcW w:w="693" w:type="pct"/>
            <w:noWrap/>
            <w:hideMark/>
          </w:tcPr>
          <w:p w14:paraId="5E86EC1D" w14:textId="77777777" w:rsidR="00404A8B" w:rsidRPr="00404A8B" w:rsidRDefault="00404A8B" w:rsidP="00404A8B">
            <w:r w:rsidRPr="00404A8B">
              <w:t>0.004964</w:t>
            </w:r>
          </w:p>
        </w:tc>
      </w:tr>
      <w:tr w:rsidR="00404A8B" w:rsidRPr="00404A8B" w14:paraId="58B38B1D" w14:textId="77777777" w:rsidTr="00404A8B">
        <w:trPr>
          <w:trHeight w:val="300"/>
        </w:trPr>
        <w:tc>
          <w:tcPr>
            <w:tcW w:w="1448" w:type="pct"/>
            <w:noWrap/>
            <w:hideMark/>
          </w:tcPr>
          <w:p w14:paraId="671F7CF7" w14:textId="77777777" w:rsidR="00404A8B" w:rsidRPr="00404A8B" w:rsidRDefault="00404A8B">
            <w:r w:rsidRPr="00404A8B">
              <w:t>hsa-miR-141-3p</w:t>
            </w:r>
          </w:p>
        </w:tc>
        <w:tc>
          <w:tcPr>
            <w:tcW w:w="780" w:type="pct"/>
            <w:noWrap/>
            <w:hideMark/>
          </w:tcPr>
          <w:p w14:paraId="3E0A04D8" w14:textId="77777777" w:rsidR="00404A8B" w:rsidRPr="00404A8B" w:rsidRDefault="00404A8B" w:rsidP="00404A8B">
            <w:r w:rsidRPr="00404A8B">
              <w:t>0.050231</w:t>
            </w:r>
          </w:p>
        </w:tc>
        <w:tc>
          <w:tcPr>
            <w:tcW w:w="693" w:type="pct"/>
            <w:noWrap/>
            <w:hideMark/>
          </w:tcPr>
          <w:p w14:paraId="2168A8A3" w14:textId="77777777" w:rsidR="00404A8B" w:rsidRPr="00404A8B" w:rsidRDefault="00404A8B" w:rsidP="00404A8B">
            <w:r w:rsidRPr="00404A8B">
              <w:t>2.69E-10</w:t>
            </w:r>
          </w:p>
        </w:tc>
        <w:tc>
          <w:tcPr>
            <w:tcW w:w="693" w:type="pct"/>
            <w:noWrap/>
            <w:hideMark/>
          </w:tcPr>
          <w:p w14:paraId="471A4AB5" w14:textId="77777777" w:rsidR="00404A8B" w:rsidRPr="00404A8B" w:rsidRDefault="00404A8B" w:rsidP="00404A8B">
            <w:r w:rsidRPr="00404A8B">
              <w:t>0.034658</w:t>
            </w:r>
          </w:p>
        </w:tc>
        <w:tc>
          <w:tcPr>
            <w:tcW w:w="693" w:type="pct"/>
            <w:noWrap/>
            <w:hideMark/>
          </w:tcPr>
          <w:p w14:paraId="56B0E542" w14:textId="77777777" w:rsidR="00404A8B" w:rsidRPr="00404A8B" w:rsidRDefault="00404A8B" w:rsidP="00404A8B">
            <w:r w:rsidRPr="00404A8B">
              <w:t>0.065803</w:t>
            </w:r>
          </w:p>
        </w:tc>
        <w:tc>
          <w:tcPr>
            <w:tcW w:w="693" w:type="pct"/>
            <w:noWrap/>
            <w:hideMark/>
          </w:tcPr>
          <w:p w14:paraId="5B57F735" w14:textId="77777777" w:rsidR="00404A8B" w:rsidRPr="00404A8B" w:rsidRDefault="00404A8B" w:rsidP="00404A8B">
            <w:r w:rsidRPr="00404A8B">
              <w:t>1.10E-09</w:t>
            </w:r>
          </w:p>
        </w:tc>
      </w:tr>
      <w:tr w:rsidR="00404A8B" w:rsidRPr="00404A8B" w14:paraId="1025D73A" w14:textId="77777777" w:rsidTr="00404A8B">
        <w:trPr>
          <w:trHeight w:val="300"/>
        </w:trPr>
        <w:tc>
          <w:tcPr>
            <w:tcW w:w="1448" w:type="pct"/>
            <w:noWrap/>
            <w:hideMark/>
          </w:tcPr>
          <w:p w14:paraId="7AECAFB9" w14:textId="77777777" w:rsidR="00404A8B" w:rsidRPr="00404A8B" w:rsidRDefault="00404A8B">
            <w:r w:rsidRPr="00404A8B">
              <w:t>hsa-miR-3615</w:t>
            </w:r>
          </w:p>
        </w:tc>
        <w:tc>
          <w:tcPr>
            <w:tcW w:w="780" w:type="pct"/>
            <w:noWrap/>
            <w:hideMark/>
          </w:tcPr>
          <w:p w14:paraId="651E4464" w14:textId="77777777" w:rsidR="00404A8B" w:rsidRPr="00404A8B" w:rsidRDefault="00404A8B" w:rsidP="00404A8B">
            <w:r w:rsidRPr="00404A8B">
              <w:t>0.050143</w:t>
            </w:r>
          </w:p>
        </w:tc>
        <w:tc>
          <w:tcPr>
            <w:tcW w:w="693" w:type="pct"/>
            <w:noWrap/>
            <w:hideMark/>
          </w:tcPr>
          <w:p w14:paraId="553297A7" w14:textId="77777777" w:rsidR="00404A8B" w:rsidRPr="00404A8B" w:rsidRDefault="00404A8B" w:rsidP="00404A8B">
            <w:r w:rsidRPr="00404A8B">
              <w:t>0.002624</w:t>
            </w:r>
          </w:p>
        </w:tc>
        <w:tc>
          <w:tcPr>
            <w:tcW w:w="693" w:type="pct"/>
            <w:noWrap/>
            <w:hideMark/>
          </w:tcPr>
          <w:p w14:paraId="10F0CE04" w14:textId="77777777" w:rsidR="00404A8B" w:rsidRPr="00404A8B" w:rsidRDefault="00404A8B" w:rsidP="00404A8B">
            <w:r w:rsidRPr="00404A8B">
              <w:t>0.017483</w:t>
            </w:r>
          </w:p>
        </w:tc>
        <w:tc>
          <w:tcPr>
            <w:tcW w:w="693" w:type="pct"/>
            <w:noWrap/>
            <w:hideMark/>
          </w:tcPr>
          <w:p w14:paraId="011C3BF6" w14:textId="77777777" w:rsidR="00404A8B" w:rsidRPr="00404A8B" w:rsidRDefault="00404A8B" w:rsidP="00404A8B">
            <w:r w:rsidRPr="00404A8B">
              <w:t>0.082803</w:t>
            </w:r>
          </w:p>
        </w:tc>
        <w:tc>
          <w:tcPr>
            <w:tcW w:w="693" w:type="pct"/>
            <w:noWrap/>
            <w:hideMark/>
          </w:tcPr>
          <w:p w14:paraId="3334EAF0" w14:textId="77777777" w:rsidR="00404A8B" w:rsidRPr="00404A8B" w:rsidRDefault="00404A8B" w:rsidP="00404A8B">
            <w:r w:rsidRPr="00404A8B">
              <w:t>0.004425</w:t>
            </w:r>
          </w:p>
        </w:tc>
      </w:tr>
      <w:tr w:rsidR="00404A8B" w:rsidRPr="00404A8B" w14:paraId="6B2BE653" w14:textId="77777777" w:rsidTr="00404A8B">
        <w:trPr>
          <w:trHeight w:val="300"/>
        </w:trPr>
        <w:tc>
          <w:tcPr>
            <w:tcW w:w="1448" w:type="pct"/>
            <w:noWrap/>
            <w:hideMark/>
          </w:tcPr>
          <w:p w14:paraId="16BE897A" w14:textId="77777777" w:rsidR="00404A8B" w:rsidRPr="00404A8B" w:rsidRDefault="00404A8B">
            <w:r w:rsidRPr="00404A8B">
              <w:t>hsa-miR-1254</w:t>
            </w:r>
          </w:p>
        </w:tc>
        <w:tc>
          <w:tcPr>
            <w:tcW w:w="780" w:type="pct"/>
            <w:noWrap/>
            <w:hideMark/>
          </w:tcPr>
          <w:p w14:paraId="26ACCE66" w14:textId="77777777" w:rsidR="00404A8B" w:rsidRPr="00404A8B" w:rsidRDefault="00404A8B" w:rsidP="00404A8B">
            <w:r w:rsidRPr="00404A8B">
              <w:t>0.050139</w:t>
            </w:r>
          </w:p>
        </w:tc>
        <w:tc>
          <w:tcPr>
            <w:tcW w:w="693" w:type="pct"/>
            <w:noWrap/>
            <w:hideMark/>
          </w:tcPr>
          <w:p w14:paraId="4E76DC4F" w14:textId="77777777" w:rsidR="00404A8B" w:rsidRPr="00404A8B" w:rsidRDefault="00404A8B" w:rsidP="00404A8B">
            <w:r w:rsidRPr="00404A8B">
              <w:t>0.004139</w:t>
            </w:r>
          </w:p>
        </w:tc>
        <w:tc>
          <w:tcPr>
            <w:tcW w:w="693" w:type="pct"/>
            <w:noWrap/>
            <w:hideMark/>
          </w:tcPr>
          <w:p w14:paraId="40EE9C34" w14:textId="77777777" w:rsidR="00404A8B" w:rsidRPr="00404A8B" w:rsidRDefault="00404A8B" w:rsidP="00404A8B">
            <w:r w:rsidRPr="00404A8B">
              <w:t>0.015871</w:t>
            </w:r>
          </w:p>
        </w:tc>
        <w:tc>
          <w:tcPr>
            <w:tcW w:w="693" w:type="pct"/>
            <w:noWrap/>
            <w:hideMark/>
          </w:tcPr>
          <w:p w14:paraId="1CEB3C6D" w14:textId="77777777" w:rsidR="00404A8B" w:rsidRPr="00404A8B" w:rsidRDefault="00404A8B" w:rsidP="00404A8B">
            <w:r w:rsidRPr="00404A8B">
              <w:t>0.084408</w:t>
            </w:r>
          </w:p>
        </w:tc>
        <w:tc>
          <w:tcPr>
            <w:tcW w:w="693" w:type="pct"/>
            <w:noWrap/>
            <w:hideMark/>
          </w:tcPr>
          <w:p w14:paraId="0779EAA8" w14:textId="77777777" w:rsidR="00404A8B" w:rsidRPr="00404A8B" w:rsidRDefault="00404A8B" w:rsidP="00404A8B">
            <w:r w:rsidRPr="00404A8B">
              <w:t>0.006658</w:t>
            </w:r>
          </w:p>
        </w:tc>
      </w:tr>
      <w:tr w:rsidR="00404A8B" w:rsidRPr="00404A8B" w14:paraId="7EF5960D" w14:textId="77777777" w:rsidTr="00404A8B">
        <w:trPr>
          <w:trHeight w:val="300"/>
        </w:trPr>
        <w:tc>
          <w:tcPr>
            <w:tcW w:w="1448" w:type="pct"/>
            <w:noWrap/>
            <w:hideMark/>
          </w:tcPr>
          <w:p w14:paraId="0E30004E" w14:textId="77777777" w:rsidR="00404A8B" w:rsidRPr="00404A8B" w:rsidRDefault="00404A8B">
            <w:r w:rsidRPr="00404A8B">
              <w:t>hsa-miR-551b-3p</w:t>
            </w:r>
          </w:p>
        </w:tc>
        <w:tc>
          <w:tcPr>
            <w:tcW w:w="780" w:type="pct"/>
            <w:noWrap/>
            <w:hideMark/>
          </w:tcPr>
          <w:p w14:paraId="62887771" w14:textId="77777777" w:rsidR="00404A8B" w:rsidRPr="00404A8B" w:rsidRDefault="00404A8B" w:rsidP="00404A8B">
            <w:r w:rsidRPr="00404A8B">
              <w:t>0.050134</w:t>
            </w:r>
          </w:p>
        </w:tc>
        <w:tc>
          <w:tcPr>
            <w:tcW w:w="693" w:type="pct"/>
            <w:noWrap/>
            <w:hideMark/>
          </w:tcPr>
          <w:p w14:paraId="285B125A" w14:textId="77777777" w:rsidR="00404A8B" w:rsidRPr="00404A8B" w:rsidRDefault="00404A8B" w:rsidP="00404A8B">
            <w:r w:rsidRPr="00404A8B">
              <w:t>0.00348</w:t>
            </w:r>
          </w:p>
        </w:tc>
        <w:tc>
          <w:tcPr>
            <w:tcW w:w="693" w:type="pct"/>
            <w:noWrap/>
            <w:hideMark/>
          </w:tcPr>
          <w:p w14:paraId="48DBDA8A" w14:textId="77777777" w:rsidR="00404A8B" w:rsidRPr="00404A8B" w:rsidRDefault="00404A8B" w:rsidP="00404A8B">
            <w:r w:rsidRPr="00404A8B">
              <w:t>0.016508</w:t>
            </w:r>
          </w:p>
        </w:tc>
        <w:tc>
          <w:tcPr>
            <w:tcW w:w="693" w:type="pct"/>
            <w:noWrap/>
            <w:hideMark/>
          </w:tcPr>
          <w:p w14:paraId="355BC3CA" w14:textId="77777777" w:rsidR="00404A8B" w:rsidRPr="00404A8B" w:rsidRDefault="00404A8B" w:rsidP="00404A8B">
            <w:r w:rsidRPr="00404A8B">
              <w:t>0.08376</w:t>
            </w:r>
          </w:p>
        </w:tc>
        <w:tc>
          <w:tcPr>
            <w:tcW w:w="693" w:type="pct"/>
            <w:noWrap/>
            <w:hideMark/>
          </w:tcPr>
          <w:p w14:paraId="1C72E631" w14:textId="77777777" w:rsidR="00404A8B" w:rsidRPr="00404A8B" w:rsidRDefault="00404A8B" w:rsidP="00404A8B">
            <w:r w:rsidRPr="00404A8B">
              <w:t>0.00573</w:t>
            </w:r>
          </w:p>
        </w:tc>
      </w:tr>
      <w:tr w:rsidR="00404A8B" w:rsidRPr="00404A8B" w14:paraId="3DA6E072" w14:textId="77777777" w:rsidTr="00404A8B">
        <w:trPr>
          <w:trHeight w:val="300"/>
        </w:trPr>
        <w:tc>
          <w:tcPr>
            <w:tcW w:w="1448" w:type="pct"/>
            <w:noWrap/>
            <w:hideMark/>
          </w:tcPr>
          <w:p w14:paraId="2E8A7007" w14:textId="77777777" w:rsidR="00404A8B" w:rsidRPr="00404A8B" w:rsidRDefault="00404A8B">
            <w:r w:rsidRPr="00404A8B">
              <w:t>hsa-miR-527</w:t>
            </w:r>
          </w:p>
        </w:tc>
        <w:tc>
          <w:tcPr>
            <w:tcW w:w="780" w:type="pct"/>
            <w:noWrap/>
            <w:hideMark/>
          </w:tcPr>
          <w:p w14:paraId="0FF88766" w14:textId="77777777" w:rsidR="00404A8B" w:rsidRPr="00404A8B" w:rsidRDefault="00404A8B" w:rsidP="00404A8B">
            <w:r w:rsidRPr="00404A8B">
              <w:t>0.04995</w:t>
            </w:r>
          </w:p>
        </w:tc>
        <w:tc>
          <w:tcPr>
            <w:tcW w:w="693" w:type="pct"/>
            <w:noWrap/>
            <w:hideMark/>
          </w:tcPr>
          <w:p w14:paraId="4C6F1923" w14:textId="77777777" w:rsidR="00404A8B" w:rsidRPr="00404A8B" w:rsidRDefault="00404A8B" w:rsidP="00404A8B">
            <w:r w:rsidRPr="00404A8B">
              <w:t>0.003676</w:t>
            </w:r>
          </w:p>
        </w:tc>
        <w:tc>
          <w:tcPr>
            <w:tcW w:w="693" w:type="pct"/>
            <w:noWrap/>
            <w:hideMark/>
          </w:tcPr>
          <w:p w14:paraId="5D243FAF" w14:textId="77777777" w:rsidR="00404A8B" w:rsidRPr="00404A8B" w:rsidRDefault="00404A8B" w:rsidP="00404A8B">
            <w:r w:rsidRPr="00404A8B">
              <w:t>0.01625</w:t>
            </w:r>
          </w:p>
        </w:tc>
        <w:tc>
          <w:tcPr>
            <w:tcW w:w="693" w:type="pct"/>
            <w:noWrap/>
            <w:hideMark/>
          </w:tcPr>
          <w:p w14:paraId="52AC12F6" w14:textId="77777777" w:rsidR="00404A8B" w:rsidRPr="00404A8B" w:rsidRDefault="00404A8B" w:rsidP="00404A8B">
            <w:r w:rsidRPr="00404A8B">
              <w:t>0.083649</w:t>
            </w:r>
          </w:p>
        </w:tc>
        <w:tc>
          <w:tcPr>
            <w:tcW w:w="693" w:type="pct"/>
            <w:noWrap/>
            <w:hideMark/>
          </w:tcPr>
          <w:p w14:paraId="2E6040E8" w14:textId="77777777" w:rsidR="00404A8B" w:rsidRPr="00404A8B" w:rsidRDefault="00404A8B" w:rsidP="00404A8B">
            <w:r w:rsidRPr="00404A8B">
              <w:t>0.005991</w:t>
            </w:r>
          </w:p>
        </w:tc>
      </w:tr>
      <w:tr w:rsidR="00404A8B" w:rsidRPr="00404A8B" w14:paraId="0491E792" w14:textId="77777777" w:rsidTr="00404A8B">
        <w:trPr>
          <w:trHeight w:val="300"/>
        </w:trPr>
        <w:tc>
          <w:tcPr>
            <w:tcW w:w="1448" w:type="pct"/>
            <w:noWrap/>
            <w:hideMark/>
          </w:tcPr>
          <w:p w14:paraId="45FD38ED" w14:textId="77777777" w:rsidR="00404A8B" w:rsidRPr="00404A8B" w:rsidRDefault="00404A8B">
            <w:r w:rsidRPr="00404A8B">
              <w:t>hsa-let-7e-3p</w:t>
            </w:r>
          </w:p>
        </w:tc>
        <w:tc>
          <w:tcPr>
            <w:tcW w:w="780" w:type="pct"/>
            <w:noWrap/>
            <w:hideMark/>
          </w:tcPr>
          <w:p w14:paraId="1E7DA8D4" w14:textId="77777777" w:rsidR="00404A8B" w:rsidRPr="00404A8B" w:rsidRDefault="00404A8B" w:rsidP="00404A8B">
            <w:r w:rsidRPr="00404A8B">
              <w:t>0.04963</w:t>
            </w:r>
          </w:p>
        </w:tc>
        <w:tc>
          <w:tcPr>
            <w:tcW w:w="693" w:type="pct"/>
            <w:noWrap/>
            <w:hideMark/>
          </w:tcPr>
          <w:p w14:paraId="55C2807E" w14:textId="77777777" w:rsidR="00404A8B" w:rsidRPr="00404A8B" w:rsidRDefault="00404A8B" w:rsidP="00404A8B">
            <w:r w:rsidRPr="00404A8B">
              <w:t>0.001402</w:t>
            </w:r>
          </w:p>
        </w:tc>
        <w:tc>
          <w:tcPr>
            <w:tcW w:w="693" w:type="pct"/>
            <w:noWrap/>
            <w:hideMark/>
          </w:tcPr>
          <w:p w14:paraId="21C83373" w14:textId="77777777" w:rsidR="00404A8B" w:rsidRPr="00404A8B" w:rsidRDefault="00404A8B" w:rsidP="00404A8B">
            <w:r w:rsidRPr="00404A8B">
              <w:t>0.019183</w:t>
            </w:r>
          </w:p>
        </w:tc>
        <w:tc>
          <w:tcPr>
            <w:tcW w:w="693" w:type="pct"/>
            <w:noWrap/>
            <w:hideMark/>
          </w:tcPr>
          <w:p w14:paraId="186A75CE" w14:textId="77777777" w:rsidR="00404A8B" w:rsidRPr="00404A8B" w:rsidRDefault="00404A8B" w:rsidP="00404A8B">
            <w:r w:rsidRPr="00404A8B">
              <w:t>0.080077</w:t>
            </w:r>
          </w:p>
        </w:tc>
        <w:tc>
          <w:tcPr>
            <w:tcW w:w="693" w:type="pct"/>
            <w:noWrap/>
            <w:hideMark/>
          </w:tcPr>
          <w:p w14:paraId="47362E10" w14:textId="77777777" w:rsidR="00404A8B" w:rsidRPr="00404A8B" w:rsidRDefault="00404A8B" w:rsidP="00404A8B">
            <w:r w:rsidRPr="00404A8B">
              <w:t>0.002467</w:t>
            </w:r>
          </w:p>
        </w:tc>
      </w:tr>
      <w:tr w:rsidR="00404A8B" w:rsidRPr="00404A8B" w14:paraId="3E55B6EE" w14:textId="77777777" w:rsidTr="00404A8B">
        <w:trPr>
          <w:trHeight w:val="300"/>
        </w:trPr>
        <w:tc>
          <w:tcPr>
            <w:tcW w:w="1448" w:type="pct"/>
            <w:noWrap/>
            <w:hideMark/>
          </w:tcPr>
          <w:p w14:paraId="6C6D71A7" w14:textId="77777777" w:rsidR="00404A8B" w:rsidRPr="00404A8B" w:rsidRDefault="00404A8B">
            <w:r w:rsidRPr="00404A8B">
              <w:t>hsa-miR-518a-5p</w:t>
            </w:r>
          </w:p>
        </w:tc>
        <w:tc>
          <w:tcPr>
            <w:tcW w:w="780" w:type="pct"/>
            <w:noWrap/>
            <w:hideMark/>
          </w:tcPr>
          <w:p w14:paraId="3DADF48D" w14:textId="77777777" w:rsidR="00404A8B" w:rsidRPr="00404A8B" w:rsidRDefault="00404A8B" w:rsidP="00404A8B">
            <w:r w:rsidRPr="00404A8B">
              <w:t>0.049282</w:t>
            </w:r>
          </w:p>
        </w:tc>
        <w:tc>
          <w:tcPr>
            <w:tcW w:w="693" w:type="pct"/>
            <w:noWrap/>
            <w:hideMark/>
          </w:tcPr>
          <w:p w14:paraId="558B99D1" w14:textId="77777777" w:rsidR="00404A8B" w:rsidRPr="00404A8B" w:rsidRDefault="00404A8B" w:rsidP="00404A8B">
            <w:r w:rsidRPr="00404A8B">
              <w:t>0.00411</w:t>
            </w:r>
          </w:p>
        </w:tc>
        <w:tc>
          <w:tcPr>
            <w:tcW w:w="693" w:type="pct"/>
            <w:noWrap/>
            <w:hideMark/>
          </w:tcPr>
          <w:p w14:paraId="6798C389" w14:textId="77777777" w:rsidR="00404A8B" w:rsidRPr="00404A8B" w:rsidRDefault="00404A8B" w:rsidP="00404A8B">
            <w:r w:rsidRPr="00404A8B">
              <w:t>0.015626</w:t>
            </w:r>
          </w:p>
        </w:tc>
        <w:tc>
          <w:tcPr>
            <w:tcW w:w="693" w:type="pct"/>
            <w:noWrap/>
            <w:hideMark/>
          </w:tcPr>
          <w:p w14:paraId="6A924C16" w14:textId="77777777" w:rsidR="00404A8B" w:rsidRPr="00404A8B" w:rsidRDefault="00404A8B" w:rsidP="00404A8B">
            <w:r w:rsidRPr="00404A8B">
              <w:t>0.082937</w:t>
            </w:r>
          </w:p>
        </w:tc>
        <w:tc>
          <w:tcPr>
            <w:tcW w:w="693" w:type="pct"/>
            <w:noWrap/>
            <w:hideMark/>
          </w:tcPr>
          <w:p w14:paraId="097DE8B9" w14:textId="77777777" w:rsidR="00404A8B" w:rsidRPr="00404A8B" w:rsidRDefault="00404A8B" w:rsidP="00404A8B">
            <w:r w:rsidRPr="00404A8B">
              <w:t>0.006625</w:t>
            </w:r>
          </w:p>
        </w:tc>
      </w:tr>
      <w:tr w:rsidR="00404A8B" w:rsidRPr="00404A8B" w14:paraId="1AB11BD3" w14:textId="77777777" w:rsidTr="00404A8B">
        <w:trPr>
          <w:trHeight w:val="300"/>
        </w:trPr>
        <w:tc>
          <w:tcPr>
            <w:tcW w:w="1448" w:type="pct"/>
            <w:noWrap/>
            <w:hideMark/>
          </w:tcPr>
          <w:p w14:paraId="7957AB5D" w14:textId="77777777" w:rsidR="00404A8B" w:rsidRPr="00404A8B" w:rsidRDefault="00404A8B">
            <w:r w:rsidRPr="00404A8B">
              <w:t>hsa-miR-323a-5p</w:t>
            </w:r>
          </w:p>
        </w:tc>
        <w:tc>
          <w:tcPr>
            <w:tcW w:w="780" w:type="pct"/>
            <w:noWrap/>
            <w:hideMark/>
          </w:tcPr>
          <w:p w14:paraId="335605FF" w14:textId="77777777" w:rsidR="00404A8B" w:rsidRPr="00404A8B" w:rsidRDefault="00404A8B" w:rsidP="00404A8B">
            <w:r w:rsidRPr="00404A8B">
              <w:t>0.048821</w:t>
            </w:r>
          </w:p>
        </w:tc>
        <w:tc>
          <w:tcPr>
            <w:tcW w:w="693" w:type="pct"/>
            <w:noWrap/>
            <w:hideMark/>
          </w:tcPr>
          <w:p w14:paraId="0630E12E" w14:textId="77777777" w:rsidR="00404A8B" w:rsidRPr="00404A8B" w:rsidRDefault="00404A8B" w:rsidP="00404A8B">
            <w:r w:rsidRPr="00404A8B">
              <w:t>0.002908</w:t>
            </w:r>
          </w:p>
        </w:tc>
        <w:tc>
          <w:tcPr>
            <w:tcW w:w="693" w:type="pct"/>
            <w:noWrap/>
            <w:hideMark/>
          </w:tcPr>
          <w:p w14:paraId="1C3B5783" w14:textId="77777777" w:rsidR="00404A8B" w:rsidRPr="00404A8B" w:rsidRDefault="00404A8B" w:rsidP="00404A8B">
            <w:r w:rsidRPr="00404A8B">
              <w:t>0.016687</w:t>
            </w:r>
          </w:p>
        </w:tc>
        <w:tc>
          <w:tcPr>
            <w:tcW w:w="693" w:type="pct"/>
            <w:noWrap/>
            <w:hideMark/>
          </w:tcPr>
          <w:p w14:paraId="2B99001A" w14:textId="77777777" w:rsidR="00404A8B" w:rsidRPr="00404A8B" w:rsidRDefault="00404A8B" w:rsidP="00404A8B">
            <w:r w:rsidRPr="00404A8B">
              <w:t>0.080955</w:t>
            </w:r>
          </w:p>
        </w:tc>
        <w:tc>
          <w:tcPr>
            <w:tcW w:w="693" w:type="pct"/>
            <w:noWrap/>
            <w:hideMark/>
          </w:tcPr>
          <w:p w14:paraId="27A5B22C" w14:textId="77777777" w:rsidR="00404A8B" w:rsidRPr="00404A8B" w:rsidRDefault="00404A8B" w:rsidP="00404A8B">
            <w:r w:rsidRPr="00404A8B">
              <w:t>0.00486</w:t>
            </w:r>
          </w:p>
        </w:tc>
      </w:tr>
      <w:tr w:rsidR="00404A8B" w:rsidRPr="00404A8B" w14:paraId="668D92B6" w14:textId="77777777" w:rsidTr="00404A8B">
        <w:trPr>
          <w:trHeight w:val="300"/>
        </w:trPr>
        <w:tc>
          <w:tcPr>
            <w:tcW w:w="1448" w:type="pct"/>
            <w:noWrap/>
            <w:hideMark/>
          </w:tcPr>
          <w:p w14:paraId="17853F54" w14:textId="77777777" w:rsidR="00404A8B" w:rsidRPr="00404A8B" w:rsidRDefault="00404A8B">
            <w:r w:rsidRPr="00404A8B">
              <w:lastRenderedPageBreak/>
              <w:t>hsa-miR-185-5p</w:t>
            </w:r>
          </w:p>
        </w:tc>
        <w:tc>
          <w:tcPr>
            <w:tcW w:w="780" w:type="pct"/>
            <w:noWrap/>
            <w:hideMark/>
          </w:tcPr>
          <w:p w14:paraId="6DDB2C8A" w14:textId="77777777" w:rsidR="00404A8B" w:rsidRPr="00404A8B" w:rsidRDefault="00404A8B" w:rsidP="00404A8B">
            <w:r w:rsidRPr="00404A8B">
              <w:t>0.047581</w:t>
            </w:r>
          </w:p>
        </w:tc>
        <w:tc>
          <w:tcPr>
            <w:tcW w:w="693" w:type="pct"/>
            <w:noWrap/>
            <w:hideMark/>
          </w:tcPr>
          <w:p w14:paraId="0C489EBA" w14:textId="77777777" w:rsidR="00404A8B" w:rsidRPr="00404A8B" w:rsidRDefault="00404A8B" w:rsidP="00404A8B">
            <w:r w:rsidRPr="00404A8B">
              <w:t>0.003327</w:t>
            </w:r>
          </w:p>
        </w:tc>
        <w:tc>
          <w:tcPr>
            <w:tcW w:w="693" w:type="pct"/>
            <w:noWrap/>
            <w:hideMark/>
          </w:tcPr>
          <w:p w14:paraId="58FDEAF5" w14:textId="77777777" w:rsidR="00404A8B" w:rsidRPr="00404A8B" w:rsidRDefault="00404A8B" w:rsidP="00404A8B">
            <w:r w:rsidRPr="00404A8B">
              <w:t>0.015819</w:t>
            </w:r>
          </w:p>
        </w:tc>
        <w:tc>
          <w:tcPr>
            <w:tcW w:w="693" w:type="pct"/>
            <w:noWrap/>
            <w:hideMark/>
          </w:tcPr>
          <w:p w14:paraId="202BAB59" w14:textId="77777777" w:rsidR="00404A8B" w:rsidRPr="00404A8B" w:rsidRDefault="00404A8B" w:rsidP="00404A8B">
            <w:r w:rsidRPr="00404A8B">
              <w:t>0.079343</w:t>
            </w:r>
          </w:p>
        </w:tc>
        <w:tc>
          <w:tcPr>
            <w:tcW w:w="693" w:type="pct"/>
            <w:noWrap/>
            <w:hideMark/>
          </w:tcPr>
          <w:p w14:paraId="46592FDA" w14:textId="77777777" w:rsidR="00404A8B" w:rsidRPr="00404A8B" w:rsidRDefault="00404A8B" w:rsidP="00404A8B">
            <w:r w:rsidRPr="00404A8B">
              <w:t>0.00551</w:t>
            </w:r>
          </w:p>
        </w:tc>
      </w:tr>
      <w:tr w:rsidR="00404A8B" w:rsidRPr="00404A8B" w14:paraId="199F779B" w14:textId="77777777" w:rsidTr="00404A8B">
        <w:trPr>
          <w:trHeight w:val="300"/>
        </w:trPr>
        <w:tc>
          <w:tcPr>
            <w:tcW w:w="1448" w:type="pct"/>
            <w:noWrap/>
            <w:hideMark/>
          </w:tcPr>
          <w:p w14:paraId="60424C1F" w14:textId="77777777" w:rsidR="00404A8B" w:rsidRPr="00404A8B" w:rsidRDefault="00404A8B">
            <w:r w:rsidRPr="00404A8B">
              <w:t>hsa-miR-200c-3p</w:t>
            </w:r>
          </w:p>
        </w:tc>
        <w:tc>
          <w:tcPr>
            <w:tcW w:w="780" w:type="pct"/>
            <w:noWrap/>
            <w:hideMark/>
          </w:tcPr>
          <w:p w14:paraId="6A6F32B3" w14:textId="77777777" w:rsidR="00404A8B" w:rsidRPr="00404A8B" w:rsidRDefault="00404A8B" w:rsidP="00404A8B">
            <w:r w:rsidRPr="00404A8B">
              <w:t>0.046773</w:t>
            </w:r>
          </w:p>
        </w:tc>
        <w:tc>
          <w:tcPr>
            <w:tcW w:w="693" w:type="pct"/>
            <w:noWrap/>
            <w:hideMark/>
          </w:tcPr>
          <w:p w14:paraId="46F8FD61" w14:textId="77777777" w:rsidR="00404A8B" w:rsidRPr="00404A8B" w:rsidRDefault="00404A8B" w:rsidP="00404A8B">
            <w:r w:rsidRPr="00404A8B">
              <w:t>6.84E-11</w:t>
            </w:r>
          </w:p>
        </w:tc>
        <w:tc>
          <w:tcPr>
            <w:tcW w:w="693" w:type="pct"/>
            <w:noWrap/>
            <w:hideMark/>
          </w:tcPr>
          <w:p w14:paraId="591D51D8" w14:textId="77777777" w:rsidR="00404A8B" w:rsidRPr="00404A8B" w:rsidRDefault="00404A8B" w:rsidP="00404A8B">
            <w:r w:rsidRPr="00404A8B">
              <w:t>0.032736</w:t>
            </w:r>
          </w:p>
        </w:tc>
        <w:tc>
          <w:tcPr>
            <w:tcW w:w="693" w:type="pct"/>
            <w:noWrap/>
            <w:hideMark/>
          </w:tcPr>
          <w:p w14:paraId="54D9C2FA" w14:textId="77777777" w:rsidR="00404A8B" w:rsidRPr="00404A8B" w:rsidRDefault="00404A8B" w:rsidP="00404A8B">
            <w:r w:rsidRPr="00404A8B">
              <w:t>0.06081</w:t>
            </w:r>
          </w:p>
        </w:tc>
        <w:tc>
          <w:tcPr>
            <w:tcW w:w="693" w:type="pct"/>
            <w:noWrap/>
            <w:hideMark/>
          </w:tcPr>
          <w:p w14:paraId="4119E629" w14:textId="77777777" w:rsidR="00404A8B" w:rsidRPr="00404A8B" w:rsidRDefault="00404A8B" w:rsidP="00404A8B">
            <w:r w:rsidRPr="00404A8B">
              <w:t>2.96E-10</w:t>
            </w:r>
          </w:p>
        </w:tc>
      </w:tr>
      <w:tr w:rsidR="00404A8B" w:rsidRPr="00404A8B" w14:paraId="01C8E0EC" w14:textId="77777777" w:rsidTr="00404A8B">
        <w:trPr>
          <w:trHeight w:val="300"/>
        </w:trPr>
        <w:tc>
          <w:tcPr>
            <w:tcW w:w="1448" w:type="pct"/>
            <w:noWrap/>
            <w:hideMark/>
          </w:tcPr>
          <w:p w14:paraId="15BC3E71" w14:textId="77777777" w:rsidR="00404A8B" w:rsidRPr="00404A8B" w:rsidRDefault="00404A8B">
            <w:r w:rsidRPr="00404A8B">
              <w:t>hsa-miR-450a-5p</w:t>
            </w:r>
          </w:p>
        </w:tc>
        <w:tc>
          <w:tcPr>
            <w:tcW w:w="780" w:type="pct"/>
            <w:noWrap/>
            <w:hideMark/>
          </w:tcPr>
          <w:p w14:paraId="71B43350" w14:textId="77777777" w:rsidR="00404A8B" w:rsidRPr="00404A8B" w:rsidRDefault="00404A8B" w:rsidP="00404A8B">
            <w:r w:rsidRPr="00404A8B">
              <w:t>0.046635</w:t>
            </w:r>
          </w:p>
        </w:tc>
        <w:tc>
          <w:tcPr>
            <w:tcW w:w="693" w:type="pct"/>
            <w:noWrap/>
            <w:hideMark/>
          </w:tcPr>
          <w:p w14:paraId="29218218" w14:textId="77777777" w:rsidR="00404A8B" w:rsidRPr="00404A8B" w:rsidRDefault="00404A8B" w:rsidP="00404A8B">
            <w:r w:rsidRPr="00404A8B">
              <w:t>0.004306</w:t>
            </w:r>
          </w:p>
        </w:tc>
        <w:tc>
          <w:tcPr>
            <w:tcW w:w="693" w:type="pct"/>
            <w:noWrap/>
            <w:hideMark/>
          </w:tcPr>
          <w:p w14:paraId="05889A47" w14:textId="77777777" w:rsidR="00404A8B" w:rsidRPr="00404A8B" w:rsidRDefault="00404A8B" w:rsidP="00404A8B">
            <w:r w:rsidRPr="00404A8B">
              <w:t>0.014622</w:t>
            </w:r>
          </w:p>
        </w:tc>
        <w:tc>
          <w:tcPr>
            <w:tcW w:w="693" w:type="pct"/>
            <w:noWrap/>
            <w:hideMark/>
          </w:tcPr>
          <w:p w14:paraId="64935B2D" w14:textId="77777777" w:rsidR="00404A8B" w:rsidRPr="00404A8B" w:rsidRDefault="00404A8B" w:rsidP="00404A8B">
            <w:r w:rsidRPr="00404A8B">
              <w:t>0.078649</w:t>
            </w:r>
          </w:p>
        </w:tc>
        <w:tc>
          <w:tcPr>
            <w:tcW w:w="693" w:type="pct"/>
            <w:noWrap/>
            <w:hideMark/>
          </w:tcPr>
          <w:p w14:paraId="041DAED5" w14:textId="77777777" w:rsidR="00404A8B" w:rsidRPr="00404A8B" w:rsidRDefault="00404A8B" w:rsidP="00404A8B">
            <w:r w:rsidRPr="00404A8B">
              <w:t>0.00691</w:t>
            </w:r>
          </w:p>
        </w:tc>
      </w:tr>
      <w:tr w:rsidR="00404A8B" w:rsidRPr="00404A8B" w14:paraId="21573F46" w14:textId="77777777" w:rsidTr="00404A8B">
        <w:trPr>
          <w:trHeight w:val="300"/>
        </w:trPr>
        <w:tc>
          <w:tcPr>
            <w:tcW w:w="1448" w:type="pct"/>
            <w:noWrap/>
            <w:hideMark/>
          </w:tcPr>
          <w:p w14:paraId="12697269" w14:textId="77777777" w:rsidR="00404A8B" w:rsidRPr="00404A8B" w:rsidRDefault="00404A8B">
            <w:r w:rsidRPr="00404A8B">
              <w:t>hsa-miR-1301-3p</w:t>
            </w:r>
          </w:p>
        </w:tc>
        <w:tc>
          <w:tcPr>
            <w:tcW w:w="780" w:type="pct"/>
            <w:noWrap/>
            <w:hideMark/>
          </w:tcPr>
          <w:p w14:paraId="7256F438" w14:textId="77777777" w:rsidR="00404A8B" w:rsidRPr="00404A8B" w:rsidRDefault="00404A8B" w:rsidP="00404A8B">
            <w:r w:rsidRPr="00404A8B">
              <w:t>0.046094</w:t>
            </w:r>
          </w:p>
        </w:tc>
        <w:tc>
          <w:tcPr>
            <w:tcW w:w="693" w:type="pct"/>
            <w:noWrap/>
            <w:hideMark/>
          </w:tcPr>
          <w:p w14:paraId="0CE40388" w14:textId="77777777" w:rsidR="00404A8B" w:rsidRPr="00404A8B" w:rsidRDefault="00404A8B" w:rsidP="00404A8B">
            <w:r w:rsidRPr="00404A8B">
              <w:t>0.003628</w:t>
            </w:r>
          </w:p>
        </w:tc>
        <w:tc>
          <w:tcPr>
            <w:tcW w:w="693" w:type="pct"/>
            <w:noWrap/>
            <w:hideMark/>
          </w:tcPr>
          <w:p w14:paraId="22681D33" w14:textId="77777777" w:rsidR="00404A8B" w:rsidRPr="00404A8B" w:rsidRDefault="00404A8B" w:rsidP="00404A8B">
            <w:r w:rsidRPr="00404A8B">
              <w:t>0.01504</w:t>
            </w:r>
          </w:p>
        </w:tc>
        <w:tc>
          <w:tcPr>
            <w:tcW w:w="693" w:type="pct"/>
            <w:noWrap/>
            <w:hideMark/>
          </w:tcPr>
          <w:p w14:paraId="0F34E820" w14:textId="77777777" w:rsidR="00404A8B" w:rsidRPr="00404A8B" w:rsidRDefault="00404A8B" w:rsidP="00404A8B">
            <w:r w:rsidRPr="00404A8B">
              <w:t>0.077148</w:t>
            </w:r>
          </w:p>
        </w:tc>
        <w:tc>
          <w:tcPr>
            <w:tcW w:w="693" w:type="pct"/>
            <w:noWrap/>
            <w:hideMark/>
          </w:tcPr>
          <w:p w14:paraId="7BB9C8BF" w14:textId="77777777" w:rsidR="00404A8B" w:rsidRPr="00404A8B" w:rsidRDefault="00404A8B" w:rsidP="00404A8B">
            <w:r w:rsidRPr="00404A8B">
              <w:t>0.005927</w:t>
            </w:r>
          </w:p>
        </w:tc>
      </w:tr>
      <w:tr w:rsidR="00404A8B" w:rsidRPr="00404A8B" w14:paraId="7730FB9A" w14:textId="77777777" w:rsidTr="00404A8B">
        <w:trPr>
          <w:trHeight w:val="300"/>
        </w:trPr>
        <w:tc>
          <w:tcPr>
            <w:tcW w:w="1448" w:type="pct"/>
            <w:noWrap/>
            <w:hideMark/>
          </w:tcPr>
          <w:p w14:paraId="2B232BE2" w14:textId="77777777" w:rsidR="00404A8B" w:rsidRPr="00404A8B" w:rsidRDefault="00404A8B">
            <w:r w:rsidRPr="00404A8B">
              <w:t>hsa-miR-181b-3p</w:t>
            </w:r>
          </w:p>
        </w:tc>
        <w:tc>
          <w:tcPr>
            <w:tcW w:w="780" w:type="pct"/>
            <w:noWrap/>
            <w:hideMark/>
          </w:tcPr>
          <w:p w14:paraId="7F575391" w14:textId="77777777" w:rsidR="00404A8B" w:rsidRPr="00404A8B" w:rsidRDefault="00404A8B" w:rsidP="00404A8B">
            <w:r w:rsidRPr="00404A8B">
              <w:t>0.045721</w:t>
            </w:r>
          </w:p>
        </w:tc>
        <w:tc>
          <w:tcPr>
            <w:tcW w:w="693" w:type="pct"/>
            <w:noWrap/>
            <w:hideMark/>
          </w:tcPr>
          <w:p w14:paraId="542DD30B" w14:textId="77777777" w:rsidR="00404A8B" w:rsidRPr="00404A8B" w:rsidRDefault="00404A8B" w:rsidP="00404A8B">
            <w:r w:rsidRPr="00404A8B">
              <w:t>0.001476</w:t>
            </w:r>
          </w:p>
        </w:tc>
        <w:tc>
          <w:tcPr>
            <w:tcW w:w="693" w:type="pct"/>
            <w:noWrap/>
            <w:hideMark/>
          </w:tcPr>
          <w:p w14:paraId="7D062017" w14:textId="77777777" w:rsidR="00404A8B" w:rsidRPr="00404A8B" w:rsidRDefault="00404A8B" w:rsidP="00404A8B">
            <w:r w:rsidRPr="00404A8B">
              <w:t>0.01754</w:t>
            </w:r>
          </w:p>
        </w:tc>
        <w:tc>
          <w:tcPr>
            <w:tcW w:w="693" w:type="pct"/>
            <w:noWrap/>
            <w:hideMark/>
          </w:tcPr>
          <w:p w14:paraId="6F09FD0D" w14:textId="77777777" w:rsidR="00404A8B" w:rsidRPr="00404A8B" w:rsidRDefault="00404A8B" w:rsidP="00404A8B">
            <w:r w:rsidRPr="00404A8B">
              <w:t>0.073901</w:t>
            </w:r>
          </w:p>
        </w:tc>
        <w:tc>
          <w:tcPr>
            <w:tcW w:w="693" w:type="pct"/>
            <w:noWrap/>
            <w:hideMark/>
          </w:tcPr>
          <w:p w14:paraId="6D3DCEBC" w14:textId="77777777" w:rsidR="00404A8B" w:rsidRPr="00404A8B" w:rsidRDefault="00404A8B" w:rsidP="00404A8B">
            <w:r w:rsidRPr="00404A8B">
              <w:t>0.002586</w:t>
            </w:r>
          </w:p>
        </w:tc>
      </w:tr>
      <w:tr w:rsidR="00404A8B" w:rsidRPr="00404A8B" w14:paraId="4A93C01E" w14:textId="77777777" w:rsidTr="00404A8B">
        <w:trPr>
          <w:trHeight w:val="300"/>
        </w:trPr>
        <w:tc>
          <w:tcPr>
            <w:tcW w:w="1448" w:type="pct"/>
            <w:noWrap/>
            <w:hideMark/>
          </w:tcPr>
          <w:p w14:paraId="2D314625" w14:textId="77777777" w:rsidR="00404A8B" w:rsidRPr="00404A8B" w:rsidRDefault="00404A8B">
            <w:r w:rsidRPr="00404A8B">
              <w:t>hsa-miR-302c-5p</w:t>
            </w:r>
          </w:p>
        </w:tc>
        <w:tc>
          <w:tcPr>
            <w:tcW w:w="780" w:type="pct"/>
            <w:noWrap/>
            <w:hideMark/>
          </w:tcPr>
          <w:p w14:paraId="565CD561" w14:textId="77777777" w:rsidR="00404A8B" w:rsidRPr="00404A8B" w:rsidRDefault="00404A8B" w:rsidP="00404A8B">
            <w:r w:rsidRPr="00404A8B">
              <w:t>0.044322</w:t>
            </w:r>
          </w:p>
        </w:tc>
        <w:tc>
          <w:tcPr>
            <w:tcW w:w="693" w:type="pct"/>
            <w:noWrap/>
            <w:hideMark/>
          </w:tcPr>
          <w:p w14:paraId="4272BF35" w14:textId="77777777" w:rsidR="00404A8B" w:rsidRPr="00404A8B" w:rsidRDefault="00404A8B" w:rsidP="00404A8B">
            <w:r w:rsidRPr="00404A8B">
              <w:t>9.33E-07</w:t>
            </w:r>
          </w:p>
        </w:tc>
        <w:tc>
          <w:tcPr>
            <w:tcW w:w="693" w:type="pct"/>
            <w:noWrap/>
            <w:hideMark/>
          </w:tcPr>
          <w:p w14:paraId="471E2D58" w14:textId="77777777" w:rsidR="00404A8B" w:rsidRPr="00404A8B" w:rsidRDefault="00404A8B" w:rsidP="00404A8B">
            <w:r w:rsidRPr="00404A8B">
              <w:t>0.026622</w:t>
            </w:r>
          </w:p>
        </w:tc>
        <w:tc>
          <w:tcPr>
            <w:tcW w:w="693" w:type="pct"/>
            <w:noWrap/>
            <w:hideMark/>
          </w:tcPr>
          <w:p w14:paraId="6BBE61AE" w14:textId="77777777" w:rsidR="00404A8B" w:rsidRPr="00404A8B" w:rsidRDefault="00404A8B" w:rsidP="00404A8B">
            <w:r w:rsidRPr="00404A8B">
              <w:t>0.062022</w:t>
            </w:r>
          </w:p>
        </w:tc>
        <w:tc>
          <w:tcPr>
            <w:tcW w:w="693" w:type="pct"/>
            <w:noWrap/>
            <w:hideMark/>
          </w:tcPr>
          <w:p w14:paraId="01B652D1" w14:textId="77777777" w:rsidR="00404A8B" w:rsidRPr="00404A8B" w:rsidRDefault="00404A8B" w:rsidP="00404A8B">
            <w:r w:rsidRPr="00404A8B">
              <w:t>2.41E-06</w:t>
            </w:r>
          </w:p>
        </w:tc>
      </w:tr>
      <w:tr w:rsidR="00404A8B" w:rsidRPr="00404A8B" w14:paraId="26423D9A" w14:textId="77777777" w:rsidTr="00404A8B">
        <w:trPr>
          <w:trHeight w:val="300"/>
        </w:trPr>
        <w:tc>
          <w:tcPr>
            <w:tcW w:w="1448" w:type="pct"/>
            <w:noWrap/>
            <w:hideMark/>
          </w:tcPr>
          <w:p w14:paraId="213E0E7A" w14:textId="77777777" w:rsidR="00404A8B" w:rsidRPr="00404A8B" w:rsidRDefault="00404A8B">
            <w:r w:rsidRPr="00404A8B">
              <w:t>hsa-miR-181c-3p</w:t>
            </w:r>
          </w:p>
        </w:tc>
        <w:tc>
          <w:tcPr>
            <w:tcW w:w="780" w:type="pct"/>
            <w:noWrap/>
            <w:hideMark/>
          </w:tcPr>
          <w:p w14:paraId="64BE250D" w14:textId="77777777" w:rsidR="00404A8B" w:rsidRPr="00404A8B" w:rsidRDefault="00404A8B" w:rsidP="00404A8B">
            <w:r w:rsidRPr="00404A8B">
              <w:t>0.042512</w:t>
            </w:r>
          </w:p>
        </w:tc>
        <w:tc>
          <w:tcPr>
            <w:tcW w:w="693" w:type="pct"/>
            <w:noWrap/>
            <w:hideMark/>
          </w:tcPr>
          <w:p w14:paraId="6DA04F8B" w14:textId="77777777" w:rsidR="00404A8B" w:rsidRPr="00404A8B" w:rsidRDefault="00404A8B" w:rsidP="00404A8B">
            <w:r w:rsidRPr="00404A8B">
              <w:t>0.005813</w:t>
            </w:r>
          </w:p>
        </w:tc>
        <w:tc>
          <w:tcPr>
            <w:tcW w:w="693" w:type="pct"/>
            <w:noWrap/>
            <w:hideMark/>
          </w:tcPr>
          <w:p w14:paraId="3A186FF2" w14:textId="77777777" w:rsidR="00404A8B" w:rsidRPr="00404A8B" w:rsidRDefault="00404A8B" w:rsidP="00404A8B">
            <w:r w:rsidRPr="00404A8B">
              <w:t>0.012305</w:t>
            </w:r>
          </w:p>
        </w:tc>
        <w:tc>
          <w:tcPr>
            <w:tcW w:w="693" w:type="pct"/>
            <w:noWrap/>
            <w:hideMark/>
          </w:tcPr>
          <w:p w14:paraId="568B78D8" w14:textId="77777777" w:rsidR="00404A8B" w:rsidRPr="00404A8B" w:rsidRDefault="00404A8B" w:rsidP="00404A8B">
            <w:r w:rsidRPr="00404A8B">
              <w:t>0.072719</w:t>
            </w:r>
          </w:p>
        </w:tc>
        <w:tc>
          <w:tcPr>
            <w:tcW w:w="693" w:type="pct"/>
            <w:noWrap/>
            <w:hideMark/>
          </w:tcPr>
          <w:p w14:paraId="3FA7DFD1" w14:textId="77777777" w:rsidR="00404A8B" w:rsidRPr="00404A8B" w:rsidRDefault="00404A8B" w:rsidP="00404A8B">
            <w:r w:rsidRPr="00404A8B">
              <w:t>0.009128</w:t>
            </w:r>
          </w:p>
        </w:tc>
      </w:tr>
      <w:tr w:rsidR="00404A8B" w:rsidRPr="00404A8B" w14:paraId="3DEC3E55" w14:textId="77777777" w:rsidTr="00404A8B">
        <w:trPr>
          <w:trHeight w:val="300"/>
        </w:trPr>
        <w:tc>
          <w:tcPr>
            <w:tcW w:w="1448" w:type="pct"/>
            <w:noWrap/>
            <w:hideMark/>
          </w:tcPr>
          <w:p w14:paraId="56420D44" w14:textId="77777777" w:rsidR="00404A8B" w:rsidRPr="00404A8B" w:rsidRDefault="00404A8B">
            <w:r w:rsidRPr="00404A8B">
              <w:t>hsa-miR-3613-5p</w:t>
            </w:r>
          </w:p>
        </w:tc>
        <w:tc>
          <w:tcPr>
            <w:tcW w:w="780" w:type="pct"/>
            <w:noWrap/>
            <w:hideMark/>
          </w:tcPr>
          <w:p w14:paraId="3F03DF1E" w14:textId="77777777" w:rsidR="00404A8B" w:rsidRPr="00404A8B" w:rsidRDefault="00404A8B" w:rsidP="00404A8B">
            <w:r w:rsidRPr="00404A8B">
              <w:t>0.041826</w:t>
            </w:r>
          </w:p>
        </w:tc>
        <w:tc>
          <w:tcPr>
            <w:tcW w:w="693" w:type="pct"/>
            <w:noWrap/>
            <w:hideMark/>
          </w:tcPr>
          <w:p w14:paraId="12934D94" w14:textId="77777777" w:rsidR="00404A8B" w:rsidRPr="00404A8B" w:rsidRDefault="00404A8B" w:rsidP="00404A8B">
            <w:r w:rsidRPr="00404A8B">
              <w:t>0.004491</w:t>
            </w:r>
          </w:p>
        </w:tc>
        <w:tc>
          <w:tcPr>
            <w:tcW w:w="693" w:type="pct"/>
            <w:noWrap/>
            <w:hideMark/>
          </w:tcPr>
          <w:p w14:paraId="3813EBC7" w14:textId="77777777" w:rsidR="00404A8B" w:rsidRPr="00404A8B" w:rsidRDefault="00404A8B" w:rsidP="00404A8B">
            <w:r w:rsidRPr="00404A8B">
              <w:t>0.012978</w:t>
            </w:r>
          </w:p>
        </w:tc>
        <w:tc>
          <w:tcPr>
            <w:tcW w:w="693" w:type="pct"/>
            <w:noWrap/>
            <w:hideMark/>
          </w:tcPr>
          <w:p w14:paraId="6F48EFEE" w14:textId="77777777" w:rsidR="00404A8B" w:rsidRPr="00404A8B" w:rsidRDefault="00404A8B" w:rsidP="00404A8B">
            <w:r w:rsidRPr="00404A8B">
              <w:t>0.070673</w:t>
            </w:r>
          </w:p>
        </w:tc>
        <w:tc>
          <w:tcPr>
            <w:tcW w:w="693" w:type="pct"/>
            <w:noWrap/>
            <w:hideMark/>
          </w:tcPr>
          <w:p w14:paraId="5C2977F8" w14:textId="77777777" w:rsidR="00404A8B" w:rsidRPr="00404A8B" w:rsidRDefault="00404A8B" w:rsidP="00404A8B">
            <w:r w:rsidRPr="00404A8B">
              <w:t>0.007158</w:t>
            </w:r>
          </w:p>
        </w:tc>
      </w:tr>
      <w:tr w:rsidR="00404A8B" w:rsidRPr="00404A8B" w14:paraId="3BBFB0A1" w14:textId="77777777" w:rsidTr="00404A8B">
        <w:trPr>
          <w:trHeight w:val="300"/>
        </w:trPr>
        <w:tc>
          <w:tcPr>
            <w:tcW w:w="1448" w:type="pct"/>
            <w:noWrap/>
            <w:hideMark/>
          </w:tcPr>
          <w:p w14:paraId="2B202988" w14:textId="77777777" w:rsidR="00404A8B" w:rsidRPr="00404A8B" w:rsidRDefault="00404A8B">
            <w:r w:rsidRPr="00404A8B">
              <w:t>hsa-miR-19a-3p</w:t>
            </w:r>
          </w:p>
        </w:tc>
        <w:tc>
          <w:tcPr>
            <w:tcW w:w="780" w:type="pct"/>
            <w:noWrap/>
            <w:hideMark/>
          </w:tcPr>
          <w:p w14:paraId="0BE61A68" w14:textId="77777777" w:rsidR="00404A8B" w:rsidRPr="00404A8B" w:rsidRDefault="00404A8B" w:rsidP="00404A8B">
            <w:r w:rsidRPr="00404A8B">
              <w:t>0.040112</w:t>
            </w:r>
          </w:p>
        </w:tc>
        <w:tc>
          <w:tcPr>
            <w:tcW w:w="693" w:type="pct"/>
            <w:noWrap/>
            <w:hideMark/>
          </w:tcPr>
          <w:p w14:paraId="158FACA6" w14:textId="77777777" w:rsidR="00404A8B" w:rsidRPr="00404A8B" w:rsidRDefault="00404A8B" w:rsidP="00404A8B">
            <w:r w:rsidRPr="00404A8B">
              <w:t>0.005572</w:t>
            </w:r>
          </w:p>
        </w:tc>
        <w:tc>
          <w:tcPr>
            <w:tcW w:w="693" w:type="pct"/>
            <w:noWrap/>
            <w:hideMark/>
          </w:tcPr>
          <w:p w14:paraId="43DF1DDE" w14:textId="77777777" w:rsidR="00404A8B" w:rsidRPr="00404A8B" w:rsidRDefault="00404A8B" w:rsidP="00404A8B">
            <w:r w:rsidRPr="00404A8B">
              <w:t>0.011753</w:t>
            </w:r>
          </w:p>
        </w:tc>
        <w:tc>
          <w:tcPr>
            <w:tcW w:w="693" w:type="pct"/>
            <w:noWrap/>
            <w:hideMark/>
          </w:tcPr>
          <w:p w14:paraId="6189A503" w14:textId="77777777" w:rsidR="00404A8B" w:rsidRPr="00404A8B" w:rsidRDefault="00404A8B" w:rsidP="00404A8B">
            <w:r w:rsidRPr="00404A8B">
              <w:t>0.068472</w:t>
            </w:r>
          </w:p>
        </w:tc>
        <w:tc>
          <w:tcPr>
            <w:tcW w:w="693" w:type="pct"/>
            <w:noWrap/>
            <w:hideMark/>
          </w:tcPr>
          <w:p w14:paraId="788C5C59" w14:textId="77777777" w:rsidR="00404A8B" w:rsidRPr="00404A8B" w:rsidRDefault="00404A8B" w:rsidP="00404A8B">
            <w:r w:rsidRPr="00404A8B">
              <w:t>0.008807</w:t>
            </w:r>
          </w:p>
        </w:tc>
      </w:tr>
      <w:tr w:rsidR="00404A8B" w:rsidRPr="00404A8B" w14:paraId="0F90F92D" w14:textId="77777777" w:rsidTr="00404A8B">
        <w:trPr>
          <w:trHeight w:val="300"/>
        </w:trPr>
        <w:tc>
          <w:tcPr>
            <w:tcW w:w="1448" w:type="pct"/>
            <w:noWrap/>
            <w:hideMark/>
          </w:tcPr>
          <w:p w14:paraId="43E7D25A" w14:textId="77777777" w:rsidR="00404A8B" w:rsidRPr="00404A8B" w:rsidRDefault="00404A8B">
            <w:r w:rsidRPr="00404A8B">
              <w:t>hsa-miR-200c-5p</w:t>
            </w:r>
          </w:p>
        </w:tc>
        <w:tc>
          <w:tcPr>
            <w:tcW w:w="780" w:type="pct"/>
            <w:noWrap/>
            <w:hideMark/>
          </w:tcPr>
          <w:p w14:paraId="2F7D9393" w14:textId="77777777" w:rsidR="00404A8B" w:rsidRPr="00404A8B" w:rsidRDefault="00404A8B" w:rsidP="00404A8B">
            <w:r w:rsidRPr="00404A8B">
              <w:t>0.034461</w:t>
            </w:r>
          </w:p>
        </w:tc>
        <w:tc>
          <w:tcPr>
            <w:tcW w:w="693" w:type="pct"/>
            <w:noWrap/>
            <w:hideMark/>
          </w:tcPr>
          <w:p w14:paraId="7F932FD0" w14:textId="77777777" w:rsidR="00404A8B" w:rsidRPr="00404A8B" w:rsidRDefault="00404A8B" w:rsidP="00404A8B">
            <w:r w:rsidRPr="00404A8B">
              <w:t>6.21E-05</w:t>
            </w:r>
          </w:p>
        </w:tc>
        <w:tc>
          <w:tcPr>
            <w:tcW w:w="693" w:type="pct"/>
            <w:noWrap/>
            <w:hideMark/>
          </w:tcPr>
          <w:p w14:paraId="4C9E2E5B" w14:textId="77777777" w:rsidR="00404A8B" w:rsidRPr="00404A8B" w:rsidRDefault="00404A8B" w:rsidP="00404A8B">
            <w:r w:rsidRPr="00404A8B">
              <w:t>0.017601</w:t>
            </w:r>
          </w:p>
        </w:tc>
        <w:tc>
          <w:tcPr>
            <w:tcW w:w="693" w:type="pct"/>
            <w:noWrap/>
            <w:hideMark/>
          </w:tcPr>
          <w:p w14:paraId="6B653332" w14:textId="77777777" w:rsidR="00404A8B" w:rsidRPr="00404A8B" w:rsidRDefault="00404A8B" w:rsidP="00404A8B">
            <w:r w:rsidRPr="00404A8B">
              <w:t>0.05132</w:t>
            </w:r>
          </w:p>
        </w:tc>
        <w:tc>
          <w:tcPr>
            <w:tcW w:w="693" w:type="pct"/>
            <w:noWrap/>
            <w:hideMark/>
          </w:tcPr>
          <w:p w14:paraId="2469F2B6" w14:textId="77777777" w:rsidR="00404A8B" w:rsidRPr="00404A8B" w:rsidRDefault="00404A8B" w:rsidP="00404A8B">
            <w:r w:rsidRPr="00404A8B">
              <w:t>0.000128</w:t>
            </w:r>
          </w:p>
        </w:tc>
      </w:tr>
      <w:tr w:rsidR="00404A8B" w:rsidRPr="00404A8B" w14:paraId="6CB14ABA" w14:textId="77777777" w:rsidTr="00404A8B">
        <w:trPr>
          <w:trHeight w:val="300"/>
        </w:trPr>
        <w:tc>
          <w:tcPr>
            <w:tcW w:w="1448" w:type="pct"/>
            <w:noWrap/>
            <w:hideMark/>
          </w:tcPr>
          <w:p w14:paraId="47B3EAA5" w14:textId="77777777" w:rsidR="00404A8B" w:rsidRPr="00404A8B" w:rsidRDefault="00404A8B">
            <w:r w:rsidRPr="00404A8B">
              <w:t>hsa-miR-141-5p</w:t>
            </w:r>
          </w:p>
        </w:tc>
        <w:tc>
          <w:tcPr>
            <w:tcW w:w="780" w:type="pct"/>
            <w:noWrap/>
            <w:hideMark/>
          </w:tcPr>
          <w:p w14:paraId="5C3D97BA" w14:textId="77777777" w:rsidR="00404A8B" w:rsidRPr="00404A8B" w:rsidRDefault="00404A8B" w:rsidP="00404A8B">
            <w:r w:rsidRPr="00404A8B">
              <w:t>0.032018</w:t>
            </w:r>
          </w:p>
        </w:tc>
        <w:tc>
          <w:tcPr>
            <w:tcW w:w="693" w:type="pct"/>
            <w:noWrap/>
            <w:hideMark/>
          </w:tcPr>
          <w:p w14:paraId="41F2A7F7" w14:textId="77777777" w:rsidR="00404A8B" w:rsidRPr="00404A8B" w:rsidRDefault="00404A8B" w:rsidP="00404A8B">
            <w:r w:rsidRPr="00404A8B">
              <w:t>1.59E-05</w:t>
            </w:r>
          </w:p>
        </w:tc>
        <w:tc>
          <w:tcPr>
            <w:tcW w:w="693" w:type="pct"/>
            <w:noWrap/>
            <w:hideMark/>
          </w:tcPr>
          <w:p w14:paraId="15229011" w14:textId="77777777" w:rsidR="00404A8B" w:rsidRPr="00404A8B" w:rsidRDefault="00404A8B" w:rsidP="00404A8B">
            <w:r w:rsidRPr="00404A8B">
              <w:t>0.017484</w:t>
            </w:r>
          </w:p>
        </w:tc>
        <w:tc>
          <w:tcPr>
            <w:tcW w:w="693" w:type="pct"/>
            <w:noWrap/>
            <w:hideMark/>
          </w:tcPr>
          <w:p w14:paraId="69FD8DC7" w14:textId="77777777" w:rsidR="00404A8B" w:rsidRPr="00404A8B" w:rsidRDefault="00404A8B" w:rsidP="00404A8B">
            <w:r w:rsidRPr="00404A8B">
              <w:t>0.046552</w:t>
            </w:r>
          </w:p>
        </w:tc>
        <w:tc>
          <w:tcPr>
            <w:tcW w:w="693" w:type="pct"/>
            <w:noWrap/>
            <w:hideMark/>
          </w:tcPr>
          <w:p w14:paraId="3F34EE93" w14:textId="77777777" w:rsidR="00404A8B" w:rsidRPr="00404A8B" w:rsidRDefault="00404A8B" w:rsidP="00404A8B">
            <w:r w:rsidRPr="00404A8B">
              <w:t>3.51E-05</w:t>
            </w:r>
          </w:p>
        </w:tc>
      </w:tr>
      <w:tr w:rsidR="00404A8B" w:rsidRPr="00404A8B" w14:paraId="632D8CA5" w14:textId="77777777" w:rsidTr="00404A8B">
        <w:trPr>
          <w:trHeight w:val="300"/>
        </w:trPr>
        <w:tc>
          <w:tcPr>
            <w:tcW w:w="1448" w:type="pct"/>
            <w:noWrap/>
            <w:hideMark/>
          </w:tcPr>
          <w:p w14:paraId="688CACCA" w14:textId="77777777" w:rsidR="00404A8B" w:rsidRPr="00404A8B" w:rsidRDefault="00404A8B">
            <w:r w:rsidRPr="00404A8B">
              <w:t>hsa-miR-122-5p</w:t>
            </w:r>
          </w:p>
        </w:tc>
        <w:tc>
          <w:tcPr>
            <w:tcW w:w="780" w:type="pct"/>
            <w:noWrap/>
            <w:hideMark/>
          </w:tcPr>
          <w:p w14:paraId="77CDBEE2" w14:textId="77777777" w:rsidR="00404A8B" w:rsidRPr="00404A8B" w:rsidRDefault="00404A8B" w:rsidP="00404A8B">
            <w:r w:rsidRPr="00404A8B">
              <w:t>0.028332</w:t>
            </w:r>
          </w:p>
        </w:tc>
        <w:tc>
          <w:tcPr>
            <w:tcW w:w="693" w:type="pct"/>
            <w:noWrap/>
            <w:hideMark/>
          </w:tcPr>
          <w:p w14:paraId="2B20EDD2" w14:textId="77777777" w:rsidR="00404A8B" w:rsidRPr="00404A8B" w:rsidRDefault="00404A8B" w:rsidP="00404A8B">
            <w:r w:rsidRPr="00404A8B">
              <w:t>0.001219</w:t>
            </w:r>
          </w:p>
        </w:tc>
        <w:tc>
          <w:tcPr>
            <w:tcW w:w="693" w:type="pct"/>
            <w:noWrap/>
            <w:hideMark/>
          </w:tcPr>
          <w:p w14:paraId="295065BC" w14:textId="77777777" w:rsidR="00404A8B" w:rsidRPr="00404A8B" w:rsidRDefault="00404A8B" w:rsidP="00404A8B">
            <w:r w:rsidRPr="00404A8B">
              <w:t>0.011167</w:t>
            </w:r>
          </w:p>
        </w:tc>
        <w:tc>
          <w:tcPr>
            <w:tcW w:w="693" w:type="pct"/>
            <w:noWrap/>
            <w:hideMark/>
          </w:tcPr>
          <w:p w14:paraId="0C5BABFA" w14:textId="77777777" w:rsidR="00404A8B" w:rsidRPr="00404A8B" w:rsidRDefault="00404A8B" w:rsidP="00404A8B">
            <w:r w:rsidRPr="00404A8B">
              <w:t>0.045498</w:t>
            </w:r>
          </w:p>
        </w:tc>
        <w:tc>
          <w:tcPr>
            <w:tcW w:w="693" w:type="pct"/>
            <w:noWrap/>
            <w:hideMark/>
          </w:tcPr>
          <w:p w14:paraId="33E13EA8" w14:textId="77777777" w:rsidR="00404A8B" w:rsidRPr="00404A8B" w:rsidRDefault="00404A8B" w:rsidP="00404A8B">
            <w:r w:rsidRPr="00404A8B">
              <w:t>0.002171</w:t>
            </w:r>
          </w:p>
        </w:tc>
      </w:tr>
      <w:tr w:rsidR="00404A8B" w:rsidRPr="00404A8B" w14:paraId="0545F0F1" w14:textId="77777777" w:rsidTr="00404A8B">
        <w:trPr>
          <w:trHeight w:val="300"/>
        </w:trPr>
        <w:tc>
          <w:tcPr>
            <w:tcW w:w="1448" w:type="pct"/>
            <w:noWrap/>
            <w:hideMark/>
          </w:tcPr>
          <w:p w14:paraId="65797912" w14:textId="77777777" w:rsidR="00404A8B" w:rsidRPr="00404A8B" w:rsidRDefault="00404A8B">
            <w:r w:rsidRPr="00404A8B">
              <w:t>hsa-miR-302d-5p</w:t>
            </w:r>
          </w:p>
        </w:tc>
        <w:tc>
          <w:tcPr>
            <w:tcW w:w="780" w:type="pct"/>
            <w:noWrap/>
            <w:hideMark/>
          </w:tcPr>
          <w:p w14:paraId="00268D4C" w14:textId="77777777" w:rsidR="00404A8B" w:rsidRPr="00404A8B" w:rsidRDefault="00404A8B" w:rsidP="00404A8B">
            <w:r w:rsidRPr="00404A8B">
              <w:t>0.025366</w:t>
            </w:r>
          </w:p>
        </w:tc>
        <w:tc>
          <w:tcPr>
            <w:tcW w:w="693" w:type="pct"/>
            <w:noWrap/>
            <w:hideMark/>
          </w:tcPr>
          <w:p w14:paraId="62074358" w14:textId="77777777" w:rsidR="00404A8B" w:rsidRPr="00404A8B" w:rsidRDefault="00404A8B" w:rsidP="00404A8B">
            <w:r w:rsidRPr="00404A8B">
              <w:t>0.003887</w:t>
            </w:r>
          </w:p>
        </w:tc>
        <w:tc>
          <w:tcPr>
            <w:tcW w:w="693" w:type="pct"/>
            <w:noWrap/>
            <w:hideMark/>
          </w:tcPr>
          <w:p w14:paraId="4BAF83A7" w14:textId="77777777" w:rsidR="00404A8B" w:rsidRPr="00404A8B" w:rsidRDefault="00404A8B" w:rsidP="00404A8B">
            <w:r w:rsidRPr="00404A8B">
              <w:t>0.008148</w:t>
            </w:r>
          </w:p>
        </w:tc>
        <w:tc>
          <w:tcPr>
            <w:tcW w:w="693" w:type="pct"/>
            <w:noWrap/>
            <w:hideMark/>
          </w:tcPr>
          <w:p w14:paraId="275A691F" w14:textId="77777777" w:rsidR="00404A8B" w:rsidRPr="00404A8B" w:rsidRDefault="00404A8B" w:rsidP="00404A8B">
            <w:r w:rsidRPr="00404A8B">
              <w:t>0.042583</w:t>
            </w:r>
          </w:p>
        </w:tc>
        <w:tc>
          <w:tcPr>
            <w:tcW w:w="693" w:type="pct"/>
            <w:noWrap/>
            <w:hideMark/>
          </w:tcPr>
          <w:p w14:paraId="527FA0BA" w14:textId="77777777" w:rsidR="00404A8B" w:rsidRPr="00404A8B" w:rsidRDefault="00404A8B" w:rsidP="00404A8B">
            <w:r w:rsidRPr="00404A8B">
              <w:t>0.006308</w:t>
            </w:r>
          </w:p>
        </w:tc>
      </w:tr>
      <w:tr w:rsidR="00404A8B" w:rsidRPr="00404A8B" w14:paraId="6D7C83DF" w14:textId="77777777" w:rsidTr="00404A8B">
        <w:trPr>
          <w:trHeight w:val="300"/>
        </w:trPr>
        <w:tc>
          <w:tcPr>
            <w:tcW w:w="1448" w:type="pct"/>
            <w:noWrap/>
            <w:hideMark/>
          </w:tcPr>
          <w:p w14:paraId="6738FA35" w14:textId="77777777" w:rsidR="00404A8B" w:rsidRPr="00404A8B" w:rsidRDefault="00404A8B">
            <w:r w:rsidRPr="00404A8B">
              <w:t>hsa-miR-302c-3p</w:t>
            </w:r>
          </w:p>
        </w:tc>
        <w:tc>
          <w:tcPr>
            <w:tcW w:w="780" w:type="pct"/>
            <w:noWrap/>
            <w:hideMark/>
          </w:tcPr>
          <w:p w14:paraId="0FE3A6FD" w14:textId="77777777" w:rsidR="00404A8B" w:rsidRPr="00404A8B" w:rsidRDefault="00404A8B" w:rsidP="00404A8B">
            <w:r w:rsidRPr="00404A8B">
              <w:t>0.021789</w:t>
            </w:r>
          </w:p>
        </w:tc>
        <w:tc>
          <w:tcPr>
            <w:tcW w:w="693" w:type="pct"/>
            <w:noWrap/>
            <w:hideMark/>
          </w:tcPr>
          <w:p w14:paraId="2B89E252" w14:textId="77777777" w:rsidR="00404A8B" w:rsidRPr="00404A8B" w:rsidRDefault="00404A8B" w:rsidP="00404A8B">
            <w:r w:rsidRPr="00404A8B">
              <w:t>0.004708</w:t>
            </w:r>
          </w:p>
        </w:tc>
        <w:tc>
          <w:tcPr>
            <w:tcW w:w="693" w:type="pct"/>
            <w:noWrap/>
            <w:hideMark/>
          </w:tcPr>
          <w:p w14:paraId="63BC3649" w14:textId="77777777" w:rsidR="00404A8B" w:rsidRPr="00404A8B" w:rsidRDefault="00404A8B" w:rsidP="00404A8B">
            <w:r w:rsidRPr="00404A8B">
              <w:t>0.006681</w:t>
            </w:r>
          </w:p>
        </w:tc>
        <w:tc>
          <w:tcPr>
            <w:tcW w:w="693" w:type="pct"/>
            <w:noWrap/>
            <w:hideMark/>
          </w:tcPr>
          <w:p w14:paraId="467B67D6" w14:textId="77777777" w:rsidR="00404A8B" w:rsidRPr="00404A8B" w:rsidRDefault="00404A8B" w:rsidP="00404A8B">
            <w:r w:rsidRPr="00404A8B">
              <w:t>0.036898</w:t>
            </w:r>
          </w:p>
        </w:tc>
        <w:tc>
          <w:tcPr>
            <w:tcW w:w="693" w:type="pct"/>
            <w:noWrap/>
            <w:hideMark/>
          </w:tcPr>
          <w:p w14:paraId="074B4401" w14:textId="77777777" w:rsidR="00404A8B" w:rsidRPr="00404A8B" w:rsidRDefault="00404A8B" w:rsidP="00404A8B">
            <w:r w:rsidRPr="00404A8B">
              <w:t>0.007474</w:t>
            </w:r>
          </w:p>
        </w:tc>
      </w:tr>
      <w:tr w:rsidR="00404A8B" w:rsidRPr="00404A8B" w14:paraId="68B454EA" w14:textId="77777777" w:rsidTr="00404A8B">
        <w:trPr>
          <w:trHeight w:val="300"/>
        </w:trPr>
        <w:tc>
          <w:tcPr>
            <w:tcW w:w="1448" w:type="pct"/>
            <w:noWrap/>
            <w:hideMark/>
          </w:tcPr>
          <w:p w14:paraId="5CDBF3FA" w14:textId="77777777" w:rsidR="00404A8B" w:rsidRPr="00404A8B" w:rsidRDefault="00404A8B">
            <w:r w:rsidRPr="00404A8B">
              <w:t>hsa-miR-371a-3p</w:t>
            </w:r>
          </w:p>
        </w:tc>
        <w:tc>
          <w:tcPr>
            <w:tcW w:w="780" w:type="pct"/>
            <w:noWrap/>
            <w:hideMark/>
          </w:tcPr>
          <w:p w14:paraId="7D2BA24C" w14:textId="77777777" w:rsidR="00404A8B" w:rsidRPr="00404A8B" w:rsidRDefault="00404A8B" w:rsidP="00404A8B">
            <w:r w:rsidRPr="00404A8B">
              <w:t>-0.03025</w:t>
            </w:r>
          </w:p>
        </w:tc>
        <w:tc>
          <w:tcPr>
            <w:tcW w:w="693" w:type="pct"/>
            <w:noWrap/>
            <w:hideMark/>
          </w:tcPr>
          <w:p w14:paraId="0DFE2DB5" w14:textId="77777777" w:rsidR="00404A8B" w:rsidRPr="00404A8B" w:rsidRDefault="00404A8B" w:rsidP="00404A8B">
            <w:r w:rsidRPr="00404A8B">
              <w:t>0.003484</w:t>
            </w:r>
          </w:p>
        </w:tc>
        <w:tc>
          <w:tcPr>
            <w:tcW w:w="693" w:type="pct"/>
            <w:noWrap/>
            <w:hideMark/>
          </w:tcPr>
          <w:p w14:paraId="6B2C2209" w14:textId="77777777" w:rsidR="00404A8B" w:rsidRPr="00404A8B" w:rsidRDefault="00404A8B" w:rsidP="00404A8B">
            <w:r w:rsidRPr="00404A8B">
              <w:t>-0.05053</w:t>
            </w:r>
          </w:p>
        </w:tc>
        <w:tc>
          <w:tcPr>
            <w:tcW w:w="693" w:type="pct"/>
            <w:noWrap/>
            <w:hideMark/>
          </w:tcPr>
          <w:p w14:paraId="1722B6B2" w14:textId="77777777" w:rsidR="00404A8B" w:rsidRPr="00404A8B" w:rsidRDefault="00404A8B" w:rsidP="00404A8B">
            <w:r w:rsidRPr="00404A8B">
              <w:t>-0.00996</w:t>
            </w:r>
          </w:p>
        </w:tc>
        <w:tc>
          <w:tcPr>
            <w:tcW w:w="693" w:type="pct"/>
            <w:noWrap/>
            <w:hideMark/>
          </w:tcPr>
          <w:p w14:paraId="29C79538" w14:textId="77777777" w:rsidR="00404A8B" w:rsidRPr="00404A8B" w:rsidRDefault="00404A8B" w:rsidP="00404A8B">
            <w:r w:rsidRPr="00404A8B">
              <w:t>0.00573</w:t>
            </w:r>
          </w:p>
        </w:tc>
      </w:tr>
      <w:tr w:rsidR="00404A8B" w:rsidRPr="00404A8B" w14:paraId="0D37F2CD" w14:textId="77777777" w:rsidTr="00404A8B">
        <w:trPr>
          <w:trHeight w:val="300"/>
        </w:trPr>
        <w:tc>
          <w:tcPr>
            <w:tcW w:w="1448" w:type="pct"/>
            <w:noWrap/>
            <w:hideMark/>
          </w:tcPr>
          <w:p w14:paraId="692A9176" w14:textId="77777777" w:rsidR="00404A8B" w:rsidRPr="00404A8B" w:rsidRDefault="00404A8B">
            <w:r w:rsidRPr="00404A8B">
              <w:t>hsa-miR-373-5p</w:t>
            </w:r>
          </w:p>
        </w:tc>
        <w:tc>
          <w:tcPr>
            <w:tcW w:w="780" w:type="pct"/>
            <w:noWrap/>
            <w:hideMark/>
          </w:tcPr>
          <w:p w14:paraId="211B50C2" w14:textId="77777777" w:rsidR="00404A8B" w:rsidRPr="00404A8B" w:rsidRDefault="00404A8B" w:rsidP="00404A8B">
            <w:r w:rsidRPr="00404A8B">
              <w:t>-0.03218</w:t>
            </w:r>
          </w:p>
        </w:tc>
        <w:tc>
          <w:tcPr>
            <w:tcW w:w="693" w:type="pct"/>
            <w:noWrap/>
            <w:hideMark/>
          </w:tcPr>
          <w:p w14:paraId="2FF5E3BE" w14:textId="77777777" w:rsidR="00404A8B" w:rsidRPr="00404A8B" w:rsidRDefault="00404A8B" w:rsidP="00404A8B">
            <w:r w:rsidRPr="00404A8B">
              <w:t>0.000333</w:t>
            </w:r>
          </w:p>
        </w:tc>
        <w:tc>
          <w:tcPr>
            <w:tcW w:w="693" w:type="pct"/>
            <w:noWrap/>
            <w:hideMark/>
          </w:tcPr>
          <w:p w14:paraId="072EAB85" w14:textId="77777777" w:rsidR="00404A8B" w:rsidRPr="00404A8B" w:rsidRDefault="00404A8B" w:rsidP="00404A8B">
            <w:r w:rsidRPr="00404A8B">
              <w:t>-0.04975</w:t>
            </w:r>
          </w:p>
        </w:tc>
        <w:tc>
          <w:tcPr>
            <w:tcW w:w="693" w:type="pct"/>
            <w:noWrap/>
            <w:hideMark/>
          </w:tcPr>
          <w:p w14:paraId="2476C956" w14:textId="77777777" w:rsidR="00404A8B" w:rsidRPr="00404A8B" w:rsidRDefault="00404A8B" w:rsidP="00404A8B">
            <w:r w:rsidRPr="00404A8B">
              <w:t>-0.01461</w:t>
            </w:r>
          </w:p>
        </w:tc>
        <w:tc>
          <w:tcPr>
            <w:tcW w:w="693" w:type="pct"/>
            <w:noWrap/>
            <w:hideMark/>
          </w:tcPr>
          <w:p w14:paraId="7C16AEAC" w14:textId="77777777" w:rsidR="00404A8B" w:rsidRPr="00404A8B" w:rsidRDefault="00404A8B" w:rsidP="00404A8B">
            <w:r w:rsidRPr="00404A8B">
              <w:t>0.000643</w:t>
            </w:r>
          </w:p>
        </w:tc>
      </w:tr>
      <w:tr w:rsidR="00404A8B" w:rsidRPr="00404A8B" w14:paraId="0584AE06" w14:textId="77777777" w:rsidTr="00404A8B">
        <w:trPr>
          <w:trHeight w:val="300"/>
        </w:trPr>
        <w:tc>
          <w:tcPr>
            <w:tcW w:w="1448" w:type="pct"/>
            <w:noWrap/>
            <w:hideMark/>
          </w:tcPr>
          <w:p w14:paraId="366A4EC2" w14:textId="77777777" w:rsidR="00404A8B" w:rsidRPr="00404A8B" w:rsidRDefault="00404A8B">
            <w:r w:rsidRPr="00404A8B">
              <w:t>hsa-miR-373-3p</w:t>
            </w:r>
          </w:p>
        </w:tc>
        <w:tc>
          <w:tcPr>
            <w:tcW w:w="780" w:type="pct"/>
            <w:noWrap/>
            <w:hideMark/>
          </w:tcPr>
          <w:p w14:paraId="275C295E" w14:textId="77777777" w:rsidR="00404A8B" w:rsidRPr="00404A8B" w:rsidRDefault="00404A8B" w:rsidP="00404A8B">
            <w:r w:rsidRPr="00404A8B">
              <w:t>-0.03223</w:t>
            </w:r>
          </w:p>
        </w:tc>
        <w:tc>
          <w:tcPr>
            <w:tcW w:w="693" w:type="pct"/>
            <w:noWrap/>
            <w:hideMark/>
          </w:tcPr>
          <w:p w14:paraId="15ABBA2B" w14:textId="77777777" w:rsidR="00404A8B" w:rsidRPr="00404A8B" w:rsidRDefault="00404A8B" w:rsidP="00404A8B">
            <w:r w:rsidRPr="00404A8B">
              <w:t>0.005722</w:t>
            </w:r>
          </w:p>
        </w:tc>
        <w:tc>
          <w:tcPr>
            <w:tcW w:w="693" w:type="pct"/>
            <w:noWrap/>
            <w:hideMark/>
          </w:tcPr>
          <w:p w14:paraId="7811ADE1" w14:textId="77777777" w:rsidR="00404A8B" w:rsidRPr="00404A8B" w:rsidRDefault="00404A8B" w:rsidP="00404A8B">
            <w:r w:rsidRPr="00404A8B">
              <w:t>-0.05509</w:t>
            </w:r>
          </w:p>
        </w:tc>
        <w:tc>
          <w:tcPr>
            <w:tcW w:w="693" w:type="pct"/>
            <w:noWrap/>
            <w:hideMark/>
          </w:tcPr>
          <w:p w14:paraId="59487BA9" w14:textId="77777777" w:rsidR="00404A8B" w:rsidRPr="00404A8B" w:rsidRDefault="00404A8B" w:rsidP="00404A8B">
            <w:r w:rsidRPr="00404A8B">
              <w:t>-0.00937</w:t>
            </w:r>
          </w:p>
        </w:tc>
        <w:tc>
          <w:tcPr>
            <w:tcW w:w="693" w:type="pct"/>
            <w:noWrap/>
            <w:hideMark/>
          </w:tcPr>
          <w:p w14:paraId="4CBCE407" w14:textId="77777777" w:rsidR="00404A8B" w:rsidRPr="00404A8B" w:rsidRDefault="00404A8B" w:rsidP="00404A8B">
            <w:r w:rsidRPr="00404A8B">
              <w:t>0.009005</w:t>
            </w:r>
          </w:p>
        </w:tc>
      </w:tr>
      <w:tr w:rsidR="00404A8B" w:rsidRPr="00404A8B" w14:paraId="45402101" w14:textId="77777777" w:rsidTr="00404A8B">
        <w:trPr>
          <w:trHeight w:val="300"/>
        </w:trPr>
        <w:tc>
          <w:tcPr>
            <w:tcW w:w="1448" w:type="pct"/>
            <w:noWrap/>
            <w:hideMark/>
          </w:tcPr>
          <w:p w14:paraId="4E14C89D" w14:textId="77777777" w:rsidR="00404A8B" w:rsidRPr="00404A8B" w:rsidRDefault="00404A8B">
            <w:r w:rsidRPr="00404A8B">
              <w:t>hsa-miR-135a-3p</w:t>
            </w:r>
          </w:p>
        </w:tc>
        <w:tc>
          <w:tcPr>
            <w:tcW w:w="780" w:type="pct"/>
            <w:noWrap/>
            <w:hideMark/>
          </w:tcPr>
          <w:p w14:paraId="0E60FDDD" w14:textId="77777777" w:rsidR="00404A8B" w:rsidRPr="00404A8B" w:rsidRDefault="00404A8B" w:rsidP="00404A8B">
            <w:r w:rsidRPr="00404A8B">
              <w:t>-0.03893</w:t>
            </w:r>
          </w:p>
        </w:tc>
        <w:tc>
          <w:tcPr>
            <w:tcW w:w="693" w:type="pct"/>
            <w:noWrap/>
            <w:hideMark/>
          </w:tcPr>
          <w:p w14:paraId="39F7BE0F" w14:textId="77777777" w:rsidR="00404A8B" w:rsidRPr="00404A8B" w:rsidRDefault="00404A8B" w:rsidP="00404A8B">
            <w:r w:rsidRPr="00404A8B">
              <w:t>0.004476</w:t>
            </w:r>
          </w:p>
        </w:tc>
        <w:tc>
          <w:tcPr>
            <w:tcW w:w="693" w:type="pct"/>
            <w:noWrap/>
            <w:hideMark/>
          </w:tcPr>
          <w:p w14:paraId="704316D2" w14:textId="77777777" w:rsidR="00404A8B" w:rsidRPr="00404A8B" w:rsidRDefault="00404A8B" w:rsidP="00404A8B">
            <w:r w:rsidRPr="00404A8B">
              <w:t>-0.06577</w:t>
            </w:r>
          </w:p>
        </w:tc>
        <w:tc>
          <w:tcPr>
            <w:tcW w:w="693" w:type="pct"/>
            <w:noWrap/>
            <w:hideMark/>
          </w:tcPr>
          <w:p w14:paraId="58CF5A2B" w14:textId="77777777" w:rsidR="00404A8B" w:rsidRPr="00404A8B" w:rsidRDefault="00404A8B" w:rsidP="00404A8B">
            <w:r w:rsidRPr="00404A8B">
              <w:t>-0.01209</w:t>
            </w:r>
          </w:p>
        </w:tc>
        <w:tc>
          <w:tcPr>
            <w:tcW w:w="693" w:type="pct"/>
            <w:noWrap/>
            <w:hideMark/>
          </w:tcPr>
          <w:p w14:paraId="25C30268" w14:textId="77777777" w:rsidR="00404A8B" w:rsidRPr="00404A8B" w:rsidRDefault="00404A8B" w:rsidP="00404A8B">
            <w:r w:rsidRPr="00404A8B">
              <w:t>0.007152</w:t>
            </w:r>
          </w:p>
        </w:tc>
      </w:tr>
      <w:tr w:rsidR="00404A8B" w:rsidRPr="00404A8B" w14:paraId="6383DA29" w14:textId="77777777" w:rsidTr="00404A8B">
        <w:trPr>
          <w:trHeight w:val="300"/>
        </w:trPr>
        <w:tc>
          <w:tcPr>
            <w:tcW w:w="1448" w:type="pct"/>
            <w:noWrap/>
            <w:hideMark/>
          </w:tcPr>
          <w:p w14:paraId="483EF94E" w14:textId="77777777" w:rsidR="00404A8B" w:rsidRPr="00404A8B" w:rsidRDefault="00404A8B">
            <w:r w:rsidRPr="00404A8B">
              <w:t>hsa-miR-192-3p</w:t>
            </w:r>
          </w:p>
        </w:tc>
        <w:tc>
          <w:tcPr>
            <w:tcW w:w="780" w:type="pct"/>
            <w:noWrap/>
            <w:hideMark/>
          </w:tcPr>
          <w:p w14:paraId="32EF0C4A" w14:textId="77777777" w:rsidR="00404A8B" w:rsidRPr="00404A8B" w:rsidRDefault="00404A8B" w:rsidP="00404A8B">
            <w:r w:rsidRPr="00404A8B">
              <w:t>-0.04215</w:t>
            </w:r>
          </w:p>
        </w:tc>
        <w:tc>
          <w:tcPr>
            <w:tcW w:w="693" w:type="pct"/>
            <w:noWrap/>
            <w:hideMark/>
          </w:tcPr>
          <w:p w14:paraId="17B73C64" w14:textId="77777777" w:rsidR="00404A8B" w:rsidRPr="00404A8B" w:rsidRDefault="00404A8B" w:rsidP="00404A8B">
            <w:r w:rsidRPr="00404A8B">
              <w:t>0.000359</w:t>
            </w:r>
          </w:p>
        </w:tc>
        <w:tc>
          <w:tcPr>
            <w:tcW w:w="693" w:type="pct"/>
            <w:noWrap/>
            <w:hideMark/>
          </w:tcPr>
          <w:p w14:paraId="6B948312" w14:textId="77777777" w:rsidR="00404A8B" w:rsidRPr="00404A8B" w:rsidRDefault="00404A8B" w:rsidP="00404A8B">
            <w:r w:rsidRPr="00404A8B">
              <w:t>-0.0653</w:t>
            </w:r>
          </w:p>
        </w:tc>
        <w:tc>
          <w:tcPr>
            <w:tcW w:w="693" w:type="pct"/>
            <w:noWrap/>
            <w:hideMark/>
          </w:tcPr>
          <w:p w14:paraId="3B7532F7" w14:textId="77777777" w:rsidR="00404A8B" w:rsidRPr="00404A8B" w:rsidRDefault="00404A8B" w:rsidP="00404A8B">
            <w:r w:rsidRPr="00404A8B">
              <w:t>-0.019</w:t>
            </w:r>
          </w:p>
        </w:tc>
        <w:tc>
          <w:tcPr>
            <w:tcW w:w="693" w:type="pct"/>
            <w:noWrap/>
            <w:hideMark/>
          </w:tcPr>
          <w:p w14:paraId="1A30F717" w14:textId="77777777" w:rsidR="00404A8B" w:rsidRPr="00404A8B" w:rsidRDefault="00404A8B" w:rsidP="00404A8B">
            <w:r w:rsidRPr="00404A8B">
              <w:t>0.000691</w:t>
            </w:r>
          </w:p>
        </w:tc>
      </w:tr>
      <w:tr w:rsidR="00404A8B" w:rsidRPr="00404A8B" w14:paraId="01BD0F82" w14:textId="77777777" w:rsidTr="00404A8B">
        <w:trPr>
          <w:trHeight w:val="300"/>
        </w:trPr>
        <w:tc>
          <w:tcPr>
            <w:tcW w:w="1448" w:type="pct"/>
            <w:noWrap/>
            <w:hideMark/>
          </w:tcPr>
          <w:p w14:paraId="5455488F" w14:textId="77777777" w:rsidR="00404A8B" w:rsidRPr="00404A8B" w:rsidRDefault="00404A8B">
            <w:r w:rsidRPr="00404A8B">
              <w:t>hsa-miR-140-5p</w:t>
            </w:r>
          </w:p>
        </w:tc>
        <w:tc>
          <w:tcPr>
            <w:tcW w:w="780" w:type="pct"/>
            <w:noWrap/>
            <w:hideMark/>
          </w:tcPr>
          <w:p w14:paraId="66CD84D7" w14:textId="77777777" w:rsidR="00404A8B" w:rsidRPr="00404A8B" w:rsidRDefault="00404A8B" w:rsidP="00404A8B">
            <w:r w:rsidRPr="00404A8B">
              <w:t>-0.04364</w:t>
            </w:r>
          </w:p>
        </w:tc>
        <w:tc>
          <w:tcPr>
            <w:tcW w:w="693" w:type="pct"/>
            <w:noWrap/>
            <w:hideMark/>
          </w:tcPr>
          <w:p w14:paraId="756E25B6" w14:textId="77777777" w:rsidR="00404A8B" w:rsidRPr="00404A8B" w:rsidRDefault="00404A8B" w:rsidP="00404A8B">
            <w:r w:rsidRPr="00404A8B">
              <w:t>0.00165</w:t>
            </w:r>
          </w:p>
        </w:tc>
        <w:tc>
          <w:tcPr>
            <w:tcW w:w="693" w:type="pct"/>
            <w:noWrap/>
            <w:hideMark/>
          </w:tcPr>
          <w:p w14:paraId="1DA9AFC1" w14:textId="77777777" w:rsidR="00404A8B" w:rsidRPr="00404A8B" w:rsidRDefault="00404A8B" w:rsidP="00404A8B">
            <w:r w:rsidRPr="00404A8B">
              <w:t>-0.07081</w:t>
            </w:r>
          </w:p>
        </w:tc>
        <w:tc>
          <w:tcPr>
            <w:tcW w:w="693" w:type="pct"/>
            <w:noWrap/>
            <w:hideMark/>
          </w:tcPr>
          <w:p w14:paraId="11C843AD" w14:textId="77777777" w:rsidR="00404A8B" w:rsidRPr="00404A8B" w:rsidRDefault="00404A8B" w:rsidP="00404A8B">
            <w:r w:rsidRPr="00404A8B">
              <w:t>-0.01646</w:t>
            </w:r>
          </w:p>
        </w:tc>
        <w:tc>
          <w:tcPr>
            <w:tcW w:w="693" w:type="pct"/>
            <w:noWrap/>
            <w:hideMark/>
          </w:tcPr>
          <w:p w14:paraId="4AD8FF0A" w14:textId="77777777" w:rsidR="00404A8B" w:rsidRPr="00404A8B" w:rsidRDefault="00404A8B" w:rsidP="00404A8B">
            <w:r w:rsidRPr="00404A8B">
              <w:t>0.002856</w:t>
            </w:r>
          </w:p>
        </w:tc>
      </w:tr>
      <w:tr w:rsidR="00404A8B" w:rsidRPr="00404A8B" w14:paraId="5A4A1315" w14:textId="77777777" w:rsidTr="00404A8B">
        <w:trPr>
          <w:trHeight w:val="300"/>
        </w:trPr>
        <w:tc>
          <w:tcPr>
            <w:tcW w:w="1448" w:type="pct"/>
            <w:noWrap/>
            <w:hideMark/>
          </w:tcPr>
          <w:p w14:paraId="4D089EC8" w14:textId="77777777" w:rsidR="00404A8B" w:rsidRPr="00404A8B" w:rsidRDefault="00404A8B">
            <w:r w:rsidRPr="00404A8B">
              <w:t>hsa-miR-1</w:t>
            </w:r>
          </w:p>
        </w:tc>
        <w:tc>
          <w:tcPr>
            <w:tcW w:w="780" w:type="pct"/>
            <w:noWrap/>
            <w:hideMark/>
          </w:tcPr>
          <w:p w14:paraId="5EC02D1B" w14:textId="77777777" w:rsidR="00404A8B" w:rsidRPr="00404A8B" w:rsidRDefault="00404A8B" w:rsidP="00404A8B">
            <w:r w:rsidRPr="00404A8B">
              <w:t>-0.04481</w:t>
            </w:r>
          </w:p>
        </w:tc>
        <w:tc>
          <w:tcPr>
            <w:tcW w:w="693" w:type="pct"/>
            <w:noWrap/>
            <w:hideMark/>
          </w:tcPr>
          <w:p w14:paraId="0D8F5C79" w14:textId="77777777" w:rsidR="00404A8B" w:rsidRPr="00404A8B" w:rsidRDefault="00404A8B" w:rsidP="00404A8B">
            <w:r w:rsidRPr="00404A8B">
              <w:t>0.004365</w:t>
            </w:r>
          </w:p>
        </w:tc>
        <w:tc>
          <w:tcPr>
            <w:tcW w:w="693" w:type="pct"/>
            <w:noWrap/>
            <w:hideMark/>
          </w:tcPr>
          <w:p w14:paraId="4FDB4481" w14:textId="77777777" w:rsidR="00404A8B" w:rsidRPr="00404A8B" w:rsidRDefault="00404A8B" w:rsidP="00404A8B">
            <w:r w:rsidRPr="00404A8B">
              <w:t>-0.07562</w:t>
            </w:r>
          </w:p>
        </w:tc>
        <w:tc>
          <w:tcPr>
            <w:tcW w:w="693" w:type="pct"/>
            <w:noWrap/>
            <w:hideMark/>
          </w:tcPr>
          <w:p w14:paraId="29DFEBB2" w14:textId="77777777" w:rsidR="00404A8B" w:rsidRPr="00404A8B" w:rsidRDefault="00404A8B" w:rsidP="00404A8B">
            <w:r w:rsidRPr="00404A8B">
              <w:t>-0.014</w:t>
            </w:r>
          </w:p>
        </w:tc>
        <w:tc>
          <w:tcPr>
            <w:tcW w:w="693" w:type="pct"/>
            <w:noWrap/>
            <w:hideMark/>
          </w:tcPr>
          <w:p w14:paraId="0E61D58C" w14:textId="77777777" w:rsidR="00404A8B" w:rsidRPr="00404A8B" w:rsidRDefault="00404A8B" w:rsidP="00404A8B">
            <w:r w:rsidRPr="00404A8B">
              <w:t>0.00699</w:t>
            </w:r>
          </w:p>
        </w:tc>
      </w:tr>
      <w:tr w:rsidR="00404A8B" w:rsidRPr="00404A8B" w14:paraId="36CEBF9E" w14:textId="77777777" w:rsidTr="00404A8B">
        <w:trPr>
          <w:trHeight w:val="300"/>
        </w:trPr>
        <w:tc>
          <w:tcPr>
            <w:tcW w:w="1448" w:type="pct"/>
            <w:noWrap/>
            <w:hideMark/>
          </w:tcPr>
          <w:p w14:paraId="66CAE172" w14:textId="77777777" w:rsidR="00404A8B" w:rsidRPr="00404A8B" w:rsidRDefault="00404A8B">
            <w:r w:rsidRPr="00404A8B">
              <w:t>hsa-miR-628-5p</w:t>
            </w:r>
          </w:p>
        </w:tc>
        <w:tc>
          <w:tcPr>
            <w:tcW w:w="780" w:type="pct"/>
            <w:noWrap/>
            <w:hideMark/>
          </w:tcPr>
          <w:p w14:paraId="1037C3EF" w14:textId="77777777" w:rsidR="00404A8B" w:rsidRPr="00404A8B" w:rsidRDefault="00404A8B" w:rsidP="00404A8B">
            <w:r w:rsidRPr="00404A8B">
              <w:t>-0.04487</w:t>
            </w:r>
          </w:p>
        </w:tc>
        <w:tc>
          <w:tcPr>
            <w:tcW w:w="693" w:type="pct"/>
            <w:noWrap/>
            <w:hideMark/>
          </w:tcPr>
          <w:p w14:paraId="4664626B" w14:textId="77777777" w:rsidR="00404A8B" w:rsidRPr="00404A8B" w:rsidRDefault="00404A8B" w:rsidP="00404A8B">
            <w:r w:rsidRPr="00404A8B">
              <w:t>0.002146</w:t>
            </w:r>
          </w:p>
        </w:tc>
        <w:tc>
          <w:tcPr>
            <w:tcW w:w="693" w:type="pct"/>
            <w:noWrap/>
            <w:hideMark/>
          </w:tcPr>
          <w:p w14:paraId="14207E5D" w14:textId="77777777" w:rsidR="00404A8B" w:rsidRPr="00404A8B" w:rsidRDefault="00404A8B" w:rsidP="00404A8B">
            <w:r w:rsidRPr="00404A8B">
              <w:t>-0.07352</w:t>
            </w:r>
          </w:p>
        </w:tc>
        <w:tc>
          <w:tcPr>
            <w:tcW w:w="693" w:type="pct"/>
            <w:noWrap/>
            <w:hideMark/>
          </w:tcPr>
          <w:p w14:paraId="3D9C60F2" w14:textId="77777777" w:rsidR="00404A8B" w:rsidRPr="00404A8B" w:rsidRDefault="00404A8B" w:rsidP="00404A8B">
            <w:r w:rsidRPr="00404A8B">
              <w:t>-0.01622</w:t>
            </w:r>
          </w:p>
        </w:tc>
        <w:tc>
          <w:tcPr>
            <w:tcW w:w="693" w:type="pct"/>
            <w:noWrap/>
            <w:hideMark/>
          </w:tcPr>
          <w:p w14:paraId="333FEF5E" w14:textId="77777777" w:rsidR="00404A8B" w:rsidRPr="00404A8B" w:rsidRDefault="00404A8B" w:rsidP="00404A8B">
            <w:r w:rsidRPr="00404A8B">
              <w:t>0.00368</w:t>
            </w:r>
          </w:p>
        </w:tc>
      </w:tr>
      <w:tr w:rsidR="00404A8B" w:rsidRPr="00404A8B" w14:paraId="55608D59" w14:textId="77777777" w:rsidTr="00404A8B">
        <w:trPr>
          <w:trHeight w:val="300"/>
        </w:trPr>
        <w:tc>
          <w:tcPr>
            <w:tcW w:w="1448" w:type="pct"/>
            <w:noWrap/>
            <w:hideMark/>
          </w:tcPr>
          <w:p w14:paraId="3499DB67" w14:textId="77777777" w:rsidR="00404A8B" w:rsidRPr="00404A8B" w:rsidRDefault="00404A8B">
            <w:r w:rsidRPr="00404A8B">
              <w:t>hsa-miR-338-5p</w:t>
            </w:r>
          </w:p>
        </w:tc>
        <w:tc>
          <w:tcPr>
            <w:tcW w:w="780" w:type="pct"/>
            <w:noWrap/>
            <w:hideMark/>
          </w:tcPr>
          <w:p w14:paraId="0D82D171" w14:textId="77777777" w:rsidR="00404A8B" w:rsidRPr="00404A8B" w:rsidRDefault="00404A8B" w:rsidP="00404A8B">
            <w:r w:rsidRPr="00404A8B">
              <w:t>-0.04502</w:t>
            </w:r>
          </w:p>
        </w:tc>
        <w:tc>
          <w:tcPr>
            <w:tcW w:w="693" w:type="pct"/>
            <w:noWrap/>
            <w:hideMark/>
          </w:tcPr>
          <w:p w14:paraId="6EA9996A" w14:textId="77777777" w:rsidR="00404A8B" w:rsidRPr="00404A8B" w:rsidRDefault="00404A8B" w:rsidP="00404A8B">
            <w:r w:rsidRPr="00404A8B">
              <w:t>0.005591</w:t>
            </w:r>
          </w:p>
        </w:tc>
        <w:tc>
          <w:tcPr>
            <w:tcW w:w="693" w:type="pct"/>
            <w:noWrap/>
            <w:hideMark/>
          </w:tcPr>
          <w:p w14:paraId="7B6F6EA4" w14:textId="77777777" w:rsidR="00404A8B" w:rsidRPr="00404A8B" w:rsidRDefault="00404A8B" w:rsidP="00404A8B">
            <w:r w:rsidRPr="00404A8B">
              <w:t>-0.07687</w:t>
            </w:r>
          </w:p>
        </w:tc>
        <w:tc>
          <w:tcPr>
            <w:tcW w:w="693" w:type="pct"/>
            <w:noWrap/>
            <w:hideMark/>
          </w:tcPr>
          <w:p w14:paraId="7CF48295" w14:textId="77777777" w:rsidR="00404A8B" w:rsidRPr="00404A8B" w:rsidRDefault="00404A8B" w:rsidP="00404A8B">
            <w:r w:rsidRPr="00404A8B">
              <w:t>-0.01318</w:t>
            </w:r>
          </w:p>
        </w:tc>
        <w:tc>
          <w:tcPr>
            <w:tcW w:w="693" w:type="pct"/>
            <w:noWrap/>
            <w:hideMark/>
          </w:tcPr>
          <w:p w14:paraId="4B429BD1" w14:textId="77777777" w:rsidR="00404A8B" w:rsidRPr="00404A8B" w:rsidRDefault="00404A8B" w:rsidP="00404A8B">
            <w:r w:rsidRPr="00404A8B">
              <w:t>0.008817</w:t>
            </w:r>
          </w:p>
        </w:tc>
      </w:tr>
      <w:tr w:rsidR="00404A8B" w:rsidRPr="00404A8B" w14:paraId="248D17C9" w14:textId="77777777" w:rsidTr="00404A8B">
        <w:trPr>
          <w:trHeight w:val="300"/>
        </w:trPr>
        <w:tc>
          <w:tcPr>
            <w:tcW w:w="1448" w:type="pct"/>
            <w:noWrap/>
            <w:hideMark/>
          </w:tcPr>
          <w:p w14:paraId="741B62CD" w14:textId="77777777" w:rsidR="00404A8B" w:rsidRPr="00404A8B" w:rsidRDefault="00404A8B">
            <w:r w:rsidRPr="00404A8B">
              <w:t>hsa-miR-513c-3p</w:t>
            </w:r>
          </w:p>
        </w:tc>
        <w:tc>
          <w:tcPr>
            <w:tcW w:w="780" w:type="pct"/>
            <w:noWrap/>
            <w:hideMark/>
          </w:tcPr>
          <w:p w14:paraId="59AA39A6" w14:textId="77777777" w:rsidR="00404A8B" w:rsidRPr="00404A8B" w:rsidRDefault="00404A8B" w:rsidP="00404A8B">
            <w:r w:rsidRPr="00404A8B">
              <w:t>-0.04588</w:t>
            </w:r>
          </w:p>
        </w:tc>
        <w:tc>
          <w:tcPr>
            <w:tcW w:w="693" w:type="pct"/>
            <w:noWrap/>
            <w:hideMark/>
          </w:tcPr>
          <w:p w14:paraId="727273C9" w14:textId="77777777" w:rsidR="00404A8B" w:rsidRPr="00404A8B" w:rsidRDefault="00404A8B" w:rsidP="00404A8B">
            <w:r w:rsidRPr="00404A8B">
              <w:t>0.003284</w:t>
            </w:r>
          </w:p>
        </w:tc>
        <w:tc>
          <w:tcPr>
            <w:tcW w:w="693" w:type="pct"/>
            <w:noWrap/>
            <w:hideMark/>
          </w:tcPr>
          <w:p w14:paraId="2BD0E819" w14:textId="77777777" w:rsidR="00404A8B" w:rsidRPr="00404A8B" w:rsidRDefault="00404A8B" w:rsidP="00404A8B">
            <w:r w:rsidRPr="00404A8B">
              <w:t>-0.07647</w:t>
            </w:r>
          </w:p>
        </w:tc>
        <w:tc>
          <w:tcPr>
            <w:tcW w:w="693" w:type="pct"/>
            <w:noWrap/>
            <w:hideMark/>
          </w:tcPr>
          <w:p w14:paraId="0864C726" w14:textId="77777777" w:rsidR="00404A8B" w:rsidRPr="00404A8B" w:rsidRDefault="00404A8B" w:rsidP="00404A8B">
            <w:r w:rsidRPr="00404A8B">
              <w:t>-0.0153</w:t>
            </w:r>
          </w:p>
        </w:tc>
        <w:tc>
          <w:tcPr>
            <w:tcW w:w="693" w:type="pct"/>
            <w:noWrap/>
            <w:hideMark/>
          </w:tcPr>
          <w:p w14:paraId="1D38BBE6" w14:textId="77777777" w:rsidR="00404A8B" w:rsidRPr="00404A8B" w:rsidRDefault="00404A8B" w:rsidP="00404A8B">
            <w:r w:rsidRPr="00404A8B">
              <w:t>0.005464</w:t>
            </w:r>
          </w:p>
        </w:tc>
      </w:tr>
      <w:tr w:rsidR="00404A8B" w:rsidRPr="00404A8B" w14:paraId="64B5845E" w14:textId="77777777" w:rsidTr="00404A8B">
        <w:trPr>
          <w:trHeight w:val="300"/>
        </w:trPr>
        <w:tc>
          <w:tcPr>
            <w:tcW w:w="1448" w:type="pct"/>
            <w:noWrap/>
            <w:hideMark/>
          </w:tcPr>
          <w:p w14:paraId="53D63A75" w14:textId="77777777" w:rsidR="00404A8B" w:rsidRPr="00404A8B" w:rsidRDefault="00404A8B">
            <w:r w:rsidRPr="00404A8B">
              <w:t>hsa-miR-328-3p</w:t>
            </w:r>
          </w:p>
        </w:tc>
        <w:tc>
          <w:tcPr>
            <w:tcW w:w="780" w:type="pct"/>
            <w:noWrap/>
            <w:hideMark/>
          </w:tcPr>
          <w:p w14:paraId="5C8D7C6F" w14:textId="77777777" w:rsidR="00404A8B" w:rsidRPr="00404A8B" w:rsidRDefault="00404A8B" w:rsidP="00404A8B">
            <w:r w:rsidRPr="00404A8B">
              <w:t>-0.04619</w:t>
            </w:r>
          </w:p>
        </w:tc>
        <w:tc>
          <w:tcPr>
            <w:tcW w:w="693" w:type="pct"/>
            <w:noWrap/>
            <w:hideMark/>
          </w:tcPr>
          <w:p w14:paraId="3AEB97AD" w14:textId="77777777" w:rsidR="00404A8B" w:rsidRPr="00404A8B" w:rsidRDefault="00404A8B" w:rsidP="00404A8B">
            <w:r w:rsidRPr="00404A8B">
              <w:t>0.000442</w:t>
            </w:r>
          </w:p>
        </w:tc>
        <w:tc>
          <w:tcPr>
            <w:tcW w:w="693" w:type="pct"/>
            <w:noWrap/>
            <w:hideMark/>
          </w:tcPr>
          <w:p w14:paraId="7B268A28" w14:textId="77777777" w:rsidR="00404A8B" w:rsidRPr="00404A8B" w:rsidRDefault="00404A8B" w:rsidP="00404A8B">
            <w:r w:rsidRPr="00404A8B">
              <w:t>-0.07195</w:t>
            </w:r>
          </w:p>
        </w:tc>
        <w:tc>
          <w:tcPr>
            <w:tcW w:w="693" w:type="pct"/>
            <w:noWrap/>
            <w:hideMark/>
          </w:tcPr>
          <w:p w14:paraId="108F1739" w14:textId="77777777" w:rsidR="00404A8B" w:rsidRPr="00404A8B" w:rsidRDefault="00404A8B" w:rsidP="00404A8B">
            <w:r w:rsidRPr="00404A8B">
              <w:t>-0.02043</w:t>
            </w:r>
          </w:p>
        </w:tc>
        <w:tc>
          <w:tcPr>
            <w:tcW w:w="693" w:type="pct"/>
            <w:noWrap/>
            <w:hideMark/>
          </w:tcPr>
          <w:p w14:paraId="5C7A8E64" w14:textId="77777777" w:rsidR="00404A8B" w:rsidRPr="00404A8B" w:rsidRDefault="00404A8B" w:rsidP="00404A8B">
            <w:r w:rsidRPr="00404A8B">
              <w:t>0.000841</w:t>
            </w:r>
          </w:p>
        </w:tc>
      </w:tr>
      <w:tr w:rsidR="00404A8B" w:rsidRPr="00404A8B" w14:paraId="467A8018" w14:textId="77777777" w:rsidTr="00404A8B">
        <w:trPr>
          <w:trHeight w:val="300"/>
        </w:trPr>
        <w:tc>
          <w:tcPr>
            <w:tcW w:w="1448" w:type="pct"/>
            <w:noWrap/>
            <w:hideMark/>
          </w:tcPr>
          <w:p w14:paraId="22A3F586" w14:textId="77777777" w:rsidR="00404A8B" w:rsidRPr="00404A8B" w:rsidRDefault="00404A8B">
            <w:r w:rsidRPr="00404A8B">
              <w:t>hsa-miR-181c-5p</w:t>
            </w:r>
          </w:p>
        </w:tc>
        <w:tc>
          <w:tcPr>
            <w:tcW w:w="780" w:type="pct"/>
            <w:noWrap/>
            <w:hideMark/>
          </w:tcPr>
          <w:p w14:paraId="070ED453" w14:textId="77777777" w:rsidR="00404A8B" w:rsidRPr="00404A8B" w:rsidRDefault="00404A8B" w:rsidP="00404A8B">
            <w:r w:rsidRPr="00404A8B">
              <w:t>-0.0463</w:t>
            </w:r>
          </w:p>
        </w:tc>
        <w:tc>
          <w:tcPr>
            <w:tcW w:w="693" w:type="pct"/>
            <w:noWrap/>
            <w:hideMark/>
          </w:tcPr>
          <w:p w14:paraId="5EF421EF" w14:textId="77777777" w:rsidR="00404A8B" w:rsidRPr="00404A8B" w:rsidRDefault="00404A8B" w:rsidP="00404A8B">
            <w:r w:rsidRPr="00404A8B">
              <w:t>0.003761</w:t>
            </w:r>
          </w:p>
        </w:tc>
        <w:tc>
          <w:tcPr>
            <w:tcW w:w="693" w:type="pct"/>
            <w:noWrap/>
            <w:hideMark/>
          </w:tcPr>
          <w:p w14:paraId="56C6A6FD" w14:textId="77777777" w:rsidR="00404A8B" w:rsidRPr="00404A8B" w:rsidRDefault="00404A8B" w:rsidP="00404A8B">
            <w:r w:rsidRPr="00404A8B">
              <w:t>-0.07762</w:t>
            </w:r>
          </w:p>
        </w:tc>
        <w:tc>
          <w:tcPr>
            <w:tcW w:w="693" w:type="pct"/>
            <w:noWrap/>
            <w:hideMark/>
          </w:tcPr>
          <w:p w14:paraId="1E011799" w14:textId="77777777" w:rsidR="00404A8B" w:rsidRPr="00404A8B" w:rsidRDefault="00404A8B" w:rsidP="00404A8B">
            <w:r w:rsidRPr="00404A8B">
              <w:t>-0.01499</w:t>
            </w:r>
          </w:p>
        </w:tc>
        <w:tc>
          <w:tcPr>
            <w:tcW w:w="693" w:type="pct"/>
            <w:noWrap/>
            <w:hideMark/>
          </w:tcPr>
          <w:p w14:paraId="2AF2FA56" w14:textId="77777777" w:rsidR="00404A8B" w:rsidRPr="00404A8B" w:rsidRDefault="00404A8B" w:rsidP="00404A8B">
            <w:r w:rsidRPr="00404A8B">
              <w:t>0.006117</w:t>
            </w:r>
          </w:p>
        </w:tc>
      </w:tr>
      <w:tr w:rsidR="00404A8B" w:rsidRPr="00404A8B" w14:paraId="37664C82" w14:textId="77777777" w:rsidTr="00404A8B">
        <w:trPr>
          <w:trHeight w:val="300"/>
        </w:trPr>
        <w:tc>
          <w:tcPr>
            <w:tcW w:w="1448" w:type="pct"/>
            <w:noWrap/>
            <w:hideMark/>
          </w:tcPr>
          <w:p w14:paraId="6491042A" w14:textId="77777777" w:rsidR="00404A8B" w:rsidRPr="00404A8B" w:rsidRDefault="00404A8B">
            <w:r w:rsidRPr="00404A8B">
              <w:t>hsa-miR-508-5p</w:t>
            </w:r>
          </w:p>
        </w:tc>
        <w:tc>
          <w:tcPr>
            <w:tcW w:w="780" w:type="pct"/>
            <w:noWrap/>
            <w:hideMark/>
          </w:tcPr>
          <w:p w14:paraId="2A59AB3B" w14:textId="77777777" w:rsidR="00404A8B" w:rsidRPr="00404A8B" w:rsidRDefault="00404A8B" w:rsidP="00404A8B">
            <w:r w:rsidRPr="00404A8B">
              <w:t>-0.04684</w:t>
            </w:r>
          </w:p>
        </w:tc>
        <w:tc>
          <w:tcPr>
            <w:tcW w:w="693" w:type="pct"/>
            <w:noWrap/>
            <w:hideMark/>
          </w:tcPr>
          <w:p w14:paraId="4D0AC675" w14:textId="77777777" w:rsidR="00404A8B" w:rsidRPr="00404A8B" w:rsidRDefault="00404A8B" w:rsidP="00404A8B">
            <w:r w:rsidRPr="00404A8B">
              <w:t>0.001212</w:t>
            </w:r>
          </w:p>
        </w:tc>
        <w:tc>
          <w:tcPr>
            <w:tcW w:w="693" w:type="pct"/>
            <w:noWrap/>
            <w:hideMark/>
          </w:tcPr>
          <w:p w14:paraId="316C500B" w14:textId="77777777" w:rsidR="00404A8B" w:rsidRPr="00404A8B" w:rsidRDefault="00404A8B" w:rsidP="00404A8B">
            <w:r w:rsidRPr="00404A8B">
              <w:t>-0.0752</w:t>
            </w:r>
          </w:p>
        </w:tc>
        <w:tc>
          <w:tcPr>
            <w:tcW w:w="693" w:type="pct"/>
            <w:noWrap/>
            <w:hideMark/>
          </w:tcPr>
          <w:p w14:paraId="23479229" w14:textId="77777777" w:rsidR="00404A8B" w:rsidRPr="00404A8B" w:rsidRDefault="00404A8B" w:rsidP="00404A8B">
            <w:r w:rsidRPr="00404A8B">
              <w:t>-0.01848</w:t>
            </w:r>
          </w:p>
        </w:tc>
        <w:tc>
          <w:tcPr>
            <w:tcW w:w="693" w:type="pct"/>
            <w:noWrap/>
            <w:hideMark/>
          </w:tcPr>
          <w:p w14:paraId="0BBEF269" w14:textId="77777777" w:rsidR="00404A8B" w:rsidRPr="00404A8B" w:rsidRDefault="00404A8B" w:rsidP="00404A8B">
            <w:r w:rsidRPr="00404A8B">
              <w:t>0.002164</w:t>
            </w:r>
          </w:p>
        </w:tc>
      </w:tr>
      <w:tr w:rsidR="00404A8B" w:rsidRPr="00404A8B" w14:paraId="635BFCDE" w14:textId="77777777" w:rsidTr="00404A8B">
        <w:trPr>
          <w:trHeight w:val="300"/>
        </w:trPr>
        <w:tc>
          <w:tcPr>
            <w:tcW w:w="1448" w:type="pct"/>
            <w:noWrap/>
            <w:hideMark/>
          </w:tcPr>
          <w:p w14:paraId="6A91F110" w14:textId="77777777" w:rsidR="00404A8B" w:rsidRPr="00404A8B" w:rsidRDefault="00404A8B">
            <w:r w:rsidRPr="00404A8B">
              <w:t>hsa-miR-513a-3p</w:t>
            </w:r>
          </w:p>
        </w:tc>
        <w:tc>
          <w:tcPr>
            <w:tcW w:w="780" w:type="pct"/>
            <w:noWrap/>
            <w:hideMark/>
          </w:tcPr>
          <w:p w14:paraId="7BD9EAD8" w14:textId="77777777" w:rsidR="00404A8B" w:rsidRPr="00404A8B" w:rsidRDefault="00404A8B" w:rsidP="00404A8B">
            <w:r w:rsidRPr="00404A8B">
              <w:t>-0.04697</w:t>
            </w:r>
          </w:p>
        </w:tc>
        <w:tc>
          <w:tcPr>
            <w:tcW w:w="693" w:type="pct"/>
            <w:noWrap/>
            <w:hideMark/>
          </w:tcPr>
          <w:p w14:paraId="72136038" w14:textId="77777777" w:rsidR="00404A8B" w:rsidRPr="00404A8B" w:rsidRDefault="00404A8B" w:rsidP="00404A8B">
            <w:r w:rsidRPr="00404A8B">
              <w:t>0.002553</w:t>
            </w:r>
          </w:p>
        </w:tc>
        <w:tc>
          <w:tcPr>
            <w:tcW w:w="693" w:type="pct"/>
            <w:noWrap/>
            <w:hideMark/>
          </w:tcPr>
          <w:p w14:paraId="6C5F3901" w14:textId="77777777" w:rsidR="00404A8B" w:rsidRPr="00404A8B" w:rsidRDefault="00404A8B" w:rsidP="00404A8B">
            <w:r w:rsidRPr="00404A8B">
              <w:t>-0.07748</w:t>
            </w:r>
          </w:p>
        </w:tc>
        <w:tc>
          <w:tcPr>
            <w:tcW w:w="693" w:type="pct"/>
            <w:noWrap/>
            <w:hideMark/>
          </w:tcPr>
          <w:p w14:paraId="1C1AD486" w14:textId="77777777" w:rsidR="00404A8B" w:rsidRPr="00404A8B" w:rsidRDefault="00404A8B" w:rsidP="00404A8B">
            <w:r w:rsidRPr="00404A8B">
              <w:t>-0.01646</w:t>
            </w:r>
          </w:p>
        </w:tc>
        <w:tc>
          <w:tcPr>
            <w:tcW w:w="693" w:type="pct"/>
            <w:noWrap/>
            <w:hideMark/>
          </w:tcPr>
          <w:p w14:paraId="4C57E794" w14:textId="77777777" w:rsidR="00404A8B" w:rsidRPr="00404A8B" w:rsidRDefault="00404A8B" w:rsidP="00404A8B">
            <w:r w:rsidRPr="00404A8B">
              <w:t>0.004326</w:t>
            </w:r>
          </w:p>
        </w:tc>
      </w:tr>
      <w:tr w:rsidR="00404A8B" w:rsidRPr="00404A8B" w14:paraId="2C3F5375" w14:textId="77777777" w:rsidTr="00404A8B">
        <w:trPr>
          <w:trHeight w:val="300"/>
        </w:trPr>
        <w:tc>
          <w:tcPr>
            <w:tcW w:w="1448" w:type="pct"/>
            <w:noWrap/>
            <w:hideMark/>
          </w:tcPr>
          <w:p w14:paraId="5B00C443" w14:textId="77777777" w:rsidR="00404A8B" w:rsidRPr="00404A8B" w:rsidRDefault="00404A8B">
            <w:r w:rsidRPr="00404A8B">
              <w:t>hsa-miR-338-3p</w:t>
            </w:r>
          </w:p>
        </w:tc>
        <w:tc>
          <w:tcPr>
            <w:tcW w:w="780" w:type="pct"/>
            <w:noWrap/>
            <w:hideMark/>
          </w:tcPr>
          <w:p w14:paraId="47762298" w14:textId="77777777" w:rsidR="00404A8B" w:rsidRPr="00404A8B" w:rsidRDefault="00404A8B" w:rsidP="00404A8B">
            <w:r w:rsidRPr="00404A8B">
              <w:t>-0.04833</w:t>
            </w:r>
          </w:p>
        </w:tc>
        <w:tc>
          <w:tcPr>
            <w:tcW w:w="693" w:type="pct"/>
            <w:noWrap/>
            <w:hideMark/>
          </w:tcPr>
          <w:p w14:paraId="1A19FC69" w14:textId="77777777" w:rsidR="00404A8B" w:rsidRPr="00404A8B" w:rsidRDefault="00404A8B" w:rsidP="00404A8B">
            <w:r w:rsidRPr="00404A8B">
              <w:t>0.001381</w:t>
            </w:r>
          </w:p>
        </w:tc>
        <w:tc>
          <w:tcPr>
            <w:tcW w:w="693" w:type="pct"/>
            <w:noWrap/>
            <w:hideMark/>
          </w:tcPr>
          <w:p w14:paraId="71F4FDCA" w14:textId="77777777" w:rsidR="00404A8B" w:rsidRPr="00404A8B" w:rsidRDefault="00404A8B" w:rsidP="00404A8B">
            <w:r w:rsidRPr="00404A8B">
              <w:t>-0.07793</w:t>
            </w:r>
          </w:p>
        </w:tc>
        <w:tc>
          <w:tcPr>
            <w:tcW w:w="693" w:type="pct"/>
            <w:noWrap/>
            <w:hideMark/>
          </w:tcPr>
          <w:p w14:paraId="5EB930AE" w14:textId="77777777" w:rsidR="00404A8B" w:rsidRPr="00404A8B" w:rsidRDefault="00404A8B" w:rsidP="00404A8B">
            <w:r w:rsidRPr="00404A8B">
              <w:t>-0.01872</w:t>
            </w:r>
          </w:p>
        </w:tc>
        <w:tc>
          <w:tcPr>
            <w:tcW w:w="693" w:type="pct"/>
            <w:noWrap/>
            <w:hideMark/>
          </w:tcPr>
          <w:p w14:paraId="018D7E9F" w14:textId="77777777" w:rsidR="00404A8B" w:rsidRPr="00404A8B" w:rsidRDefault="00404A8B" w:rsidP="00404A8B">
            <w:r w:rsidRPr="00404A8B">
              <w:t>0.002443</w:t>
            </w:r>
          </w:p>
        </w:tc>
      </w:tr>
      <w:tr w:rsidR="00404A8B" w:rsidRPr="00404A8B" w14:paraId="68868D23" w14:textId="77777777" w:rsidTr="00404A8B">
        <w:trPr>
          <w:trHeight w:val="300"/>
        </w:trPr>
        <w:tc>
          <w:tcPr>
            <w:tcW w:w="1448" w:type="pct"/>
            <w:noWrap/>
            <w:hideMark/>
          </w:tcPr>
          <w:p w14:paraId="1471841A" w14:textId="77777777" w:rsidR="00404A8B" w:rsidRPr="00404A8B" w:rsidRDefault="00404A8B">
            <w:r w:rsidRPr="00404A8B">
              <w:t>hsa-miR-340-5p</w:t>
            </w:r>
          </w:p>
        </w:tc>
        <w:tc>
          <w:tcPr>
            <w:tcW w:w="780" w:type="pct"/>
            <w:noWrap/>
            <w:hideMark/>
          </w:tcPr>
          <w:p w14:paraId="61E59B31" w14:textId="77777777" w:rsidR="00404A8B" w:rsidRPr="00404A8B" w:rsidRDefault="00404A8B" w:rsidP="00404A8B">
            <w:r w:rsidRPr="00404A8B">
              <w:t>-0.04834</w:t>
            </w:r>
          </w:p>
        </w:tc>
        <w:tc>
          <w:tcPr>
            <w:tcW w:w="693" w:type="pct"/>
            <w:noWrap/>
            <w:hideMark/>
          </w:tcPr>
          <w:p w14:paraId="407FA2C5" w14:textId="77777777" w:rsidR="00404A8B" w:rsidRPr="00404A8B" w:rsidRDefault="00404A8B" w:rsidP="00404A8B">
            <w:r w:rsidRPr="00404A8B">
              <w:t>0.001632</w:t>
            </w:r>
          </w:p>
        </w:tc>
        <w:tc>
          <w:tcPr>
            <w:tcW w:w="693" w:type="pct"/>
            <w:noWrap/>
            <w:hideMark/>
          </w:tcPr>
          <w:p w14:paraId="7B943A60" w14:textId="77777777" w:rsidR="00404A8B" w:rsidRPr="00404A8B" w:rsidRDefault="00404A8B" w:rsidP="00404A8B">
            <w:r w:rsidRPr="00404A8B">
              <w:t>-0.07841</w:t>
            </w:r>
          </w:p>
        </w:tc>
        <w:tc>
          <w:tcPr>
            <w:tcW w:w="693" w:type="pct"/>
            <w:noWrap/>
            <w:hideMark/>
          </w:tcPr>
          <w:p w14:paraId="00907AC7" w14:textId="77777777" w:rsidR="00404A8B" w:rsidRPr="00404A8B" w:rsidRDefault="00404A8B" w:rsidP="00404A8B">
            <w:r w:rsidRPr="00404A8B">
              <w:t>-0.01827</w:t>
            </w:r>
          </w:p>
        </w:tc>
        <w:tc>
          <w:tcPr>
            <w:tcW w:w="693" w:type="pct"/>
            <w:noWrap/>
            <w:hideMark/>
          </w:tcPr>
          <w:p w14:paraId="41C2C82F" w14:textId="77777777" w:rsidR="00404A8B" w:rsidRPr="00404A8B" w:rsidRDefault="00404A8B" w:rsidP="00404A8B">
            <w:r w:rsidRPr="00404A8B">
              <w:t>0.002832</w:t>
            </w:r>
          </w:p>
        </w:tc>
      </w:tr>
      <w:tr w:rsidR="00404A8B" w:rsidRPr="00404A8B" w14:paraId="520BD114" w14:textId="77777777" w:rsidTr="00404A8B">
        <w:trPr>
          <w:trHeight w:val="300"/>
        </w:trPr>
        <w:tc>
          <w:tcPr>
            <w:tcW w:w="1448" w:type="pct"/>
            <w:noWrap/>
            <w:hideMark/>
          </w:tcPr>
          <w:p w14:paraId="0CE169C2" w14:textId="77777777" w:rsidR="00404A8B" w:rsidRPr="00404A8B" w:rsidRDefault="00404A8B">
            <w:r w:rsidRPr="00404A8B">
              <w:t>hsa-miR-372-5p</w:t>
            </w:r>
          </w:p>
        </w:tc>
        <w:tc>
          <w:tcPr>
            <w:tcW w:w="780" w:type="pct"/>
            <w:noWrap/>
            <w:hideMark/>
          </w:tcPr>
          <w:p w14:paraId="3EA2FC7C" w14:textId="77777777" w:rsidR="00404A8B" w:rsidRPr="00404A8B" w:rsidRDefault="00404A8B" w:rsidP="00404A8B">
            <w:r w:rsidRPr="00404A8B">
              <w:t>-0.04867</w:t>
            </w:r>
          </w:p>
        </w:tc>
        <w:tc>
          <w:tcPr>
            <w:tcW w:w="693" w:type="pct"/>
            <w:noWrap/>
            <w:hideMark/>
          </w:tcPr>
          <w:p w14:paraId="0DBD060E" w14:textId="77777777" w:rsidR="00404A8B" w:rsidRPr="00404A8B" w:rsidRDefault="00404A8B" w:rsidP="00404A8B">
            <w:r w:rsidRPr="00404A8B">
              <w:t>6.73E-08</w:t>
            </w:r>
          </w:p>
        </w:tc>
        <w:tc>
          <w:tcPr>
            <w:tcW w:w="693" w:type="pct"/>
            <w:noWrap/>
            <w:hideMark/>
          </w:tcPr>
          <w:p w14:paraId="279DF4DE" w14:textId="77777777" w:rsidR="00404A8B" w:rsidRPr="00404A8B" w:rsidRDefault="00404A8B" w:rsidP="00404A8B">
            <w:r w:rsidRPr="00404A8B">
              <w:t>-0.06633</w:t>
            </w:r>
          </w:p>
        </w:tc>
        <w:tc>
          <w:tcPr>
            <w:tcW w:w="693" w:type="pct"/>
            <w:noWrap/>
            <w:hideMark/>
          </w:tcPr>
          <w:p w14:paraId="71C7C1CF" w14:textId="77777777" w:rsidR="00404A8B" w:rsidRPr="00404A8B" w:rsidRDefault="00404A8B" w:rsidP="00404A8B">
            <w:r w:rsidRPr="00404A8B">
              <w:t>-0.03101</w:t>
            </w:r>
          </w:p>
        </w:tc>
        <w:tc>
          <w:tcPr>
            <w:tcW w:w="693" w:type="pct"/>
            <w:noWrap/>
            <w:hideMark/>
          </w:tcPr>
          <w:p w14:paraId="17632840" w14:textId="77777777" w:rsidR="00404A8B" w:rsidRPr="00404A8B" w:rsidRDefault="00404A8B" w:rsidP="00404A8B">
            <w:r w:rsidRPr="00404A8B">
              <w:t>1.98E-07</w:t>
            </w:r>
          </w:p>
        </w:tc>
      </w:tr>
      <w:tr w:rsidR="00404A8B" w:rsidRPr="00404A8B" w14:paraId="6E97005A" w14:textId="77777777" w:rsidTr="00404A8B">
        <w:trPr>
          <w:trHeight w:val="300"/>
        </w:trPr>
        <w:tc>
          <w:tcPr>
            <w:tcW w:w="1448" w:type="pct"/>
            <w:noWrap/>
            <w:hideMark/>
          </w:tcPr>
          <w:p w14:paraId="2A60BE17" w14:textId="77777777" w:rsidR="00404A8B" w:rsidRPr="00404A8B" w:rsidRDefault="00404A8B">
            <w:r w:rsidRPr="00404A8B">
              <w:t>hsa-miR-100-5p</w:t>
            </w:r>
          </w:p>
        </w:tc>
        <w:tc>
          <w:tcPr>
            <w:tcW w:w="780" w:type="pct"/>
            <w:noWrap/>
            <w:hideMark/>
          </w:tcPr>
          <w:p w14:paraId="5C693951" w14:textId="77777777" w:rsidR="00404A8B" w:rsidRPr="00404A8B" w:rsidRDefault="00404A8B" w:rsidP="00404A8B">
            <w:r w:rsidRPr="00404A8B">
              <w:t>-0.04891</w:t>
            </w:r>
          </w:p>
        </w:tc>
        <w:tc>
          <w:tcPr>
            <w:tcW w:w="693" w:type="pct"/>
            <w:noWrap/>
            <w:hideMark/>
          </w:tcPr>
          <w:p w14:paraId="4BC8C4C6" w14:textId="77777777" w:rsidR="00404A8B" w:rsidRPr="00404A8B" w:rsidRDefault="00404A8B" w:rsidP="00404A8B">
            <w:r w:rsidRPr="00404A8B">
              <w:t>0.005368</w:t>
            </w:r>
          </w:p>
        </w:tc>
        <w:tc>
          <w:tcPr>
            <w:tcW w:w="693" w:type="pct"/>
            <w:noWrap/>
            <w:hideMark/>
          </w:tcPr>
          <w:p w14:paraId="7031AC6E" w14:textId="77777777" w:rsidR="00404A8B" w:rsidRPr="00404A8B" w:rsidRDefault="00404A8B" w:rsidP="00404A8B">
            <w:r w:rsidRPr="00404A8B">
              <w:t>-0.08335</w:t>
            </w:r>
          </w:p>
        </w:tc>
        <w:tc>
          <w:tcPr>
            <w:tcW w:w="693" w:type="pct"/>
            <w:noWrap/>
            <w:hideMark/>
          </w:tcPr>
          <w:p w14:paraId="3CB0E342" w14:textId="77777777" w:rsidR="00404A8B" w:rsidRPr="00404A8B" w:rsidRDefault="00404A8B" w:rsidP="00404A8B">
            <w:r w:rsidRPr="00404A8B">
              <w:t>-0.01448</w:t>
            </w:r>
          </w:p>
        </w:tc>
        <w:tc>
          <w:tcPr>
            <w:tcW w:w="693" w:type="pct"/>
            <w:noWrap/>
            <w:hideMark/>
          </w:tcPr>
          <w:p w14:paraId="690B3902" w14:textId="77777777" w:rsidR="00404A8B" w:rsidRPr="00404A8B" w:rsidRDefault="00404A8B" w:rsidP="00404A8B">
            <w:r w:rsidRPr="00404A8B">
              <w:t>0.008503</w:t>
            </w:r>
          </w:p>
        </w:tc>
      </w:tr>
      <w:tr w:rsidR="00404A8B" w:rsidRPr="00404A8B" w14:paraId="294F457E" w14:textId="77777777" w:rsidTr="00404A8B">
        <w:trPr>
          <w:trHeight w:val="300"/>
        </w:trPr>
        <w:tc>
          <w:tcPr>
            <w:tcW w:w="1448" w:type="pct"/>
            <w:noWrap/>
            <w:hideMark/>
          </w:tcPr>
          <w:p w14:paraId="31F57BDA" w14:textId="77777777" w:rsidR="00404A8B" w:rsidRPr="00404A8B" w:rsidRDefault="00404A8B">
            <w:r w:rsidRPr="00404A8B">
              <w:t>hsa-miR-378c</w:t>
            </w:r>
          </w:p>
        </w:tc>
        <w:tc>
          <w:tcPr>
            <w:tcW w:w="780" w:type="pct"/>
            <w:noWrap/>
            <w:hideMark/>
          </w:tcPr>
          <w:p w14:paraId="319D171D" w14:textId="77777777" w:rsidR="00404A8B" w:rsidRPr="00404A8B" w:rsidRDefault="00404A8B" w:rsidP="00404A8B">
            <w:r w:rsidRPr="00404A8B">
              <w:t>-0.04919</w:t>
            </w:r>
          </w:p>
        </w:tc>
        <w:tc>
          <w:tcPr>
            <w:tcW w:w="693" w:type="pct"/>
            <w:noWrap/>
            <w:hideMark/>
          </w:tcPr>
          <w:p w14:paraId="728C80DC" w14:textId="77777777" w:rsidR="00404A8B" w:rsidRPr="00404A8B" w:rsidRDefault="00404A8B" w:rsidP="00404A8B">
            <w:r w:rsidRPr="00404A8B">
              <w:t>0.002759</w:t>
            </w:r>
          </w:p>
        </w:tc>
        <w:tc>
          <w:tcPr>
            <w:tcW w:w="693" w:type="pct"/>
            <w:noWrap/>
            <w:hideMark/>
          </w:tcPr>
          <w:p w14:paraId="13386326" w14:textId="77777777" w:rsidR="00404A8B" w:rsidRPr="00404A8B" w:rsidRDefault="00404A8B" w:rsidP="00404A8B">
            <w:r w:rsidRPr="00404A8B">
              <w:t>-0.08139</w:t>
            </w:r>
          </w:p>
        </w:tc>
        <w:tc>
          <w:tcPr>
            <w:tcW w:w="693" w:type="pct"/>
            <w:noWrap/>
            <w:hideMark/>
          </w:tcPr>
          <w:p w14:paraId="75405995" w14:textId="77777777" w:rsidR="00404A8B" w:rsidRPr="00404A8B" w:rsidRDefault="00404A8B" w:rsidP="00404A8B">
            <w:r w:rsidRPr="00404A8B">
              <w:t>-0.01699</w:t>
            </w:r>
          </w:p>
        </w:tc>
        <w:tc>
          <w:tcPr>
            <w:tcW w:w="693" w:type="pct"/>
            <w:noWrap/>
            <w:hideMark/>
          </w:tcPr>
          <w:p w14:paraId="40B98C7C" w14:textId="77777777" w:rsidR="00404A8B" w:rsidRPr="00404A8B" w:rsidRDefault="00404A8B" w:rsidP="00404A8B">
            <w:r w:rsidRPr="00404A8B">
              <w:t>0.004621</w:t>
            </w:r>
          </w:p>
        </w:tc>
      </w:tr>
      <w:tr w:rsidR="00404A8B" w:rsidRPr="00404A8B" w14:paraId="65AA7C4E" w14:textId="77777777" w:rsidTr="00404A8B">
        <w:trPr>
          <w:trHeight w:val="300"/>
        </w:trPr>
        <w:tc>
          <w:tcPr>
            <w:tcW w:w="1448" w:type="pct"/>
            <w:noWrap/>
            <w:hideMark/>
          </w:tcPr>
          <w:p w14:paraId="6129C172" w14:textId="77777777" w:rsidR="00404A8B" w:rsidRPr="00404A8B" w:rsidRDefault="00404A8B">
            <w:r w:rsidRPr="00404A8B">
              <w:t>hsa-miR-513b-5p</w:t>
            </w:r>
          </w:p>
        </w:tc>
        <w:tc>
          <w:tcPr>
            <w:tcW w:w="780" w:type="pct"/>
            <w:noWrap/>
            <w:hideMark/>
          </w:tcPr>
          <w:p w14:paraId="19EF27FB" w14:textId="77777777" w:rsidR="00404A8B" w:rsidRPr="00404A8B" w:rsidRDefault="00404A8B" w:rsidP="00404A8B">
            <w:r w:rsidRPr="00404A8B">
              <w:t>-0.04982</w:t>
            </w:r>
          </w:p>
        </w:tc>
        <w:tc>
          <w:tcPr>
            <w:tcW w:w="693" w:type="pct"/>
            <w:noWrap/>
            <w:hideMark/>
          </w:tcPr>
          <w:p w14:paraId="06DD7B70" w14:textId="77777777" w:rsidR="00404A8B" w:rsidRPr="00404A8B" w:rsidRDefault="00404A8B" w:rsidP="00404A8B">
            <w:r w:rsidRPr="00404A8B">
              <w:t>0.00161</w:t>
            </w:r>
          </w:p>
        </w:tc>
        <w:tc>
          <w:tcPr>
            <w:tcW w:w="693" w:type="pct"/>
            <w:noWrap/>
            <w:hideMark/>
          </w:tcPr>
          <w:p w14:paraId="79D53473" w14:textId="77777777" w:rsidR="00404A8B" w:rsidRPr="00404A8B" w:rsidRDefault="00404A8B" w:rsidP="00404A8B">
            <w:r w:rsidRPr="00404A8B">
              <w:t>-0.08077</w:t>
            </w:r>
          </w:p>
        </w:tc>
        <w:tc>
          <w:tcPr>
            <w:tcW w:w="693" w:type="pct"/>
            <w:noWrap/>
            <w:hideMark/>
          </w:tcPr>
          <w:p w14:paraId="034A2BE6" w14:textId="77777777" w:rsidR="00404A8B" w:rsidRPr="00404A8B" w:rsidRDefault="00404A8B" w:rsidP="00404A8B">
            <w:r w:rsidRPr="00404A8B">
              <w:t>-0.01887</w:t>
            </w:r>
          </w:p>
        </w:tc>
        <w:tc>
          <w:tcPr>
            <w:tcW w:w="693" w:type="pct"/>
            <w:noWrap/>
            <w:hideMark/>
          </w:tcPr>
          <w:p w14:paraId="4F82BD71" w14:textId="77777777" w:rsidR="00404A8B" w:rsidRPr="00404A8B" w:rsidRDefault="00404A8B" w:rsidP="00404A8B">
            <w:r w:rsidRPr="00404A8B">
              <w:t>0.002806</w:t>
            </w:r>
          </w:p>
        </w:tc>
      </w:tr>
      <w:tr w:rsidR="00404A8B" w:rsidRPr="00404A8B" w14:paraId="1B7634D7" w14:textId="77777777" w:rsidTr="00404A8B">
        <w:trPr>
          <w:trHeight w:val="300"/>
        </w:trPr>
        <w:tc>
          <w:tcPr>
            <w:tcW w:w="1448" w:type="pct"/>
            <w:noWrap/>
            <w:hideMark/>
          </w:tcPr>
          <w:p w14:paraId="586FAE87" w14:textId="77777777" w:rsidR="00404A8B" w:rsidRPr="00404A8B" w:rsidRDefault="00404A8B">
            <w:r w:rsidRPr="00404A8B">
              <w:t>hsa-miR-148b-3p</w:t>
            </w:r>
          </w:p>
        </w:tc>
        <w:tc>
          <w:tcPr>
            <w:tcW w:w="780" w:type="pct"/>
            <w:noWrap/>
            <w:hideMark/>
          </w:tcPr>
          <w:p w14:paraId="4F8743FD" w14:textId="77777777" w:rsidR="00404A8B" w:rsidRPr="00404A8B" w:rsidRDefault="00404A8B" w:rsidP="00404A8B">
            <w:r w:rsidRPr="00404A8B">
              <w:t>-0.0501</w:t>
            </w:r>
          </w:p>
        </w:tc>
        <w:tc>
          <w:tcPr>
            <w:tcW w:w="693" w:type="pct"/>
            <w:noWrap/>
            <w:hideMark/>
          </w:tcPr>
          <w:p w14:paraId="13481DAD" w14:textId="77777777" w:rsidR="00404A8B" w:rsidRPr="00404A8B" w:rsidRDefault="00404A8B" w:rsidP="00404A8B">
            <w:r w:rsidRPr="00404A8B">
              <w:t>0.004096</w:t>
            </w:r>
          </w:p>
        </w:tc>
        <w:tc>
          <w:tcPr>
            <w:tcW w:w="693" w:type="pct"/>
            <w:noWrap/>
            <w:hideMark/>
          </w:tcPr>
          <w:p w14:paraId="50A72461" w14:textId="77777777" w:rsidR="00404A8B" w:rsidRPr="00404A8B" w:rsidRDefault="00404A8B" w:rsidP="00404A8B">
            <w:r w:rsidRPr="00404A8B">
              <w:t>-0.0843</w:t>
            </w:r>
          </w:p>
        </w:tc>
        <w:tc>
          <w:tcPr>
            <w:tcW w:w="693" w:type="pct"/>
            <w:noWrap/>
            <w:hideMark/>
          </w:tcPr>
          <w:p w14:paraId="372B6F5C" w14:textId="77777777" w:rsidR="00404A8B" w:rsidRPr="00404A8B" w:rsidRDefault="00404A8B" w:rsidP="00404A8B">
            <w:r w:rsidRPr="00404A8B">
              <w:t>-0.0159</w:t>
            </w:r>
          </w:p>
        </w:tc>
        <w:tc>
          <w:tcPr>
            <w:tcW w:w="693" w:type="pct"/>
            <w:noWrap/>
            <w:hideMark/>
          </w:tcPr>
          <w:p w14:paraId="185BF943" w14:textId="77777777" w:rsidR="00404A8B" w:rsidRPr="00404A8B" w:rsidRDefault="00404A8B" w:rsidP="00404A8B">
            <w:r w:rsidRPr="00404A8B">
              <w:t>0.006617</w:t>
            </w:r>
          </w:p>
        </w:tc>
      </w:tr>
      <w:tr w:rsidR="00404A8B" w:rsidRPr="00404A8B" w14:paraId="60781479" w14:textId="77777777" w:rsidTr="00404A8B">
        <w:trPr>
          <w:trHeight w:val="300"/>
        </w:trPr>
        <w:tc>
          <w:tcPr>
            <w:tcW w:w="1448" w:type="pct"/>
            <w:noWrap/>
            <w:hideMark/>
          </w:tcPr>
          <w:p w14:paraId="20D5EA1C" w14:textId="77777777" w:rsidR="00404A8B" w:rsidRPr="00404A8B" w:rsidRDefault="00404A8B">
            <w:r w:rsidRPr="00404A8B">
              <w:t>hsa-let-7f-5p</w:t>
            </w:r>
          </w:p>
        </w:tc>
        <w:tc>
          <w:tcPr>
            <w:tcW w:w="780" w:type="pct"/>
            <w:noWrap/>
            <w:hideMark/>
          </w:tcPr>
          <w:p w14:paraId="4982EB05" w14:textId="77777777" w:rsidR="00404A8B" w:rsidRPr="00404A8B" w:rsidRDefault="00404A8B" w:rsidP="00404A8B">
            <w:r w:rsidRPr="00404A8B">
              <w:t>-0.05058</w:t>
            </w:r>
          </w:p>
        </w:tc>
        <w:tc>
          <w:tcPr>
            <w:tcW w:w="693" w:type="pct"/>
            <w:noWrap/>
            <w:hideMark/>
          </w:tcPr>
          <w:p w14:paraId="3E7EF728" w14:textId="77777777" w:rsidR="00404A8B" w:rsidRPr="00404A8B" w:rsidRDefault="00404A8B" w:rsidP="00404A8B">
            <w:r w:rsidRPr="00404A8B">
              <w:t>0.004499</w:t>
            </w:r>
          </w:p>
        </w:tc>
        <w:tc>
          <w:tcPr>
            <w:tcW w:w="693" w:type="pct"/>
            <w:noWrap/>
            <w:hideMark/>
          </w:tcPr>
          <w:p w14:paraId="27DC994B" w14:textId="77777777" w:rsidR="00404A8B" w:rsidRPr="00404A8B" w:rsidRDefault="00404A8B" w:rsidP="00404A8B">
            <w:r w:rsidRPr="00404A8B">
              <w:t>-0.08547</w:t>
            </w:r>
          </w:p>
        </w:tc>
        <w:tc>
          <w:tcPr>
            <w:tcW w:w="693" w:type="pct"/>
            <w:noWrap/>
            <w:hideMark/>
          </w:tcPr>
          <w:p w14:paraId="54F18AF7" w14:textId="77777777" w:rsidR="00404A8B" w:rsidRPr="00404A8B" w:rsidRDefault="00404A8B" w:rsidP="00404A8B">
            <w:r w:rsidRPr="00404A8B">
              <w:t>-0.01569</w:t>
            </w:r>
          </w:p>
        </w:tc>
        <w:tc>
          <w:tcPr>
            <w:tcW w:w="693" w:type="pct"/>
            <w:noWrap/>
            <w:hideMark/>
          </w:tcPr>
          <w:p w14:paraId="516D12D3" w14:textId="77777777" w:rsidR="00404A8B" w:rsidRPr="00404A8B" w:rsidRDefault="00404A8B" w:rsidP="00404A8B">
            <w:r w:rsidRPr="00404A8B">
              <w:t>0.007158</w:t>
            </w:r>
          </w:p>
        </w:tc>
      </w:tr>
      <w:tr w:rsidR="00404A8B" w:rsidRPr="00404A8B" w14:paraId="1EE038A8" w14:textId="77777777" w:rsidTr="00404A8B">
        <w:trPr>
          <w:trHeight w:val="300"/>
        </w:trPr>
        <w:tc>
          <w:tcPr>
            <w:tcW w:w="1448" w:type="pct"/>
            <w:noWrap/>
            <w:hideMark/>
          </w:tcPr>
          <w:p w14:paraId="79B64E67" w14:textId="77777777" w:rsidR="00404A8B" w:rsidRPr="00404A8B" w:rsidRDefault="00404A8B">
            <w:r w:rsidRPr="00404A8B">
              <w:t>hsa-miR-502-3p</w:t>
            </w:r>
          </w:p>
        </w:tc>
        <w:tc>
          <w:tcPr>
            <w:tcW w:w="780" w:type="pct"/>
            <w:noWrap/>
            <w:hideMark/>
          </w:tcPr>
          <w:p w14:paraId="61EACD90" w14:textId="77777777" w:rsidR="00404A8B" w:rsidRPr="00404A8B" w:rsidRDefault="00404A8B" w:rsidP="00404A8B">
            <w:r w:rsidRPr="00404A8B">
              <w:t>-0.05248</w:t>
            </w:r>
          </w:p>
        </w:tc>
        <w:tc>
          <w:tcPr>
            <w:tcW w:w="693" w:type="pct"/>
            <w:noWrap/>
            <w:hideMark/>
          </w:tcPr>
          <w:p w14:paraId="07DCE8CE" w14:textId="77777777" w:rsidR="00404A8B" w:rsidRPr="00404A8B" w:rsidRDefault="00404A8B" w:rsidP="00404A8B">
            <w:r w:rsidRPr="00404A8B">
              <w:t>0.004002</w:t>
            </w:r>
          </w:p>
        </w:tc>
        <w:tc>
          <w:tcPr>
            <w:tcW w:w="693" w:type="pct"/>
            <w:noWrap/>
            <w:hideMark/>
          </w:tcPr>
          <w:p w14:paraId="40DBD1FF" w14:textId="77777777" w:rsidR="00404A8B" w:rsidRPr="00404A8B" w:rsidRDefault="00404A8B" w:rsidP="00404A8B">
            <w:r w:rsidRPr="00404A8B">
              <w:t>-0.08822</w:t>
            </w:r>
          </w:p>
        </w:tc>
        <w:tc>
          <w:tcPr>
            <w:tcW w:w="693" w:type="pct"/>
            <w:noWrap/>
            <w:hideMark/>
          </w:tcPr>
          <w:p w14:paraId="4C13EF17" w14:textId="77777777" w:rsidR="00404A8B" w:rsidRPr="00404A8B" w:rsidRDefault="00404A8B" w:rsidP="00404A8B">
            <w:r w:rsidRPr="00404A8B">
              <w:t>-0.01675</w:t>
            </w:r>
          </w:p>
        </w:tc>
        <w:tc>
          <w:tcPr>
            <w:tcW w:w="693" w:type="pct"/>
            <w:noWrap/>
            <w:hideMark/>
          </w:tcPr>
          <w:p w14:paraId="33C81BD3" w14:textId="77777777" w:rsidR="00404A8B" w:rsidRPr="00404A8B" w:rsidRDefault="00404A8B" w:rsidP="00404A8B">
            <w:r w:rsidRPr="00404A8B">
              <w:t>0.006479</w:t>
            </w:r>
          </w:p>
        </w:tc>
      </w:tr>
      <w:tr w:rsidR="00404A8B" w:rsidRPr="00404A8B" w14:paraId="658F77BA" w14:textId="77777777" w:rsidTr="00404A8B">
        <w:trPr>
          <w:trHeight w:val="300"/>
        </w:trPr>
        <w:tc>
          <w:tcPr>
            <w:tcW w:w="1448" w:type="pct"/>
            <w:noWrap/>
            <w:hideMark/>
          </w:tcPr>
          <w:p w14:paraId="1AEA580E" w14:textId="77777777" w:rsidR="00404A8B" w:rsidRPr="00404A8B" w:rsidRDefault="00404A8B">
            <w:r w:rsidRPr="00404A8B">
              <w:t>hsa-miR-532-3p</w:t>
            </w:r>
          </w:p>
        </w:tc>
        <w:tc>
          <w:tcPr>
            <w:tcW w:w="780" w:type="pct"/>
            <w:noWrap/>
            <w:hideMark/>
          </w:tcPr>
          <w:p w14:paraId="2B40CE74" w14:textId="77777777" w:rsidR="00404A8B" w:rsidRPr="00404A8B" w:rsidRDefault="00404A8B" w:rsidP="00404A8B">
            <w:r w:rsidRPr="00404A8B">
              <w:t>-0.05248</w:t>
            </w:r>
          </w:p>
        </w:tc>
        <w:tc>
          <w:tcPr>
            <w:tcW w:w="693" w:type="pct"/>
            <w:noWrap/>
            <w:hideMark/>
          </w:tcPr>
          <w:p w14:paraId="703D08E9" w14:textId="77777777" w:rsidR="00404A8B" w:rsidRPr="00404A8B" w:rsidRDefault="00404A8B" w:rsidP="00404A8B">
            <w:r w:rsidRPr="00404A8B">
              <w:t>0.001579</w:t>
            </w:r>
          </w:p>
        </w:tc>
        <w:tc>
          <w:tcPr>
            <w:tcW w:w="693" w:type="pct"/>
            <w:noWrap/>
            <w:hideMark/>
          </w:tcPr>
          <w:p w14:paraId="708BCB80" w14:textId="77777777" w:rsidR="00404A8B" w:rsidRPr="00404A8B" w:rsidRDefault="00404A8B" w:rsidP="00404A8B">
            <w:r w:rsidRPr="00404A8B">
              <w:t>-0.08503</w:t>
            </w:r>
          </w:p>
        </w:tc>
        <w:tc>
          <w:tcPr>
            <w:tcW w:w="693" w:type="pct"/>
            <w:noWrap/>
            <w:hideMark/>
          </w:tcPr>
          <w:p w14:paraId="3E0AED41" w14:textId="77777777" w:rsidR="00404A8B" w:rsidRPr="00404A8B" w:rsidRDefault="00404A8B" w:rsidP="00404A8B">
            <w:r w:rsidRPr="00404A8B">
              <w:t>-0.01993</w:t>
            </w:r>
          </w:p>
        </w:tc>
        <w:tc>
          <w:tcPr>
            <w:tcW w:w="693" w:type="pct"/>
            <w:noWrap/>
            <w:hideMark/>
          </w:tcPr>
          <w:p w14:paraId="443CA4EA" w14:textId="77777777" w:rsidR="00404A8B" w:rsidRPr="00404A8B" w:rsidRDefault="00404A8B" w:rsidP="00404A8B">
            <w:r w:rsidRPr="00404A8B">
              <w:t>0.00276</w:t>
            </w:r>
          </w:p>
        </w:tc>
      </w:tr>
      <w:tr w:rsidR="00404A8B" w:rsidRPr="00404A8B" w14:paraId="3B1EFA7A" w14:textId="77777777" w:rsidTr="00404A8B">
        <w:trPr>
          <w:trHeight w:val="300"/>
        </w:trPr>
        <w:tc>
          <w:tcPr>
            <w:tcW w:w="1448" w:type="pct"/>
            <w:noWrap/>
            <w:hideMark/>
          </w:tcPr>
          <w:p w14:paraId="4BF108CA" w14:textId="77777777" w:rsidR="00404A8B" w:rsidRPr="00404A8B" w:rsidRDefault="00404A8B">
            <w:r w:rsidRPr="00404A8B">
              <w:t>hsa-miR-506-3p</w:t>
            </w:r>
          </w:p>
        </w:tc>
        <w:tc>
          <w:tcPr>
            <w:tcW w:w="780" w:type="pct"/>
            <w:noWrap/>
            <w:hideMark/>
          </w:tcPr>
          <w:p w14:paraId="78EB0EA3" w14:textId="77777777" w:rsidR="00404A8B" w:rsidRPr="00404A8B" w:rsidRDefault="00404A8B" w:rsidP="00404A8B">
            <w:r w:rsidRPr="00404A8B">
              <w:t>-0.0525</w:t>
            </w:r>
          </w:p>
        </w:tc>
        <w:tc>
          <w:tcPr>
            <w:tcW w:w="693" w:type="pct"/>
            <w:noWrap/>
            <w:hideMark/>
          </w:tcPr>
          <w:p w14:paraId="6C9D7A93" w14:textId="77777777" w:rsidR="00404A8B" w:rsidRPr="00404A8B" w:rsidRDefault="00404A8B" w:rsidP="00404A8B">
            <w:r w:rsidRPr="00404A8B">
              <w:t>0.000554</w:t>
            </w:r>
          </w:p>
        </w:tc>
        <w:tc>
          <w:tcPr>
            <w:tcW w:w="693" w:type="pct"/>
            <w:noWrap/>
            <w:hideMark/>
          </w:tcPr>
          <w:p w14:paraId="707440E0" w14:textId="77777777" w:rsidR="00404A8B" w:rsidRPr="00404A8B" w:rsidRDefault="00404A8B" w:rsidP="00404A8B">
            <w:r w:rsidRPr="00404A8B">
              <w:t>-0.08229</w:t>
            </w:r>
          </w:p>
        </w:tc>
        <w:tc>
          <w:tcPr>
            <w:tcW w:w="693" w:type="pct"/>
            <w:noWrap/>
            <w:hideMark/>
          </w:tcPr>
          <w:p w14:paraId="36E9CBBC" w14:textId="77777777" w:rsidR="00404A8B" w:rsidRPr="00404A8B" w:rsidRDefault="00404A8B" w:rsidP="00404A8B">
            <w:r w:rsidRPr="00404A8B">
              <w:t>-0.02271</w:t>
            </w:r>
          </w:p>
        </w:tc>
        <w:tc>
          <w:tcPr>
            <w:tcW w:w="693" w:type="pct"/>
            <w:noWrap/>
            <w:hideMark/>
          </w:tcPr>
          <w:p w14:paraId="4239B69A" w14:textId="77777777" w:rsidR="00404A8B" w:rsidRPr="00404A8B" w:rsidRDefault="00404A8B" w:rsidP="00404A8B">
            <w:r w:rsidRPr="00404A8B">
              <w:t>0.001027</w:t>
            </w:r>
          </w:p>
        </w:tc>
      </w:tr>
      <w:tr w:rsidR="00404A8B" w:rsidRPr="00404A8B" w14:paraId="227A22A9" w14:textId="77777777" w:rsidTr="00404A8B">
        <w:trPr>
          <w:trHeight w:val="300"/>
        </w:trPr>
        <w:tc>
          <w:tcPr>
            <w:tcW w:w="1448" w:type="pct"/>
            <w:noWrap/>
            <w:hideMark/>
          </w:tcPr>
          <w:p w14:paraId="2E7BED91" w14:textId="77777777" w:rsidR="00404A8B" w:rsidRPr="00404A8B" w:rsidRDefault="00404A8B">
            <w:r w:rsidRPr="00404A8B">
              <w:t>hsa-miR-125b-5p</w:t>
            </w:r>
          </w:p>
        </w:tc>
        <w:tc>
          <w:tcPr>
            <w:tcW w:w="780" w:type="pct"/>
            <w:noWrap/>
            <w:hideMark/>
          </w:tcPr>
          <w:p w14:paraId="6355A5F2" w14:textId="77777777" w:rsidR="00404A8B" w:rsidRPr="00404A8B" w:rsidRDefault="00404A8B" w:rsidP="00404A8B">
            <w:r w:rsidRPr="00404A8B">
              <w:t>-0.05252</w:t>
            </w:r>
          </w:p>
        </w:tc>
        <w:tc>
          <w:tcPr>
            <w:tcW w:w="693" w:type="pct"/>
            <w:noWrap/>
            <w:hideMark/>
          </w:tcPr>
          <w:p w14:paraId="67CC1FAF" w14:textId="77777777" w:rsidR="00404A8B" w:rsidRPr="00404A8B" w:rsidRDefault="00404A8B" w:rsidP="00404A8B">
            <w:r w:rsidRPr="00404A8B">
              <w:t>0.000407</w:t>
            </w:r>
          </w:p>
        </w:tc>
        <w:tc>
          <w:tcPr>
            <w:tcW w:w="693" w:type="pct"/>
            <w:noWrap/>
            <w:hideMark/>
          </w:tcPr>
          <w:p w14:paraId="1CE8768F" w14:textId="77777777" w:rsidR="00404A8B" w:rsidRPr="00404A8B" w:rsidRDefault="00404A8B" w:rsidP="00404A8B">
            <w:r w:rsidRPr="00404A8B">
              <w:t>-0.08164</w:t>
            </w:r>
          </w:p>
        </w:tc>
        <w:tc>
          <w:tcPr>
            <w:tcW w:w="693" w:type="pct"/>
            <w:noWrap/>
            <w:hideMark/>
          </w:tcPr>
          <w:p w14:paraId="1D191AB4" w14:textId="77777777" w:rsidR="00404A8B" w:rsidRPr="00404A8B" w:rsidRDefault="00404A8B" w:rsidP="00404A8B">
            <w:r w:rsidRPr="00404A8B">
              <w:t>-0.02341</w:t>
            </w:r>
          </w:p>
        </w:tc>
        <w:tc>
          <w:tcPr>
            <w:tcW w:w="693" w:type="pct"/>
            <w:noWrap/>
            <w:hideMark/>
          </w:tcPr>
          <w:p w14:paraId="67221B31" w14:textId="77777777" w:rsidR="00404A8B" w:rsidRPr="00404A8B" w:rsidRDefault="00404A8B" w:rsidP="00404A8B">
            <w:r w:rsidRPr="00404A8B">
              <w:t>0.000779</w:t>
            </w:r>
          </w:p>
        </w:tc>
      </w:tr>
      <w:tr w:rsidR="00404A8B" w:rsidRPr="00404A8B" w14:paraId="07F181F4" w14:textId="77777777" w:rsidTr="00404A8B">
        <w:trPr>
          <w:trHeight w:val="300"/>
        </w:trPr>
        <w:tc>
          <w:tcPr>
            <w:tcW w:w="1448" w:type="pct"/>
            <w:noWrap/>
            <w:hideMark/>
          </w:tcPr>
          <w:p w14:paraId="42906A89" w14:textId="77777777" w:rsidR="00404A8B" w:rsidRPr="00404A8B" w:rsidRDefault="00404A8B">
            <w:r w:rsidRPr="00404A8B">
              <w:t>hsa-miR-3917</w:t>
            </w:r>
          </w:p>
        </w:tc>
        <w:tc>
          <w:tcPr>
            <w:tcW w:w="780" w:type="pct"/>
            <w:noWrap/>
            <w:hideMark/>
          </w:tcPr>
          <w:p w14:paraId="3953EC00" w14:textId="77777777" w:rsidR="00404A8B" w:rsidRPr="00404A8B" w:rsidRDefault="00404A8B" w:rsidP="00404A8B">
            <w:r w:rsidRPr="00404A8B">
              <w:t>-0.05271</w:t>
            </w:r>
          </w:p>
        </w:tc>
        <w:tc>
          <w:tcPr>
            <w:tcW w:w="693" w:type="pct"/>
            <w:noWrap/>
            <w:hideMark/>
          </w:tcPr>
          <w:p w14:paraId="63919ADB" w14:textId="77777777" w:rsidR="00404A8B" w:rsidRPr="00404A8B" w:rsidRDefault="00404A8B" w:rsidP="00404A8B">
            <w:r w:rsidRPr="00404A8B">
              <w:t>0.002222</w:t>
            </w:r>
          </w:p>
        </w:tc>
        <w:tc>
          <w:tcPr>
            <w:tcW w:w="693" w:type="pct"/>
            <w:noWrap/>
            <w:hideMark/>
          </w:tcPr>
          <w:p w14:paraId="63EEC21C" w14:textId="77777777" w:rsidR="00404A8B" w:rsidRPr="00404A8B" w:rsidRDefault="00404A8B" w:rsidP="00404A8B">
            <w:r w:rsidRPr="00404A8B">
              <w:t>-0.08647</w:t>
            </w:r>
          </w:p>
        </w:tc>
        <w:tc>
          <w:tcPr>
            <w:tcW w:w="693" w:type="pct"/>
            <w:noWrap/>
            <w:hideMark/>
          </w:tcPr>
          <w:p w14:paraId="5999A45B" w14:textId="77777777" w:rsidR="00404A8B" w:rsidRPr="00404A8B" w:rsidRDefault="00404A8B" w:rsidP="00404A8B">
            <w:r w:rsidRPr="00404A8B">
              <w:t>-0.01894</w:t>
            </w:r>
          </w:p>
        </w:tc>
        <w:tc>
          <w:tcPr>
            <w:tcW w:w="693" w:type="pct"/>
            <w:noWrap/>
            <w:hideMark/>
          </w:tcPr>
          <w:p w14:paraId="76431E62" w14:textId="77777777" w:rsidR="00404A8B" w:rsidRPr="00404A8B" w:rsidRDefault="00404A8B" w:rsidP="00404A8B">
            <w:r w:rsidRPr="00404A8B">
              <w:t>0.0038</w:t>
            </w:r>
          </w:p>
        </w:tc>
      </w:tr>
      <w:tr w:rsidR="00404A8B" w:rsidRPr="00404A8B" w14:paraId="35EB88FE" w14:textId="77777777" w:rsidTr="00404A8B">
        <w:trPr>
          <w:trHeight w:val="300"/>
        </w:trPr>
        <w:tc>
          <w:tcPr>
            <w:tcW w:w="1448" w:type="pct"/>
            <w:noWrap/>
            <w:hideMark/>
          </w:tcPr>
          <w:p w14:paraId="571313EE" w14:textId="77777777" w:rsidR="00404A8B" w:rsidRPr="00404A8B" w:rsidRDefault="00404A8B">
            <w:r w:rsidRPr="00404A8B">
              <w:t>hsa-miR-125a-5p</w:t>
            </w:r>
          </w:p>
        </w:tc>
        <w:tc>
          <w:tcPr>
            <w:tcW w:w="780" w:type="pct"/>
            <w:noWrap/>
            <w:hideMark/>
          </w:tcPr>
          <w:p w14:paraId="11F06456" w14:textId="77777777" w:rsidR="00404A8B" w:rsidRPr="00404A8B" w:rsidRDefault="00404A8B" w:rsidP="00404A8B">
            <w:r w:rsidRPr="00404A8B">
              <w:t>-0.05285</w:t>
            </w:r>
          </w:p>
        </w:tc>
        <w:tc>
          <w:tcPr>
            <w:tcW w:w="693" w:type="pct"/>
            <w:noWrap/>
            <w:hideMark/>
          </w:tcPr>
          <w:p w14:paraId="4E45E6AC" w14:textId="77777777" w:rsidR="00404A8B" w:rsidRPr="00404A8B" w:rsidRDefault="00404A8B" w:rsidP="00404A8B">
            <w:r w:rsidRPr="00404A8B">
              <w:t>0.000267</w:t>
            </w:r>
          </w:p>
        </w:tc>
        <w:tc>
          <w:tcPr>
            <w:tcW w:w="693" w:type="pct"/>
            <w:noWrap/>
            <w:hideMark/>
          </w:tcPr>
          <w:p w14:paraId="6AAF2D7F" w14:textId="77777777" w:rsidR="00404A8B" w:rsidRPr="00404A8B" w:rsidRDefault="00404A8B" w:rsidP="00404A8B">
            <w:r w:rsidRPr="00404A8B">
              <w:t>-0.08126</w:t>
            </w:r>
          </w:p>
        </w:tc>
        <w:tc>
          <w:tcPr>
            <w:tcW w:w="693" w:type="pct"/>
            <w:noWrap/>
            <w:hideMark/>
          </w:tcPr>
          <w:p w14:paraId="5D71593F" w14:textId="77777777" w:rsidR="00404A8B" w:rsidRPr="00404A8B" w:rsidRDefault="00404A8B" w:rsidP="00404A8B">
            <w:r w:rsidRPr="00404A8B">
              <w:t>-0.02444</w:t>
            </w:r>
          </w:p>
        </w:tc>
        <w:tc>
          <w:tcPr>
            <w:tcW w:w="693" w:type="pct"/>
            <w:noWrap/>
            <w:hideMark/>
          </w:tcPr>
          <w:p w14:paraId="6079A63E" w14:textId="77777777" w:rsidR="00404A8B" w:rsidRPr="00404A8B" w:rsidRDefault="00404A8B" w:rsidP="00404A8B">
            <w:r w:rsidRPr="00404A8B">
              <w:t>0.00052</w:t>
            </w:r>
          </w:p>
        </w:tc>
      </w:tr>
      <w:tr w:rsidR="00404A8B" w:rsidRPr="00404A8B" w14:paraId="0E8940E4" w14:textId="77777777" w:rsidTr="00404A8B">
        <w:trPr>
          <w:trHeight w:val="300"/>
        </w:trPr>
        <w:tc>
          <w:tcPr>
            <w:tcW w:w="1448" w:type="pct"/>
            <w:noWrap/>
            <w:hideMark/>
          </w:tcPr>
          <w:p w14:paraId="27F34467" w14:textId="77777777" w:rsidR="00404A8B" w:rsidRPr="00404A8B" w:rsidRDefault="00404A8B">
            <w:r w:rsidRPr="00404A8B">
              <w:t>hsa-miR-192-5p</w:t>
            </w:r>
          </w:p>
        </w:tc>
        <w:tc>
          <w:tcPr>
            <w:tcW w:w="780" w:type="pct"/>
            <w:noWrap/>
            <w:hideMark/>
          </w:tcPr>
          <w:p w14:paraId="3A93EBE0" w14:textId="77777777" w:rsidR="00404A8B" w:rsidRPr="00404A8B" w:rsidRDefault="00404A8B" w:rsidP="00404A8B">
            <w:r w:rsidRPr="00404A8B">
              <w:t>-0.05309</w:t>
            </w:r>
          </w:p>
        </w:tc>
        <w:tc>
          <w:tcPr>
            <w:tcW w:w="693" w:type="pct"/>
            <w:noWrap/>
            <w:hideMark/>
          </w:tcPr>
          <w:p w14:paraId="57CCBCA7" w14:textId="77777777" w:rsidR="00404A8B" w:rsidRPr="00404A8B" w:rsidRDefault="00404A8B" w:rsidP="00404A8B">
            <w:r w:rsidRPr="00404A8B">
              <w:t>9.37E-07</w:t>
            </w:r>
          </w:p>
        </w:tc>
        <w:tc>
          <w:tcPr>
            <w:tcW w:w="693" w:type="pct"/>
            <w:noWrap/>
            <w:hideMark/>
          </w:tcPr>
          <w:p w14:paraId="646E290F" w14:textId="77777777" w:rsidR="00404A8B" w:rsidRPr="00404A8B" w:rsidRDefault="00404A8B" w:rsidP="00404A8B">
            <w:r w:rsidRPr="00404A8B">
              <w:t>-0.0743</w:t>
            </w:r>
          </w:p>
        </w:tc>
        <w:tc>
          <w:tcPr>
            <w:tcW w:w="693" w:type="pct"/>
            <w:noWrap/>
            <w:hideMark/>
          </w:tcPr>
          <w:p w14:paraId="712A0ED8" w14:textId="77777777" w:rsidR="00404A8B" w:rsidRPr="00404A8B" w:rsidRDefault="00404A8B" w:rsidP="00404A8B">
            <w:r w:rsidRPr="00404A8B">
              <w:t>-0.03189</w:t>
            </w:r>
          </w:p>
        </w:tc>
        <w:tc>
          <w:tcPr>
            <w:tcW w:w="693" w:type="pct"/>
            <w:noWrap/>
            <w:hideMark/>
          </w:tcPr>
          <w:p w14:paraId="758871F8" w14:textId="77777777" w:rsidR="00404A8B" w:rsidRPr="00404A8B" w:rsidRDefault="00404A8B" w:rsidP="00404A8B">
            <w:r w:rsidRPr="00404A8B">
              <w:t>2.42E-06</w:t>
            </w:r>
          </w:p>
        </w:tc>
      </w:tr>
      <w:tr w:rsidR="00404A8B" w:rsidRPr="00404A8B" w14:paraId="3B79B128" w14:textId="77777777" w:rsidTr="00404A8B">
        <w:trPr>
          <w:trHeight w:val="300"/>
        </w:trPr>
        <w:tc>
          <w:tcPr>
            <w:tcW w:w="1448" w:type="pct"/>
            <w:noWrap/>
            <w:hideMark/>
          </w:tcPr>
          <w:p w14:paraId="428B1FCD" w14:textId="77777777" w:rsidR="00404A8B" w:rsidRPr="00404A8B" w:rsidRDefault="00404A8B">
            <w:r w:rsidRPr="00404A8B">
              <w:t>hsa-miR-95-3p</w:t>
            </w:r>
          </w:p>
        </w:tc>
        <w:tc>
          <w:tcPr>
            <w:tcW w:w="780" w:type="pct"/>
            <w:noWrap/>
            <w:hideMark/>
          </w:tcPr>
          <w:p w14:paraId="6E4FE56B" w14:textId="77777777" w:rsidR="00404A8B" w:rsidRPr="00404A8B" w:rsidRDefault="00404A8B" w:rsidP="00404A8B">
            <w:r w:rsidRPr="00404A8B">
              <w:t>-0.05454</w:t>
            </w:r>
          </w:p>
        </w:tc>
        <w:tc>
          <w:tcPr>
            <w:tcW w:w="693" w:type="pct"/>
            <w:noWrap/>
            <w:hideMark/>
          </w:tcPr>
          <w:p w14:paraId="0A2133EF" w14:textId="77777777" w:rsidR="00404A8B" w:rsidRPr="00404A8B" w:rsidRDefault="00404A8B" w:rsidP="00404A8B">
            <w:r w:rsidRPr="00404A8B">
              <w:t>0.001955</w:t>
            </w:r>
          </w:p>
        </w:tc>
        <w:tc>
          <w:tcPr>
            <w:tcW w:w="693" w:type="pct"/>
            <w:noWrap/>
            <w:hideMark/>
          </w:tcPr>
          <w:p w14:paraId="36D20741" w14:textId="77777777" w:rsidR="00404A8B" w:rsidRPr="00404A8B" w:rsidRDefault="00404A8B" w:rsidP="00404A8B">
            <w:r w:rsidRPr="00404A8B">
              <w:t>-0.08905</w:t>
            </w:r>
          </w:p>
        </w:tc>
        <w:tc>
          <w:tcPr>
            <w:tcW w:w="693" w:type="pct"/>
            <w:noWrap/>
            <w:hideMark/>
          </w:tcPr>
          <w:p w14:paraId="326D21A1" w14:textId="77777777" w:rsidR="00404A8B" w:rsidRPr="00404A8B" w:rsidRDefault="00404A8B" w:rsidP="00404A8B">
            <w:r w:rsidRPr="00404A8B">
              <w:t>-0.02003</w:t>
            </w:r>
          </w:p>
        </w:tc>
        <w:tc>
          <w:tcPr>
            <w:tcW w:w="693" w:type="pct"/>
            <w:noWrap/>
            <w:hideMark/>
          </w:tcPr>
          <w:p w14:paraId="1FAFEF3D" w14:textId="77777777" w:rsidR="00404A8B" w:rsidRPr="00404A8B" w:rsidRDefault="00404A8B" w:rsidP="00404A8B">
            <w:r w:rsidRPr="00404A8B">
              <w:t>0.003367</w:t>
            </w:r>
          </w:p>
        </w:tc>
      </w:tr>
      <w:tr w:rsidR="00404A8B" w:rsidRPr="00404A8B" w14:paraId="11F411DF" w14:textId="77777777" w:rsidTr="00404A8B">
        <w:trPr>
          <w:trHeight w:val="300"/>
        </w:trPr>
        <w:tc>
          <w:tcPr>
            <w:tcW w:w="1448" w:type="pct"/>
            <w:noWrap/>
            <w:hideMark/>
          </w:tcPr>
          <w:p w14:paraId="468E15A3" w14:textId="77777777" w:rsidR="00404A8B" w:rsidRPr="00404A8B" w:rsidRDefault="00404A8B">
            <w:r w:rsidRPr="00404A8B">
              <w:t>hsa-miR-585-3p</w:t>
            </w:r>
          </w:p>
        </w:tc>
        <w:tc>
          <w:tcPr>
            <w:tcW w:w="780" w:type="pct"/>
            <w:noWrap/>
            <w:hideMark/>
          </w:tcPr>
          <w:p w14:paraId="53E0DA57" w14:textId="77777777" w:rsidR="00404A8B" w:rsidRPr="00404A8B" w:rsidRDefault="00404A8B" w:rsidP="00404A8B">
            <w:r w:rsidRPr="00404A8B">
              <w:t>-0.0547</w:t>
            </w:r>
          </w:p>
        </w:tc>
        <w:tc>
          <w:tcPr>
            <w:tcW w:w="693" w:type="pct"/>
            <w:noWrap/>
            <w:hideMark/>
          </w:tcPr>
          <w:p w14:paraId="74252A6C" w14:textId="77777777" w:rsidR="00404A8B" w:rsidRPr="00404A8B" w:rsidRDefault="00404A8B" w:rsidP="00404A8B">
            <w:r w:rsidRPr="00404A8B">
              <w:t>0.003335</w:t>
            </w:r>
          </w:p>
        </w:tc>
        <w:tc>
          <w:tcPr>
            <w:tcW w:w="693" w:type="pct"/>
            <w:noWrap/>
            <w:hideMark/>
          </w:tcPr>
          <w:p w14:paraId="50D963E0" w14:textId="77777777" w:rsidR="00404A8B" w:rsidRPr="00404A8B" w:rsidRDefault="00404A8B" w:rsidP="00404A8B">
            <w:r w:rsidRPr="00404A8B">
              <w:t>-0.09122</w:t>
            </w:r>
          </w:p>
        </w:tc>
        <w:tc>
          <w:tcPr>
            <w:tcW w:w="693" w:type="pct"/>
            <w:noWrap/>
            <w:hideMark/>
          </w:tcPr>
          <w:p w14:paraId="3ED95EEB" w14:textId="77777777" w:rsidR="00404A8B" w:rsidRPr="00404A8B" w:rsidRDefault="00404A8B" w:rsidP="00404A8B">
            <w:r w:rsidRPr="00404A8B">
              <w:t>-0.01818</w:t>
            </w:r>
          </w:p>
        </w:tc>
        <w:tc>
          <w:tcPr>
            <w:tcW w:w="693" w:type="pct"/>
            <w:noWrap/>
            <w:hideMark/>
          </w:tcPr>
          <w:p w14:paraId="341B2F58" w14:textId="77777777" w:rsidR="00404A8B" w:rsidRPr="00404A8B" w:rsidRDefault="00404A8B" w:rsidP="00404A8B">
            <w:r w:rsidRPr="00404A8B">
              <w:t>0.00551</w:t>
            </w:r>
          </w:p>
        </w:tc>
      </w:tr>
      <w:tr w:rsidR="00404A8B" w:rsidRPr="00404A8B" w14:paraId="55B03681" w14:textId="77777777" w:rsidTr="00404A8B">
        <w:trPr>
          <w:trHeight w:val="300"/>
        </w:trPr>
        <w:tc>
          <w:tcPr>
            <w:tcW w:w="1448" w:type="pct"/>
            <w:noWrap/>
            <w:hideMark/>
          </w:tcPr>
          <w:p w14:paraId="5B5E55C0" w14:textId="77777777" w:rsidR="00404A8B" w:rsidRPr="00404A8B" w:rsidRDefault="00404A8B">
            <w:r w:rsidRPr="00404A8B">
              <w:t>hsa-miR-618</w:t>
            </w:r>
          </w:p>
        </w:tc>
        <w:tc>
          <w:tcPr>
            <w:tcW w:w="780" w:type="pct"/>
            <w:noWrap/>
            <w:hideMark/>
          </w:tcPr>
          <w:p w14:paraId="4D0C9A5D" w14:textId="77777777" w:rsidR="00404A8B" w:rsidRPr="00404A8B" w:rsidRDefault="00404A8B" w:rsidP="00404A8B">
            <w:r w:rsidRPr="00404A8B">
              <w:t>-0.05522</w:t>
            </w:r>
          </w:p>
        </w:tc>
        <w:tc>
          <w:tcPr>
            <w:tcW w:w="693" w:type="pct"/>
            <w:noWrap/>
            <w:hideMark/>
          </w:tcPr>
          <w:p w14:paraId="778AC609" w14:textId="77777777" w:rsidR="00404A8B" w:rsidRPr="00404A8B" w:rsidRDefault="00404A8B" w:rsidP="00404A8B">
            <w:r w:rsidRPr="00404A8B">
              <w:t>0.003617</w:t>
            </w:r>
          </w:p>
        </w:tc>
        <w:tc>
          <w:tcPr>
            <w:tcW w:w="693" w:type="pct"/>
            <w:noWrap/>
            <w:hideMark/>
          </w:tcPr>
          <w:p w14:paraId="21DC48D3" w14:textId="77777777" w:rsidR="00404A8B" w:rsidRPr="00404A8B" w:rsidRDefault="00404A8B" w:rsidP="00404A8B">
            <w:r w:rsidRPr="00404A8B">
              <w:t>-0.09242</w:t>
            </w:r>
          </w:p>
        </w:tc>
        <w:tc>
          <w:tcPr>
            <w:tcW w:w="693" w:type="pct"/>
            <w:noWrap/>
            <w:hideMark/>
          </w:tcPr>
          <w:p w14:paraId="1AE27C61" w14:textId="77777777" w:rsidR="00404A8B" w:rsidRPr="00404A8B" w:rsidRDefault="00404A8B" w:rsidP="00404A8B">
            <w:r w:rsidRPr="00404A8B">
              <w:t>-0.01803</w:t>
            </w:r>
          </w:p>
        </w:tc>
        <w:tc>
          <w:tcPr>
            <w:tcW w:w="693" w:type="pct"/>
            <w:noWrap/>
            <w:hideMark/>
          </w:tcPr>
          <w:p w14:paraId="7DCA51C7" w14:textId="77777777" w:rsidR="00404A8B" w:rsidRPr="00404A8B" w:rsidRDefault="00404A8B" w:rsidP="00404A8B">
            <w:r w:rsidRPr="00404A8B">
              <w:t>0.005923</w:t>
            </w:r>
          </w:p>
        </w:tc>
      </w:tr>
      <w:tr w:rsidR="00404A8B" w:rsidRPr="00404A8B" w14:paraId="273C2514" w14:textId="77777777" w:rsidTr="00404A8B">
        <w:trPr>
          <w:trHeight w:val="300"/>
        </w:trPr>
        <w:tc>
          <w:tcPr>
            <w:tcW w:w="1448" w:type="pct"/>
            <w:noWrap/>
            <w:hideMark/>
          </w:tcPr>
          <w:p w14:paraId="6427CC67" w14:textId="77777777" w:rsidR="00404A8B" w:rsidRPr="00404A8B" w:rsidRDefault="00404A8B">
            <w:r w:rsidRPr="00404A8B">
              <w:lastRenderedPageBreak/>
              <w:t>hsa-miR-135a-5p</w:t>
            </w:r>
          </w:p>
        </w:tc>
        <w:tc>
          <w:tcPr>
            <w:tcW w:w="780" w:type="pct"/>
            <w:noWrap/>
            <w:hideMark/>
          </w:tcPr>
          <w:p w14:paraId="65D96794" w14:textId="77777777" w:rsidR="00404A8B" w:rsidRPr="00404A8B" w:rsidRDefault="00404A8B" w:rsidP="00404A8B">
            <w:r w:rsidRPr="00404A8B">
              <w:t>-0.05593</w:t>
            </w:r>
          </w:p>
        </w:tc>
        <w:tc>
          <w:tcPr>
            <w:tcW w:w="693" w:type="pct"/>
            <w:noWrap/>
            <w:hideMark/>
          </w:tcPr>
          <w:p w14:paraId="606782A3" w14:textId="77777777" w:rsidR="00404A8B" w:rsidRPr="00404A8B" w:rsidRDefault="00404A8B" w:rsidP="00404A8B">
            <w:r w:rsidRPr="00404A8B">
              <w:t>1.86E-05</w:t>
            </w:r>
          </w:p>
        </w:tc>
        <w:tc>
          <w:tcPr>
            <w:tcW w:w="693" w:type="pct"/>
            <w:noWrap/>
            <w:hideMark/>
          </w:tcPr>
          <w:p w14:paraId="7E0B9A4D" w14:textId="77777777" w:rsidR="00404A8B" w:rsidRPr="00404A8B" w:rsidRDefault="00404A8B" w:rsidP="00404A8B">
            <w:r w:rsidRPr="00404A8B">
              <w:t>-0.08152</w:t>
            </w:r>
          </w:p>
        </w:tc>
        <w:tc>
          <w:tcPr>
            <w:tcW w:w="693" w:type="pct"/>
            <w:noWrap/>
            <w:hideMark/>
          </w:tcPr>
          <w:p w14:paraId="1E2B7C2D" w14:textId="77777777" w:rsidR="00404A8B" w:rsidRPr="00404A8B" w:rsidRDefault="00404A8B" w:rsidP="00404A8B">
            <w:r w:rsidRPr="00404A8B">
              <w:t>-0.03034</w:t>
            </w:r>
          </w:p>
        </w:tc>
        <w:tc>
          <w:tcPr>
            <w:tcW w:w="693" w:type="pct"/>
            <w:noWrap/>
            <w:hideMark/>
          </w:tcPr>
          <w:p w14:paraId="05479C19" w14:textId="77777777" w:rsidR="00404A8B" w:rsidRPr="00404A8B" w:rsidRDefault="00404A8B" w:rsidP="00404A8B">
            <w:r w:rsidRPr="00404A8B">
              <w:t>4.09E-05</w:t>
            </w:r>
          </w:p>
        </w:tc>
      </w:tr>
      <w:tr w:rsidR="00404A8B" w:rsidRPr="00404A8B" w14:paraId="50209472" w14:textId="77777777" w:rsidTr="00404A8B">
        <w:trPr>
          <w:trHeight w:val="300"/>
        </w:trPr>
        <w:tc>
          <w:tcPr>
            <w:tcW w:w="1448" w:type="pct"/>
            <w:noWrap/>
            <w:hideMark/>
          </w:tcPr>
          <w:p w14:paraId="49673A5F" w14:textId="77777777" w:rsidR="00404A8B" w:rsidRPr="00404A8B" w:rsidRDefault="00404A8B">
            <w:r w:rsidRPr="00404A8B">
              <w:t>hsa-miR-32-5p</w:t>
            </w:r>
          </w:p>
        </w:tc>
        <w:tc>
          <w:tcPr>
            <w:tcW w:w="780" w:type="pct"/>
            <w:noWrap/>
            <w:hideMark/>
          </w:tcPr>
          <w:p w14:paraId="18371AA4" w14:textId="77777777" w:rsidR="00404A8B" w:rsidRPr="00404A8B" w:rsidRDefault="00404A8B" w:rsidP="00404A8B">
            <w:r w:rsidRPr="00404A8B">
              <w:t>-0.05636</w:t>
            </w:r>
          </w:p>
        </w:tc>
        <w:tc>
          <w:tcPr>
            <w:tcW w:w="693" w:type="pct"/>
            <w:noWrap/>
            <w:hideMark/>
          </w:tcPr>
          <w:p w14:paraId="1505CE09" w14:textId="77777777" w:rsidR="00404A8B" w:rsidRPr="00404A8B" w:rsidRDefault="00404A8B" w:rsidP="00404A8B">
            <w:r w:rsidRPr="00404A8B">
              <w:t>1.25E-05</w:t>
            </w:r>
          </w:p>
        </w:tc>
        <w:tc>
          <w:tcPr>
            <w:tcW w:w="693" w:type="pct"/>
            <w:noWrap/>
            <w:hideMark/>
          </w:tcPr>
          <w:p w14:paraId="1ABDFB8D" w14:textId="77777777" w:rsidR="00404A8B" w:rsidRPr="00404A8B" w:rsidRDefault="00404A8B" w:rsidP="00404A8B">
            <w:r w:rsidRPr="00404A8B">
              <w:t>-0.08163</w:t>
            </w:r>
          </w:p>
        </w:tc>
        <w:tc>
          <w:tcPr>
            <w:tcW w:w="693" w:type="pct"/>
            <w:noWrap/>
            <w:hideMark/>
          </w:tcPr>
          <w:p w14:paraId="05680041" w14:textId="77777777" w:rsidR="00404A8B" w:rsidRPr="00404A8B" w:rsidRDefault="00404A8B" w:rsidP="00404A8B">
            <w:r w:rsidRPr="00404A8B">
              <w:t>-0.03108</w:t>
            </w:r>
          </w:p>
        </w:tc>
        <w:tc>
          <w:tcPr>
            <w:tcW w:w="693" w:type="pct"/>
            <w:noWrap/>
            <w:hideMark/>
          </w:tcPr>
          <w:p w14:paraId="01DE81A7" w14:textId="77777777" w:rsidR="00404A8B" w:rsidRPr="00404A8B" w:rsidRDefault="00404A8B" w:rsidP="00404A8B">
            <w:r w:rsidRPr="00404A8B">
              <w:t>2.80E-05</w:t>
            </w:r>
          </w:p>
        </w:tc>
      </w:tr>
      <w:tr w:rsidR="00404A8B" w:rsidRPr="00404A8B" w14:paraId="3F2EE97D" w14:textId="77777777" w:rsidTr="00404A8B">
        <w:trPr>
          <w:trHeight w:val="300"/>
        </w:trPr>
        <w:tc>
          <w:tcPr>
            <w:tcW w:w="1448" w:type="pct"/>
            <w:noWrap/>
            <w:hideMark/>
          </w:tcPr>
          <w:p w14:paraId="0CEBBCC6" w14:textId="77777777" w:rsidR="00404A8B" w:rsidRPr="00404A8B" w:rsidRDefault="00404A8B">
            <w:r w:rsidRPr="00404A8B">
              <w:t>hsa-miR-4423-5p</w:t>
            </w:r>
          </w:p>
        </w:tc>
        <w:tc>
          <w:tcPr>
            <w:tcW w:w="780" w:type="pct"/>
            <w:noWrap/>
            <w:hideMark/>
          </w:tcPr>
          <w:p w14:paraId="4AB5BCDD" w14:textId="77777777" w:rsidR="00404A8B" w:rsidRPr="00404A8B" w:rsidRDefault="00404A8B" w:rsidP="00404A8B">
            <w:r w:rsidRPr="00404A8B">
              <w:t>-0.05653</w:t>
            </w:r>
          </w:p>
        </w:tc>
        <w:tc>
          <w:tcPr>
            <w:tcW w:w="693" w:type="pct"/>
            <w:noWrap/>
            <w:hideMark/>
          </w:tcPr>
          <w:p w14:paraId="391B4852" w14:textId="77777777" w:rsidR="00404A8B" w:rsidRPr="00404A8B" w:rsidRDefault="00404A8B" w:rsidP="00404A8B">
            <w:r w:rsidRPr="00404A8B">
              <w:t>0.002251</w:t>
            </w:r>
          </w:p>
        </w:tc>
        <w:tc>
          <w:tcPr>
            <w:tcW w:w="693" w:type="pct"/>
            <w:noWrap/>
            <w:hideMark/>
          </w:tcPr>
          <w:p w14:paraId="66B24A0D" w14:textId="77777777" w:rsidR="00404A8B" w:rsidRPr="00404A8B" w:rsidRDefault="00404A8B" w:rsidP="00404A8B">
            <w:r w:rsidRPr="00404A8B">
              <w:t>-0.0928</w:t>
            </w:r>
          </w:p>
        </w:tc>
        <w:tc>
          <w:tcPr>
            <w:tcW w:w="693" w:type="pct"/>
            <w:noWrap/>
            <w:hideMark/>
          </w:tcPr>
          <w:p w14:paraId="60CFD3E0" w14:textId="77777777" w:rsidR="00404A8B" w:rsidRPr="00404A8B" w:rsidRDefault="00404A8B" w:rsidP="00404A8B">
            <w:r w:rsidRPr="00404A8B">
              <w:t>-0.02027</w:t>
            </w:r>
          </w:p>
        </w:tc>
        <w:tc>
          <w:tcPr>
            <w:tcW w:w="693" w:type="pct"/>
            <w:noWrap/>
            <w:hideMark/>
          </w:tcPr>
          <w:p w14:paraId="20001B95" w14:textId="77777777" w:rsidR="00404A8B" w:rsidRPr="00404A8B" w:rsidRDefault="00404A8B" w:rsidP="00404A8B">
            <w:r w:rsidRPr="00404A8B">
              <w:t>0.003841</w:t>
            </w:r>
          </w:p>
        </w:tc>
      </w:tr>
      <w:tr w:rsidR="00404A8B" w:rsidRPr="00404A8B" w14:paraId="00EFD5BF" w14:textId="77777777" w:rsidTr="00404A8B">
        <w:trPr>
          <w:trHeight w:val="300"/>
        </w:trPr>
        <w:tc>
          <w:tcPr>
            <w:tcW w:w="1448" w:type="pct"/>
            <w:noWrap/>
            <w:hideMark/>
          </w:tcPr>
          <w:p w14:paraId="05C02965" w14:textId="77777777" w:rsidR="00404A8B" w:rsidRPr="00404A8B" w:rsidRDefault="00404A8B">
            <w:r w:rsidRPr="00404A8B">
              <w:t>hsa-miR-7-1-3p</w:t>
            </w:r>
          </w:p>
        </w:tc>
        <w:tc>
          <w:tcPr>
            <w:tcW w:w="780" w:type="pct"/>
            <w:noWrap/>
            <w:hideMark/>
          </w:tcPr>
          <w:p w14:paraId="3800B805" w14:textId="77777777" w:rsidR="00404A8B" w:rsidRPr="00404A8B" w:rsidRDefault="00404A8B" w:rsidP="00404A8B">
            <w:r w:rsidRPr="00404A8B">
              <w:t>-0.05719</w:t>
            </w:r>
          </w:p>
        </w:tc>
        <w:tc>
          <w:tcPr>
            <w:tcW w:w="693" w:type="pct"/>
            <w:noWrap/>
            <w:hideMark/>
          </w:tcPr>
          <w:p w14:paraId="0EA077BA" w14:textId="77777777" w:rsidR="00404A8B" w:rsidRPr="00404A8B" w:rsidRDefault="00404A8B" w:rsidP="00404A8B">
            <w:r w:rsidRPr="00404A8B">
              <w:t>0.001177</w:t>
            </w:r>
          </w:p>
        </w:tc>
        <w:tc>
          <w:tcPr>
            <w:tcW w:w="693" w:type="pct"/>
            <w:noWrap/>
            <w:hideMark/>
          </w:tcPr>
          <w:p w14:paraId="3D1DE13A" w14:textId="77777777" w:rsidR="00404A8B" w:rsidRPr="00404A8B" w:rsidRDefault="00404A8B" w:rsidP="00404A8B">
            <w:r w:rsidRPr="00404A8B">
              <w:t>-0.09173</w:t>
            </w:r>
          </w:p>
        </w:tc>
        <w:tc>
          <w:tcPr>
            <w:tcW w:w="693" w:type="pct"/>
            <w:noWrap/>
            <w:hideMark/>
          </w:tcPr>
          <w:p w14:paraId="3E5652ED" w14:textId="77777777" w:rsidR="00404A8B" w:rsidRPr="00404A8B" w:rsidRDefault="00404A8B" w:rsidP="00404A8B">
            <w:r w:rsidRPr="00404A8B">
              <w:t>-0.02265</w:t>
            </w:r>
          </w:p>
        </w:tc>
        <w:tc>
          <w:tcPr>
            <w:tcW w:w="693" w:type="pct"/>
            <w:noWrap/>
            <w:hideMark/>
          </w:tcPr>
          <w:p w14:paraId="10B8144F" w14:textId="77777777" w:rsidR="00404A8B" w:rsidRPr="00404A8B" w:rsidRDefault="00404A8B" w:rsidP="00404A8B">
            <w:r w:rsidRPr="00404A8B">
              <w:t>0.002107</w:t>
            </w:r>
          </w:p>
        </w:tc>
      </w:tr>
      <w:tr w:rsidR="00404A8B" w:rsidRPr="00404A8B" w14:paraId="12027E93" w14:textId="77777777" w:rsidTr="00404A8B">
        <w:trPr>
          <w:trHeight w:val="300"/>
        </w:trPr>
        <w:tc>
          <w:tcPr>
            <w:tcW w:w="1448" w:type="pct"/>
            <w:noWrap/>
            <w:hideMark/>
          </w:tcPr>
          <w:p w14:paraId="0BE7B8F6" w14:textId="77777777" w:rsidR="00404A8B" w:rsidRPr="00404A8B" w:rsidRDefault="00404A8B">
            <w:r w:rsidRPr="00404A8B">
              <w:t>hsa-miR-1258</w:t>
            </w:r>
          </w:p>
        </w:tc>
        <w:tc>
          <w:tcPr>
            <w:tcW w:w="780" w:type="pct"/>
            <w:noWrap/>
            <w:hideMark/>
          </w:tcPr>
          <w:p w14:paraId="53AF6E2A" w14:textId="77777777" w:rsidR="00404A8B" w:rsidRPr="00404A8B" w:rsidRDefault="00404A8B" w:rsidP="00404A8B">
            <w:r w:rsidRPr="00404A8B">
              <w:t>-0.0582</w:t>
            </w:r>
          </w:p>
        </w:tc>
        <w:tc>
          <w:tcPr>
            <w:tcW w:w="693" w:type="pct"/>
            <w:noWrap/>
            <w:hideMark/>
          </w:tcPr>
          <w:p w14:paraId="0C221A77" w14:textId="77777777" w:rsidR="00404A8B" w:rsidRPr="00404A8B" w:rsidRDefault="00404A8B" w:rsidP="00404A8B">
            <w:r w:rsidRPr="00404A8B">
              <w:t>0.003534</w:t>
            </w:r>
          </w:p>
        </w:tc>
        <w:tc>
          <w:tcPr>
            <w:tcW w:w="693" w:type="pct"/>
            <w:noWrap/>
            <w:hideMark/>
          </w:tcPr>
          <w:p w14:paraId="135DF0E5" w14:textId="77777777" w:rsidR="00404A8B" w:rsidRPr="00404A8B" w:rsidRDefault="00404A8B" w:rsidP="00404A8B">
            <w:r w:rsidRPr="00404A8B">
              <w:t>-0.0973</w:t>
            </w:r>
          </w:p>
        </w:tc>
        <w:tc>
          <w:tcPr>
            <w:tcW w:w="693" w:type="pct"/>
            <w:noWrap/>
            <w:hideMark/>
          </w:tcPr>
          <w:p w14:paraId="15EF345F" w14:textId="77777777" w:rsidR="00404A8B" w:rsidRPr="00404A8B" w:rsidRDefault="00404A8B" w:rsidP="00404A8B">
            <w:r w:rsidRPr="00404A8B">
              <w:t>-0.0191</w:t>
            </w:r>
          </w:p>
        </w:tc>
        <w:tc>
          <w:tcPr>
            <w:tcW w:w="693" w:type="pct"/>
            <w:noWrap/>
            <w:hideMark/>
          </w:tcPr>
          <w:p w14:paraId="14B8D650" w14:textId="77777777" w:rsidR="00404A8B" w:rsidRPr="00404A8B" w:rsidRDefault="00404A8B" w:rsidP="00404A8B">
            <w:r w:rsidRPr="00404A8B">
              <w:t>0.005799</w:t>
            </w:r>
          </w:p>
        </w:tc>
      </w:tr>
      <w:tr w:rsidR="00404A8B" w:rsidRPr="00404A8B" w14:paraId="20A0CC2A" w14:textId="77777777" w:rsidTr="00404A8B">
        <w:trPr>
          <w:trHeight w:val="300"/>
        </w:trPr>
        <w:tc>
          <w:tcPr>
            <w:tcW w:w="1448" w:type="pct"/>
            <w:noWrap/>
            <w:hideMark/>
          </w:tcPr>
          <w:p w14:paraId="04BE9A22" w14:textId="77777777" w:rsidR="00404A8B" w:rsidRPr="00404A8B" w:rsidRDefault="00404A8B">
            <w:r w:rsidRPr="00404A8B">
              <w:t>hsa-miR-513a-5p</w:t>
            </w:r>
          </w:p>
        </w:tc>
        <w:tc>
          <w:tcPr>
            <w:tcW w:w="780" w:type="pct"/>
            <w:noWrap/>
            <w:hideMark/>
          </w:tcPr>
          <w:p w14:paraId="1F2BBDD4" w14:textId="77777777" w:rsidR="00404A8B" w:rsidRPr="00404A8B" w:rsidRDefault="00404A8B" w:rsidP="00404A8B">
            <w:r w:rsidRPr="00404A8B">
              <w:t>-0.05847</w:t>
            </w:r>
          </w:p>
        </w:tc>
        <w:tc>
          <w:tcPr>
            <w:tcW w:w="693" w:type="pct"/>
            <w:noWrap/>
            <w:hideMark/>
          </w:tcPr>
          <w:p w14:paraId="6C1E3FAF" w14:textId="77777777" w:rsidR="00404A8B" w:rsidRPr="00404A8B" w:rsidRDefault="00404A8B" w:rsidP="00404A8B">
            <w:r w:rsidRPr="00404A8B">
              <w:t>0.00017</w:t>
            </w:r>
          </w:p>
        </w:tc>
        <w:tc>
          <w:tcPr>
            <w:tcW w:w="693" w:type="pct"/>
            <w:noWrap/>
            <w:hideMark/>
          </w:tcPr>
          <w:p w14:paraId="5F7E1C53" w14:textId="77777777" w:rsidR="00404A8B" w:rsidRPr="00404A8B" w:rsidRDefault="00404A8B" w:rsidP="00404A8B">
            <w:r w:rsidRPr="00404A8B">
              <w:t>-0.08894</w:t>
            </w:r>
          </w:p>
        </w:tc>
        <w:tc>
          <w:tcPr>
            <w:tcW w:w="693" w:type="pct"/>
            <w:noWrap/>
            <w:hideMark/>
          </w:tcPr>
          <w:p w14:paraId="041190D2" w14:textId="77777777" w:rsidR="00404A8B" w:rsidRPr="00404A8B" w:rsidRDefault="00404A8B" w:rsidP="00404A8B">
            <w:r w:rsidRPr="00404A8B">
              <w:t>-0.028</w:t>
            </w:r>
          </w:p>
        </w:tc>
        <w:tc>
          <w:tcPr>
            <w:tcW w:w="693" w:type="pct"/>
            <w:noWrap/>
            <w:hideMark/>
          </w:tcPr>
          <w:p w14:paraId="30ED74A6" w14:textId="77777777" w:rsidR="00404A8B" w:rsidRPr="00404A8B" w:rsidRDefault="00404A8B" w:rsidP="00404A8B">
            <w:r w:rsidRPr="00404A8B">
              <w:t>0.000338</w:t>
            </w:r>
          </w:p>
        </w:tc>
      </w:tr>
      <w:tr w:rsidR="00404A8B" w:rsidRPr="00404A8B" w14:paraId="4C7DB3E5" w14:textId="77777777" w:rsidTr="00404A8B">
        <w:trPr>
          <w:trHeight w:val="300"/>
        </w:trPr>
        <w:tc>
          <w:tcPr>
            <w:tcW w:w="1448" w:type="pct"/>
            <w:noWrap/>
            <w:hideMark/>
          </w:tcPr>
          <w:p w14:paraId="53C52227" w14:textId="77777777" w:rsidR="00404A8B" w:rsidRPr="00404A8B" w:rsidRDefault="00404A8B">
            <w:r w:rsidRPr="00404A8B">
              <w:t>hsa-miR-507</w:t>
            </w:r>
          </w:p>
        </w:tc>
        <w:tc>
          <w:tcPr>
            <w:tcW w:w="780" w:type="pct"/>
            <w:noWrap/>
            <w:hideMark/>
          </w:tcPr>
          <w:p w14:paraId="4CBC032A" w14:textId="77777777" w:rsidR="00404A8B" w:rsidRPr="00404A8B" w:rsidRDefault="00404A8B" w:rsidP="00404A8B">
            <w:r w:rsidRPr="00404A8B">
              <w:t>-0.0607</w:t>
            </w:r>
          </w:p>
        </w:tc>
        <w:tc>
          <w:tcPr>
            <w:tcW w:w="693" w:type="pct"/>
            <w:noWrap/>
            <w:hideMark/>
          </w:tcPr>
          <w:p w14:paraId="63D249A8" w14:textId="77777777" w:rsidR="00404A8B" w:rsidRPr="00404A8B" w:rsidRDefault="00404A8B" w:rsidP="00404A8B">
            <w:r w:rsidRPr="00404A8B">
              <w:t>0.000244</w:t>
            </w:r>
          </w:p>
        </w:tc>
        <w:tc>
          <w:tcPr>
            <w:tcW w:w="693" w:type="pct"/>
            <w:noWrap/>
            <w:hideMark/>
          </w:tcPr>
          <w:p w14:paraId="1560A559" w14:textId="77777777" w:rsidR="00404A8B" w:rsidRPr="00404A8B" w:rsidRDefault="00404A8B" w:rsidP="00404A8B">
            <w:r w:rsidRPr="00404A8B">
              <w:t>-0.09312</w:t>
            </w:r>
          </w:p>
        </w:tc>
        <w:tc>
          <w:tcPr>
            <w:tcW w:w="693" w:type="pct"/>
            <w:noWrap/>
            <w:hideMark/>
          </w:tcPr>
          <w:p w14:paraId="37B40FB7" w14:textId="77777777" w:rsidR="00404A8B" w:rsidRPr="00404A8B" w:rsidRDefault="00404A8B" w:rsidP="00404A8B">
            <w:r w:rsidRPr="00404A8B">
              <w:t>-0.02828</w:t>
            </w:r>
          </w:p>
        </w:tc>
        <w:tc>
          <w:tcPr>
            <w:tcW w:w="693" w:type="pct"/>
            <w:noWrap/>
            <w:hideMark/>
          </w:tcPr>
          <w:p w14:paraId="11CBA4CB" w14:textId="77777777" w:rsidR="00404A8B" w:rsidRPr="00404A8B" w:rsidRDefault="00404A8B" w:rsidP="00404A8B">
            <w:r w:rsidRPr="00404A8B">
              <w:t>0.000476</w:t>
            </w:r>
          </w:p>
        </w:tc>
      </w:tr>
      <w:tr w:rsidR="00404A8B" w:rsidRPr="00404A8B" w14:paraId="4B9B8C64" w14:textId="77777777" w:rsidTr="00404A8B">
        <w:trPr>
          <w:trHeight w:val="300"/>
        </w:trPr>
        <w:tc>
          <w:tcPr>
            <w:tcW w:w="1448" w:type="pct"/>
            <w:noWrap/>
            <w:hideMark/>
          </w:tcPr>
          <w:p w14:paraId="0D6B4238" w14:textId="77777777" w:rsidR="00404A8B" w:rsidRPr="00404A8B" w:rsidRDefault="00404A8B">
            <w:r w:rsidRPr="00404A8B">
              <w:t>hsa-miR-216a-3p</w:t>
            </w:r>
          </w:p>
        </w:tc>
        <w:tc>
          <w:tcPr>
            <w:tcW w:w="780" w:type="pct"/>
            <w:noWrap/>
            <w:hideMark/>
          </w:tcPr>
          <w:p w14:paraId="66D812A4" w14:textId="77777777" w:rsidR="00404A8B" w:rsidRPr="00404A8B" w:rsidRDefault="00404A8B" w:rsidP="00404A8B">
            <w:r w:rsidRPr="00404A8B">
              <w:t>-0.06074</w:t>
            </w:r>
          </w:p>
        </w:tc>
        <w:tc>
          <w:tcPr>
            <w:tcW w:w="693" w:type="pct"/>
            <w:noWrap/>
            <w:hideMark/>
          </w:tcPr>
          <w:p w14:paraId="0A50158B" w14:textId="77777777" w:rsidR="00404A8B" w:rsidRPr="00404A8B" w:rsidRDefault="00404A8B" w:rsidP="00404A8B">
            <w:r w:rsidRPr="00404A8B">
              <w:t>0.001428</w:t>
            </w:r>
          </w:p>
        </w:tc>
        <w:tc>
          <w:tcPr>
            <w:tcW w:w="693" w:type="pct"/>
            <w:noWrap/>
            <w:hideMark/>
          </w:tcPr>
          <w:p w14:paraId="3D57218E" w14:textId="77777777" w:rsidR="00404A8B" w:rsidRPr="00404A8B" w:rsidRDefault="00404A8B" w:rsidP="00404A8B">
            <w:r w:rsidRPr="00404A8B">
              <w:t>-0.09807</w:t>
            </w:r>
          </w:p>
        </w:tc>
        <w:tc>
          <w:tcPr>
            <w:tcW w:w="693" w:type="pct"/>
            <w:noWrap/>
            <w:hideMark/>
          </w:tcPr>
          <w:p w14:paraId="52AF16EE" w14:textId="77777777" w:rsidR="00404A8B" w:rsidRPr="00404A8B" w:rsidRDefault="00404A8B" w:rsidP="00404A8B">
            <w:r w:rsidRPr="00404A8B">
              <w:t>-0.02341</w:t>
            </w:r>
          </w:p>
        </w:tc>
        <w:tc>
          <w:tcPr>
            <w:tcW w:w="693" w:type="pct"/>
            <w:noWrap/>
            <w:hideMark/>
          </w:tcPr>
          <w:p w14:paraId="220F9A34" w14:textId="77777777" w:rsidR="00404A8B" w:rsidRPr="00404A8B" w:rsidRDefault="00404A8B" w:rsidP="00404A8B">
            <w:r w:rsidRPr="00404A8B">
              <w:t>0.002508</w:t>
            </w:r>
          </w:p>
        </w:tc>
      </w:tr>
      <w:tr w:rsidR="00404A8B" w:rsidRPr="00404A8B" w14:paraId="6B44085B" w14:textId="77777777" w:rsidTr="00404A8B">
        <w:trPr>
          <w:trHeight w:val="300"/>
        </w:trPr>
        <w:tc>
          <w:tcPr>
            <w:tcW w:w="1448" w:type="pct"/>
            <w:noWrap/>
            <w:hideMark/>
          </w:tcPr>
          <w:p w14:paraId="2965A774" w14:textId="77777777" w:rsidR="00404A8B" w:rsidRPr="00404A8B" w:rsidRDefault="00404A8B">
            <w:r w:rsidRPr="00404A8B">
              <w:t>hsa-miR-26a-1-3p</w:t>
            </w:r>
          </w:p>
        </w:tc>
        <w:tc>
          <w:tcPr>
            <w:tcW w:w="780" w:type="pct"/>
            <w:noWrap/>
            <w:hideMark/>
          </w:tcPr>
          <w:p w14:paraId="3BD5DFCA" w14:textId="77777777" w:rsidR="00404A8B" w:rsidRPr="00404A8B" w:rsidRDefault="00404A8B" w:rsidP="00404A8B">
            <w:r w:rsidRPr="00404A8B">
              <w:t>-0.06083</w:t>
            </w:r>
          </w:p>
        </w:tc>
        <w:tc>
          <w:tcPr>
            <w:tcW w:w="693" w:type="pct"/>
            <w:noWrap/>
            <w:hideMark/>
          </w:tcPr>
          <w:p w14:paraId="16F70946" w14:textId="77777777" w:rsidR="00404A8B" w:rsidRPr="00404A8B" w:rsidRDefault="00404A8B" w:rsidP="00404A8B">
            <w:r w:rsidRPr="00404A8B">
              <w:t>0.000981</w:t>
            </w:r>
          </w:p>
        </w:tc>
        <w:tc>
          <w:tcPr>
            <w:tcW w:w="693" w:type="pct"/>
            <w:noWrap/>
            <w:hideMark/>
          </w:tcPr>
          <w:p w14:paraId="1E2B8172" w14:textId="77777777" w:rsidR="00404A8B" w:rsidRPr="00404A8B" w:rsidRDefault="00404A8B" w:rsidP="00404A8B">
            <w:r w:rsidRPr="00404A8B">
              <w:t>-0.097</w:t>
            </w:r>
          </w:p>
        </w:tc>
        <w:tc>
          <w:tcPr>
            <w:tcW w:w="693" w:type="pct"/>
            <w:noWrap/>
            <w:hideMark/>
          </w:tcPr>
          <w:p w14:paraId="0611C30A" w14:textId="77777777" w:rsidR="00404A8B" w:rsidRPr="00404A8B" w:rsidRDefault="00404A8B" w:rsidP="00404A8B">
            <w:r w:rsidRPr="00404A8B">
              <w:t>-0.02466</w:t>
            </w:r>
          </w:p>
        </w:tc>
        <w:tc>
          <w:tcPr>
            <w:tcW w:w="693" w:type="pct"/>
            <w:noWrap/>
            <w:hideMark/>
          </w:tcPr>
          <w:p w14:paraId="72741B30" w14:textId="77777777" w:rsidR="00404A8B" w:rsidRPr="00404A8B" w:rsidRDefault="00404A8B" w:rsidP="00404A8B">
            <w:r w:rsidRPr="00404A8B">
              <w:t>0.001779</w:t>
            </w:r>
          </w:p>
        </w:tc>
      </w:tr>
      <w:tr w:rsidR="00404A8B" w:rsidRPr="00404A8B" w14:paraId="18DE76EB" w14:textId="77777777" w:rsidTr="00404A8B">
        <w:trPr>
          <w:trHeight w:val="300"/>
        </w:trPr>
        <w:tc>
          <w:tcPr>
            <w:tcW w:w="1448" w:type="pct"/>
            <w:noWrap/>
            <w:hideMark/>
          </w:tcPr>
          <w:p w14:paraId="2C017815" w14:textId="77777777" w:rsidR="00404A8B" w:rsidRPr="00404A8B" w:rsidRDefault="00404A8B">
            <w:r w:rsidRPr="00404A8B">
              <w:t>hsa-miR-5589-3p</w:t>
            </w:r>
          </w:p>
        </w:tc>
        <w:tc>
          <w:tcPr>
            <w:tcW w:w="780" w:type="pct"/>
            <w:noWrap/>
            <w:hideMark/>
          </w:tcPr>
          <w:p w14:paraId="4F687C32" w14:textId="77777777" w:rsidR="00404A8B" w:rsidRPr="00404A8B" w:rsidRDefault="00404A8B" w:rsidP="00404A8B">
            <w:r w:rsidRPr="00404A8B">
              <w:t>-0.06258</w:t>
            </w:r>
          </w:p>
        </w:tc>
        <w:tc>
          <w:tcPr>
            <w:tcW w:w="693" w:type="pct"/>
            <w:noWrap/>
            <w:hideMark/>
          </w:tcPr>
          <w:p w14:paraId="76715756" w14:textId="77777777" w:rsidR="00404A8B" w:rsidRPr="00404A8B" w:rsidRDefault="00404A8B" w:rsidP="00404A8B">
            <w:r w:rsidRPr="00404A8B">
              <w:t>3.04E-06</w:t>
            </w:r>
          </w:p>
        </w:tc>
        <w:tc>
          <w:tcPr>
            <w:tcW w:w="693" w:type="pct"/>
            <w:noWrap/>
            <w:hideMark/>
          </w:tcPr>
          <w:p w14:paraId="753081E3" w14:textId="77777777" w:rsidR="00404A8B" w:rsidRPr="00404A8B" w:rsidRDefault="00404A8B" w:rsidP="00404A8B">
            <w:r w:rsidRPr="00404A8B">
              <w:t>-0.08884</w:t>
            </w:r>
          </w:p>
        </w:tc>
        <w:tc>
          <w:tcPr>
            <w:tcW w:w="693" w:type="pct"/>
            <w:noWrap/>
            <w:hideMark/>
          </w:tcPr>
          <w:p w14:paraId="60F3E736" w14:textId="77777777" w:rsidR="00404A8B" w:rsidRPr="00404A8B" w:rsidRDefault="00404A8B" w:rsidP="00404A8B">
            <w:r w:rsidRPr="00404A8B">
              <w:t>-0.03632</w:t>
            </w:r>
          </w:p>
        </w:tc>
        <w:tc>
          <w:tcPr>
            <w:tcW w:w="693" w:type="pct"/>
            <w:noWrap/>
            <w:hideMark/>
          </w:tcPr>
          <w:p w14:paraId="07F9E54D" w14:textId="77777777" w:rsidR="00404A8B" w:rsidRPr="00404A8B" w:rsidRDefault="00404A8B" w:rsidP="00404A8B">
            <w:r w:rsidRPr="00404A8B">
              <w:t>7.34E-06</w:t>
            </w:r>
          </w:p>
        </w:tc>
      </w:tr>
      <w:tr w:rsidR="00404A8B" w:rsidRPr="00404A8B" w14:paraId="4EB00E4D" w14:textId="77777777" w:rsidTr="00404A8B">
        <w:trPr>
          <w:trHeight w:val="300"/>
        </w:trPr>
        <w:tc>
          <w:tcPr>
            <w:tcW w:w="1448" w:type="pct"/>
            <w:noWrap/>
            <w:hideMark/>
          </w:tcPr>
          <w:p w14:paraId="2984D4D6" w14:textId="77777777" w:rsidR="00404A8B" w:rsidRPr="00404A8B" w:rsidRDefault="00404A8B">
            <w:r w:rsidRPr="00404A8B">
              <w:t>hsa-miR-128-1-5p</w:t>
            </w:r>
          </w:p>
        </w:tc>
        <w:tc>
          <w:tcPr>
            <w:tcW w:w="780" w:type="pct"/>
            <w:noWrap/>
            <w:hideMark/>
          </w:tcPr>
          <w:p w14:paraId="67E5E9CF" w14:textId="77777777" w:rsidR="00404A8B" w:rsidRPr="00404A8B" w:rsidRDefault="00404A8B" w:rsidP="00404A8B">
            <w:r w:rsidRPr="00404A8B">
              <w:t>-0.06293</w:t>
            </w:r>
          </w:p>
        </w:tc>
        <w:tc>
          <w:tcPr>
            <w:tcW w:w="693" w:type="pct"/>
            <w:noWrap/>
            <w:hideMark/>
          </w:tcPr>
          <w:p w14:paraId="7A47A2C1" w14:textId="77777777" w:rsidR="00404A8B" w:rsidRPr="00404A8B" w:rsidRDefault="00404A8B" w:rsidP="00404A8B">
            <w:r w:rsidRPr="00404A8B">
              <w:t>8.28E-05</w:t>
            </w:r>
          </w:p>
        </w:tc>
        <w:tc>
          <w:tcPr>
            <w:tcW w:w="693" w:type="pct"/>
            <w:noWrap/>
            <w:hideMark/>
          </w:tcPr>
          <w:p w14:paraId="293BD048" w14:textId="77777777" w:rsidR="00404A8B" w:rsidRPr="00404A8B" w:rsidRDefault="00404A8B" w:rsidP="00404A8B">
            <w:r w:rsidRPr="00404A8B">
              <w:t>-0.09425</w:t>
            </w:r>
          </w:p>
        </w:tc>
        <w:tc>
          <w:tcPr>
            <w:tcW w:w="693" w:type="pct"/>
            <w:noWrap/>
            <w:hideMark/>
          </w:tcPr>
          <w:p w14:paraId="76B231E5" w14:textId="77777777" w:rsidR="00404A8B" w:rsidRPr="00404A8B" w:rsidRDefault="00404A8B" w:rsidP="00404A8B">
            <w:r w:rsidRPr="00404A8B">
              <w:t>-0.0316</w:t>
            </w:r>
          </w:p>
        </w:tc>
        <w:tc>
          <w:tcPr>
            <w:tcW w:w="693" w:type="pct"/>
            <w:noWrap/>
            <w:hideMark/>
          </w:tcPr>
          <w:p w14:paraId="2D3112EE" w14:textId="77777777" w:rsidR="00404A8B" w:rsidRPr="00404A8B" w:rsidRDefault="00404A8B" w:rsidP="00404A8B">
            <w:r w:rsidRPr="00404A8B">
              <w:t>0.000169</w:t>
            </w:r>
          </w:p>
        </w:tc>
      </w:tr>
      <w:tr w:rsidR="00404A8B" w:rsidRPr="00404A8B" w14:paraId="1E4B1CBA" w14:textId="77777777" w:rsidTr="00404A8B">
        <w:trPr>
          <w:trHeight w:val="300"/>
        </w:trPr>
        <w:tc>
          <w:tcPr>
            <w:tcW w:w="1448" w:type="pct"/>
            <w:noWrap/>
            <w:hideMark/>
          </w:tcPr>
          <w:p w14:paraId="532171A5" w14:textId="77777777" w:rsidR="00404A8B" w:rsidRPr="00404A8B" w:rsidRDefault="00404A8B">
            <w:r w:rsidRPr="00404A8B">
              <w:t>hsa-miR-184</w:t>
            </w:r>
          </w:p>
        </w:tc>
        <w:tc>
          <w:tcPr>
            <w:tcW w:w="780" w:type="pct"/>
            <w:noWrap/>
            <w:hideMark/>
          </w:tcPr>
          <w:p w14:paraId="4511A055" w14:textId="77777777" w:rsidR="00404A8B" w:rsidRPr="00404A8B" w:rsidRDefault="00404A8B" w:rsidP="00404A8B">
            <w:r w:rsidRPr="00404A8B">
              <w:t>-0.06319</w:t>
            </w:r>
          </w:p>
        </w:tc>
        <w:tc>
          <w:tcPr>
            <w:tcW w:w="693" w:type="pct"/>
            <w:noWrap/>
            <w:hideMark/>
          </w:tcPr>
          <w:p w14:paraId="5040AB1A" w14:textId="77777777" w:rsidR="00404A8B" w:rsidRPr="00404A8B" w:rsidRDefault="00404A8B" w:rsidP="00404A8B">
            <w:r w:rsidRPr="00404A8B">
              <w:t>0.000451</w:t>
            </w:r>
          </w:p>
        </w:tc>
        <w:tc>
          <w:tcPr>
            <w:tcW w:w="693" w:type="pct"/>
            <w:noWrap/>
            <w:hideMark/>
          </w:tcPr>
          <w:p w14:paraId="5BF0F68F" w14:textId="77777777" w:rsidR="00404A8B" w:rsidRPr="00404A8B" w:rsidRDefault="00404A8B" w:rsidP="00404A8B">
            <w:r w:rsidRPr="00404A8B">
              <w:t>-0.09848</w:t>
            </w:r>
          </w:p>
        </w:tc>
        <w:tc>
          <w:tcPr>
            <w:tcW w:w="693" w:type="pct"/>
            <w:noWrap/>
            <w:hideMark/>
          </w:tcPr>
          <w:p w14:paraId="462FBE4A" w14:textId="77777777" w:rsidR="00404A8B" w:rsidRPr="00404A8B" w:rsidRDefault="00404A8B" w:rsidP="00404A8B">
            <w:r w:rsidRPr="00404A8B">
              <w:t>-0.02789</w:t>
            </w:r>
          </w:p>
        </w:tc>
        <w:tc>
          <w:tcPr>
            <w:tcW w:w="693" w:type="pct"/>
            <w:noWrap/>
            <w:hideMark/>
          </w:tcPr>
          <w:p w14:paraId="30A3FDC4" w14:textId="77777777" w:rsidR="00404A8B" w:rsidRPr="00404A8B" w:rsidRDefault="00404A8B" w:rsidP="00404A8B">
            <w:r w:rsidRPr="00404A8B">
              <w:t>0.000856</w:t>
            </w:r>
          </w:p>
        </w:tc>
      </w:tr>
      <w:tr w:rsidR="00404A8B" w:rsidRPr="00404A8B" w14:paraId="7CC267EA" w14:textId="77777777" w:rsidTr="00404A8B">
        <w:trPr>
          <w:trHeight w:val="300"/>
        </w:trPr>
        <w:tc>
          <w:tcPr>
            <w:tcW w:w="1448" w:type="pct"/>
            <w:noWrap/>
            <w:hideMark/>
          </w:tcPr>
          <w:p w14:paraId="4299BADA" w14:textId="77777777" w:rsidR="00404A8B" w:rsidRPr="00404A8B" w:rsidRDefault="00404A8B">
            <w:r w:rsidRPr="00404A8B">
              <w:t>hsa-miR-4473</w:t>
            </w:r>
          </w:p>
        </w:tc>
        <w:tc>
          <w:tcPr>
            <w:tcW w:w="780" w:type="pct"/>
            <w:noWrap/>
            <w:hideMark/>
          </w:tcPr>
          <w:p w14:paraId="1EA20847" w14:textId="77777777" w:rsidR="00404A8B" w:rsidRPr="00404A8B" w:rsidRDefault="00404A8B" w:rsidP="00404A8B">
            <w:r w:rsidRPr="00404A8B">
              <w:t>-0.0633</w:t>
            </w:r>
          </w:p>
        </w:tc>
        <w:tc>
          <w:tcPr>
            <w:tcW w:w="693" w:type="pct"/>
            <w:noWrap/>
            <w:hideMark/>
          </w:tcPr>
          <w:p w14:paraId="49243F6B" w14:textId="77777777" w:rsidR="00404A8B" w:rsidRPr="00404A8B" w:rsidRDefault="00404A8B" w:rsidP="00404A8B">
            <w:r w:rsidRPr="00404A8B">
              <w:t>0.001399</w:t>
            </w:r>
          </w:p>
        </w:tc>
        <w:tc>
          <w:tcPr>
            <w:tcW w:w="693" w:type="pct"/>
            <w:noWrap/>
            <w:hideMark/>
          </w:tcPr>
          <w:p w14:paraId="0EA1CB7C" w14:textId="77777777" w:rsidR="00404A8B" w:rsidRPr="00404A8B" w:rsidRDefault="00404A8B" w:rsidP="00404A8B">
            <w:r w:rsidRPr="00404A8B">
              <w:t>-0.10213</w:t>
            </w:r>
          </w:p>
        </w:tc>
        <w:tc>
          <w:tcPr>
            <w:tcW w:w="693" w:type="pct"/>
            <w:noWrap/>
            <w:hideMark/>
          </w:tcPr>
          <w:p w14:paraId="7007FED4" w14:textId="77777777" w:rsidR="00404A8B" w:rsidRPr="00404A8B" w:rsidRDefault="00404A8B" w:rsidP="00404A8B">
            <w:r w:rsidRPr="00404A8B">
              <w:t>-0.02447</w:t>
            </w:r>
          </w:p>
        </w:tc>
        <w:tc>
          <w:tcPr>
            <w:tcW w:w="693" w:type="pct"/>
            <w:noWrap/>
            <w:hideMark/>
          </w:tcPr>
          <w:p w14:paraId="7DC8005A" w14:textId="77777777" w:rsidR="00404A8B" w:rsidRPr="00404A8B" w:rsidRDefault="00404A8B" w:rsidP="00404A8B">
            <w:r w:rsidRPr="00404A8B">
              <w:t>0.002467</w:t>
            </w:r>
          </w:p>
        </w:tc>
      </w:tr>
      <w:tr w:rsidR="00404A8B" w:rsidRPr="00404A8B" w14:paraId="145DE746" w14:textId="77777777" w:rsidTr="00404A8B">
        <w:trPr>
          <w:trHeight w:val="300"/>
        </w:trPr>
        <w:tc>
          <w:tcPr>
            <w:tcW w:w="1448" w:type="pct"/>
            <w:noWrap/>
            <w:hideMark/>
          </w:tcPr>
          <w:p w14:paraId="49197983" w14:textId="77777777" w:rsidR="00404A8B" w:rsidRPr="00404A8B" w:rsidRDefault="00404A8B">
            <w:r w:rsidRPr="00404A8B">
              <w:t>hsa-miR-374a-5p</w:t>
            </w:r>
          </w:p>
        </w:tc>
        <w:tc>
          <w:tcPr>
            <w:tcW w:w="780" w:type="pct"/>
            <w:noWrap/>
            <w:hideMark/>
          </w:tcPr>
          <w:p w14:paraId="71577A04" w14:textId="77777777" w:rsidR="00404A8B" w:rsidRPr="00404A8B" w:rsidRDefault="00404A8B" w:rsidP="00404A8B">
            <w:r w:rsidRPr="00404A8B">
              <w:t>-0.0644</w:t>
            </w:r>
          </w:p>
        </w:tc>
        <w:tc>
          <w:tcPr>
            <w:tcW w:w="693" w:type="pct"/>
            <w:noWrap/>
            <w:hideMark/>
          </w:tcPr>
          <w:p w14:paraId="43F0ED14" w14:textId="77777777" w:rsidR="00404A8B" w:rsidRPr="00404A8B" w:rsidRDefault="00404A8B" w:rsidP="00404A8B">
            <w:r w:rsidRPr="00404A8B">
              <w:t>6.53E-08</w:t>
            </w:r>
          </w:p>
        </w:tc>
        <w:tc>
          <w:tcPr>
            <w:tcW w:w="693" w:type="pct"/>
            <w:noWrap/>
            <w:hideMark/>
          </w:tcPr>
          <w:p w14:paraId="0CC3FB66" w14:textId="77777777" w:rsidR="00404A8B" w:rsidRPr="00404A8B" w:rsidRDefault="00404A8B" w:rsidP="00404A8B">
            <w:r w:rsidRPr="00404A8B">
              <w:t>-0.08774</w:t>
            </w:r>
          </w:p>
        </w:tc>
        <w:tc>
          <w:tcPr>
            <w:tcW w:w="693" w:type="pct"/>
            <w:noWrap/>
            <w:hideMark/>
          </w:tcPr>
          <w:p w14:paraId="55903771" w14:textId="77777777" w:rsidR="00404A8B" w:rsidRPr="00404A8B" w:rsidRDefault="00404A8B" w:rsidP="00404A8B">
            <w:r w:rsidRPr="00404A8B">
              <w:t>-0.04106</w:t>
            </w:r>
          </w:p>
        </w:tc>
        <w:tc>
          <w:tcPr>
            <w:tcW w:w="693" w:type="pct"/>
            <w:noWrap/>
            <w:hideMark/>
          </w:tcPr>
          <w:p w14:paraId="18ABDD85" w14:textId="77777777" w:rsidR="00404A8B" w:rsidRPr="00404A8B" w:rsidRDefault="00404A8B" w:rsidP="00404A8B">
            <w:r w:rsidRPr="00404A8B">
              <w:t>1.93E-07</w:t>
            </w:r>
          </w:p>
        </w:tc>
      </w:tr>
      <w:tr w:rsidR="00404A8B" w:rsidRPr="00404A8B" w14:paraId="2EFA0469" w14:textId="77777777" w:rsidTr="00404A8B">
        <w:trPr>
          <w:trHeight w:val="300"/>
        </w:trPr>
        <w:tc>
          <w:tcPr>
            <w:tcW w:w="1448" w:type="pct"/>
            <w:noWrap/>
            <w:hideMark/>
          </w:tcPr>
          <w:p w14:paraId="717E257E" w14:textId="77777777" w:rsidR="00404A8B" w:rsidRPr="00404A8B" w:rsidRDefault="00404A8B">
            <w:r w:rsidRPr="00404A8B">
              <w:t>hsa-miR-342-3p</w:t>
            </w:r>
          </w:p>
        </w:tc>
        <w:tc>
          <w:tcPr>
            <w:tcW w:w="780" w:type="pct"/>
            <w:noWrap/>
            <w:hideMark/>
          </w:tcPr>
          <w:p w14:paraId="0F715467" w14:textId="77777777" w:rsidR="00404A8B" w:rsidRPr="00404A8B" w:rsidRDefault="00404A8B" w:rsidP="00404A8B">
            <w:r w:rsidRPr="00404A8B">
              <w:t>-0.06443</w:t>
            </w:r>
          </w:p>
        </w:tc>
        <w:tc>
          <w:tcPr>
            <w:tcW w:w="693" w:type="pct"/>
            <w:noWrap/>
            <w:hideMark/>
          </w:tcPr>
          <w:p w14:paraId="09BFB030" w14:textId="77777777" w:rsidR="00404A8B" w:rsidRPr="00404A8B" w:rsidRDefault="00404A8B" w:rsidP="00404A8B">
            <w:r w:rsidRPr="00404A8B">
              <w:t>0.000139</w:t>
            </w:r>
          </w:p>
        </w:tc>
        <w:tc>
          <w:tcPr>
            <w:tcW w:w="693" w:type="pct"/>
            <w:noWrap/>
            <w:hideMark/>
          </w:tcPr>
          <w:p w14:paraId="19D6E0D4" w14:textId="77777777" w:rsidR="00404A8B" w:rsidRPr="00404A8B" w:rsidRDefault="00404A8B" w:rsidP="00404A8B">
            <w:r w:rsidRPr="00404A8B">
              <w:t>-0.09757</w:t>
            </w:r>
          </w:p>
        </w:tc>
        <w:tc>
          <w:tcPr>
            <w:tcW w:w="693" w:type="pct"/>
            <w:noWrap/>
            <w:hideMark/>
          </w:tcPr>
          <w:p w14:paraId="637BF21D" w14:textId="77777777" w:rsidR="00404A8B" w:rsidRPr="00404A8B" w:rsidRDefault="00404A8B" w:rsidP="00404A8B">
            <w:r w:rsidRPr="00404A8B">
              <w:t>-0.0313</w:t>
            </w:r>
          </w:p>
        </w:tc>
        <w:tc>
          <w:tcPr>
            <w:tcW w:w="693" w:type="pct"/>
            <w:noWrap/>
            <w:hideMark/>
          </w:tcPr>
          <w:p w14:paraId="25043F38" w14:textId="77777777" w:rsidR="00404A8B" w:rsidRPr="00404A8B" w:rsidRDefault="00404A8B" w:rsidP="00404A8B">
            <w:r w:rsidRPr="00404A8B">
              <w:t>0.000278</w:t>
            </w:r>
          </w:p>
        </w:tc>
      </w:tr>
      <w:tr w:rsidR="00404A8B" w:rsidRPr="00404A8B" w14:paraId="6BAF04DD" w14:textId="77777777" w:rsidTr="00404A8B">
        <w:trPr>
          <w:trHeight w:val="300"/>
        </w:trPr>
        <w:tc>
          <w:tcPr>
            <w:tcW w:w="1448" w:type="pct"/>
            <w:noWrap/>
            <w:hideMark/>
          </w:tcPr>
          <w:p w14:paraId="48880B68" w14:textId="77777777" w:rsidR="00404A8B" w:rsidRPr="00404A8B" w:rsidRDefault="00404A8B">
            <w:r w:rsidRPr="00404A8B">
              <w:t>hsa-miR-372-3p</w:t>
            </w:r>
          </w:p>
        </w:tc>
        <w:tc>
          <w:tcPr>
            <w:tcW w:w="780" w:type="pct"/>
            <w:noWrap/>
            <w:hideMark/>
          </w:tcPr>
          <w:p w14:paraId="262A77C3" w14:textId="77777777" w:rsidR="00404A8B" w:rsidRPr="00404A8B" w:rsidRDefault="00404A8B" w:rsidP="00404A8B">
            <w:r w:rsidRPr="00404A8B">
              <w:t>-0.06446</w:t>
            </w:r>
          </w:p>
        </w:tc>
        <w:tc>
          <w:tcPr>
            <w:tcW w:w="693" w:type="pct"/>
            <w:noWrap/>
            <w:hideMark/>
          </w:tcPr>
          <w:p w14:paraId="46414BA8" w14:textId="77777777" w:rsidR="00404A8B" w:rsidRPr="00404A8B" w:rsidRDefault="00404A8B" w:rsidP="00404A8B">
            <w:r w:rsidRPr="00404A8B">
              <w:t>2.16E-06</w:t>
            </w:r>
          </w:p>
        </w:tc>
        <w:tc>
          <w:tcPr>
            <w:tcW w:w="693" w:type="pct"/>
            <w:noWrap/>
            <w:hideMark/>
          </w:tcPr>
          <w:p w14:paraId="52004160" w14:textId="77777777" w:rsidR="00404A8B" w:rsidRPr="00404A8B" w:rsidRDefault="00404A8B" w:rsidP="00404A8B">
            <w:r w:rsidRPr="00404A8B">
              <w:t>-0.09112</w:t>
            </w:r>
          </w:p>
        </w:tc>
        <w:tc>
          <w:tcPr>
            <w:tcW w:w="693" w:type="pct"/>
            <w:noWrap/>
            <w:hideMark/>
          </w:tcPr>
          <w:p w14:paraId="6ED8D571" w14:textId="77777777" w:rsidR="00404A8B" w:rsidRPr="00404A8B" w:rsidRDefault="00404A8B" w:rsidP="00404A8B">
            <w:r w:rsidRPr="00404A8B">
              <w:t>-0.03781</w:t>
            </w:r>
          </w:p>
        </w:tc>
        <w:tc>
          <w:tcPr>
            <w:tcW w:w="693" w:type="pct"/>
            <w:noWrap/>
            <w:hideMark/>
          </w:tcPr>
          <w:p w14:paraId="0F813A87" w14:textId="77777777" w:rsidR="00404A8B" w:rsidRPr="00404A8B" w:rsidRDefault="00404A8B" w:rsidP="00404A8B">
            <w:r w:rsidRPr="00404A8B">
              <w:t>5.32E-06</w:t>
            </w:r>
          </w:p>
        </w:tc>
      </w:tr>
      <w:tr w:rsidR="00404A8B" w:rsidRPr="00404A8B" w14:paraId="418170DB" w14:textId="77777777" w:rsidTr="00404A8B">
        <w:trPr>
          <w:trHeight w:val="300"/>
        </w:trPr>
        <w:tc>
          <w:tcPr>
            <w:tcW w:w="1448" w:type="pct"/>
            <w:noWrap/>
            <w:hideMark/>
          </w:tcPr>
          <w:p w14:paraId="345A787D" w14:textId="77777777" w:rsidR="00404A8B" w:rsidRPr="00404A8B" w:rsidRDefault="00404A8B">
            <w:r w:rsidRPr="00404A8B">
              <w:t>hsa-miR-374b-5p</w:t>
            </w:r>
          </w:p>
        </w:tc>
        <w:tc>
          <w:tcPr>
            <w:tcW w:w="780" w:type="pct"/>
            <w:noWrap/>
            <w:hideMark/>
          </w:tcPr>
          <w:p w14:paraId="0DCD23F6" w14:textId="77777777" w:rsidR="00404A8B" w:rsidRPr="00404A8B" w:rsidRDefault="00404A8B" w:rsidP="00404A8B">
            <w:r w:rsidRPr="00404A8B">
              <w:t>-0.06463</w:t>
            </w:r>
          </w:p>
        </w:tc>
        <w:tc>
          <w:tcPr>
            <w:tcW w:w="693" w:type="pct"/>
            <w:noWrap/>
            <w:hideMark/>
          </w:tcPr>
          <w:p w14:paraId="11E951F6" w14:textId="77777777" w:rsidR="00404A8B" w:rsidRPr="00404A8B" w:rsidRDefault="00404A8B" w:rsidP="00404A8B">
            <w:r w:rsidRPr="00404A8B">
              <w:t>6.66E-05</w:t>
            </w:r>
          </w:p>
        </w:tc>
        <w:tc>
          <w:tcPr>
            <w:tcW w:w="693" w:type="pct"/>
            <w:noWrap/>
            <w:hideMark/>
          </w:tcPr>
          <w:p w14:paraId="3EFA09AF" w14:textId="77777777" w:rsidR="00404A8B" w:rsidRPr="00404A8B" w:rsidRDefault="00404A8B" w:rsidP="00404A8B">
            <w:r w:rsidRPr="00404A8B">
              <w:t>-0.09639</w:t>
            </w:r>
          </w:p>
        </w:tc>
        <w:tc>
          <w:tcPr>
            <w:tcW w:w="693" w:type="pct"/>
            <w:noWrap/>
            <w:hideMark/>
          </w:tcPr>
          <w:p w14:paraId="195244B6" w14:textId="77777777" w:rsidR="00404A8B" w:rsidRPr="00404A8B" w:rsidRDefault="00404A8B" w:rsidP="00404A8B">
            <w:r w:rsidRPr="00404A8B">
              <w:t>-0.03288</w:t>
            </w:r>
          </w:p>
        </w:tc>
        <w:tc>
          <w:tcPr>
            <w:tcW w:w="693" w:type="pct"/>
            <w:noWrap/>
            <w:hideMark/>
          </w:tcPr>
          <w:p w14:paraId="0422AE32" w14:textId="77777777" w:rsidR="00404A8B" w:rsidRPr="00404A8B" w:rsidRDefault="00404A8B" w:rsidP="00404A8B">
            <w:r w:rsidRPr="00404A8B">
              <w:t>0.000137</w:t>
            </w:r>
          </w:p>
        </w:tc>
      </w:tr>
      <w:tr w:rsidR="00404A8B" w:rsidRPr="00404A8B" w14:paraId="4F116ADD" w14:textId="77777777" w:rsidTr="00404A8B">
        <w:trPr>
          <w:trHeight w:val="300"/>
        </w:trPr>
        <w:tc>
          <w:tcPr>
            <w:tcW w:w="1448" w:type="pct"/>
            <w:noWrap/>
            <w:hideMark/>
          </w:tcPr>
          <w:p w14:paraId="1DD36058" w14:textId="77777777" w:rsidR="00404A8B" w:rsidRPr="00404A8B" w:rsidRDefault="00404A8B">
            <w:r w:rsidRPr="00404A8B">
              <w:t>hsa-miR-153-3p</w:t>
            </w:r>
          </w:p>
        </w:tc>
        <w:tc>
          <w:tcPr>
            <w:tcW w:w="780" w:type="pct"/>
            <w:noWrap/>
            <w:hideMark/>
          </w:tcPr>
          <w:p w14:paraId="5123E131" w14:textId="77777777" w:rsidR="00404A8B" w:rsidRPr="00404A8B" w:rsidRDefault="00404A8B" w:rsidP="00404A8B">
            <w:r w:rsidRPr="00404A8B">
              <w:t>-0.06523</w:t>
            </w:r>
          </w:p>
        </w:tc>
        <w:tc>
          <w:tcPr>
            <w:tcW w:w="693" w:type="pct"/>
            <w:noWrap/>
            <w:hideMark/>
          </w:tcPr>
          <w:p w14:paraId="6882EABE" w14:textId="77777777" w:rsidR="00404A8B" w:rsidRPr="00404A8B" w:rsidRDefault="00404A8B" w:rsidP="00404A8B">
            <w:r w:rsidRPr="00404A8B">
              <w:t>7.24E-06</w:t>
            </w:r>
          </w:p>
        </w:tc>
        <w:tc>
          <w:tcPr>
            <w:tcW w:w="693" w:type="pct"/>
            <w:noWrap/>
            <w:hideMark/>
          </w:tcPr>
          <w:p w14:paraId="017461FB" w14:textId="77777777" w:rsidR="00404A8B" w:rsidRPr="00404A8B" w:rsidRDefault="00404A8B" w:rsidP="00404A8B">
            <w:r w:rsidRPr="00404A8B">
              <w:t>-0.09372</w:t>
            </w:r>
          </w:p>
        </w:tc>
        <w:tc>
          <w:tcPr>
            <w:tcW w:w="693" w:type="pct"/>
            <w:noWrap/>
            <w:hideMark/>
          </w:tcPr>
          <w:p w14:paraId="68DF7D53" w14:textId="77777777" w:rsidR="00404A8B" w:rsidRPr="00404A8B" w:rsidRDefault="00404A8B" w:rsidP="00404A8B">
            <w:r w:rsidRPr="00404A8B">
              <w:t>-0.03675</w:t>
            </w:r>
          </w:p>
        </w:tc>
        <w:tc>
          <w:tcPr>
            <w:tcW w:w="693" w:type="pct"/>
            <w:noWrap/>
            <w:hideMark/>
          </w:tcPr>
          <w:p w14:paraId="60D7BA42" w14:textId="77777777" w:rsidR="00404A8B" w:rsidRPr="00404A8B" w:rsidRDefault="00404A8B" w:rsidP="00404A8B">
            <w:r w:rsidRPr="00404A8B">
              <w:t>1.67E-05</w:t>
            </w:r>
          </w:p>
        </w:tc>
      </w:tr>
      <w:tr w:rsidR="00404A8B" w:rsidRPr="00404A8B" w14:paraId="689AF1A9" w14:textId="77777777" w:rsidTr="00404A8B">
        <w:trPr>
          <w:trHeight w:val="300"/>
        </w:trPr>
        <w:tc>
          <w:tcPr>
            <w:tcW w:w="1448" w:type="pct"/>
            <w:noWrap/>
            <w:hideMark/>
          </w:tcPr>
          <w:p w14:paraId="6A3D87E9" w14:textId="77777777" w:rsidR="00404A8B" w:rsidRPr="00404A8B" w:rsidRDefault="00404A8B">
            <w:r w:rsidRPr="00404A8B">
              <w:t>hsa-miR-374a-3p</w:t>
            </w:r>
          </w:p>
        </w:tc>
        <w:tc>
          <w:tcPr>
            <w:tcW w:w="780" w:type="pct"/>
            <w:noWrap/>
            <w:hideMark/>
          </w:tcPr>
          <w:p w14:paraId="5593D780" w14:textId="77777777" w:rsidR="00404A8B" w:rsidRPr="00404A8B" w:rsidRDefault="00404A8B" w:rsidP="00404A8B">
            <w:r w:rsidRPr="00404A8B">
              <w:t>-0.06591</w:t>
            </w:r>
          </w:p>
        </w:tc>
        <w:tc>
          <w:tcPr>
            <w:tcW w:w="693" w:type="pct"/>
            <w:noWrap/>
            <w:hideMark/>
          </w:tcPr>
          <w:p w14:paraId="23BF2BE2" w14:textId="77777777" w:rsidR="00404A8B" w:rsidRPr="00404A8B" w:rsidRDefault="00404A8B" w:rsidP="00404A8B">
            <w:r w:rsidRPr="00404A8B">
              <w:t>5.25E-10</w:t>
            </w:r>
          </w:p>
        </w:tc>
        <w:tc>
          <w:tcPr>
            <w:tcW w:w="693" w:type="pct"/>
            <w:noWrap/>
            <w:hideMark/>
          </w:tcPr>
          <w:p w14:paraId="78034388" w14:textId="77777777" w:rsidR="00404A8B" w:rsidRPr="00404A8B" w:rsidRDefault="00404A8B" w:rsidP="00404A8B">
            <w:r w:rsidRPr="00404A8B">
              <w:t>-0.08669</w:t>
            </w:r>
          </w:p>
        </w:tc>
        <w:tc>
          <w:tcPr>
            <w:tcW w:w="693" w:type="pct"/>
            <w:noWrap/>
            <w:hideMark/>
          </w:tcPr>
          <w:p w14:paraId="3042AEB8" w14:textId="77777777" w:rsidR="00404A8B" w:rsidRPr="00404A8B" w:rsidRDefault="00404A8B" w:rsidP="00404A8B">
            <w:r w:rsidRPr="00404A8B">
              <w:t>-0.04513</w:t>
            </w:r>
          </w:p>
        </w:tc>
        <w:tc>
          <w:tcPr>
            <w:tcW w:w="693" w:type="pct"/>
            <w:noWrap/>
            <w:hideMark/>
          </w:tcPr>
          <w:p w14:paraId="09359B7E" w14:textId="77777777" w:rsidR="00404A8B" w:rsidRPr="00404A8B" w:rsidRDefault="00404A8B" w:rsidP="00404A8B">
            <w:r w:rsidRPr="00404A8B">
              <w:t>2.00E-09</w:t>
            </w:r>
          </w:p>
        </w:tc>
      </w:tr>
      <w:tr w:rsidR="00404A8B" w:rsidRPr="00404A8B" w14:paraId="1A56E02C" w14:textId="77777777" w:rsidTr="00404A8B">
        <w:trPr>
          <w:trHeight w:val="300"/>
        </w:trPr>
        <w:tc>
          <w:tcPr>
            <w:tcW w:w="1448" w:type="pct"/>
            <w:noWrap/>
            <w:hideMark/>
          </w:tcPr>
          <w:p w14:paraId="1B35C5C6" w14:textId="77777777" w:rsidR="00404A8B" w:rsidRPr="00404A8B" w:rsidRDefault="00404A8B">
            <w:r w:rsidRPr="00404A8B">
              <w:t>hsa-miR-383-5p</w:t>
            </w:r>
          </w:p>
        </w:tc>
        <w:tc>
          <w:tcPr>
            <w:tcW w:w="780" w:type="pct"/>
            <w:noWrap/>
            <w:hideMark/>
          </w:tcPr>
          <w:p w14:paraId="78F10D8D" w14:textId="77777777" w:rsidR="00404A8B" w:rsidRPr="00404A8B" w:rsidRDefault="00404A8B" w:rsidP="00404A8B">
            <w:r w:rsidRPr="00404A8B">
              <w:t>-0.06695</w:t>
            </w:r>
          </w:p>
        </w:tc>
        <w:tc>
          <w:tcPr>
            <w:tcW w:w="693" w:type="pct"/>
            <w:noWrap/>
            <w:hideMark/>
          </w:tcPr>
          <w:p w14:paraId="52A1C525" w14:textId="77777777" w:rsidR="00404A8B" w:rsidRPr="00404A8B" w:rsidRDefault="00404A8B" w:rsidP="00404A8B">
            <w:r w:rsidRPr="00404A8B">
              <w:t>1.46E-05</w:t>
            </w:r>
          </w:p>
        </w:tc>
        <w:tc>
          <w:tcPr>
            <w:tcW w:w="693" w:type="pct"/>
            <w:noWrap/>
            <w:hideMark/>
          </w:tcPr>
          <w:p w14:paraId="2314FE13" w14:textId="77777777" w:rsidR="00404A8B" w:rsidRPr="00404A8B" w:rsidRDefault="00404A8B" w:rsidP="00404A8B">
            <w:r w:rsidRPr="00404A8B">
              <w:t>-0.09721</w:t>
            </w:r>
          </w:p>
        </w:tc>
        <w:tc>
          <w:tcPr>
            <w:tcW w:w="693" w:type="pct"/>
            <w:noWrap/>
            <w:hideMark/>
          </w:tcPr>
          <w:p w14:paraId="7763EC60" w14:textId="77777777" w:rsidR="00404A8B" w:rsidRPr="00404A8B" w:rsidRDefault="00404A8B" w:rsidP="00404A8B">
            <w:r w:rsidRPr="00404A8B">
              <w:t>-0.03668</w:t>
            </w:r>
          </w:p>
        </w:tc>
        <w:tc>
          <w:tcPr>
            <w:tcW w:w="693" w:type="pct"/>
            <w:noWrap/>
            <w:hideMark/>
          </w:tcPr>
          <w:p w14:paraId="4F701809" w14:textId="77777777" w:rsidR="00404A8B" w:rsidRPr="00404A8B" w:rsidRDefault="00404A8B" w:rsidP="00404A8B">
            <w:r w:rsidRPr="00404A8B">
              <w:t>3.25E-05</w:t>
            </w:r>
          </w:p>
        </w:tc>
      </w:tr>
      <w:tr w:rsidR="00404A8B" w:rsidRPr="00404A8B" w14:paraId="7EF4E5D1" w14:textId="77777777" w:rsidTr="00404A8B">
        <w:trPr>
          <w:trHeight w:val="300"/>
        </w:trPr>
        <w:tc>
          <w:tcPr>
            <w:tcW w:w="1448" w:type="pct"/>
            <w:noWrap/>
            <w:hideMark/>
          </w:tcPr>
          <w:p w14:paraId="11E2B5BA" w14:textId="77777777" w:rsidR="00404A8B" w:rsidRPr="00404A8B" w:rsidRDefault="00404A8B">
            <w:r w:rsidRPr="00404A8B">
              <w:t>hsa-miR-194-3p</w:t>
            </w:r>
          </w:p>
        </w:tc>
        <w:tc>
          <w:tcPr>
            <w:tcW w:w="780" w:type="pct"/>
            <w:noWrap/>
            <w:hideMark/>
          </w:tcPr>
          <w:p w14:paraId="41626DD2" w14:textId="77777777" w:rsidR="00404A8B" w:rsidRPr="00404A8B" w:rsidRDefault="00404A8B" w:rsidP="00404A8B">
            <w:r w:rsidRPr="00404A8B">
              <w:t>-0.06737</w:t>
            </w:r>
          </w:p>
        </w:tc>
        <w:tc>
          <w:tcPr>
            <w:tcW w:w="693" w:type="pct"/>
            <w:noWrap/>
            <w:hideMark/>
          </w:tcPr>
          <w:p w14:paraId="781BF58A" w14:textId="77777777" w:rsidR="00404A8B" w:rsidRPr="00404A8B" w:rsidRDefault="00404A8B" w:rsidP="00404A8B">
            <w:r w:rsidRPr="00404A8B">
              <w:t>5.01E-09</w:t>
            </w:r>
          </w:p>
        </w:tc>
        <w:tc>
          <w:tcPr>
            <w:tcW w:w="693" w:type="pct"/>
            <w:noWrap/>
            <w:hideMark/>
          </w:tcPr>
          <w:p w14:paraId="63A7B0AF" w14:textId="77777777" w:rsidR="00404A8B" w:rsidRPr="00404A8B" w:rsidRDefault="00404A8B" w:rsidP="00404A8B">
            <w:r w:rsidRPr="00404A8B">
              <w:t>-0.08994</w:t>
            </w:r>
          </w:p>
        </w:tc>
        <w:tc>
          <w:tcPr>
            <w:tcW w:w="693" w:type="pct"/>
            <w:noWrap/>
            <w:hideMark/>
          </w:tcPr>
          <w:p w14:paraId="333205AA" w14:textId="77777777" w:rsidR="00404A8B" w:rsidRPr="00404A8B" w:rsidRDefault="00404A8B" w:rsidP="00404A8B">
            <w:r w:rsidRPr="00404A8B">
              <w:t>-0.04481</w:t>
            </w:r>
          </w:p>
        </w:tc>
        <w:tc>
          <w:tcPr>
            <w:tcW w:w="693" w:type="pct"/>
            <w:noWrap/>
            <w:hideMark/>
          </w:tcPr>
          <w:p w14:paraId="2110074D" w14:textId="77777777" w:rsidR="00404A8B" w:rsidRPr="00404A8B" w:rsidRDefault="00404A8B" w:rsidP="00404A8B">
            <w:r w:rsidRPr="00404A8B">
              <w:t>1.69E-08</w:t>
            </w:r>
          </w:p>
        </w:tc>
      </w:tr>
      <w:tr w:rsidR="00404A8B" w:rsidRPr="00404A8B" w14:paraId="732D6B95" w14:textId="77777777" w:rsidTr="00404A8B">
        <w:trPr>
          <w:trHeight w:val="300"/>
        </w:trPr>
        <w:tc>
          <w:tcPr>
            <w:tcW w:w="1448" w:type="pct"/>
            <w:noWrap/>
            <w:hideMark/>
          </w:tcPr>
          <w:p w14:paraId="142182C2" w14:textId="77777777" w:rsidR="00404A8B" w:rsidRPr="00404A8B" w:rsidRDefault="00404A8B">
            <w:r w:rsidRPr="00404A8B">
              <w:t>hsa-miR-378d</w:t>
            </w:r>
          </w:p>
        </w:tc>
        <w:tc>
          <w:tcPr>
            <w:tcW w:w="780" w:type="pct"/>
            <w:noWrap/>
            <w:hideMark/>
          </w:tcPr>
          <w:p w14:paraId="64A1FB74" w14:textId="77777777" w:rsidR="00404A8B" w:rsidRPr="00404A8B" w:rsidRDefault="00404A8B" w:rsidP="00404A8B">
            <w:r w:rsidRPr="00404A8B">
              <w:t>-0.06868</w:t>
            </w:r>
          </w:p>
        </w:tc>
        <w:tc>
          <w:tcPr>
            <w:tcW w:w="693" w:type="pct"/>
            <w:noWrap/>
            <w:hideMark/>
          </w:tcPr>
          <w:p w14:paraId="35388D13" w14:textId="77777777" w:rsidR="00404A8B" w:rsidRPr="00404A8B" w:rsidRDefault="00404A8B" w:rsidP="00404A8B">
            <w:r w:rsidRPr="00404A8B">
              <w:t>0.000514</w:t>
            </w:r>
          </w:p>
        </w:tc>
        <w:tc>
          <w:tcPr>
            <w:tcW w:w="693" w:type="pct"/>
            <w:noWrap/>
            <w:hideMark/>
          </w:tcPr>
          <w:p w14:paraId="5588D603" w14:textId="77777777" w:rsidR="00404A8B" w:rsidRPr="00404A8B" w:rsidRDefault="00404A8B" w:rsidP="00404A8B">
            <w:r w:rsidRPr="00404A8B">
              <w:t>-0.10742</w:t>
            </w:r>
          </w:p>
        </w:tc>
        <w:tc>
          <w:tcPr>
            <w:tcW w:w="693" w:type="pct"/>
            <w:noWrap/>
            <w:hideMark/>
          </w:tcPr>
          <w:p w14:paraId="7D870F32" w14:textId="77777777" w:rsidR="00404A8B" w:rsidRPr="00404A8B" w:rsidRDefault="00404A8B" w:rsidP="00404A8B">
            <w:r w:rsidRPr="00404A8B">
              <w:t>-0.02993</w:t>
            </w:r>
          </w:p>
        </w:tc>
        <w:tc>
          <w:tcPr>
            <w:tcW w:w="693" w:type="pct"/>
            <w:noWrap/>
            <w:hideMark/>
          </w:tcPr>
          <w:p w14:paraId="415EF6C3" w14:textId="77777777" w:rsidR="00404A8B" w:rsidRPr="00404A8B" w:rsidRDefault="00404A8B" w:rsidP="00404A8B">
            <w:r w:rsidRPr="00404A8B">
              <w:t>0.000965</w:t>
            </w:r>
          </w:p>
        </w:tc>
      </w:tr>
      <w:tr w:rsidR="00404A8B" w:rsidRPr="00404A8B" w14:paraId="2EAB5534" w14:textId="77777777" w:rsidTr="00404A8B">
        <w:trPr>
          <w:trHeight w:val="300"/>
        </w:trPr>
        <w:tc>
          <w:tcPr>
            <w:tcW w:w="1448" w:type="pct"/>
            <w:noWrap/>
            <w:hideMark/>
          </w:tcPr>
          <w:p w14:paraId="30851DAE" w14:textId="77777777" w:rsidR="00404A8B" w:rsidRPr="00404A8B" w:rsidRDefault="00404A8B">
            <w:r w:rsidRPr="00404A8B">
              <w:t>hsa-miR-1251-3p</w:t>
            </w:r>
          </w:p>
        </w:tc>
        <w:tc>
          <w:tcPr>
            <w:tcW w:w="780" w:type="pct"/>
            <w:noWrap/>
            <w:hideMark/>
          </w:tcPr>
          <w:p w14:paraId="7DD05B13" w14:textId="77777777" w:rsidR="00404A8B" w:rsidRPr="00404A8B" w:rsidRDefault="00404A8B" w:rsidP="00404A8B">
            <w:r w:rsidRPr="00404A8B">
              <w:t>-0.06883</w:t>
            </w:r>
          </w:p>
        </w:tc>
        <w:tc>
          <w:tcPr>
            <w:tcW w:w="693" w:type="pct"/>
            <w:noWrap/>
            <w:hideMark/>
          </w:tcPr>
          <w:p w14:paraId="3D42D0F4" w14:textId="77777777" w:rsidR="00404A8B" w:rsidRPr="00404A8B" w:rsidRDefault="00404A8B" w:rsidP="00404A8B">
            <w:r w:rsidRPr="00404A8B">
              <w:t>3.64E-07</w:t>
            </w:r>
          </w:p>
        </w:tc>
        <w:tc>
          <w:tcPr>
            <w:tcW w:w="693" w:type="pct"/>
            <w:noWrap/>
            <w:hideMark/>
          </w:tcPr>
          <w:p w14:paraId="4756ED98" w14:textId="77777777" w:rsidR="00404A8B" w:rsidRPr="00404A8B" w:rsidRDefault="00404A8B" w:rsidP="00404A8B">
            <w:r w:rsidRPr="00404A8B">
              <w:t>-0.09534</w:t>
            </w:r>
          </w:p>
        </w:tc>
        <w:tc>
          <w:tcPr>
            <w:tcW w:w="693" w:type="pct"/>
            <w:noWrap/>
            <w:hideMark/>
          </w:tcPr>
          <w:p w14:paraId="6CE5A899" w14:textId="77777777" w:rsidR="00404A8B" w:rsidRPr="00404A8B" w:rsidRDefault="00404A8B" w:rsidP="00404A8B">
            <w:r w:rsidRPr="00404A8B">
              <w:t>-0.04233</w:t>
            </w:r>
          </w:p>
        </w:tc>
        <w:tc>
          <w:tcPr>
            <w:tcW w:w="693" w:type="pct"/>
            <w:noWrap/>
            <w:hideMark/>
          </w:tcPr>
          <w:p w14:paraId="4181E141" w14:textId="77777777" w:rsidR="00404A8B" w:rsidRPr="00404A8B" w:rsidRDefault="00404A8B" w:rsidP="00404A8B">
            <w:r w:rsidRPr="00404A8B">
              <w:t>9.84E-07</w:t>
            </w:r>
          </w:p>
        </w:tc>
      </w:tr>
      <w:tr w:rsidR="00404A8B" w:rsidRPr="00404A8B" w14:paraId="504B7F86" w14:textId="77777777" w:rsidTr="00404A8B">
        <w:trPr>
          <w:trHeight w:val="300"/>
        </w:trPr>
        <w:tc>
          <w:tcPr>
            <w:tcW w:w="1448" w:type="pct"/>
            <w:noWrap/>
            <w:hideMark/>
          </w:tcPr>
          <w:p w14:paraId="7DF07684" w14:textId="77777777" w:rsidR="00404A8B" w:rsidRPr="00404A8B" w:rsidRDefault="00404A8B">
            <w:r w:rsidRPr="00404A8B">
              <w:t>hsa-miR-190b</w:t>
            </w:r>
          </w:p>
        </w:tc>
        <w:tc>
          <w:tcPr>
            <w:tcW w:w="780" w:type="pct"/>
            <w:noWrap/>
            <w:hideMark/>
          </w:tcPr>
          <w:p w14:paraId="0CFFA2DD" w14:textId="77777777" w:rsidR="00404A8B" w:rsidRPr="00404A8B" w:rsidRDefault="00404A8B" w:rsidP="00404A8B">
            <w:r w:rsidRPr="00404A8B">
              <w:t>-0.06924</w:t>
            </w:r>
          </w:p>
        </w:tc>
        <w:tc>
          <w:tcPr>
            <w:tcW w:w="693" w:type="pct"/>
            <w:noWrap/>
            <w:hideMark/>
          </w:tcPr>
          <w:p w14:paraId="4617A3F8" w14:textId="77777777" w:rsidR="00404A8B" w:rsidRPr="00404A8B" w:rsidRDefault="00404A8B" w:rsidP="00404A8B">
            <w:r w:rsidRPr="00404A8B">
              <w:t>3.42E-06</w:t>
            </w:r>
          </w:p>
        </w:tc>
        <w:tc>
          <w:tcPr>
            <w:tcW w:w="693" w:type="pct"/>
            <w:noWrap/>
            <w:hideMark/>
          </w:tcPr>
          <w:p w14:paraId="13FA36F7" w14:textId="77777777" w:rsidR="00404A8B" w:rsidRPr="00404A8B" w:rsidRDefault="00404A8B" w:rsidP="00404A8B">
            <w:r w:rsidRPr="00404A8B">
              <w:t>-0.09845</w:t>
            </w:r>
          </w:p>
        </w:tc>
        <w:tc>
          <w:tcPr>
            <w:tcW w:w="693" w:type="pct"/>
            <w:noWrap/>
            <w:hideMark/>
          </w:tcPr>
          <w:p w14:paraId="011B5B5B" w14:textId="77777777" w:rsidR="00404A8B" w:rsidRPr="00404A8B" w:rsidRDefault="00404A8B" w:rsidP="00404A8B">
            <w:r w:rsidRPr="00404A8B">
              <w:t>-0.04003</w:t>
            </w:r>
          </w:p>
        </w:tc>
        <w:tc>
          <w:tcPr>
            <w:tcW w:w="693" w:type="pct"/>
            <w:noWrap/>
            <w:hideMark/>
          </w:tcPr>
          <w:p w14:paraId="118C5953" w14:textId="77777777" w:rsidR="00404A8B" w:rsidRPr="00404A8B" w:rsidRDefault="00404A8B" w:rsidP="00404A8B">
            <w:r w:rsidRPr="00404A8B">
              <w:t>8.17E-06</w:t>
            </w:r>
          </w:p>
        </w:tc>
      </w:tr>
      <w:tr w:rsidR="00404A8B" w:rsidRPr="00404A8B" w14:paraId="763DDCA9" w14:textId="77777777" w:rsidTr="00404A8B">
        <w:trPr>
          <w:trHeight w:val="300"/>
        </w:trPr>
        <w:tc>
          <w:tcPr>
            <w:tcW w:w="1448" w:type="pct"/>
            <w:noWrap/>
            <w:hideMark/>
          </w:tcPr>
          <w:p w14:paraId="7B6809C3" w14:textId="77777777" w:rsidR="00404A8B" w:rsidRPr="00404A8B" w:rsidRDefault="00404A8B">
            <w:r w:rsidRPr="00404A8B">
              <w:t>hsa-miR-26a-2-3p</w:t>
            </w:r>
          </w:p>
        </w:tc>
        <w:tc>
          <w:tcPr>
            <w:tcW w:w="780" w:type="pct"/>
            <w:noWrap/>
            <w:hideMark/>
          </w:tcPr>
          <w:p w14:paraId="614B6A56" w14:textId="77777777" w:rsidR="00404A8B" w:rsidRPr="00404A8B" w:rsidRDefault="00404A8B" w:rsidP="00404A8B">
            <w:r w:rsidRPr="00404A8B">
              <w:t>-0.07047</w:t>
            </w:r>
          </w:p>
        </w:tc>
        <w:tc>
          <w:tcPr>
            <w:tcW w:w="693" w:type="pct"/>
            <w:noWrap/>
            <w:hideMark/>
          </w:tcPr>
          <w:p w14:paraId="253B3FAF" w14:textId="77777777" w:rsidR="00404A8B" w:rsidRPr="00404A8B" w:rsidRDefault="00404A8B" w:rsidP="00404A8B">
            <w:r w:rsidRPr="00404A8B">
              <w:t>4.28E-05</w:t>
            </w:r>
          </w:p>
        </w:tc>
        <w:tc>
          <w:tcPr>
            <w:tcW w:w="693" w:type="pct"/>
            <w:noWrap/>
            <w:hideMark/>
          </w:tcPr>
          <w:p w14:paraId="6D06D944" w14:textId="77777777" w:rsidR="00404A8B" w:rsidRPr="00404A8B" w:rsidRDefault="00404A8B" w:rsidP="00404A8B">
            <w:r w:rsidRPr="00404A8B">
              <w:t>-0.1042</w:t>
            </w:r>
          </w:p>
        </w:tc>
        <w:tc>
          <w:tcPr>
            <w:tcW w:w="693" w:type="pct"/>
            <w:noWrap/>
            <w:hideMark/>
          </w:tcPr>
          <w:p w14:paraId="3AC9E47D" w14:textId="77777777" w:rsidR="00404A8B" w:rsidRPr="00404A8B" w:rsidRDefault="00404A8B" w:rsidP="00404A8B">
            <w:r w:rsidRPr="00404A8B">
              <w:t>-0.03673</w:t>
            </w:r>
          </w:p>
        </w:tc>
        <w:tc>
          <w:tcPr>
            <w:tcW w:w="693" w:type="pct"/>
            <w:noWrap/>
            <w:hideMark/>
          </w:tcPr>
          <w:p w14:paraId="6E4F60B4" w14:textId="77777777" w:rsidR="00404A8B" w:rsidRPr="00404A8B" w:rsidRDefault="00404A8B" w:rsidP="00404A8B">
            <w:r w:rsidRPr="00404A8B">
              <w:t>9.01E-05</w:t>
            </w:r>
          </w:p>
        </w:tc>
      </w:tr>
      <w:tr w:rsidR="00404A8B" w:rsidRPr="00404A8B" w14:paraId="03584D86" w14:textId="77777777" w:rsidTr="00404A8B">
        <w:trPr>
          <w:trHeight w:val="300"/>
        </w:trPr>
        <w:tc>
          <w:tcPr>
            <w:tcW w:w="1448" w:type="pct"/>
            <w:noWrap/>
            <w:hideMark/>
          </w:tcPr>
          <w:p w14:paraId="3E474897" w14:textId="77777777" w:rsidR="00404A8B" w:rsidRPr="00404A8B" w:rsidRDefault="00404A8B">
            <w:r w:rsidRPr="00404A8B">
              <w:t>hsa-miR-1291</w:t>
            </w:r>
          </w:p>
        </w:tc>
        <w:tc>
          <w:tcPr>
            <w:tcW w:w="780" w:type="pct"/>
            <w:noWrap/>
            <w:hideMark/>
          </w:tcPr>
          <w:p w14:paraId="4FB892CF" w14:textId="77777777" w:rsidR="00404A8B" w:rsidRPr="00404A8B" w:rsidRDefault="00404A8B" w:rsidP="00404A8B">
            <w:r w:rsidRPr="00404A8B">
              <w:t>-0.0715</w:t>
            </w:r>
          </w:p>
        </w:tc>
        <w:tc>
          <w:tcPr>
            <w:tcW w:w="693" w:type="pct"/>
            <w:noWrap/>
            <w:hideMark/>
          </w:tcPr>
          <w:p w14:paraId="76E4F3C0" w14:textId="77777777" w:rsidR="00404A8B" w:rsidRPr="00404A8B" w:rsidRDefault="00404A8B" w:rsidP="00404A8B">
            <w:r w:rsidRPr="00404A8B">
              <w:t>0.000504</w:t>
            </w:r>
          </w:p>
        </w:tc>
        <w:tc>
          <w:tcPr>
            <w:tcW w:w="693" w:type="pct"/>
            <w:noWrap/>
            <w:hideMark/>
          </w:tcPr>
          <w:p w14:paraId="486803D0" w14:textId="77777777" w:rsidR="00404A8B" w:rsidRPr="00404A8B" w:rsidRDefault="00404A8B" w:rsidP="00404A8B">
            <w:r w:rsidRPr="00404A8B">
              <w:t>-0.11178</w:t>
            </w:r>
          </w:p>
        </w:tc>
        <w:tc>
          <w:tcPr>
            <w:tcW w:w="693" w:type="pct"/>
            <w:noWrap/>
            <w:hideMark/>
          </w:tcPr>
          <w:p w14:paraId="59670E2A" w14:textId="77777777" w:rsidR="00404A8B" w:rsidRPr="00404A8B" w:rsidRDefault="00404A8B" w:rsidP="00404A8B">
            <w:r w:rsidRPr="00404A8B">
              <w:t>-0.03123</w:t>
            </w:r>
          </w:p>
        </w:tc>
        <w:tc>
          <w:tcPr>
            <w:tcW w:w="693" w:type="pct"/>
            <w:noWrap/>
            <w:hideMark/>
          </w:tcPr>
          <w:p w14:paraId="619745A9" w14:textId="77777777" w:rsidR="00404A8B" w:rsidRPr="00404A8B" w:rsidRDefault="00404A8B" w:rsidP="00404A8B">
            <w:r w:rsidRPr="00404A8B">
              <w:t>0.000951</w:t>
            </w:r>
          </w:p>
        </w:tc>
      </w:tr>
      <w:tr w:rsidR="00404A8B" w:rsidRPr="00404A8B" w14:paraId="6C807028" w14:textId="77777777" w:rsidTr="00404A8B">
        <w:trPr>
          <w:trHeight w:val="300"/>
        </w:trPr>
        <w:tc>
          <w:tcPr>
            <w:tcW w:w="1448" w:type="pct"/>
            <w:noWrap/>
            <w:hideMark/>
          </w:tcPr>
          <w:p w14:paraId="6DA2BB15" w14:textId="77777777" w:rsidR="00404A8B" w:rsidRPr="00404A8B" w:rsidRDefault="00404A8B">
            <w:r w:rsidRPr="00404A8B">
              <w:t>hsa-miR-218-5p</w:t>
            </w:r>
          </w:p>
        </w:tc>
        <w:tc>
          <w:tcPr>
            <w:tcW w:w="780" w:type="pct"/>
            <w:noWrap/>
            <w:hideMark/>
          </w:tcPr>
          <w:p w14:paraId="16F017AE" w14:textId="77777777" w:rsidR="00404A8B" w:rsidRPr="00404A8B" w:rsidRDefault="00404A8B" w:rsidP="00404A8B">
            <w:r w:rsidRPr="00404A8B">
              <w:t>-0.0715</w:t>
            </w:r>
          </w:p>
        </w:tc>
        <w:tc>
          <w:tcPr>
            <w:tcW w:w="693" w:type="pct"/>
            <w:noWrap/>
            <w:hideMark/>
          </w:tcPr>
          <w:p w14:paraId="13C93C37" w14:textId="77777777" w:rsidR="00404A8B" w:rsidRPr="00404A8B" w:rsidRDefault="00404A8B" w:rsidP="00404A8B">
            <w:r w:rsidRPr="00404A8B">
              <w:t>4.61E-05</w:t>
            </w:r>
          </w:p>
        </w:tc>
        <w:tc>
          <w:tcPr>
            <w:tcW w:w="693" w:type="pct"/>
            <w:noWrap/>
            <w:hideMark/>
          </w:tcPr>
          <w:p w14:paraId="2A17C0D4" w14:textId="77777777" w:rsidR="00404A8B" w:rsidRPr="00404A8B" w:rsidRDefault="00404A8B" w:rsidP="00404A8B">
            <w:r w:rsidRPr="00404A8B">
              <w:t>-0.10587</w:t>
            </w:r>
          </w:p>
        </w:tc>
        <w:tc>
          <w:tcPr>
            <w:tcW w:w="693" w:type="pct"/>
            <w:noWrap/>
            <w:hideMark/>
          </w:tcPr>
          <w:p w14:paraId="6C4D5D5B" w14:textId="77777777" w:rsidR="00404A8B" w:rsidRPr="00404A8B" w:rsidRDefault="00404A8B" w:rsidP="00404A8B">
            <w:r w:rsidRPr="00404A8B">
              <w:t>-0.03712</w:t>
            </w:r>
          </w:p>
        </w:tc>
        <w:tc>
          <w:tcPr>
            <w:tcW w:w="693" w:type="pct"/>
            <w:noWrap/>
            <w:hideMark/>
          </w:tcPr>
          <w:p w14:paraId="6F034BD0" w14:textId="77777777" w:rsidR="00404A8B" w:rsidRPr="00404A8B" w:rsidRDefault="00404A8B" w:rsidP="00404A8B">
            <w:r w:rsidRPr="00404A8B">
              <w:t>9.68E-05</w:t>
            </w:r>
          </w:p>
        </w:tc>
      </w:tr>
      <w:tr w:rsidR="00404A8B" w:rsidRPr="00404A8B" w14:paraId="074F1103" w14:textId="77777777" w:rsidTr="00404A8B">
        <w:trPr>
          <w:trHeight w:val="300"/>
        </w:trPr>
        <w:tc>
          <w:tcPr>
            <w:tcW w:w="1448" w:type="pct"/>
            <w:noWrap/>
            <w:hideMark/>
          </w:tcPr>
          <w:p w14:paraId="165BA9A4" w14:textId="77777777" w:rsidR="00404A8B" w:rsidRPr="00404A8B" w:rsidRDefault="00404A8B">
            <w:r w:rsidRPr="00404A8B">
              <w:t>hsa-miR-1468-5p</w:t>
            </w:r>
          </w:p>
        </w:tc>
        <w:tc>
          <w:tcPr>
            <w:tcW w:w="780" w:type="pct"/>
            <w:noWrap/>
            <w:hideMark/>
          </w:tcPr>
          <w:p w14:paraId="5587BCD6" w14:textId="77777777" w:rsidR="00404A8B" w:rsidRPr="00404A8B" w:rsidRDefault="00404A8B" w:rsidP="00404A8B">
            <w:r w:rsidRPr="00404A8B">
              <w:t>-0.07307</w:t>
            </w:r>
          </w:p>
        </w:tc>
        <w:tc>
          <w:tcPr>
            <w:tcW w:w="693" w:type="pct"/>
            <w:noWrap/>
            <w:hideMark/>
          </w:tcPr>
          <w:p w14:paraId="536449CA" w14:textId="77777777" w:rsidR="00404A8B" w:rsidRPr="00404A8B" w:rsidRDefault="00404A8B" w:rsidP="00404A8B">
            <w:r w:rsidRPr="00404A8B">
              <w:t>3.00E-05</w:t>
            </w:r>
          </w:p>
        </w:tc>
        <w:tc>
          <w:tcPr>
            <w:tcW w:w="693" w:type="pct"/>
            <w:noWrap/>
            <w:hideMark/>
          </w:tcPr>
          <w:p w14:paraId="496FA160" w14:textId="77777777" w:rsidR="00404A8B" w:rsidRPr="00404A8B" w:rsidRDefault="00404A8B" w:rsidP="00404A8B">
            <w:r w:rsidRPr="00404A8B">
              <w:t>-0.10737</w:t>
            </w:r>
          </w:p>
        </w:tc>
        <w:tc>
          <w:tcPr>
            <w:tcW w:w="693" w:type="pct"/>
            <w:noWrap/>
            <w:hideMark/>
          </w:tcPr>
          <w:p w14:paraId="5A8EB54B" w14:textId="77777777" w:rsidR="00404A8B" w:rsidRPr="00404A8B" w:rsidRDefault="00404A8B" w:rsidP="00404A8B">
            <w:r w:rsidRPr="00404A8B">
              <w:t>-0.03876</w:t>
            </w:r>
          </w:p>
        </w:tc>
        <w:tc>
          <w:tcPr>
            <w:tcW w:w="693" w:type="pct"/>
            <w:noWrap/>
            <w:hideMark/>
          </w:tcPr>
          <w:p w14:paraId="2FCDDAC9" w14:textId="77777777" w:rsidR="00404A8B" w:rsidRPr="00404A8B" w:rsidRDefault="00404A8B" w:rsidP="00404A8B">
            <w:r w:rsidRPr="00404A8B">
              <w:t>6.50E-05</w:t>
            </w:r>
          </w:p>
        </w:tc>
      </w:tr>
      <w:tr w:rsidR="00404A8B" w:rsidRPr="00404A8B" w14:paraId="638B6ADA" w14:textId="77777777" w:rsidTr="00404A8B">
        <w:trPr>
          <w:trHeight w:val="300"/>
        </w:trPr>
        <w:tc>
          <w:tcPr>
            <w:tcW w:w="1448" w:type="pct"/>
            <w:noWrap/>
            <w:hideMark/>
          </w:tcPr>
          <w:p w14:paraId="7F4C5835" w14:textId="77777777" w:rsidR="00404A8B" w:rsidRPr="00404A8B" w:rsidRDefault="00404A8B">
            <w:r w:rsidRPr="00404A8B">
              <w:t>hsa-miR-32-3p</w:t>
            </w:r>
          </w:p>
        </w:tc>
        <w:tc>
          <w:tcPr>
            <w:tcW w:w="780" w:type="pct"/>
            <w:noWrap/>
            <w:hideMark/>
          </w:tcPr>
          <w:p w14:paraId="2EE0EB55" w14:textId="77777777" w:rsidR="00404A8B" w:rsidRPr="00404A8B" w:rsidRDefault="00404A8B" w:rsidP="00404A8B">
            <w:r w:rsidRPr="00404A8B">
              <w:t>-0.07335</w:t>
            </w:r>
          </w:p>
        </w:tc>
        <w:tc>
          <w:tcPr>
            <w:tcW w:w="693" w:type="pct"/>
            <w:noWrap/>
            <w:hideMark/>
          </w:tcPr>
          <w:p w14:paraId="05B0DBF2" w14:textId="77777777" w:rsidR="00404A8B" w:rsidRPr="00404A8B" w:rsidRDefault="00404A8B" w:rsidP="00404A8B">
            <w:r w:rsidRPr="00404A8B">
              <w:t>0.000108</w:t>
            </w:r>
          </w:p>
        </w:tc>
        <w:tc>
          <w:tcPr>
            <w:tcW w:w="693" w:type="pct"/>
            <w:noWrap/>
            <w:hideMark/>
          </w:tcPr>
          <w:p w14:paraId="6CF29200" w14:textId="77777777" w:rsidR="00404A8B" w:rsidRPr="00404A8B" w:rsidRDefault="00404A8B" w:rsidP="00404A8B">
            <w:r w:rsidRPr="00404A8B">
              <w:t>-0.11047</w:t>
            </w:r>
          </w:p>
        </w:tc>
        <w:tc>
          <w:tcPr>
            <w:tcW w:w="693" w:type="pct"/>
            <w:noWrap/>
            <w:hideMark/>
          </w:tcPr>
          <w:p w14:paraId="30D807F5" w14:textId="77777777" w:rsidR="00404A8B" w:rsidRPr="00404A8B" w:rsidRDefault="00404A8B" w:rsidP="00404A8B">
            <w:r w:rsidRPr="00404A8B">
              <w:t>-0.03622</w:t>
            </w:r>
          </w:p>
        </w:tc>
        <w:tc>
          <w:tcPr>
            <w:tcW w:w="693" w:type="pct"/>
            <w:noWrap/>
            <w:hideMark/>
          </w:tcPr>
          <w:p w14:paraId="6AB60284" w14:textId="77777777" w:rsidR="00404A8B" w:rsidRPr="00404A8B" w:rsidRDefault="00404A8B" w:rsidP="00404A8B">
            <w:r w:rsidRPr="00404A8B">
              <w:t>0.000219</w:t>
            </w:r>
          </w:p>
        </w:tc>
      </w:tr>
      <w:tr w:rsidR="00404A8B" w:rsidRPr="00404A8B" w14:paraId="474FA21F" w14:textId="77777777" w:rsidTr="00404A8B">
        <w:trPr>
          <w:trHeight w:val="300"/>
        </w:trPr>
        <w:tc>
          <w:tcPr>
            <w:tcW w:w="1448" w:type="pct"/>
            <w:noWrap/>
            <w:hideMark/>
          </w:tcPr>
          <w:p w14:paraId="768F126C" w14:textId="77777777" w:rsidR="00404A8B" w:rsidRPr="00404A8B" w:rsidRDefault="00404A8B">
            <w:r w:rsidRPr="00404A8B">
              <w:t>hsa-miR-153-5p</w:t>
            </w:r>
          </w:p>
        </w:tc>
        <w:tc>
          <w:tcPr>
            <w:tcW w:w="780" w:type="pct"/>
            <w:noWrap/>
            <w:hideMark/>
          </w:tcPr>
          <w:p w14:paraId="69C2A248" w14:textId="77777777" w:rsidR="00404A8B" w:rsidRPr="00404A8B" w:rsidRDefault="00404A8B" w:rsidP="00404A8B">
            <w:r w:rsidRPr="00404A8B">
              <w:t>-0.07352</w:t>
            </w:r>
          </w:p>
        </w:tc>
        <w:tc>
          <w:tcPr>
            <w:tcW w:w="693" w:type="pct"/>
            <w:noWrap/>
            <w:hideMark/>
          </w:tcPr>
          <w:p w14:paraId="6AD89778" w14:textId="77777777" w:rsidR="00404A8B" w:rsidRPr="00404A8B" w:rsidRDefault="00404A8B" w:rsidP="00404A8B">
            <w:r w:rsidRPr="00404A8B">
              <w:t>1.32E-07</w:t>
            </w:r>
          </w:p>
        </w:tc>
        <w:tc>
          <w:tcPr>
            <w:tcW w:w="693" w:type="pct"/>
            <w:noWrap/>
            <w:hideMark/>
          </w:tcPr>
          <w:p w14:paraId="1237C557" w14:textId="77777777" w:rsidR="00404A8B" w:rsidRPr="00404A8B" w:rsidRDefault="00404A8B" w:rsidP="00404A8B">
            <w:r w:rsidRPr="00404A8B">
              <w:t>-0.10081</w:t>
            </w:r>
          </w:p>
        </w:tc>
        <w:tc>
          <w:tcPr>
            <w:tcW w:w="693" w:type="pct"/>
            <w:noWrap/>
            <w:hideMark/>
          </w:tcPr>
          <w:p w14:paraId="009A6011" w14:textId="77777777" w:rsidR="00404A8B" w:rsidRPr="00404A8B" w:rsidRDefault="00404A8B" w:rsidP="00404A8B">
            <w:r w:rsidRPr="00404A8B">
              <w:t>-0.04623</w:t>
            </w:r>
          </w:p>
        </w:tc>
        <w:tc>
          <w:tcPr>
            <w:tcW w:w="693" w:type="pct"/>
            <w:noWrap/>
            <w:hideMark/>
          </w:tcPr>
          <w:p w14:paraId="3D642E43" w14:textId="77777777" w:rsidR="00404A8B" w:rsidRPr="00404A8B" w:rsidRDefault="00404A8B" w:rsidP="00404A8B">
            <w:r w:rsidRPr="00404A8B">
              <w:t>3.73E-07</w:t>
            </w:r>
          </w:p>
        </w:tc>
      </w:tr>
      <w:tr w:rsidR="00404A8B" w:rsidRPr="00404A8B" w14:paraId="397D4A71" w14:textId="77777777" w:rsidTr="00404A8B">
        <w:trPr>
          <w:trHeight w:val="300"/>
        </w:trPr>
        <w:tc>
          <w:tcPr>
            <w:tcW w:w="1448" w:type="pct"/>
            <w:noWrap/>
            <w:hideMark/>
          </w:tcPr>
          <w:p w14:paraId="550B6623" w14:textId="77777777" w:rsidR="00404A8B" w:rsidRPr="00404A8B" w:rsidRDefault="00404A8B">
            <w:r w:rsidRPr="00404A8B">
              <w:t>hsa-miR-126-3p</w:t>
            </w:r>
          </w:p>
        </w:tc>
        <w:tc>
          <w:tcPr>
            <w:tcW w:w="780" w:type="pct"/>
            <w:noWrap/>
            <w:hideMark/>
          </w:tcPr>
          <w:p w14:paraId="315A359E" w14:textId="77777777" w:rsidR="00404A8B" w:rsidRPr="00404A8B" w:rsidRDefault="00404A8B" w:rsidP="00404A8B">
            <w:r w:rsidRPr="00404A8B">
              <w:t>-0.07358</w:t>
            </w:r>
          </w:p>
        </w:tc>
        <w:tc>
          <w:tcPr>
            <w:tcW w:w="693" w:type="pct"/>
            <w:noWrap/>
            <w:hideMark/>
          </w:tcPr>
          <w:p w14:paraId="6CC7AD43" w14:textId="77777777" w:rsidR="00404A8B" w:rsidRPr="00404A8B" w:rsidRDefault="00404A8B" w:rsidP="00404A8B">
            <w:r w:rsidRPr="00404A8B">
              <w:t>5.20E-07</w:t>
            </w:r>
          </w:p>
        </w:tc>
        <w:tc>
          <w:tcPr>
            <w:tcW w:w="693" w:type="pct"/>
            <w:noWrap/>
            <w:hideMark/>
          </w:tcPr>
          <w:p w14:paraId="434ECC64" w14:textId="77777777" w:rsidR="00404A8B" w:rsidRPr="00404A8B" w:rsidRDefault="00404A8B" w:rsidP="00404A8B">
            <w:r w:rsidRPr="00404A8B">
              <w:t>-0.1023</w:t>
            </w:r>
          </w:p>
        </w:tc>
        <w:tc>
          <w:tcPr>
            <w:tcW w:w="693" w:type="pct"/>
            <w:noWrap/>
            <w:hideMark/>
          </w:tcPr>
          <w:p w14:paraId="4103E548" w14:textId="77777777" w:rsidR="00404A8B" w:rsidRPr="00404A8B" w:rsidRDefault="00404A8B" w:rsidP="00404A8B">
            <w:r w:rsidRPr="00404A8B">
              <w:t>-0.04486</w:t>
            </w:r>
          </w:p>
        </w:tc>
        <w:tc>
          <w:tcPr>
            <w:tcW w:w="693" w:type="pct"/>
            <w:noWrap/>
            <w:hideMark/>
          </w:tcPr>
          <w:p w14:paraId="4D7FC389" w14:textId="77777777" w:rsidR="00404A8B" w:rsidRPr="00404A8B" w:rsidRDefault="00404A8B" w:rsidP="00404A8B">
            <w:r w:rsidRPr="00404A8B">
              <w:t>1.39E-06</w:t>
            </w:r>
          </w:p>
        </w:tc>
      </w:tr>
      <w:tr w:rsidR="00404A8B" w:rsidRPr="00404A8B" w14:paraId="4840B9FA" w14:textId="77777777" w:rsidTr="00404A8B">
        <w:trPr>
          <w:trHeight w:val="300"/>
        </w:trPr>
        <w:tc>
          <w:tcPr>
            <w:tcW w:w="1448" w:type="pct"/>
            <w:noWrap/>
            <w:hideMark/>
          </w:tcPr>
          <w:p w14:paraId="169DAB91" w14:textId="77777777" w:rsidR="00404A8B" w:rsidRPr="00404A8B" w:rsidRDefault="00404A8B">
            <w:r w:rsidRPr="00404A8B">
              <w:t>hsa-miR-126-5p</w:t>
            </w:r>
          </w:p>
        </w:tc>
        <w:tc>
          <w:tcPr>
            <w:tcW w:w="780" w:type="pct"/>
            <w:noWrap/>
            <w:hideMark/>
          </w:tcPr>
          <w:p w14:paraId="39CB9D56" w14:textId="77777777" w:rsidR="00404A8B" w:rsidRPr="00404A8B" w:rsidRDefault="00404A8B" w:rsidP="00404A8B">
            <w:r w:rsidRPr="00404A8B">
              <w:t>-0.07371</w:t>
            </w:r>
          </w:p>
        </w:tc>
        <w:tc>
          <w:tcPr>
            <w:tcW w:w="693" w:type="pct"/>
            <w:noWrap/>
            <w:hideMark/>
          </w:tcPr>
          <w:p w14:paraId="535FC6E8" w14:textId="77777777" w:rsidR="00404A8B" w:rsidRPr="00404A8B" w:rsidRDefault="00404A8B" w:rsidP="00404A8B">
            <w:r w:rsidRPr="00404A8B">
              <w:t>1.59E-09</w:t>
            </w:r>
          </w:p>
        </w:tc>
        <w:tc>
          <w:tcPr>
            <w:tcW w:w="693" w:type="pct"/>
            <w:noWrap/>
            <w:hideMark/>
          </w:tcPr>
          <w:p w14:paraId="1C5E83E1" w14:textId="77777777" w:rsidR="00404A8B" w:rsidRPr="00404A8B" w:rsidRDefault="00404A8B" w:rsidP="00404A8B">
            <w:r w:rsidRPr="00404A8B">
              <w:t>-0.09762</w:t>
            </w:r>
          </w:p>
        </w:tc>
        <w:tc>
          <w:tcPr>
            <w:tcW w:w="693" w:type="pct"/>
            <w:noWrap/>
            <w:hideMark/>
          </w:tcPr>
          <w:p w14:paraId="70F62128" w14:textId="77777777" w:rsidR="00404A8B" w:rsidRPr="00404A8B" w:rsidRDefault="00404A8B" w:rsidP="00404A8B">
            <w:r w:rsidRPr="00404A8B">
              <w:t>-0.04979</w:t>
            </w:r>
          </w:p>
        </w:tc>
        <w:tc>
          <w:tcPr>
            <w:tcW w:w="693" w:type="pct"/>
            <w:noWrap/>
            <w:hideMark/>
          </w:tcPr>
          <w:p w14:paraId="2D62F43E" w14:textId="77777777" w:rsidR="00404A8B" w:rsidRPr="00404A8B" w:rsidRDefault="00404A8B" w:rsidP="00404A8B">
            <w:r w:rsidRPr="00404A8B">
              <w:t>5.64E-09</w:t>
            </w:r>
          </w:p>
        </w:tc>
      </w:tr>
      <w:tr w:rsidR="00404A8B" w:rsidRPr="00404A8B" w14:paraId="16C0C660" w14:textId="77777777" w:rsidTr="00404A8B">
        <w:trPr>
          <w:trHeight w:val="300"/>
        </w:trPr>
        <w:tc>
          <w:tcPr>
            <w:tcW w:w="1448" w:type="pct"/>
            <w:noWrap/>
            <w:hideMark/>
          </w:tcPr>
          <w:p w14:paraId="762B8249" w14:textId="77777777" w:rsidR="00404A8B" w:rsidRPr="00404A8B" w:rsidRDefault="00404A8B">
            <w:r w:rsidRPr="00404A8B">
              <w:t>hsa-miR-194-5p</w:t>
            </w:r>
          </w:p>
        </w:tc>
        <w:tc>
          <w:tcPr>
            <w:tcW w:w="780" w:type="pct"/>
            <w:noWrap/>
            <w:hideMark/>
          </w:tcPr>
          <w:p w14:paraId="7E321BE2" w14:textId="77777777" w:rsidR="00404A8B" w:rsidRPr="00404A8B" w:rsidRDefault="00404A8B" w:rsidP="00404A8B">
            <w:r w:rsidRPr="00404A8B">
              <w:t>-0.0743</w:t>
            </w:r>
          </w:p>
        </w:tc>
        <w:tc>
          <w:tcPr>
            <w:tcW w:w="693" w:type="pct"/>
            <w:noWrap/>
            <w:hideMark/>
          </w:tcPr>
          <w:p w14:paraId="6364A68F" w14:textId="77777777" w:rsidR="00404A8B" w:rsidRPr="00404A8B" w:rsidRDefault="00404A8B" w:rsidP="00404A8B">
            <w:r w:rsidRPr="00404A8B">
              <w:t>1.03E-12</w:t>
            </w:r>
          </w:p>
        </w:tc>
        <w:tc>
          <w:tcPr>
            <w:tcW w:w="693" w:type="pct"/>
            <w:noWrap/>
            <w:hideMark/>
          </w:tcPr>
          <w:p w14:paraId="2756A6B9" w14:textId="77777777" w:rsidR="00404A8B" w:rsidRPr="00404A8B" w:rsidRDefault="00404A8B" w:rsidP="00404A8B">
            <w:r w:rsidRPr="00404A8B">
              <w:t>-0.09471</w:t>
            </w:r>
          </w:p>
        </w:tc>
        <w:tc>
          <w:tcPr>
            <w:tcW w:w="693" w:type="pct"/>
            <w:noWrap/>
            <w:hideMark/>
          </w:tcPr>
          <w:p w14:paraId="4246DAD4" w14:textId="77777777" w:rsidR="00404A8B" w:rsidRPr="00404A8B" w:rsidRDefault="00404A8B" w:rsidP="00404A8B">
            <w:r w:rsidRPr="00404A8B">
              <w:t>-0.05389</w:t>
            </w:r>
          </w:p>
        </w:tc>
        <w:tc>
          <w:tcPr>
            <w:tcW w:w="693" w:type="pct"/>
            <w:noWrap/>
            <w:hideMark/>
          </w:tcPr>
          <w:p w14:paraId="3345C5C4" w14:textId="77777777" w:rsidR="00404A8B" w:rsidRPr="00404A8B" w:rsidRDefault="00404A8B" w:rsidP="00404A8B">
            <w:r w:rsidRPr="00404A8B">
              <w:t>5.42E-12</w:t>
            </w:r>
          </w:p>
        </w:tc>
      </w:tr>
      <w:tr w:rsidR="00404A8B" w:rsidRPr="00404A8B" w14:paraId="209A0C14" w14:textId="77777777" w:rsidTr="00404A8B">
        <w:trPr>
          <w:trHeight w:val="300"/>
        </w:trPr>
        <w:tc>
          <w:tcPr>
            <w:tcW w:w="1448" w:type="pct"/>
            <w:noWrap/>
            <w:hideMark/>
          </w:tcPr>
          <w:p w14:paraId="7C870000" w14:textId="77777777" w:rsidR="00404A8B" w:rsidRPr="00404A8B" w:rsidRDefault="00404A8B">
            <w:r w:rsidRPr="00404A8B">
              <w:t>hsa-miR-128-3p</w:t>
            </w:r>
          </w:p>
        </w:tc>
        <w:tc>
          <w:tcPr>
            <w:tcW w:w="780" w:type="pct"/>
            <w:noWrap/>
            <w:hideMark/>
          </w:tcPr>
          <w:p w14:paraId="621809DE" w14:textId="77777777" w:rsidR="00404A8B" w:rsidRPr="00404A8B" w:rsidRDefault="00404A8B" w:rsidP="00404A8B">
            <w:r w:rsidRPr="00404A8B">
              <w:t>-0.07666</w:t>
            </w:r>
          </w:p>
        </w:tc>
        <w:tc>
          <w:tcPr>
            <w:tcW w:w="693" w:type="pct"/>
            <w:noWrap/>
            <w:hideMark/>
          </w:tcPr>
          <w:p w14:paraId="4F3F6BE1" w14:textId="77777777" w:rsidR="00404A8B" w:rsidRPr="00404A8B" w:rsidRDefault="00404A8B" w:rsidP="00404A8B">
            <w:r w:rsidRPr="00404A8B">
              <w:t>1.99E-07</w:t>
            </w:r>
          </w:p>
        </w:tc>
        <w:tc>
          <w:tcPr>
            <w:tcW w:w="693" w:type="pct"/>
            <w:noWrap/>
            <w:hideMark/>
          </w:tcPr>
          <w:p w14:paraId="4F1A7599" w14:textId="77777777" w:rsidR="00404A8B" w:rsidRPr="00404A8B" w:rsidRDefault="00404A8B" w:rsidP="00404A8B">
            <w:r w:rsidRPr="00404A8B">
              <w:t>-0.10554</w:t>
            </w:r>
          </w:p>
        </w:tc>
        <w:tc>
          <w:tcPr>
            <w:tcW w:w="693" w:type="pct"/>
            <w:noWrap/>
            <w:hideMark/>
          </w:tcPr>
          <w:p w14:paraId="451E46C6" w14:textId="77777777" w:rsidR="00404A8B" w:rsidRPr="00404A8B" w:rsidRDefault="00404A8B" w:rsidP="00404A8B">
            <w:r w:rsidRPr="00404A8B">
              <w:t>-0.04779</w:t>
            </w:r>
          </w:p>
        </w:tc>
        <w:tc>
          <w:tcPr>
            <w:tcW w:w="693" w:type="pct"/>
            <w:noWrap/>
            <w:hideMark/>
          </w:tcPr>
          <w:p w14:paraId="358DEBC1" w14:textId="77777777" w:rsidR="00404A8B" w:rsidRPr="00404A8B" w:rsidRDefault="00404A8B" w:rsidP="00404A8B">
            <w:r w:rsidRPr="00404A8B">
              <w:t>5.52E-07</w:t>
            </w:r>
          </w:p>
        </w:tc>
      </w:tr>
      <w:tr w:rsidR="00404A8B" w:rsidRPr="00404A8B" w14:paraId="4DA83F07" w14:textId="77777777" w:rsidTr="00404A8B">
        <w:trPr>
          <w:trHeight w:val="300"/>
        </w:trPr>
        <w:tc>
          <w:tcPr>
            <w:tcW w:w="1448" w:type="pct"/>
            <w:noWrap/>
            <w:hideMark/>
          </w:tcPr>
          <w:p w14:paraId="50CE213F" w14:textId="77777777" w:rsidR="00404A8B" w:rsidRPr="00404A8B" w:rsidRDefault="00404A8B">
            <w:r w:rsidRPr="00404A8B">
              <w:t>hsa-miR-125b-2-3p</w:t>
            </w:r>
          </w:p>
        </w:tc>
        <w:tc>
          <w:tcPr>
            <w:tcW w:w="780" w:type="pct"/>
            <w:noWrap/>
            <w:hideMark/>
          </w:tcPr>
          <w:p w14:paraId="0EDE60C1" w14:textId="77777777" w:rsidR="00404A8B" w:rsidRPr="00404A8B" w:rsidRDefault="00404A8B" w:rsidP="00404A8B">
            <w:r w:rsidRPr="00404A8B">
              <w:t>-0.07687</w:t>
            </w:r>
          </w:p>
        </w:tc>
        <w:tc>
          <w:tcPr>
            <w:tcW w:w="693" w:type="pct"/>
            <w:noWrap/>
            <w:hideMark/>
          </w:tcPr>
          <w:p w14:paraId="0432910D" w14:textId="77777777" w:rsidR="00404A8B" w:rsidRPr="00404A8B" w:rsidRDefault="00404A8B" w:rsidP="00404A8B">
            <w:r w:rsidRPr="00404A8B">
              <w:t>2.36E-06</w:t>
            </w:r>
          </w:p>
        </w:tc>
        <w:tc>
          <w:tcPr>
            <w:tcW w:w="693" w:type="pct"/>
            <w:noWrap/>
            <w:hideMark/>
          </w:tcPr>
          <w:p w14:paraId="22F35765" w14:textId="77777777" w:rsidR="00404A8B" w:rsidRPr="00404A8B" w:rsidRDefault="00404A8B" w:rsidP="00404A8B">
            <w:r w:rsidRPr="00404A8B">
              <w:t>-0.10878</w:t>
            </w:r>
          </w:p>
        </w:tc>
        <w:tc>
          <w:tcPr>
            <w:tcW w:w="693" w:type="pct"/>
            <w:noWrap/>
            <w:hideMark/>
          </w:tcPr>
          <w:p w14:paraId="6C6C95F4" w14:textId="77777777" w:rsidR="00404A8B" w:rsidRPr="00404A8B" w:rsidRDefault="00404A8B" w:rsidP="00404A8B">
            <w:r w:rsidRPr="00404A8B">
              <w:t>-0.04497</w:t>
            </w:r>
          </w:p>
        </w:tc>
        <w:tc>
          <w:tcPr>
            <w:tcW w:w="693" w:type="pct"/>
            <w:noWrap/>
            <w:hideMark/>
          </w:tcPr>
          <w:p w14:paraId="1CC1B0CC" w14:textId="77777777" w:rsidR="00404A8B" w:rsidRPr="00404A8B" w:rsidRDefault="00404A8B" w:rsidP="00404A8B">
            <w:r w:rsidRPr="00404A8B">
              <w:t>5.76E-06</w:t>
            </w:r>
          </w:p>
        </w:tc>
      </w:tr>
      <w:tr w:rsidR="00404A8B" w:rsidRPr="00404A8B" w14:paraId="63FCF918" w14:textId="77777777" w:rsidTr="00404A8B">
        <w:trPr>
          <w:trHeight w:val="300"/>
        </w:trPr>
        <w:tc>
          <w:tcPr>
            <w:tcW w:w="1448" w:type="pct"/>
            <w:noWrap/>
            <w:hideMark/>
          </w:tcPr>
          <w:p w14:paraId="4A86BCDE" w14:textId="77777777" w:rsidR="00404A8B" w:rsidRPr="00404A8B" w:rsidRDefault="00404A8B">
            <w:r w:rsidRPr="00404A8B">
              <w:t>hsa-miR-99a-3p</w:t>
            </w:r>
          </w:p>
        </w:tc>
        <w:tc>
          <w:tcPr>
            <w:tcW w:w="780" w:type="pct"/>
            <w:noWrap/>
            <w:hideMark/>
          </w:tcPr>
          <w:p w14:paraId="2E087BDF" w14:textId="77777777" w:rsidR="00404A8B" w:rsidRPr="00404A8B" w:rsidRDefault="00404A8B" w:rsidP="00404A8B">
            <w:r w:rsidRPr="00404A8B">
              <w:t>-0.07733</w:t>
            </w:r>
          </w:p>
        </w:tc>
        <w:tc>
          <w:tcPr>
            <w:tcW w:w="693" w:type="pct"/>
            <w:noWrap/>
            <w:hideMark/>
          </w:tcPr>
          <w:p w14:paraId="1684F115" w14:textId="77777777" w:rsidR="00404A8B" w:rsidRPr="00404A8B" w:rsidRDefault="00404A8B" w:rsidP="00404A8B">
            <w:r w:rsidRPr="00404A8B">
              <w:t>1.59E-06</w:t>
            </w:r>
          </w:p>
        </w:tc>
        <w:tc>
          <w:tcPr>
            <w:tcW w:w="693" w:type="pct"/>
            <w:noWrap/>
            <w:hideMark/>
          </w:tcPr>
          <w:p w14:paraId="052168A8" w14:textId="77777777" w:rsidR="00404A8B" w:rsidRPr="00404A8B" w:rsidRDefault="00404A8B" w:rsidP="00404A8B">
            <w:r w:rsidRPr="00404A8B">
              <w:t>-0.10889</w:t>
            </w:r>
          </w:p>
        </w:tc>
        <w:tc>
          <w:tcPr>
            <w:tcW w:w="693" w:type="pct"/>
            <w:noWrap/>
            <w:hideMark/>
          </w:tcPr>
          <w:p w14:paraId="6DB8A715" w14:textId="77777777" w:rsidR="00404A8B" w:rsidRPr="00404A8B" w:rsidRDefault="00404A8B" w:rsidP="00404A8B">
            <w:r w:rsidRPr="00404A8B">
              <w:t>-0.04576</w:t>
            </w:r>
          </w:p>
        </w:tc>
        <w:tc>
          <w:tcPr>
            <w:tcW w:w="693" w:type="pct"/>
            <w:noWrap/>
            <w:hideMark/>
          </w:tcPr>
          <w:p w14:paraId="5FEEB75B" w14:textId="77777777" w:rsidR="00404A8B" w:rsidRPr="00404A8B" w:rsidRDefault="00404A8B" w:rsidP="00404A8B">
            <w:r w:rsidRPr="00404A8B">
              <w:t>3.99E-06</w:t>
            </w:r>
          </w:p>
        </w:tc>
      </w:tr>
      <w:tr w:rsidR="00404A8B" w:rsidRPr="00404A8B" w14:paraId="2218739E" w14:textId="77777777" w:rsidTr="00404A8B">
        <w:trPr>
          <w:trHeight w:val="300"/>
        </w:trPr>
        <w:tc>
          <w:tcPr>
            <w:tcW w:w="1448" w:type="pct"/>
            <w:noWrap/>
            <w:hideMark/>
          </w:tcPr>
          <w:p w14:paraId="7AED0227" w14:textId="77777777" w:rsidR="00404A8B" w:rsidRPr="00404A8B" w:rsidRDefault="00404A8B">
            <w:r w:rsidRPr="00404A8B">
              <w:t>hsa-miR-5589-5p</w:t>
            </w:r>
          </w:p>
        </w:tc>
        <w:tc>
          <w:tcPr>
            <w:tcW w:w="780" w:type="pct"/>
            <w:noWrap/>
            <w:hideMark/>
          </w:tcPr>
          <w:p w14:paraId="71789CB5" w14:textId="77777777" w:rsidR="00404A8B" w:rsidRPr="00404A8B" w:rsidRDefault="00404A8B" w:rsidP="00404A8B">
            <w:r w:rsidRPr="00404A8B">
              <w:t>-0.07796</w:t>
            </w:r>
          </w:p>
        </w:tc>
        <w:tc>
          <w:tcPr>
            <w:tcW w:w="693" w:type="pct"/>
            <w:noWrap/>
            <w:hideMark/>
          </w:tcPr>
          <w:p w14:paraId="3B20C66A" w14:textId="77777777" w:rsidR="00404A8B" w:rsidRPr="00404A8B" w:rsidRDefault="00404A8B" w:rsidP="00404A8B">
            <w:r w:rsidRPr="00404A8B">
              <w:t>2.23E-09</w:t>
            </w:r>
          </w:p>
        </w:tc>
        <w:tc>
          <w:tcPr>
            <w:tcW w:w="693" w:type="pct"/>
            <w:noWrap/>
            <w:hideMark/>
          </w:tcPr>
          <w:p w14:paraId="73689151" w14:textId="77777777" w:rsidR="00404A8B" w:rsidRPr="00404A8B" w:rsidRDefault="00404A8B" w:rsidP="00404A8B">
            <w:r w:rsidRPr="00404A8B">
              <w:t>-0.10349</w:t>
            </w:r>
          </w:p>
        </w:tc>
        <w:tc>
          <w:tcPr>
            <w:tcW w:w="693" w:type="pct"/>
            <w:noWrap/>
            <w:hideMark/>
          </w:tcPr>
          <w:p w14:paraId="0D9BD534" w14:textId="77777777" w:rsidR="00404A8B" w:rsidRPr="00404A8B" w:rsidRDefault="00404A8B" w:rsidP="00404A8B">
            <w:r w:rsidRPr="00404A8B">
              <w:t>-0.05243</w:t>
            </w:r>
          </w:p>
        </w:tc>
        <w:tc>
          <w:tcPr>
            <w:tcW w:w="693" w:type="pct"/>
            <w:noWrap/>
            <w:hideMark/>
          </w:tcPr>
          <w:p w14:paraId="2E4EDA46" w14:textId="77777777" w:rsidR="00404A8B" w:rsidRPr="00404A8B" w:rsidRDefault="00404A8B" w:rsidP="00404A8B">
            <w:r w:rsidRPr="00404A8B">
              <w:t>7.76E-09</w:t>
            </w:r>
          </w:p>
        </w:tc>
      </w:tr>
      <w:tr w:rsidR="00404A8B" w:rsidRPr="00404A8B" w14:paraId="2E69D47E" w14:textId="77777777" w:rsidTr="00404A8B">
        <w:trPr>
          <w:trHeight w:val="300"/>
        </w:trPr>
        <w:tc>
          <w:tcPr>
            <w:tcW w:w="1448" w:type="pct"/>
            <w:noWrap/>
            <w:hideMark/>
          </w:tcPr>
          <w:p w14:paraId="1F18331E" w14:textId="77777777" w:rsidR="00404A8B" w:rsidRPr="00404A8B" w:rsidRDefault="00404A8B">
            <w:r w:rsidRPr="00404A8B">
              <w:t>hsa-miR-548b-3p</w:t>
            </w:r>
          </w:p>
        </w:tc>
        <w:tc>
          <w:tcPr>
            <w:tcW w:w="780" w:type="pct"/>
            <w:noWrap/>
            <w:hideMark/>
          </w:tcPr>
          <w:p w14:paraId="7E6DBAA5" w14:textId="77777777" w:rsidR="00404A8B" w:rsidRPr="00404A8B" w:rsidRDefault="00404A8B" w:rsidP="00404A8B">
            <w:r w:rsidRPr="00404A8B">
              <w:t>-0.07997</w:t>
            </w:r>
          </w:p>
        </w:tc>
        <w:tc>
          <w:tcPr>
            <w:tcW w:w="693" w:type="pct"/>
            <w:noWrap/>
            <w:hideMark/>
          </w:tcPr>
          <w:p w14:paraId="529E4759" w14:textId="77777777" w:rsidR="00404A8B" w:rsidRPr="00404A8B" w:rsidRDefault="00404A8B" w:rsidP="00404A8B">
            <w:r w:rsidRPr="00404A8B">
              <w:t>7.39E-06</w:t>
            </w:r>
          </w:p>
        </w:tc>
        <w:tc>
          <w:tcPr>
            <w:tcW w:w="693" w:type="pct"/>
            <w:noWrap/>
            <w:hideMark/>
          </w:tcPr>
          <w:p w14:paraId="1D240178" w14:textId="77777777" w:rsidR="00404A8B" w:rsidRPr="00404A8B" w:rsidRDefault="00404A8B" w:rsidP="00404A8B">
            <w:r w:rsidRPr="00404A8B">
              <w:t>-0.11492</w:t>
            </w:r>
          </w:p>
        </w:tc>
        <w:tc>
          <w:tcPr>
            <w:tcW w:w="693" w:type="pct"/>
            <w:noWrap/>
            <w:hideMark/>
          </w:tcPr>
          <w:p w14:paraId="09590DCC" w14:textId="77777777" w:rsidR="00404A8B" w:rsidRPr="00404A8B" w:rsidRDefault="00404A8B" w:rsidP="00404A8B">
            <w:r w:rsidRPr="00404A8B">
              <w:t>-0.04501</w:t>
            </w:r>
          </w:p>
        </w:tc>
        <w:tc>
          <w:tcPr>
            <w:tcW w:w="693" w:type="pct"/>
            <w:noWrap/>
            <w:hideMark/>
          </w:tcPr>
          <w:p w14:paraId="3872FD3D" w14:textId="77777777" w:rsidR="00404A8B" w:rsidRPr="00404A8B" w:rsidRDefault="00404A8B" w:rsidP="00404A8B">
            <w:r w:rsidRPr="00404A8B">
              <w:t>1.70E-05</w:t>
            </w:r>
          </w:p>
        </w:tc>
      </w:tr>
      <w:tr w:rsidR="00404A8B" w:rsidRPr="00404A8B" w14:paraId="6AC94866" w14:textId="77777777" w:rsidTr="00404A8B">
        <w:trPr>
          <w:trHeight w:val="300"/>
        </w:trPr>
        <w:tc>
          <w:tcPr>
            <w:tcW w:w="1448" w:type="pct"/>
            <w:noWrap/>
            <w:hideMark/>
          </w:tcPr>
          <w:p w14:paraId="2D09BC9E" w14:textId="77777777" w:rsidR="00404A8B" w:rsidRPr="00404A8B" w:rsidRDefault="00404A8B">
            <w:r w:rsidRPr="00404A8B">
              <w:t>hsa-miR-548x-3p</w:t>
            </w:r>
          </w:p>
        </w:tc>
        <w:tc>
          <w:tcPr>
            <w:tcW w:w="780" w:type="pct"/>
            <w:noWrap/>
            <w:hideMark/>
          </w:tcPr>
          <w:p w14:paraId="6995C0E1" w14:textId="77777777" w:rsidR="00404A8B" w:rsidRPr="00404A8B" w:rsidRDefault="00404A8B" w:rsidP="00404A8B">
            <w:r w:rsidRPr="00404A8B">
              <w:t>-0.08043</w:t>
            </w:r>
          </w:p>
        </w:tc>
        <w:tc>
          <w:tcPr>
            <w:tcW w:w="693" w:type="pct"/>
            <w:noWrap/>
            <w:hideMark/>
          </w:tcPr>
          <w:p w14:paraId="31155C85" w14:textId="77777777" w:rsidR="00404A8B" w:rsidRPr="00404A8B" w:rsidRDefault="00404A8B" w:rsidP="00404A8B">
            <w:r w:rsidRPr="00404A8B">
              <w:t>3.18E-05</w:t>
            </w:r>
          </w:p>
        </w:tc>
        <w:tc>
          <w:tcPr>
            <w:tcW w:w="693" w:type="pct"/>
            <w:noWrap/>
            <w:hideMark/>
          </w:tcPr>
          <w:p w14:paraId="1B8B198F" w14:textId="77777777" w:rsidR="00404A8B" w:rsidRPr="00404A8B" w:rsidRDefault="00404A8B" w:rsidP="00404A8B">
            <w:r w:rsidRPr="00404A8B">
              <w:t>-0.11831</w:t>
            </w:r>
          </w:p>
        </w:tc>
        <w:tc>
          <w:tcPr>
            <w:tcW w:w="693" w:type="pct"/>
            <w:noWrap/>
            <w:hideMark/>
          </w:tcPr>
          <w:p w14:paraId="4260421D" w14:textId="77777777" w:rsidR="00404A8B" w:rsidRPr="00404A8B" w:rsidRDefault="00404A8B" w:rsidP="00404A8B">
            <w:r w:rsidRPr="00404A8B">
              <w:t>-0.04255</w:t>
            </w:r>
          </w:p>
        </w:tc>
        <w:tc>
          <w:tcPr>
            <w:tcW w:w="693" w:type="pct"/>
            <w:noWrap/>
            <w:hideMark/>
          </w:tcPr>
          <w:p w14:paraId="01D53119" w14:textId="77777777" w:rsidR="00404A8B" w:rsidRPr="00404A8B" w:rsidRDefault="00404A8B" w:rsidP="00404A8B">
            <w:r w:rsidRPr="00404A8B">
              <w:t>6.82E-05</w:t>
            </w:r>
          </w:p>
        </w:tc>
      </w:tr>
      <w:tr w:rsidR="00404A8B" w:rsidRPr="00404A8B" w14:paraId="19D1B940" w14:textId="77777777" w:rsidTr="00404A8B">
        <w:trPr>
          <w:trHeight w:val="300"/>
        </w:trPr>
        <w:tc>
          <w:tcPr>
            <w:tcW w:w="1448" w:type="pct"/>
            <w:noWrap/>
            <w:hideMark/>
          </w:tcPr>
          <w:p w14:paraId="46EB535D" w14:textId="77777777" w:rsidR="00404A8B" w:rsidRPr="00404A8B" w:rsidRDefault="00404A8B">
            <w:r w:rsidRPr="00404A8B">
              <w:t>hsa-miR-676-3p</w:t>
            </w:r>
          </w:p>
        </w:tc>
        <w:tc>
          <w:tcPr>
            <w:tcW w:w="780" w:type="pct"/>
            <w:noWrap/>
            <w:hideMark/>
          </w:tcPr>
          <w:p w14:paraId="4CE9ED54" w14:textId="77777777" w:rsidR="00404A8B" w:rsidRPr="00404A8B" w:rsidRDefault="00404A8B" w:rsidP="00404A8B">
            <w:r w:rsidRPr="00404A8B">
              <w:t>-0.08045</w:t>
            </w:r>
          </w:p>
        </w:tc>
        <w:tc>
          <w:tcPr>
            <w:tcW w:w="693" w:type="pct"/>
            <w:noWrap/>
            <w:hideMark/>
          </w:tcPr>
          <w:p w14:paraId="4542817D" w14:textId="77777777" w:rsidR="00404A8B" w:rsidRPr="00404A8B" w:rsidRDefault="00404A8B" w:rsidP="00404A8B">
            <w:r w:rsidRPr="00404A8B">
              <w:t>3.10E-05</w:t>
            </w:r>
          </w:p>
        </w:tc>
        <w:tc>
          <w:tcPr>
            <w:tcW w:w="693" w:type="pct"/>
            <w:noWrap/>
            <w:hideMark/>
          </w:tcPr>
          <w:p w14:paraId="236E6750" w14:textId="77777777" w:rsidR="00404A8B" w:rsidRPr="00404A8B" w:rsidRDefault="00404A8B" w:rsidP="00404A8B">
            <w:r w:rsidRPr="00404A8B">
              <w:t>-0.11828</w:t>
            </w:r>
          </w:p>
        </w:tc>
        <w:tc>
          <w:tcPr>
            <w:tcW w:w="693" w:type="pct"/>
            <w:noWrap/>
            <w:hideMark/>
          </w:tcPr>
          <w:p w14:paraId="5D7E25CD" w14:textId="77777777" w:rsidR="00404A8B" w:rsidRPr="00404A8B" w:rsidRDefault="00404A8B" w:rsidP="00404A8B">
            <w:r w:rsidRPr="00404A8B">
              <w:t>-0.04262</w:t>
            </w:r>
          </w:p>
        </w:tc>
        <w:tc>
          <w:tcPr>
            <w:tcW w:w="693" w:type="pct"/>
            <w:noWrap/>
            <w:hideMark/>
          </w:tcPr>
          <w:p w14:paraId="4B7D1D16" w14:textId="77777777" w:rsidR="00404A8B" w:rsidRPr="00404A8B" w:rsidRDefault="00404A8B" w:rsidP="00404A8B">
            <w:r w:rsidRPr="00404A8B">
              <w:t>6.68E-05</w:t>
            </w:r>
          </w:p>
        </w:tc>
      </w:tr>
      <w:tr w:rsidR="00404A8B" w:rsidRPr="00404A8B" w14:paraId="761A2430" w14:textId="77777777" w:rsidTr="00404A8B">
        <w:trPr>
          <w:trHeight w:val="300"/>
        </w:trPr>
        <w:tc>
          <w:tcPr>
            <w:tcW w:w="1448" w:type="pct"/>
            <w:noWrap/>
            <w:hideMark/>
          </w:tcPr>
          <w:p w14:paraId="1DBC8114" w14:textId="77777777" w:rsidR="00404A8B" w:rsidRPr="00404A8B" w:rsidRDefault="00404A8B">
            <w:r w:rsidRPr="00404A8B">
              <w:t>hsa-miR-150-3p</w:t>
            </w:r>
          </w:p>
        </w:tc>
        <w:tc>
          <w:tcPr>
            <w:tcW w:w="780" w:type="pct"/>
            <w:noWrap/>
            <w:hideMark/>
          </w:tcPr>
          <w:p w14:paraId="63B091EA" w14:textId="77777777" w:rsidR="00404A8B" w:rsidRPr="00404A8B" w:rsidRDefault="00404A8B" w:rsidP="00404A8B">
            <w:r w:rsidRPr="00404A8B">
              <w:t>-0.08102</w:t>
            </w:r>
          </w:p>
        </w:tc>
        <w:tc>
          <w:tcPr>
            <w:tcW w:w="693" w:type="pct"/>
            <w:noWrap/>
            <w:hideMark/>
          </w:tcPr>
          <w:p w14:paraId="07DA99F3" w14:textId="77777777" w:rsidR="00404A8B" w:rsidRPr="00404A8B" w:rsidRDefault="00404A8B" w:rsidP="00404A8B">
            <w:r w:rsidRPr="00404A8B">
              <w:t>2.04E-05</w:t>
            </w:r>
          </w:p>
        </w:tc>
        <w:tc>
          <w:tcPr>
            <w:tcW w:w="693" w:type="pct"/>
            <w:noWrap/>
            <w:hideMark/>
          </w:tcPr>
          <w:p w14:paraId="6850ADE1" w14:textId="77777777" w:rsidR="00404A8B" w:rsidRPr="00404A8B" w:rsidRDefault="00404A8B" w:rsidP="00404A8B">
            <w:r w:rsidRPr="00404A8B">
              <w:t>-0.11828</w:t>
            </w:r>
          </w:p>
        </w:tc>
        <w:tc>
          <w:tcPr>
            <w:tcW w:w="693" w:type="pct"/>
            <w:noWrap/>
            <w:hideMark/>
          </w:tcPr>
          <w:p w14:paraId="7A2B9030" w14:textId="77777777" w:rsidR="00404A8B" w:rsidRPr="00404A8B" w:rsidRDefault="00404A8B" w:rsidP="00404A8B">
            <w:r w:rsidRPr="00404A8B">
              <w:t>-0.04376</w:t>
            </w:r>
          </w:p>
        </w:tc>
        <w:tc>
          <w:tcPr>
            <w:tcW w:w="693" w:type="pct"/>
            <w:noWrap/>
            <w:hideMark/>
          </w:tcPr>
          <w:p w14:paraId="74478083" w14:textId="77777777" w:rsidR="00404A8B" w:rsidRPr="00404A8B" w:rsidRDefault="00404A8B" w:rsidP="00404A8B">
            <w:r w:rsidRPr="00404A8B">
              <w:t>4.47E-05</w:t>
            </w:r>
          </w:p>
        </w:tc>
      </w:tr>
      <w:tr w:rsidR="00404A8B" w:rsidRPr="00404A8B" w14:paraId="287338BC" w14:textId="77777777" w:rsidTr="00404A8B">
        <w:trPr>
          <w:trHeight w:val="300"/>
        </w:trPr>
        <w:tc>
          <w:tcPr>
            <w:tcW w:w="1448" w:type="pct"/>
            <w:noWrap/>
            <w:hideMark/>
          </w:tcPr>
          <w:p w14:paraId="63EB365A" w14:textId="77777777" w:rsidR="00404A8B" w:rsidRPr="00404A8B" w:rsidRDefault="00404A8B">
            <w:r w:rsidRPr="00404A8B">
              <w:t>hsa-miR-3607-3p</w:t>
            </w:r>
          </w:p>
        </w:tc>
        <w:tc>
          <w:tcPr>
            <w:tcW w:w="780" w:type="pct"/>
            <w:noWrap/>
            <w:hideMark/>
          </w:tcPr>
          <w:p w14:paraId="519110B5" w14:textId="77777777" w:rsidR="00404A8B" w:rsidRPr="00404A8B" w:rsidRDefault="00404A8B" w:rsidP="00404A8B">
            <w:r w:rsidRPr="00404A8B">
              <w:t>-0.08235</w:t>
            </w:r>
          </w:p>
        </w:tc>
        <w:tc>
          <w:tcPr>
            <w:tcW w:w="693" w:type="pct"/>
            <w:noWrap/>
            <w:hideMark/>
          </w:tcPr>
          <w:p w14:paraId="453ACCD1" w14:textId="77777777" w:rsidR="00404A8B" w:rsidRPr="00404A8B" w:rsidRDefault="00404A8B" w:rsidP="00404A8B">
            <w:r w:rsidRPr="00404A8B">
              <w:t>4.02E-06</w:t>
            </w:r>
          </w:p>
        </w:tc>
        <w:tc>
          <w:tcPr>
            <w:tcW w:w="693" w:type="pct"/>
            <w:noWrap/>
            <w:hideMark/>
          </w:tcPr>
          <w:p w14:paraId="7BD03854" w14:textId="77777777" w:rsidR="00404A8B" w:rsidRPr="00404A8B" w:rsidRDefault="00404A8B" w:rsidP="00404A8B">
            <w:r w:rsidRPr="00404A8B">
              <w:t>-0.11734</w:t>
            </w:r>
          </w:p>
        </w:tc>
        <w:tc>
          <w:tcPr>
            <w:tcW w:w="693" w:type="pct"/>
            <w:noWrap/>
            <w:hideMark/>
          </w:tcPr>
          <w:p w14:paraId="7E0DD683" w14:textId="77777777" w:rsidR="00404A8B" w:rsidRPr="00404A8B" w:rsidRDefault="00404A8B" w:rsidP="00404A8B">
            <w:r w:rsidRPr="00404A8B">
              <w:t>-0.04736</w:t>
            </w:r>
          </w:p>
        </w:tc>
        <w:tc>
          <w:tcPr>
            <w:tcW w:w="693" w:type="pct"/>
            <w:noWrap/>
            <w:hideMark/>
          </w:tcPr>
          <w:p w14:paraId="73EB6449" w14:textId="77777777" w:rsidR="00404A8B" w:rsidRPr="00404A8B" w:rsidRDefault="00404A8B" w:rsidP="00404A8B">
            <w:r w:rsidRPr="00404A8B">
              <w:t>9.46E-06</w:t>
            </w:r>
          </w:p>
        </w:tc>
      </w:tr>
      <w:tr w:rsidR="00404A8B" w:rsidRPr="00404A8B" w14:paraId="4C629430" w14:textId="77777777" w:rsidTr="00404A8B">
        <w:trPr>
          <w:trHeight w:val="300"/>
        </w:trPr>
        <w:tc>
          <w:tcPr>
            <w:tcW w:w="1448" w:type="pct"/>
            <w:noWrap/>
            <w:hideMark/>
          </w:tcPr>
          <w:p w14:paraId="675453A5" w14:textId="77777777" w:rsidR="00404A8B" w:rsidRPr="00404A8B" w:rsidRDefault="00404A8B">
            <w:r w:rsidRPr="00404A8B">
              <w:t>hsa-miR-552-5p</w:t>
            </w:r>
          </w:p>
        </w:tc>
        <w:tc>
          <w:tcPr>
            <w:tcW w:w="780" w:type="pct"/>
            <w:noWrap/>
            <w:hideMark/>
          </w:tcPr>
          <w:p w14:paraId="2919C87E" w14:textId="77777777" w:rsidR="00404A8B" w:rsidRPr="00404A8B" w:rsidRDefault="00404A8B" w:rsidP="00404A8B">
            <w:r w:rsidRPr="00404A8B">
              <w:t>-0.08351</w:t>
            </w:r>
          </w:p>
        </w:tc>
        <w:tc>
          <w:tcPr>
            <w:tcW w:w="693" w:type="pct"/>
            <w:noWrap/>
            <w:hideMark/>
          </w:tcPr>
          <w:p w14:paraId="5D2D64A9" w14:textId="77777777" w:rsidR="00404A8B" w:rsidRPr="00404A8B" w:rsidRDefault="00404A8B" w:rsidP="00404A8B">
            <w:r w:rsidRPr="00404A8B">
              <w:t>2.43E-09</w:t>
            </w:r>
          </w:p>
        </w:tc>
        <w:tc>
          <w:tcPr>
            <w:tcW w:w="693" w:type="pct"/>
            <w:noWrap/>
            <w:hideMark/>
          </w:tcPr>
          <w:p w14:paraId="317B8DE6" w14:textId="77777777" w:rsidR="00404A8B" w:rsidRPr="00404A8B" w:rsidRDefault="00404A8B" w:rsidP="00404A8B">
            <w:r w:rsidRPr="00404A8B">
              <w:t>-0.11093</w:t>
            </w:r>
          </w:p>
        </w:tc>
        <w:tc>
          <w:tcPr>
            <w:tcW w:w="693" w:type="pct"/>
            <w:noWrap/>
            <w:hideMark/>
          </w:tcPr>
          <w:p w14:paraId="6BFF769C" w14:textId="77777777" w:rsidR="00404A8B" w:rsidRPr="00404A8B" w:rsidRDefault="00404A8B" w:rsidP="00404A8B">
            <w:r w:rsidRPr="00404A8B">
              <w:t>-0.0561</w:t>
            </w:r>
          </w:p>
        </w:tc>
        <w:tc>
          <w:tcPr>
            <w:tcW w:w="693" w:type="pct"/>
            <w:noWrap/>
            <w:hideMark/>
          </w:tcPr>
          <w:p w14:paraId="42763881" w14:textId="77777777" w:rsidR="00404A8B" w:rsidRPr="00404A8B" w:rsidRDefault="00404A8B" w:rsidP="00404A8B">
            <w:r w:rsidRPr="00404A8B">
              <w:t>8.40E-09</w:t>
            </w:r>
          </w:p>
        </w:tc>
      </w:tr>
      <w:tr w:rsidR="00404A8B" w:rsidRPr="00404A8B" w14:paraId="013D33B4" w14:textId="77777777" w:rsidTr="00404A8B">
        <w:trPr>
          <w:trHeight w:val="300"/>
        </w:trPr>
        <w:tc>
          <w:tcPr>
            <w:tcW w:w="1448" w:type="pct"/>
            <w:noWrap/>
            <w:hideMark/>
          </w:tcPr>
          <w:p w14:paraId="7CDBE1C8" w14:textId="77777777" w:rsidR="00404A8B" w:rsidRPr="00404A8B" w:rsidRDefault="00404A8B">
            <w:r w:rsidRPr="00404A8B">
              <w:t>hsa-miR-664a-3p</w:t>
            </w:r>
          </w:p>
        </w:tc>
        <w:tc>
          <w:tcPr>
            <w:tcW w:w="780" w:type="pct"/>
            <w:noWrap/>
            <w:hideMark/>
          </w:tcPr>
          <w:p w14:paraId="1A71A886" w14:textId="77777777" w:rsidR="00404A8B" w:rsidRPr="00404A8B" w:rsidRDefault="00404A8B" w:rsidP="00404A8B">
            <w:r w:rsidRPr="00404A8B">
              <w:t>-0.08558</w:t>
            </w:r>
          </w:p>
        </w:tc>
        <w:tc>
          <w:tcPr>
            <w:tcW w:w="693" w:type="pct"/>
            <w:noWrap/>
            <w:hideMark/>
          </w:tcPr>
          <w:p w14:paraId="155AE1B1" w14:textId="77777777" w:rsidR="00404A8B" w:rsidRPr="00404A8B" w:rsidRDefault="00404A8B" w:rsidP="00404A8B">
            <w:r w:rsidRPr="00404A8B">
              <w:t>5.55E-07</w:t>
            </w:r>
          </w:p>
        </w:tc>
        <w:tc>
          <w:tcPr>
            <w:tcW w:w="693" w:type="pct"/>
            <w:noWrap/>
            <w:hideMark/>
          </w:tcPr>
          <w:p w14:paraId="5A9101F1" w14:textId="77777777" w:rsidR="00404A8B" w:rsidRPr="00404A8B" w:rsidRDefault="00404A8B" w:rsidP="00404A8B">
            <w:r w:rsidRPr="00404A8B">
              <w:t>-0.11907</w:t>
            </w:r>
          </w:p>
        </w:tc>
        <w:tc>
          <w:tcPr>
            <w:tcW w:w="693" w:type="pct"/>
            <w:noWrap/>
            <w:hideMark/>
          </w:tcPr>
          <w:p w14:paraId="08044EB3" w14:textId="77777777" w:rsidR="00404A8B" w:rsidRPr="00404A8B" w:rsidRDefault="00404A8B" w:rsidP="00404A8B">
            <w:r w:rsidRPr="00404A8B">
              <w:t>-0.0521</w:t>
            </w:r>
          </w:p>
        </w:tc>
        <w:tc>
          <w:tcPr>
            <w:tcW w:w="693" w:type="pct"/>
            <w:noWrap/>
            <w:hideMark/>
          </w:tcPr>
          <w:p w14:paraId="284BDBD5" w14:textId="77777777" w:rsidR="00404A8B" w:rsidRPr="00404A8B" w:rsidRDefault="00404A8B" w:rsidP="00404A8B">
            <w:r w:rsidRPr="00404A8B">
              <w:t>1.48E-06</w:t>
            </w:r>
          </w:p>
        </w:tc>
      </w:tr>
      <w:tr w:rsidR="00404A8B" w:rsidRPr="00404A8B" w14:paraId="64FC4D33" w14:textId="77777777" w:rsidTr="00404A8B">
        <w:trPr>
          <w:trHeight w:val="300"/>
        </w:trPr>
        <w:tc>
          <w:tcPr>
            <w:tcW w:w="1448" w:type="pct"/>
            <w:noWrap/>
            <w:hideMark/>
          </w:tcPr>
          <w:p w14:paraId="23F53225" w14:textId="77777777" w:rsidR="00404A8B" w:rsidRPr="00404A8B" w:rsidRDefault="00404A8B">
            <w:r w:rsidRPr="00404A8B">
              <w:t>hsa-miR-335-5p</w:t>
            </w:r>
          </w:p>
        </w:tc>
        <w:tc>
          <w:tcPr>
            <w:tcW w:w="780" w:type="pct"/>
            <w:noWrap/>
            <w:hideMark/>
          </w:tcPr>
          <w:p w14:paraId="1091804D" w14:textId="77777777" w:rsidR="00404A8B" w:rsidRPr="00404A8B" w:rsidRDefault="00404A8B" w:rsidP="00404A8B">
            <w:r w:rsidRPr="00404A8B">
              <w:t>-0.08661</w:t>
            </w:r>
          </w:p>
        </w:tc>
        <w:tc>
          <w:tcPr>
            <w:tcW w:w="693" w:type="pct"/>
            <w:noWrap/>
            <w:hideMark/>
          </w:tcPr>
          <w:p w14:paraId="38F3B432" w14:textId="77777777" w:rsidR="00404A8B" w:rsidRPr="00404A8B" w:rsidRDefault="00404A8B" w:rsidP="00404A8B">
            <w:r w:rsidRPr="00404A8B">
              <w:t>7.35E-08</w:t>
            </w:r>
          </w:p>
        </w:tc>
        <w:tc>
          <w:tcPr>
            <w:tcW w:w="693" w:type="pct"/>
            <w:noWrap/>
            <w:hideMark/>
          </w:tcPr>
          <w:p w14:paraId="7854B66B" w14:textId="77777777" w:rsidR="00404A8B" w:rsidRPr="00404A8B" w:rsidRDefault="00404A8B" w:rsidP="00404A8B">
            <w:r w:rsidRPr="00404A8B">
              <w:t>-0.11812</w:t>
            </w:r>
          </w:p>
        </w:tc>
        <w:tc>
          <w:tcPr>
            <w:tcW w:w="693" w:type="pct"/>
            <w:noWrap/>
            <w:hideMark/>
          </w:tcPr>
          <w:p w14:paraId="64E71DB5" w14:textId="77777777" w:rsidR="00404A8B" w:rsidRPr="00404A8B" w:rsidRDefault="00404A8B" w:rsidP="00404A8B">
            <w:r w:rsidRPr="00404A8B">
              <w:t>-0.05509</w:t>
            </w:r>
          </w:p>
        </w:tc>
        <w:tc>
          <w:tcPr>
            <w:tcW w:w="693" w:type="pct"/>
            <w:noWrap/>
            <w:hideMark/>
          </w:tcPr>
          <w:p w14:paraId="116B85E5" w14:textId="77777777" w:rsidR="00404A8B" w:rsidRPr="00404A8B" w:rsidRDefault="00404A8B" w:rsidP="00404A8B">
            <w:r w:rsidRPr="00404A8B">
              <w:t>2.14E-07</w:t>
            </w:r>
          </w:p>
        </w:tc>
      </w:tr>
      <w:tr w:rsidR="00404A8B" w:rsidRPr="00404A8B" w14:paraId="1AF3F554" w14:textId="77777777" w:rsidTr="00404A8B">
        <w:trPr>
          <w:trHeight w:val="300"/>
        </w:trPr>
        <w:tc>
          <w:tcPr>
            <w:tcW w:w="1448" w:type="pct"/>
            <w:noWrap/>
            <w:hideMark/>
          </w:tcPr>
          <w:p w14:paraId="3E2A8168" w14:textId="77777777" w:rsidR="00404A8B" w:rsidRPr="00404A8B" w:rsidRDefault="00404A8B">
            <w:r w:rsidRPr="00404A8B">
              <w:t>hsa-miR-202-5p</w:t>
            </w:r>
          </w:p>
        </w:tc>
        <w:tc>
          <w:tcPr>
            <w:tcW w:w="780" w:type="pct"/>
            <w:noWrap/>
            <w:hideMark/>
          </w:tcPr>
          <w:p w14:paraId="7FB3517D" w14:textId="77777777" w:rsidR="00404A8B" w:rsidRPr="00404A8B" w:rsidRDefault="00404A8B" w:rsidP="00404A8B">
            <w:r w:rsidRPr="00404A8B">
              <w:t>-0.09005</w:t>
            </w:r>
          </w:p>
        </w:tc>
        <w:tc>
          <w:tcPr>
            <w:tcW w:w="693" w:type="pct"/>
            <w:noWrap/>
            <w:hideMark/>
          </w:tcPr>
          <w:p w14:paraId="1D4A1908" w14:textId="77777777" w:rsidR="00404A8B" w:rsidRPr="00404A8B" w:rsidRDefault="00404A8B" w:rsidP="00404A8B">
            <w:r w:rsidRPr="00404A8B">
              <w:t>7.14E-09</w:t>
            </w:r>
          </w:p>
        </w:tc>
        <w:tc>
          <w:tcPr>
            <w:tcW w:w="693" w:type="pct"/>
            <w:noWrap/>
            <w:hideMark/>
          </w:tcPr>
          <w:p w14:paraId="3EAEFBAF" w14:textId="77777777" w:rsidR="00404A8B" w:rsidRPr="00404A8B" w:rsidRDefault="00404A8B" w:rsidP="00404A8B">
            <w:r w:rsidRPr="00404A8B">
              <w:t>-0.12052</w:t>
            </w:r>
          </w:p>
        </w:tc>
        <w:tc>
          <w:tcPr>
            <w:tcW w:w="693" w:type="pct"/>
            <w:noWrap/>
            <w:hideMark/>
          </w:tcPr>
          <w:p w14:paraId="59FA2FC1" w14:textId="77777777" w:rsidR="00404A8B" w:rsidRPr="00404A8B" w:rsidRDefault="00404A8B" w:rsidP="00404A8B">
            <w:r w:rsidRPr="00404A8B">
              <w:t>-0.05958</w:t>
            </w:r>
          </w:p>
        </w:tc>
        <w:tc>
          <w:tcPr>
            <w:tcW w:w="693" w:type="pct"/>
            <w:noWrap/>
            <w:hideMark/>
          </w:tcPr>
          <w:p w14:paraId="6E06EE61" w14:textId="77777777" w:rsidR="00404A8B" w:rsidRPr="00404A8B" w:rsidRDefault="00404A8B" w:rsidP="00404A8B">
            <w:r w:rsidRPr="00404A8B">
              <w:t>2.37E-08</w:t>
            </w:r>
          </w:p>
        </w:tc>
      </w:tr>
      <w:tr w:rsidR="00404A8B" w:rsidRPr="00404A8B" w14:paraId="1803D00F" w14:textId="77777777" w:rsidTr="00404A8B">
        <w:trPr>
          <w:trHeight w:val="300"/>
        </w:trPr>
        <w:tc>
          <w:tcPr>
            <w:tcW w:w="1448" w:type="pct"/>
            <w:noWrap/>
            <w:hideMark/>
          </w:tcPr>
          <w:p w14:paraId="1C17552F" w14:textId="77777777" w:rsidR="00404A8B" w:rsidRPr="00404A8B" w:rsidRDefault="00404A8B">
            <w:r w:rsidRPr="00404A8B">
              <w:lastRenderedPageBreak/>
              <w:t>hsa-miR-664b-3p</w:t>
            </w:r>
          </w:p>
        </w:tc>
        <w:tc>
          <w:tcPr>
            <w:tcW w:w="780" w:type="pct"/>
            <w:noWrap/>
            <w:hideMark/>
          </w:tcPr>
          <w:p w14:paraId="462BB25B" w14:textId="77777777" w:rsidR="00404A8B" w:rsidRPr="00404A8B" w:rsidRDefault="00404A8B" w:rsidP="00404A8B">
            <w:r w:rsidRPr="00404A8B">
              <w:t>-0.09137</w:t>
            </w:r>
          </w:p>
        </w:tc>
        <w:tc>
          <w:tcPr>
            <w:tcW w:w="693" w:type="pct"/>
            <w:noWrap/>
            <w:hideMark/>
          </w:tcPr>
          <w:p w14:paraId="15663570" w14:textId="77777777" w:rsidR="00404A8B" w:rsidRPr="00404A8B" w:rsidRDefault="00404A8B" w:rsidP="00404A8B">
            <w:r w:rsidRPr="00404A8B">
              <w:t>7.27E-08</w:t>
            </w:r>
          </w:p>
        </w:tc>
        <w:tc>
          <w:tcPr>
            <w:tcW w:w="693" w:type="pct"/>
            <w:noWrap/>
            <w:hideMark/>
          </w:tcPr>
          <w:p w14:paraId="0D1CBE24" w14:textId="77777777" w:rsidR="00404A8B" w:rsidRPr="00404A8B" w:rsidRDefault="00404A8B" w:rsidP="00404A8B">
            <w:r w:rsidRPr="00404A8B">
              <w:t>-0.1246</w:t>
            </w:r>
          </w:p>
        </w:tc>
        <w:tc>
          <w:tcPr>
            <w:tcW w:w="693" w:type="pct"/>
            <w:noWrap/>
            <w:hideMark/>
          </w:tcPr>
          <w:p w14:paraId="22B72440" w14:textId="77777777" w:rsidR="00404A8B" w:rsidRPr="00404A8B" w:rsidRDefault="00404A8B" w:rsidP="00404A8B">
            <w:r w:rsidRPr="00404A8B">
              <w:t>-0.05813</w:t>
            </w:r>
          </w:p>
        </w:tc>
        <w:tc>
          <w:tcPr>
            <w:tcW w:w="693" w:type="pct"/>
            <w:noWrap/>
            <w:hideMark/>
          </w:tcPr>
          <w:p w14:paraId="66F6756D" w14:textId="77777777" w:rsidR="00404A8B" w:rsidRPr="00404A8B" w:rsidRDefault="00404A8B" w:rsidP="00404A8B">
            <w:r w:rsidRPr="00404A8B">
              <w:t>2.12E-07</w:t>
            </w:r>
          </w:p>
        </w:tc>
      </w:tr>
      <w:tr w:rsidR="00404A8B" w:rsidRPr="00404A8B" w14:paraId="59874425" w14:textId="77777777" w:rsidTr="00404A8B">
        <w:trPr>
          <w:trHeight w:val="300"/>
        </w:trPr>
        <w:tc>
          <w:tcPr>
            <w:tcW w:w="1448" w:type="pct"/>
            <w:noWrap/>
            <w:hideMark/>
          </w:tcPr>
          <w:p w14:paraId="655193C8" w14:textId="77777777" w:rsidR="00404A8B" w:rsidRPr="00404A8B" w:rsidRDefault="00404A8B">
            <w:r w:rsidRPr="00404A8B">
              <w:t>hsa-miR-190a-5p</w:t>
            </w:r>
          </w:p>
        </w:tc>
        <w:tc>
          <w:tcPr>
            <w:tcW w:w="780" w:type="pct"/>
            <w:noWrap/>
            <w:hideMark/>
          </w:tcPr>
          <w:p w14:paraId="059F52AD" w14:textId="77777777" w:rsidR="00404A8B" w:rsidRPr="00404A8B" w:rsidRDefault="00404A8B" w:rsidP="00404A8B">
            <w:r w:rsidRPr="00404A8B">
              <w:t>-0.09148</w:t>
            </w:r>
          </w:p>
        </w:tc>
        <w:tc>
          <w:tcPr>
            <w:tcW w:w="693" w:type="pct"/>
            <w:noWrap/>
            <w:hideMark/>
          </w:tcPr>
          <w:p w14:paraId="4C33635B" w14:textId="77777777" w:rsidR="00404A8B" w:rsidRPr="00404A8B" w:rsidRDefault="00404A8B" w:rsidP="00404A8B">
            <w:r w:rsidRPr="00404A8B">
              <w:t>1.65E-08</w:t>
            </w:r>
          </w:p>
        </w:tc>
        <w:tc>
          <w:tcPr>
            <w:tcW w:w="693" w:type="pct"/>
            <w:noWrap/>
            <w:hideMark/>
          </w:tcPr>
          <w:p w14:paraId="6A776FD9" w14:textId="77777777" w:rsidR="00404A8B" w:rsidRPr="00404A8B" w:rsidRDefault="00404A8B" w:rsidP="00404A8B">
            <w:r w:rsidRPr="00404A8B">
              <w:t>-0.12322</w:t>
            </w:r>
          </w:p>
        </w:tc>
        <w:tc>
          <w:tcPr>
            <w:tcW w:w="693" w:type="pct"/>
            <w:noWrap/>
            <w:hideMark/>
          </w:tcPr>
          <w:p w14:paraId="030AD737" w14:textId="77777777" w:rsidR="00404A8B" w:rsidRPr="00404A8B" w:rsidRDefault="00404A8B" w:rsidP="00404A8B">
            <w:r w:rsidRPr="00404A8B">
              <w:t>-0.05975</w:t>
            </w:r>
          </w:p>
        </w:tc>
        <w:tc>
          <w:tcPr>
            <w:tcW w:w="693" w:type="pct"/>
            <w:noWrap/>
            <w:hideMark/>
          </w:tcPr>
          <w:p w14:paraId="51EF045D" w14:textId="77777777" w:rsidR="00404A8B" w:rsidRPr="00404A8B" w:rsidRDefault="00404A8B" w:rsidP="00404A8B">
            <w:r w:rsidRPr="00404A8B">
              <w:t>5.28E-08</w:t>
            </w:r>
          </w:p>
        </w:tc>
      </w:tr>
      <w:tr w:rsidR="00404A8B" w:rsidRPr="00404A8B" w14:paraId="7A42CF42" w14:textId="77777777" w:rsidTr="00404A8B">
        <w:trPr>
          <w:trHeight w:val="300"/>
        </w:trPr>
        <w:tc>
          <w:tcPr>
            <w:tcW w:w="1448" w:type="pct"/>
            <w:noWrap/>
            <w:hideMark/>
          </w:tcPr>
          <w:p w14:paraId="354E208D" w14:textId="77777777" w:rsidR="00404A8B" w:rsidRPr="00404A8B" w:rsidRDefault="00404A8B">
            <w:r w:rsidRPr="00404A8B">
              <w:t>hsa-miR-552-3p</w:t>
            </w:r>
          </w:p>
        </w:tc>
        <w:tc>
          <w:tcPr>
            <w:tcW w:w="780" w:type="pct"/>
            <w:noWrap/>
            <w:hideMark/>
          </w:tcPr>
          <w:p w14:paraId="11438449" w14:textId="77777777" w:rsidR="00404A8B" w:rsidRPr="00404A8B" w:rsidRDefault="00404A8B" w:rsidP="00404A8B">
            <w:r w:rsidRPr="00404A8B">
              <w:t>-0.09168</w:t>
            </w:r>
          </w:p>
        </w:tc>
        <w:tc>
          <w:tcPr>
            <w:tcW w:w="693" w:type="pct"/>
            <w:noWrap/>
            <w:hideMark/>
          </w:tcPr>
          <w:p w14:paraId="6636ADCC" w14:textId="77777777" w:rsidR="00404A8B" w:rsidRPr="00404A8B" w:rsidRDefault="00404A8B" w:rsidP="00404A8B">
            <w:r w:rsidRPr="00404A8B">
              <w:t>2.47E-11</w:t>
            </w:r>
          </w:p>
        </w:tc>
        <w:tc>
          <w:tcPr>
            <w:tcW w:w="693" w:type="pct"/>
            <w:noWrap/>
            <w:hideMark/>
          </w:tcPr>
          <w:p w14:paraId="5AB65DAC" w14:textId="77777777" w:rsidR="00404A8B" w:rsidRPr="00404A8B" w:rsidRDefault="00404A8B" w:rsidP="00404A8B">
            <w:r w:rsidRPr="00404A8B">
              <w:t>-0.11857</w:t>
            </w:r>
          </w:p>
        </w:tc>
        <w:tc>
          <w:tcPr>
            <w:tcW w:w="693" w:type="pct"/>
            <w:noWrap/>
            <w:hideMark/>
          </w:tcPr>
          <w:p w14:paraId="21348546" w14:textId="77777777" w:rsidR="00404A8B" w:rsidRPr="00404A8B" w:rsidRDefault="00404A8B" w:rsidP="00404A8B">
            <w:r w:rsidRPr="00404A8B">
              <w:t>-0.06479</w:t>
            </w:r>
          </w:p>
        </w:tc>
        <w:tc>
          <w:tcPr>
            <w:tcW w:w="693" w:type="pct"/>
            <w:noWrap/>
            <w:hideMark/>
          </w:tcPr>
          <w:p w14:paraId="76E99695" w14:textId="77777777" w:rsidR="00404A8B" w:rsidRPr="00404A8B" w:rsidRDefault="00404A8B" w:rsidP="00404A8B">
            <w:r w:rsidRPr="00404A8B">
              <w:t>1.13E-10</w:t>
            </w:r>
          </w:p>
        </w:tc>
      </w:tr>
      <w:tr w:rsidR="00404A8B" w:rsidRPr="00404A8B" w14:paraId="0781921F" w14:textId="77777777" w:rsidTr="00404A8B">
        <w:trPr>
          <w:trHeight w:val="300"/>
        </w:trPr>
        <w:tc>
          <w:tcPr>
            <w:tcW w:w="1448" w:type="pct"/>
            <w:noWrap/>
            <w:hideMark/>
          </w:tcPr>
          <w:p w14:paraId="7015FE00" w14:textId="77777777" w:rsidR="00404A8B" w:rsidRPr="00404A8B" w:rsidRDefault="00404A8B">
            <w:r w:rsidRPr="00404A8B">
              <w:t>hsa-miR-150-5p</w:t>
            </w:r>
          </w:p>
        </w:tc>
        <w:tc>
          <w:tcPr>
            <w:tcW w:w="780" w:type="pct"/>
            <w:noWrap/>
            <w:hideMark/>
          </w:tcPr>
          <w:p w14:paraId="16BE3CEA" w14:textId="77777777" w:rsidR="00404A8B" w:rsidRPr="00404A8B" w:rsidRDefault="00404A8B" w:rsidP="00404A8B">
            <w:r w:rsidRPr="00404A8B">
              <w:t>-0.09373</w:t>
            </w:r>
          </w:p>
        </w:tc>
        <w:tc>
          <w:tcPr>
            <w:tcW w:w="693" w:type="pct"/>
            <w:noWrap/>
            <w:hideMark/>
          </w:tcPr>
          <w:p w14:paraId="1B339AAD" w14:textId="77777777" w:rsidR="00404A8B" w:rsidRPr="00404A8B" w:rsidRDefault="00404A8B" w:rsidP="00404A8B">
            <w:r w:rsidRPr="00404A8B">
              <w:t>3.00E-07</w:t>
            </w:r>
          </w:p>
        </w:tc>
        <w:tc>
          <w:tcPr>
            <w:tcW w:w="693" w:type="pct"/>
            <w:noWrap/>
            <w:hideMark/>
          </w:tcPr>
          <w:p w14:paraId="25C1A522" w14:textId="77777777" w:rsidR="00404A8B" w:rsidRPr="00404A8B" w:rsidRDefault="00404A8B" w:rsidP="00404A8B">
            <w:r w:rsidRPr="00404A8B">
              <w:t>-0.12956</w:t>
            </w:r>
          </w:p>
        </w:tc>
        <w:tc>
          <w:tcPr>
            <w:tcW w:w="693" w:type="pct"/>
            <w:noWrap/>
            <w:hideMark/>
          </w:tcPr>
          <w:p w14:paraId="10E8CB5E" w14:textId="77777777" w:rsidR="00404A8B" w:rsidRPr="00404A8B" w:rsidRDefault="00404A8B" w:rsidP="00404A8B">
            <w:r w:rsidRPr="00404A8B">
              <w:t>-0.05789</w:t>
            </w:r>
          </w:p>
        </w:tc>
        <w:tc>
          <w:tcPr>
            <w:tcW w:w="693" w:type="pct"/>
            <w:noWrap/>
            <w:hideMark/>
          </w:tcPr>
          <w:p w14:paraId="4DCE8999" w14:textId="77777777" w:rsidR="00404A8B" w:rsidRPr="00404A8B" w:rsidRDefault="00404A8B" w:rsidP="00404A8B">
            <w:r w:rsidRPr="00404A8B">
              <w:t>8.14E-07</w:t>
            </w:r>
          </w:p>
        </w:tc>
      </w:tr>
      <w:tr w:rsidR="00404A8B" w:rsidRPr="00404A8B" w14:paraId="2AD3C650" w14:textId="77777777" w:rsidTr="00404A8B">
        <w:trPr>
          <w:trHeight w:val="300"/>
        </w:trPr>
        <w:tc>
          <w:tcPr>
            <w:tcW w:w="1448" w:type="pct"/>
            <w:noWrap/>
            <w:hideMark/>
          </w:tcPr>
          <w:p w14:paraId="10CF5315" w14:textId="77777777" w:rsidR="00404A8B" w:rsidRPr="00404A8B" w:rsidRDefault="00404A8B">
            <w:r w:rsidRPr="00404A8B">
              <w:t>hsa-miR-499a-3p</w:t>
            </w:r>
          </w:p>
        </w:tc>
        <w:tc>
          <w:tcPr>
            <w:tcW w:w="780" w:type="pct"/>
            <w:noWrap/>
            <w:hideMark/>
          </w:tcPr>
          <w:p w14:paraId="7CB2F95C" w14:textId="77777777" w:rsidR="00404A8B" w:rsidRPr="00404A8B" w:rsidRDefault="00404A8B" w:rsidP="00404A8B">
            <w:r w:rsidRPr="00404A8B">
              <w:t>-0.09605</w:t>
            </w:r>
          </w:p>
        </w:tc>
        <w:tc>
          <w:tcPr>
            <w:tcW w:w="693" w:type="pct"/>
            <w:noWrap/>
            <w:hideMark/>
          </w:tcPr>
          <w:p w14:paraId="7915291E" w14:textId="77777777" w:rsidR="00404A8B" w:rsidRPr="00404A8B" w:rsidRDefault="00404A8B" w:rsidP="00404A8B">
            <w:r w:rsidRPr="00404A8B">
              <w:t>3.03E-06</w:t>
            </w:r>
          </w:p>
        </w:tc>
        <w:tc>
          <w:tcPr>
            <w:tcW w:w="693" w:type="pct"/>
            <w:noWrap/>
            <w:hideMark/>
          </w:tcPr>
          <w:p w14:paraId="3BD756EA" w14:textId="77777777" w:rsidR="00404A8B" w:rsidRPr="00404A8B" w:rsidRDefault="00404A8B" w:rsidP="00404A8B">
            <w:r w:rsidRPr="00404A8B">
              <w:t>-0.13635</w:t>
            </w:r>
          </w:p>
        </w:tc>
        <w:tc>
          <w:tcPr>
            <w:tcW w:w="693" w:type="pct"/>
            <w:noWrap/>
            <w:hideMark/>
          </w:tcPr>
          <w:p w14:paraId="4F2E21F4" w14:textId="77777777" w:rsidR="00404A8B" w:rsidRPr="00404A8B" w:rsidRDefault="00404A8B" w:rsidP="00404A8B">
            <w:r w:rsidRPr="00404A8B">
              <w:t>-0.05575</w:t>
            </w:r>
          </w:p>
        </w:tc>
        <w:tc>
          <w:tcPr>
            <w:tcW w:w="693" w:type="pct"/>
            <w:noWrap/>
            <w:hideMark/>
          </w:tcPr>
          <w:p w14:paraId="37D96A67" w14:textId="77777777" w:rsidR="00404A8B" w:rsidRPr="00404A8B" w:rsidRDefault="00404A8B" w:rsidP="00404A8B">
            <w:r w:rsidRPr="00404A8B">
              <w:t>7.34E-06</w:t>
            </w:r>
          </w:p>
        </w:tc>
      </w:tr>
      <w:tr w:rsidR="00404A8B" w:rsidRPr="00404A8B" w14:paraId="11FEA2E6" w14:textId="77777777" w:rsidTr="00404A8B">
        <w:trPr>
          <w:trHeight w:val="300"/>
        </w:trPr>
        <w:tc>
          <w:tcPr>
            <w:tcW w:w="1448" w:type="pct"/>
            <w:noWrap/>
            <w:hideMark/>
          </w:tcPr>
          <w:p w14:paraId="196BBD30" w14:textId="77777777" w:rsidR="00404A8B" w:rsidRPr="00404A8B" w:rsidRDefault="00404A8B">
            <w:r w:rsidRPr="00404A8B">
              <w:t>hsa-let-7c-5p</w:t>
            </w:r>
          </w:p>
        </w:tc>
        <w:tc>
          <w:tcPr>
            <w:tcW w:w="780" w:type="pct"/>
            <w:noWrap/>
            <w:hideMark/>
          </w:tcPr>
          <w:p w14:paraId="554590E9" w14:textId="77777777" w:rsidR="00404A8B" w:rsidRPr="00404A8B" w:rsidRDefault="00404A8B" w:rsidP="00404A8B">
            <w:r w:rsidRPr="00404A8B">
              <w:t>-0.09857</w:t>
            </w:r>
          </w:p>
        </w:tc>
        <w:tc>
          <w:tcPr>
            <w:tcW w:w="693" w:type="pct"/>
            <w:noWrap/>
            <w:hideMark/>
          </w:tcPr>
          <w:p w14:paraId="68D51681" w14:textId="77777777" w:rsidR="00404A8B" w:rsidRPr="00404A8B" w:rsidRDefault="00404A8B" w:rsidP="00404A8B">
            <w:r w:rsidRPr="00404A8B">
              <w:t>1.58E-10</w:t>
            </w:r>
          </w:p>
        </w:tc>
        <w:tc>
          <w:tcPr>
            <w:tcW w:w="693" w:type="pct"/>
            <w:noWrap/>
            <w:hideMark/>
          </w:tcPr>
          <w:p w14:paraId="51CD473A" w14:textId="77777777" w:rsidR="00404A8B" w:rsidRPr="00404A8B" w:rsidRDefault="00404A8B" w:rsidP="00404A8B">
            <w:r w:rsidRPr="00404A8B">
              <w:t>-0.12873</w:t>
            </w:r>
          </w:p>
        </w:tc>
        <w:tc>
          <w:tcPr>
            <w:tcW w:w="693" w:type="pct"/>
            <w:noWrap/>
            <w:hideMark/>
          </w:tcPr>
          <w:p w14:paraId="4B325948" w14:textId="77777777" w:rsidR="00404A8B" w:rsidRPr="00404A8B" w:rsidRDefault="00404A8B" w:rsidP="00404A8B">
            <w:r w:rsidRPr="00404A8B">
              <w:t>-0.0684</w:t>
            </w:r>
          </w:p>
        </w:tc>
        <w:tc>
          <w:tcPr>
            <w:tcW w:w="693" w:type="pct"/>
            <w:noWrap/>
            <w:hideMark/>
          </w:tcPr>
          <w:p w14:paraId="6597F77F" w14:textId="77777777" w:rsidR="00404A8B" w:rsidRPr="00404A8B" w:rsidRDefault="00404A8B" w:rsidP="00404A8B">
            <w:r w:rsidRPr="00404A8B">
              <w:t>6.59E-10</w:t>
            </w:r>
          </w:p>
        </w:tc>
      </w:tr>
      <w:tr w:rsidR="00404A8B" w:rsidRPr="00404A8B" w14:paraId="1A66E10B" w14:textId="77777777" w:rsidTr="00404A8B">
        <w:trPr>
          <w:trHeight w:val="300"/>
        </w:trPr>
        <w:tc>
          <w:tcPr>
            <w:tcW w:w="1448" w:type="pct"/>
            <w:noWrap/>
            <w:hideMark/>
          </w:tcPr>
          <w:p w14:paraId="70BC0A46" w14:textId="77777777" w:rsidR="00404A8B" w:rsidRPr="00404A8B" w:rsidRDefault="00404A8B">
            <w:r w:rsidRPr="00404A8B">
              <w:t>hsa-miR-500a-3p</w:t>
            </w:r>
          </w:p>
        </w:tc>
        <w:tc>
          <w:tcPr>
            <w:tcW w:w="780" w:type="pct"/>
            <w:noWrap/>
            <w:hideMark/>
          </w:tcPr>
          <w:p w14:paraId="78E30C86" w14:textId="77777777" w:rsidR="00404A8B" w:rsidRPr="00404A8B" w:rsidRDefault="00404A8B" w:rsidP="00404A8B">
            <w:r w:rsidRPr="00404A8B">
              <w:t>-0.09872</w:t>
            </w:r>
          </w:p>
        </w:tc>
        <w:tc>
          <w:tcPr>
            <w:tcW w:w="693" w:type="pct"/>
            <w:noWrap/>
            <w:hideMark/>
          </w:tcPr>
          <w:p w14:paraId="39645C81" w14:textId="77777777" w:rsidR="00404A8B" w:rsidRPr="00404A8B" w:rsidRDefault="00404A8B" w:rsidP="00404A8B">
            <w:r w:rsidRPr="00404A8B">
              <w:t>8.19E-08</w:t>
            </w:r>
          </w:p>
        </w:tc>
        <w:tc>
          <w:tcPr>
            <w:tcW w:w="693" w:type="pct"/>
            <w:noWrap/>
            <w:hideMark/>
          </w:tcPr>
          <w:p w14:paraId="5A3D8306" w14:textId="77777777" w:rsidR="00404A8B" w:rsidRPr="00404A8B" w:rsidRDefault="00404A8B" w:rsidP="00404A8B">
            <w:r w:rsidRPr="00404A8B">
              <w:t>-0.13477</w:t>
            </w:r>
          </w:p>
        </w:tc>
        <w:tc>
          <w:tcPr>
            <w:tcW w:w="693" w:type="pct"/>
            <w:noWrap/>
            <w:hideMark/>
          </w:tcPr>
          <w:p w14:paraId="04D865EF" w14:textId="77777777" w:rsidR="00404A8B" w:rsidRPr="00404A8B" w:rsidRDefault="00404A8B" w:rsidP="00404A8B">
            <w:r w:rsidRPr="00404A8B">
              <w:t>-0.06266</w:t>
            </w:r>
          </w:p>
        </w:tc>
        <w:tc>
          <w:tcPr>
            <w:tcW w:w="693" w:type="pct"/>
            <w:noWrap/>
            <w:hideMark/>
          </w:tcPr>
          <w:p w14:paraId="7CCB32C0" w14:textId="77777777" w:rsidR="00404A8B" w:rsidRPr="00404A8B" w:rsidRDefault="00404A8B" w:rsidP="00404A8B">
            <w:r w:rsidRPr="00404A8B">
              <w:t>2.36E-07</w:t>
            </w:r>
          </w:p>
        </w:tc>
      </w:tr>
      <w:tr w:rsidR="00404A8B" w:rsidRPr="00404A8B" w14:paraId="670D3F3E" w14:textId="77777777" w:rsidTr="00404A8B">
        <w:trPr>
          <w:trHeight w:val="300"/>
        </w:trPr>
        <w:tc>
          <w:tcPr>
            <w:tcW w:w="1448" w:type="pct"/>
            <w:noWrap/>
            <w:hideMark/>
          </w:tcPr>
          <w:p w14:paraId="77D42F0C" w14:textId="77777777" w:rsidR="00404A8B" w:rsidRPr="00404A8B" w:rsidRDefault="00404A8B">
            <w:r w:rsidRPr="00404A8B">
              <w:t>hsa-miR-504-5p</w:t>
            </w:r>
          </w:p>
        </w:tc>
        <w:tc>
          <w:tcPr>
            <w:tcW w:w="780" w:type="pct"/>
            <w:noWrap/>
            <w:hideMark/>
          </w:tcPr>
          <w:p w14:paraId="221DC736" w14:textId="77777777" w:rsidR="00404A8B" w:rsidRPr="00404A8B" w:rsidRDefault="00404A8B" w:rsidP="00404A8B">
            <w:r w:rsidRPr="00404A8B">
              <w:t>-0.09959</w:t>
            </w:r>
          </w:p>
        </w:tc>
        <w:tc>
          <w:tcPr>
            <w:tcW w:w="693" w:type="pct"/>
            <w:noWrap/>
            <w:hideMark/>
          </w:tcPr>
          <w:p w14:paraId="6B70332A" w14:textId="77777777" w:rsidR="00404A8B" w:rsidRPr="00404A8B" w:rsidRDefault="00404A8B" w:rsidP="00404A8B">
            <w:r w:rsidRPr="00404A8B">
              <w:t>5.05E-08</w:t>
            </w:r>
          </w:p>
        </w:tc>
        <w:tc>
          <w:tcPr>
            <w:tcW w:w="693" w:type="pct"/>
            <w:noWrap/>
            <w:hideMark/>
          </w:tcPr>
          <w:p w14:paraId="4A67B636" w14:textId="77777777" w:rsidR="00404A8B" w:rsidRPr="00404A8B" w:rsidRDefault="00404A8B" w:rsidP="00404A8B">
            <w:r w:rsidRPr="00404A8B">
              <w:t>-0.13538</w:t>
            </w:r>
          </w:p>
        </w:tc>
        <w:tc>
          <w:tcPr>
            <w:tcW w:w="693" w:type="pct"/>
            <w:noWrap/>
            <w:hideMark/>
          </w:tcPr>
          <w:p w14:paraId="07C61B73" w14:textId="77777777" w:rsidR="00404A8B" w:rsidRPr="00404A8B" w:rsidRDefault="00404A8B" w:rsidP="00404A8B">
            <w:r w:rsidRPr="00404A8B">
              <w:t>-0.0638</w:t>
            </w:r>
          </w:p>
        </w:tc>
        <w:tc>
          <w:tcPr>
            <w:tcW w:w="693" w:type="pct"/>
            <w:noWrap/>
            <w:hideMark/>
          </w:tcPr>
          <w:p w14:paraId="5617B87C" w14:textId="77777777" w:rsidR="00404A8B" w:rsidRPr="00404A8B" w:rsidRDefault="00404A8B" w:rsidP="00404A8B">
            <w:r w:rsidRPr="00404A8B">
              <w:t>1.52E-07</w:t>
            </w:r>
          </w:p>
        </w:tc>
      </w:tr>
      <w:tr w:rsidR="00404A8B" w:rsidRPr="00404A8B" w14:paraId="313F0D37" w14:textId="77777777" w:rsidTr="00404A8B">
        <w:trPr>
          <w:trHeight w:val="300"/>
        </w:trPr>
        <w:tc>
          <w:tcPr>
            <w:tcW w:w="1448" w:type="pct"/>
            <w:noWrap/>
            <w:hideMark/>
          </w:tcPr>
          <w:p w14:paraId="02401155" w14:textId="77777777" w:rsidR="00404A8B" w:rsidRPr="00404A8B" w:rsidRDefault="00404A8B">
            <w:r w:rsidRPr="00404A8B">
              <w:t>hsa-miR-26a-5p</w:t>
            </w:r>
          </w:p>
        </w:tc>
        <w:tc>
          <w:tcPr>
            <w:tcW w:w="780" w:type="pct"/>
            <w:noWrap/>
            <w:hideMark/>
          </w:tcPr>
          <w:p w14:paraId="6EE59B41" w14:textId="77777777" w:rsidR="00404A8B" w:rsidRPr="00404A8B" w:rsidRDefault="00404A8B" w:rsidP="00404A8B">
            <w:r w:rsidRPr="00404A8B">
              <w:t>-0.10017</w:t>
            </w:r>
          </w:p>
        </w:tc>
        <w:tc>
          <w:tcPr>
            <w:tcW w:w="693" w:type="pct"/>
            <w:noWrap/>
            <w:hideMark/>
          </w:tcPr>
          <w:p w14:paraId="7982015A" w14:textId="77777777" w:rsidR="00404A8B" w:rsidRPr="00404A8B" w:rsidRDefault="00404A8B" w:rsidP="00404A8B">
            <w:r w:rsidRPr="00404A8B">
              <w:t>5.78E-08</w:t>
            </w:r>
          </w:p>
        </w:tc>
        <w:tc>
          <w:tcPr>
            <w:tcW w:w="693" w:type="pct"/>
            <w:noWrap/>
            <w:hideMark/>
          </w:tcPr>
          <w:p w14:paraId="0B7ACA77" w14:textId="77777777" w:rsidR="00404A8B" w:rsidRPr="00404A8B" w:rsidRDefault="00404A8B" w:rsidP="00404A8B">
            <w:r w:rsidRPr="00404A8B">
              <w:t>-0.13633</w:t>
            </w:r>
          </w:p>
        </w:tc>
        <w:tc>
          <w:tcPr>
            <w:tcW w:w="693" w:type="pct"/>
            <w:noWrap/>
            <w:hideMark/>
          </w:tcPr>
          <w:p w14:paraId="00B5F8F2" w14:textId="77777777" w:rsidR="00404A8B" w:rsidRPr="00404A8B" w:rsidRDefault="00404A8B" w:rsidP="00404A8B">
            <w:r w:rsidRPr="00404A8B">
              <w:t>-0.06401</w:t>
            </w:r>
          </w:p>
        </w:tc>
        <w:tc>
          <w:tcPr>
            <w:tcW w:w="693" w:type="pct"/>
            <w:noWrap/>
            <w:hideMark/>
          </w:tcPr>
          <w:p w14:paraId="601C1ADA" w14:textId="77777777" w:rsidR="00404A8B" w:rsidRPr="00404A8B" w:rsidRDefault="00404A8B" w:rsidP="00404A8B">
            <w:r w:rsidRPr="00404A8B">
              <w:t>1.72E-07</w:t>
            </w:r>
          </w:p>
        </w:tc>
      </w:tr>
      <w:tr w:rsidR="00404A8B" w:rsidRPr="00404A8B" w14:paraId="24A95138" w14:textId="77777777" w:rsidTr="00404A8B">
        <w:trPr>
          <w:trHeight w:val="300"/>
        </w:trPr>
        <w:tc>
          <w:tcPr>
            <w:tcW w:w="1448" w:type="pct"/>
            <w:noWrap/>
            <w:hideMark/>
          </w:tcPr>
          <w:p w14:paraId="5AEACB20" w14:textId="77777777" w:rsidR="00404A8B" w:rsidRPr="00404A8B" w:rsidRDefault="00404A8B">
            <w:r w:rsidRPr="00404A8B">
              <w:t>hsa-miR-362-3p</w:t>
            </w:r>
          </w:p>
        </w:tc>
        <w:tc>
          <w:tcPr>
            <w:tcW w:w="780" w:type="pct"/>
            <w:noWrap/>
            <w:hideMark/>
          </w:tcPr>
          <w:p w14:paraId="7C7F63C9" w14:textId="77777777" w:rsidR="00404A8B" w:rsidRPr="00404A8B" w:rsidRDefault="00404A8B" w:rsidP="00404A8B">
            <w:r w:rsidRPr="00404A8B">
              <w:t>-0.10116</w:t>
            </w:r>
          </w:p>
        </w:tc>
        <w:tc>
          <w:tcPr>
            <w:tcW w:w="693" w:type="pct"/>
            <w:noWrap/>
            <w:hideMark/>
          </w:tcPr>
          <w:p w14:paraId="3E241C11" w14:textId="77777777" w:rsidR="00404A8B" w:rsidRPr="00404A8B" w:rsidRDefault="00404A8B" w:rsidP="00404A8B">
            <w:r w:rsidRPr="00404A8B">
              <w:t>1.82E-08</w:t>
            </w:r>
          </w:p>
        </w:tc>
        <w:tc>
          <w:tcPr>
            <w:tcW w:w="693" w:type="pct"/>
            <w:noWrap/>
            <w:hideMark/>
          </w:tcPr>
          <w:p w14:paraId="0A55905F" w14:textId="77777777" w:rsidR="00404A8B" w:rsidRPr="00404A8B" w:rsidRDefault="00404A8B" w:rsidP="00404A8B">
            <w:r w:rsidRPr="00404A8B">
              <w:t>-0.13637</w:t>
            </w:r>
          </w:p>
        </w:tc>
        <w:tc>
          <w:tcPr>
            <w:tcW w:w="693" w:type="pct"/>
            <w:noWrap/>
            <w:hideMark/>
          </w:tcPr>
          <w:p w14:paraId="0F9037F9" w14:textId="77777777" w:rsidR="00404A8B" w:rsidRPr="00404A8B" w:rsidRDefault="00404A8B" w:rsidP="00404A8B">
            <w:r w:rsidRPr="00404A8B">
              <w:t>-0.06596</w:t>
            </w:r>
          </w:p>
        </w:tc>
        <w:tc>
          <w:tcPr>
            <w:tcW w:w="693" w:type="pct"/>
            <w:noWrap/>
            <w:hideMark/>
          </w:tcPr>
          <w:p w14:paraId="2AC00C6C" w14:textId="77777777" w:rsidR="00404A8B" w:rsidRPr="00404A8B" w:rsidRDefault="00404A8B" w:rsidP="00404A8B">
            <w:r w:rsidRPr="00404A8B">
              <w:t>5.81E-08</w:t>
            </w:r>
          </w:p>
        </w:tc>
      </w:tr>
      <w:tr w:rsidR="00404A8B" w:rsidRPr="00404A8B" w14:paraId="034C5459" w14:textId="77777777" w:rsidTr="00404A8B">
        <w:trPr>
          <w:trHeight w:val="300"/>
        </w:trPr>
        <w:tc>
          <w:tcPr>
            <w:tcW w:w="1448" w:type="pct"/>
            <w:noWrap/>
            <w:hideMark/>
          </w:tcPr>
          <w:p w14:paraId="0E9D9DD9" w14:textId="77777777" w:rsidR="00404A8B" w:rsidRPr="00404A8B" w:rsidRDefault="00404A8B">
            <w:r w:rsidRPr="00404A8B">
              <w:t>hsa-miR-5683</w:t>
            </w:r>
          </w:p>
        </w:tc>
        <w:tc>
          <w:tcPr>
            <w:tcW w:w="780" w:type="pct"/>
            <w:noWrap/>
            <w:hideMark/>
          </w:tcPr>
          <w:p w14:paraId="4FBD52C4" w14:textId="77777777" w:rsidR="00404A8B" w:rsidRPr="00404A8B" w:rsidRDefault="00404A8B" w:rsidP="00404A8B">
            <w:r w:rsidRPr="00404A8B">
              <w:t>-0.1014</w:t>
            </w:r>
          </w:p>
        </w:tc>
        <w:tc>
          <w:tcPr>
            <w:tcW w:w="693" w:type="pct"/>
            <w:noWrap/>
            <w:hideMark/>
          </w:tcPr>
          <w:p w14:paraId="2D1D073D" w14:textId="77777777" w:rsidR="00404A8B" w:rsidRPr="00404A8B" w:rsidRDefault="00404A8B" w:rsidP="00404A8B">
            <w:r w:rsidRPr="00404A8B">
              <w:t>4.06E-08</w:t>
            </w:r>
          </w:p>
        </w:tc>
        <w:tc>
          <w:tcPr>
            <w:tcW w:w="693" w:type="pct"/>
            <w:noWrap/>
            <w:hideMark/>
          </w:tcPr>
          <w:p w14:paraId="4DAB876D" w14:textId="77777777" w:rsidR="00404A8B" w:rsidRPr="00404A8B" w:rsidRDefault="00404A8B" w:rsidP="00404A8B">
            <w:r w:rsidRPr="00404A8B">
              <w:t>-0.13759</w:t>
            </w:r>
          </w:p>
        </w:tc>
        <w:tc>
          <w:tcPr>
            <w:tcW w:w="693" w:type="pct"/>
            <w:noWrap/>
            <w:hideMark/>
          </w:tcPr>
          <w:p w14:paraId="48773963" w14:textId="77777777" w:rsidR="00404A8B" w:rsidRPr="00404A8B" w:rsidRDefault="00404A8B" w:rsidP="00404A8B">
            <w:r w:rsidRPr="00404A8B">
              <w:t>-0.06522</w:t>
            </w:r>
          </w:p>
        </w:tc>
        <w:tc>
          <w:tcPr>
            <w:tcW w:w="693" w:type="pct"/>
            <w:noWrap/>
            <w:hideMark/>
          </w:tcPr>
          <w:p w14:paraId="20E16E2C" w14:textId="77777777" w:rsidR="00404A8B" w:rsidRPr="00404A8B" w:rsidRDefault="00404A8B" w:rsidP="00404A8B">
            <w:r w:rsidRPr="00404A8B">
              <w:t>1.24E-07</w:t>
            </w:r>
          </w:p>
        </w:tc>
      </w:tr>
      <w:tr w:rsidR="00404A8B" w:rsidRPr="00404A8B" w14:paraId="2201C532" w14:textId="77777777" w:rsidTr="00404A8B">
        <w:trPr>
          <w:trHeight w:val="300"/>
        </w:trPr>
        <w:tc>
          <w:tcPr>
            <w:tcW w:w="1448" w:type="pct"/>
            <w:noWrap/>
            <w:hideMark/>
          </w:tcPr>
          <w:p w14:paraId="224C7CF3" w14:textId="77777777" w:rsidR="00404A8B" w:rsidRPr="00404A8B" w:rsidRDefault="00404A8B">
            <w:r w:rsidRPr="00404A8B">
              <w:t>hsa-miR-891b</w:t>
            </w:r>
          </w:p>
        </w:tc>
        <w:tc>
          <w:tcPr>
            <w:tcW w:w="780" w:type="pct"/>
            <w:noWrap/>
            <w:hideMark/>
          </w:tcPr>
          <w:p w14:paraId="6B624CF8" w14:textId="77777777" w:rsidR="00404A8B" w:rsidRPr="00404A8B" w:rsidRDefault="00404A8B" w:rsidP="00404A8B">
            <w:r w:rsidRPr="00404A8B">
              <w:t>-0.1035</w:t>
            </w:r>
          </w:p>
        </w:tc>
        <w:tc>
          <w:tcPr>
            <w:tcW w:w="693" w:type="pct"/>
            <w:noWrap/>
            <w:hideMark/>
          </w:tcPr>
          <w:p w14:paraId="352FBD02" w14:textId="77777777" w:rsidR="00404A8B" w:rsidRPr="00404A8B" w:rsidRDefault="00404A8B" w:rsidP="00404A8B">
            <w:r w:rsidRPr="00404A8B">
              <w:t>6.42E-10</w:t>
            </w:r>
          </w:p>
        </w:tc>
        <w:tc>
          <w:tcPr>
            <w:tcW w:w="693" w:type="pct"/>
            <w:noWrap/>
            <w:hideMark/>
          </w:tcPr>
          <w:p w14:paraId="0372B366" w14:textId="77777777" w:rsidR="00404A8B" w:rsidRPr="00404A8B" w:rsidRDefault="00404A8B" w:rsidP="00404A8B">
            <w:r w:rsidRPr="00404A8B">
              <w:t>-0.13629</w:t>
            </w:r>
          </w:p>
        </w:tc>
        <w:tc>
          <w:tcPr>
            <w:tcW w:w="693" w:type="pct"/>
            <w:noWrap/>
            <w:hideMark/>
          </w:tcPr>
          <w:p w14:paraId="6258EFF9" w14:textId="77777777" w:rsidR="00404A8B" w:rsidRPr="00404A8B" w:rsidRDefault="00404A8B" w:rsidP="00404A8B">
            <w:r w:rsidRPr="00404A8B">
              <w:t>-0.0707</w:t>
            </w:r>
          </w:p>
        </w:tc>
        <w:tc>
          <w:tcPr>
            <w:tcW w:w="693" w:type="pct"/>
            <w:noWrap/>
            <w:hideMark/>
          </w:tcPr>
          <w:p w14:paraId="08FB0BD6" w14:textId="77777777" w:rsidR="00404A8B" w:rsidRPr="00404A8B" w:rsidRDefault="00404A8B" w:rsidP="00404A8B">
            <w:r w:rsidRPr="00404A8B">
              <w:t>2.42E-09</w:t>
            </w:r>
          </w:p>
        </w:tc>
      </w:tr>
      <w:tr w:rsidR="00404A8B" w:rsidRPr="00404A8B" w14:paraId="16BAA635" w14:textId="77777777" w:rsidTr="00404A8B">
        <w:trPr>
          <w:trHeight w:val="300"/>
        </w:trPr>
        <w:tc>
          <w:tcPr>
            <w:tcW w:w="1448" w:type="pct"/>
            <w:noWrap/>
            <w:hideMark/>
          </w:tcPr>
          <w:p w14:paraId="38F6C856" w14:textId="77777777" w:rsidR="00404A8B" w:rsidRPr="00404A8B" w:rsidRDefault="00404A8B">
            <w:r w:rsidRPr="00404A8B">
              <w:t>hsa-miR-888-5p</w:t>
            </w:r>
          </w:p>
        </w:tc>
        <w:tc>
          <w:tcPr>
            <w:tcW w:w="780" w:type="pct"/>
            <w:noWrap/>
            <w:hideMark/>
          </w:tcPr>
          <w:p w14:paraId="6E70556B" w14:textId="77777777" w:rsidR="00404A8B" w:rsidRPr="00404A8B" w:rsidRDefault="00404A8B" w:rsidP="00404A8B">
            <w:r w:rsidRPr="00404A8B">
              <w:t>-0.10385</w:t>
            </w:r>
          </w:p>
        </w:tc>
        <w:tc>
          <w:tcPr>
            <w:tcW w:w="693" w:type="pct"/>
            <w:noWrap/>
            <w:hideMark/>
          </w:tcPr>
          <w:p w14:paraId="6689E354" w14:textId="77777777" w:rsidR="00404A8B" w:rsidRPr="00404A8B" w:rsidRDefault="00404A8B" w:rsidP="00404A8B">
            <w:r w:rsidRPr="00404A8B">
              <w:t>4.67E-10</w:t>
            </w:r>
          </w:p>
        </w:tc>
        <w:tc>
          <w:tcPr>
            <w:tcW w:w="693" w:type="pct"/>
            <w:noWrap/>
            <w:hideMark/>
          </w:tcPr>
          <w:p w14:paraId="52E2F84A" w14:textId="77777777" w:rsidR="00404A8B" w:rsidRPr="00404A8B" w:rsidRDefault="00404A8B" w:rsidP="00404A8B">
            <w:r w:rsidRPr="00404A8B">
              <w:t>-0.13649</w:t>
            </w:r>
          </w:p>
        </w:tc>
        <w:tc>
          <w:tcPr>
            <w:tcW w:w="693" w:type="pct"/>
            <w:noWrap/>
            <w:hideMark/>
          </w:tcPr>
          <w:p w14:paraId="685C0280" w14:textId="77777777" w:rsidR="00404A8B" w:rsidRPr="00404A8B" w:rsidRDefault="00404A8B" w:rsidP="00404A8B">
            <w:r w:rsidRPr="00404A8B">
              <w:t>-0.07121</w:t>
            </w:r>
          </w:p>
        </w:tc>
        <w:tc>
          <w:tcPr>
            <w:tcW w:w="693" w:type="pct"/>
            <w:noWrap/>
            <w:hideMark/>
          </w:tcPr>
          <w:p w14:paraId="2CD8DD9D" w14:textId="77777777" w:rsidR="00404A8B" w:rsidRPr="00404A8B" w:rsidRDefault="00404A8B" w:rsidP="00404A8B">
            <w:r w:rsidRPr="00404A8B">
              <w:t>1.81E-09</w:t>
            </w:r>
          </w:p>
        </w:tc>
      </w:tr>
      <w:tr w:rsidR="00404A8B" w:rsidRPr="00404A8B" w14:paraId="1A07D6DD" w14:textId="77777777" w:rsidTr="00404A8B">
        <w:trPr>
          <w:trHeight w:val="300"/>
        </w:trPr>
        <w:tc>
          <w:tcPr>
            <w:tcW w:w="1448" w:type="pct"/>
            <w:noWrap/>
            <w:hideMark/>
          </w:tcPr>
          <w:p w14:paraId="1186EE63" w14:textId="77777777" w:rsidR="00404A8B" w:rsidRPr="00404A8B" w:rsidRDefault="00404A8B">
            <w:r w:rsidRPr="00404A8B">
              <w:t>hsa-miR-892b</w:t>
            </w:r>
          </w:p>
        </w:tc>
        <w:tc>
          <w:tcPr>
            <w:tcW w:w="780" w:type="pct"/>
            <w:noWrap/>
            <w:hideMark/>
          </w:tcPr>
          <w:p w14:paraId="0074091C" w14:textId="77777777" w:rsidR="00404A8B" w:rsidRPr="00404A8B" w:rsidRDefault="00404A8B" w:rsidP="00404A8B">
            <w:r w:rsidRPr="00404A8B">
              <w:t>-0.10536</w:t>
            </w:r>
          </w:p>
        </w:tc>
        <w:tc>
          <w:tcPr>
            <w:tcW w:w="693" w:type="pct"/>
            <w:noWrap/>
            <w:hideMark/>
          </w:tcPr>
          <w:p w14:paraId="7E8E3309" w14:textId="77777777" w:rsidR="00404A8B" w:rsidRPr="00404A8B" w:rsidRDefault="00404A8B" w:rsidP="00404A8B">
            <w:r w:rsidRPr="00404A8B">
              <w:t>3.56E-10</w:t>
            </w:r>
          </w:p>
        </w:tc>
        <w:tc>
          <w:tcPr>
            <w:tcW w:w="693" w:type="pct"/>
            <w:noWrap/>
            <w:hideMark/>
          </w:tcPr>
          <w:p w14:paraId="3048E57F" w14:textId="77777777" w:rsidR="00404A8B" w:rsidRPr="00404A8B" w:rsidRDefault="00404A8B" w:rsidP="00404A8B">
            <w:r w:rsidRPr="00404A8B">
              <w:t>-0.13826</w:t>
            </w:r>
          </w:p>
        </w:tc>
        <w:tc>
          <w:tcPr>
            <w:tcW w:w="693" w:type="pct"/>
            <w:noWrap/>
            <w:hideMark/>
          </w:tcPr>
          <w:p w14:paraId="7798F680" w14:textId="77777777" w:rsidR="00404A8B" w:rsidRPr="00404A8B" w:rsidRDefault="00404A8B" w:rsidP="00404A8B">
            <w:r w:rsidRPr="00404A8B">
              <w:t>-0.07247</w:t>
            </w:r>
          </w:p>
        </w:tc>
        <w:tc>
          <w:tcPr>
            <w:tcW w:w="693" w:type="pct"/>
            <w:noWrap/>
            <w:hideMark/>
          </w:tcPr>
          <w:p w14:paraId="423583A3" w14:textId="77777777" w:rsidR="00404A8B" w:rsidRPr="00404A8B" w:rsidRDefault="00404A8B" w:rsidP="00404A8B">
            <w:r w:rsidRPr="00404A8B">
              <w:t>1.41E-09</w:t>
            </w:r>
          </w:p>
        </w:tc>
      </w:tr>
      <w:tr w:rsidR="00404A8B" w:rsidRPr="00404A8B" w14:paraId="778147D3" w14:textId="77777777" w:rsidTr="00404A8B">
        <w:trPr>
          <w:trHeight w:val="300"/>
        </w:trPr>
        <w:tc>
          <w:tcPr>
            <w:tcW w:w="1448" w:type="pct"/>
            <w:noWrap/>
            <w:hideMark/>
          </w:tcPr>
          <w:p w14:paraId="39CA9D2C" w14:textId="77777777" w:rsidR="00404A8B" w:rsidRPr="00404A8B" w:rsidRDefault="00404A8B">
            <w:r w:rsidRPr="00404A8B">
              <w:t>hsa-miR-342-5p</w:t>
            </w:r>
          </w:p>
        </w:tc>
        <w:tc>
          <w:tcPr>
            <w:tcW w:w="780" w:type="pct"/>
            <w:noWrap/>
            <w:hideMark/>
          </w:tcPr>
          <w:p w14:paraId="2CFC865D" w14:textId="77777777" w:rsidR="00404A8B" w:rsidRPr="00404A8B" w:rsidRDefault="00404A8B" w:rsidP="00404A8B">
            <w:r w:rsidRPr="00404A8B">
              <w:t>-0.10771</w:t>
            </w:r>
          </w:p>
        </w:tc>
        <w:tc>
          <w:tcPr>
            <w:tcW w:w="693" w:type="pct"/>
            <w:noWrap/>
            <w:hideMark/>
          </w:tcPr>
          <w:p w14:paraId="6EBB6E68" w14:textId="77777777" w:rsidR="00404A8B" w:rsidRPr="00404A8B" w:rsidRDefault="00404A8B" w:rsidP="00404A8B">
            <w:r w:rsidRPr="00404A8B">
              <w:t>1.08E-11</w:t>
            </w:r>
          </w:p>
        </w:tc>
        <w:tc>
          <w:tcPr>
            <w:tcW w:w="693" w:type="pct"/>
            <w:noWrap/>
            <w:hideMark/>
          </w:tcPr>
          <w:p w14:paraId="278776B5" w14:textId="77777777" w:rsidR="00404A8B" w:rsidRPr="00404A8B" w:rsidRDefault="00404A8B" w:rsidP="00404A8B">
            <w:r w:rsidRPr="00404A8B">
              <w:t>-0.13875</w:t>
            </w:r>
          </w:p>
        </w:tc>
        <w:tc>
          <w:tcPr>
            <w:tcW w:w="693" w:type="pct"/>
            <w:noWrap/>
            <w:hideMark/>
          </w:tcPr>
          <w:p w14:paraId="12E1B906" w14:textId="77777777" w:rsidR="00404A8B" w:rsidRPr="00404A8B" w:rsidRDefault="00404A8B" w:rsidP="00404A8B">
            <w:r w:rsidRPr="00404A8B">
              <w:t>-0.07668</w:t>
            </w:r>
          </w:p>
        </w:tc>
        <w:tc>
          <w:tcPr>
            <w:tcW w:w="693" w:type="pct"/>
            <w:noWrap/>
            <w:hideMark/>
          </w:tcPr>
          <w:p w14:paraId="7883E8A7" w14:textId="77777777" w:rsidR="00404A8B" w:rsidRPr="00404A8B" w:rsidRDefault="00404A8B" w:rsidP="00404A8B">
            <w:r w:rsidRPr="00404A8B">
              <w:t>5.08E-11</w:t>
            </w:r>
          </w:p>
        </w:tc>
      </w:tr>
      <w:tr w:rsidR="00404A8B" w:rsidRPr="00404A8B" w14:paraId="6921BABA" w14:textId="77777777" w:rsidTr="00404A8B">
        <w:trPr>
          <w:trHeight w:val="300"/>
        </w:trPr>
        <w:tc>
          <w:tcPr>
            <w:tcW w:w="1448" w:type="pct"/>
            <w:noWrap/>
            <w:hideMark/>
          </w:tcPr>
          <w:p w14:paraId="35AD5EEB" w14:textId="77777777" w:rsidR="00404A8B" w:rsidRPr="00404A8B" w:rsidRDefault="00404A8B">
            <w:r w:rsidRPr="00404A8B">
              <w:t>hsa-miR-890</w:t>
            </w:r>
          </w:p>
        </w:tc>
        <w:tc>
          <w:tcPr>
            <w:tcW w:w="780" w:type="pct"/>
            <w:noWrap/>
            <w:hideMark/>
          </w:tcPr>
          <w:p w14:paraId="571F1B30" w14:textId="77777777" w:rsidR="00404A8B" w:rsidRPr="00404A8B" w:rsidRDefault="00404A8B" w:rsidP="00404A8B">
            <w:r w:rsidRPr="00404A8B">
              <w:t>-0.10853</w:t>
            </w:r>
          </w:p>
        </w:tc>
        <w:tc>
          <w:tcPr>
            <w:tcW w:w="693" w:type="pct"/>
            <w:noWrap/>
            <w:hideMark/>
          </w:tcPr>
          <w:p w14:paraId="5F62D4A8" w14:textId="77777777" w:rsidR="00404A8B" w:rsidRPr="00404A8B" w:rsidRDefault="00404A8B" w:rsidP="00404A8B">
            <w:r w:rsidRPr="00404A8B">
              <w:t>2.88E-10</w:t>
            </w:r>
          </w:p>
        </w:tc>
        <w:tc>
          <w:tcPr>
            <w:tcW w:w="693" w:type="pct"/>
            <w:noWrap/>
            <w:hideMark/>
          </w:tcPr>
          <w:p w14:paraId="6D851129" w14:textId="77777777" w:rsidR="00404A8B" w:rsidRPr="00404A8B" w:rsidRDefault="00404A8B" w:rsidP="00404A8B">
            <w:r w:rsidRPr="00404A8B">
              <w:t>-0.14224</w:t>
            </w:r>
          </w:p>
        </w:tc>
        <w:tc>
          <w:tcPr>
            <w:tcW w:w="693" w:type="pct"/>
            <w:noWrap/>
            <w:hideMark/>
          </w:tcPr>
          <w:p w14:paraId="24F053D2" w14:textId="77777777" w:rsidR="00404A8B" w:rsidRPr="00404A8B" w:rsidRDefault="00404A8B" w:rsidP="00404A8B">
            <w:r w:rsidRPr="00404A8B">
              <w:t>-0.07483</w:t>
            </w:r>
          </w:p>
        </w:tc>
        <w:tc>
          <w:tcPr>
            <w:tcW w:w="693" w:type="pct"/>
            <w:noWrap/>
            <w:hideMark/>
          </w:tcPr>
          <w:p w14:paraId="32CC77EE" w14:textId="77777777" w:rsidR="00404A8B" w:rsidRPr="00404A8B" w:rsidRDefault="00404A8B" w:rsidP="00404A8B">
            <w:r w:rsidRPr="00404A8B">
              <w:t>1.16E-09</w:t>
            </w:r>
          </w:p>
        </w:tc>
      </w:tr>
      <w:tr w:rsidR="00404A8B" w:rsidRPr="00404A8B" w14:paraId="7C816D69" w14:textId="77777777" w:rsidTr="00404A8B">
        <w:trPr>
          <w:trHeight w:val="300"/>
        </w:trPr>
        <w:tc>
          <w:tcPr>
            <w:tcW w:w="1448" w:type="pct"/>
            <w:noWrap/>
            <w:hideMark/>
          </w:tcPr>
          <w:p w14:paraId="4E056688" w14:textId="77777777" w:rsidR="00404A8B" w:rsidRPr="00404A8B" w:rsidRDefault="00404A8B">
            <w:r w:rsidRPr="00404A8B">
              <w:t>hsa-let-7c-3p</w:t>
            </w:r>
          </w:p>
        </w:tc>
        <w:tc>
          <w:tcPr>
            <w:tcW w:w="780" w:type="pct"/>
            <w:noWrap/>
            <w:hideMark/>
          </w:tcPr>
          <w:p w14:paraId="403B5E00" w14:textId="77777777" w:rsidR="00404A8B" w:rsidRPr="00404A8B" w:rsidRDefault="00404A8B" w:rsidP="00404A8B">
            <w:r w:rsidRPr="00404A8B">
              <w:t>-0.11014</w:t>
            </w:r>
          </w:p>
        </w:tc>
        <w:tc>
          <w:tcPr>
            <w:tcW w:w="693" w:type="pct"/>
            <w:noWrap/>
            <w:hideMark/>
          </w:tcPr>
          <w:p w14:paraId="409203BC" w14:textId="77777777" w:rsidR="00404A8B" w:rsidRPr="00404A8B" w:rsidRDefault="00404A8B" w:rsidP="00404A8B">
            <w:r w:rsidRPr="00404A8B">
              <w:t>1.87E-10</w:t>
            </w:r>
          </w:p>
        </w:tc>
        <w:tc>
          <w:tcPr>
            <w:tcW w:w="693" w:type="pct"/>
            <w:noWrap/>
            <w:hideMark/>
          </w:tcPr>
          <w:p w14:paraId="3CA6260E" w14:textId="77777777" w:rsidR="00404A8B" w:rsidRPr="00404A8B" w:rsidRDefault="00404A8B" w:rsidP="00404A8B">
            <w:r w:rsidRPr="00404A8B">
              <w:t>-0.14399</w:t>
            </w:r>
          </w:p>
        </w:tc>
        <w:tc>
          <w:tcPr>
            <w:tcW w:w="693" w:type="pct"/>
            <w:noWrap/>
            <w:hideMark/>
          </w:tcPr>
          <w:p w14:paraId="4D0EA9FF" w14:textId="77777777" w:rsidR="00404A8B" w:rsidRPr="00404A8B" w:rsidRDefault="00404A8B" w:rsidP="00404A8B">
            <w:r w:rsidRPr="00404A8B">
              <w:t>-0.07629</w:t>
            </w:r>
          </w:p>
        </w:tc>
        <w:tc>
          <w:tcPr>
            <w:tcW w:w="693" w:type="pct"/>
            <w:noWrap/>
            <w:hideMark/>
          </w:tcPr>
          <w:p w14:paraId="469C7D58" w14:textId="77777777" w:rsidR="00404A8B" w:rsidRPr="00404A8B" w:rsidRDefault="00404A8B" w:rsidP="00404A8B">
            <w:r w:rsidRPr="00404A8B">
              <w:t>7.77E-10</w:t>
            </w:r>
          </w:p>
        </w:tc>
      </w:tr>
      <w:tr w:rsidR="00404A8B" w:rsidRPr="00404A8B" w14:paraId="05E05CD1" w14:textId="77777777" w:rsidTr="00404A8B">
        <w:trPr>
          <w:trHeight w:val="300"/>
        </w:trPr>
        <w:tc>
          <w:tcPr>
            <w:tcW w:w="1448" w:type="pct"/>
            <w:noWrap/>
            <w:hideMark/>
          </w:tcPr>
          <w:p w14:paraId="0C4F4A30" w14:textId="77777777" w:rsidR="00404A8B" w:rsidRPr="00404A8B" w:rsidRDefault="00404A8B">
            <w:r w:rsidRPr="00404A8B">
              <w:t>hsa-miR-497-5p</w:t>
            </w:r>
          </w:p>
        </w:tc>
        <w:tc>
          <w:tcPr>
            <w:tcW w:w="780" w:type="pct"/>
            <w:noWrap/>
            <w:hideMark/>
          </w:tcPr>
          <w:p w14:paraId="58DDBC6C" w14:textId="77777777" w:rsidR="00404A8B" w:rsidRPr="00404A8B" w:rsidRDefault="00404A8B" w:rsidP="00404A8B">
            <w:r w:rsidRPr="00404A8B">
              <w:t>-0.11027</w:t>
            </w:r>
          </w:p>
        </w:tc>
        <w:tc>
          <w:tcPr>
            <w:tcW w:w="693" w:type="pct"/>
            <w:noWrap/>
            <w:hideMark/>
          </w:tcPr>
          <w:p w14:paraId="4D9262C9" w14:textId="77777777" w:rsidR="00404A8B" w:rsidRPr="00404A8B" w:rsidRDefault="00404A8B" w:rsidP="00404A8B">
            <w:r w:rsidRPr="00404A8B">
              <w:t>2.12E-09</w:t>
            </w:r>
          </w:p>
        </w:tc>
        <w:tc>
          <w:tcPr>
            <w:tcW w:w="693" w:type="pct"/>
            <w:noWrap/>
            <w:hideMark/>
          </w:tcPr>
          <w:p w14:paraId="03E493E9" w14:textId="77777777" w:rsidR="00404A8B" w:rsidRPr="00404A8B" w:rsidRDefault="00404A8B" w:rsidP="00404A8B">
            <w:r w:rsidRPr="00404A8B">
              <w:t>-0.14633</w:t>
            </w:r>
          </w:p>
        </w:tc>
        <w:tc>
          <w:tcPr>
            <w:tcW w:w="693" w:type="pct"/>
            <w:noWrap/>
            <w:hideMark/>
          </w:tcPr>
          <w:p w14:paraId="730B11C8" w14:textId="77777777" w:rsidR="00404A8B" w:rsidRPr="00404A8B" w:rsidRDefault="00404A8B" w:rsidP="00404A8B">
            <w:r w:rsidRPr="00404A8B">
              <w:t>-0.07421</w:t>
            </w:r>
          </w:p>
        </w:tc>
        <w:tc>
          <w:tcPr>
            <w:tcW w:w="693" w:type="pct"/>
            <w:noWrap/>
            <w:hideMark/>
          </w:tcPr>
          <w:p w14:paraId="0AB61215" w14:textId="77777777" w:rsidR="00404A8B" w:rsidRPr="00404A8B" w:rsidRDefault="00404A8B" w:rsidP="00404A8B">
            <w:r w:rsidRPr="00404A8B">
              <w:t>7.40E-09</w:t>
            </w:r>
          </w:p>
        </w:tc>
      </w:tr>
      <w:tr w:rsidR="00404A8B" w:rsidRPr="00404A8B" w14:paraId="5348F195" w14:textId="77777777" w:rsidTr="00404A8B">
        <w:trPr>
          <w:trHeight w:val="300"/>
        </w:trPr>
        <w:tc>
          <w:tcPr>
            <w:tcW w:w="1448" w:type="pct"/>
            <w:noWrap/>
            <w:hideMark/>
          </w:tcPr>
          <w:p w14:paraId="0B555F59" w14:textId="77777777" w:rsidR="00404A8B" w:rsidRPr="00404A8B" w:rsidRDefault="00404A8B">
            <w:r w:rsidRPr="00404A8B">
              <w:t>hsa-miR-30c-1-3p</w:t>
            </w:r>
          </w:p>
        </w:tc>
        <w:tc>
          <w:tcPr>
            <w:tcW w:w="780" w:type="pct"/>
            <w:noWrap/>
            <w:hideMark/>
          </w:tcPr>
          <w:p w14:paraId="65378D41" w14:textId="77777777" w:rsidR="00404A8B" w:rsidRPr="00404A8B" w:rsidRDefault="00404A8B" w:rsidP="00404A8B">
            <w:r w:rsidRPr="00404A8B">
              <w:t>-0.11117</w:t>
            </w:r>
          </w:p>
        </w:tc>
        <w:tc>
          <w:tcPr>
            <w:tcW w:w="693" w:type="pct"/>
            <w:noWrap/>
            <w:hideMark/>
          </w:tcPr>
          <w:p w14:paraId="1F32F219" w14:textId="77777777" w:rsidR="00404A8B" w:rsidRPr="00404A8B" w:rsidRDefault="00404A8B" w:rsidP="00404A8B">
            <w:r w:rsidRPr="00404A8B">
              <w:t>4.86E-09</w:t>
            </w:r>
          </w:p>
        </w:tc>
        <w:tc>
          <w:tcPr>
            <w:tcW w:w="693" w:type="pct"/>
            <w:noWrap/>
            <w:hideMark/>
          </w:tcPr>
          <w:p w14:paraId="007E69C0" w14:textId="77777777" w:rsidR="00404A8B" w:rsidRPr="00404A8B" w:rsidRDefault="00404A8B" w:rsidP="00404A8B">
            <w:r w:rsidRPr="00404A8B">
              <w:t>-0.14837</w:t>
            </w:r>
          </w:p>
        </w:tc>
        <w:tc>
          <w:tcPr>
            <w:tcW w:w="693" w:type="pct"/>
            <w:noWrap/>
            <w:hideMark/>
          </w:tcPr>
          <w:p w14:paraId="0CAB94DD" w14:textId="77777777" w:rsidR="00404A8B" w:rsidRPr="00404A8B" w:rsidRDefault="00404A8B" w:rsidP="00404A8B">
            <w:r w:rsidRPr="00404A8B">
              <w:t>-0.07397</w:t>
            </w:r>
          </w:p>
        </w:tc>
        <w:tc>
          <w:tcPr>
            <w:tcW w:w="693" w:type="pct"/>
            <w:noWrap/>
            <w:hideMark/>
          </w:tcPr>
          <w:p w14:paraId="2D7A98E9" w14:textId="77777777" w:rsidR="00404A8B" w:rsidRPr="00404A8B" w:rsidRDefault="00404A8B" w:rsidP="00404A8B">
            <w:r w:rsidRPr="00404A8B">
              <w:t>1.64E-08</w:t>
            </w:r>
          </w:p>
        </w:tc>
      </w:tr>
      <w:tr w:rsidR="00404A8B" w:rsidRPr="00404A8B" w14:paraId="09A180B9" w14:textId="77777777" w:rsidTr="00404A8B">
        <w:trPr>
          <w:trHeight w:val="300"/>
        </w:trPr>
        <w:tc>
          <w:tcPr>
            <w:tcW w:w="1448" w:type="pct"/>
            <w:noWrap/>
            <w:hideMark/>
          </w:tcPr>
          <w:p w14:paraId="3068B589" w14:textId="77777777" w:rsidR="00404A8B" w:rsidRPr="00404A8B" w:rsidRDefault="00404A8B">
            <w:r w:rsidRPr="00404A8B">
              <w:t>hsa-let-7g-5p</w:t>
            </w:r>
          </w:p>
        </w:tc>
        <w:tc>
          <w:tcPr>
            <w:tcW w:w="780" w:type="pct"/>
            <w:noWrap/>
            <w:hideMark/>
          </w:tcPr>
          <w:p w14:paraId="3C09272E" w14:textId="77777777" w:rsidR="00404A8B" w:rsidRPr="00404A8B" w:rsidRDefault="00404A8B" w:rsidP="00404A8B">
            <w:r w:rsidRPr="00404A8B">
              <w:t>-0.11237</w:t>
            </w:r>
          </w:p>
        </w:tc>
        <w:tc>
          <w:tcPr>
            <w:tcW w:w="693" w:type="pct"/>
            <w:noWrap/>
            <w:hideMark/>
          </w:tcPr>
          <w:p w14:paraId="4630E474" w14:textId="77777777" w:rsidR="00404A8B" w:rsidRPr="00404A8B" w:rsidRDefault="00404A8B" w:rsidP="00404A8B">
            <w:r w:rsidRPr="00404A8B">
              <w:t>4.80E-10</w:t>
            </w:r>
          </w:p>
        </w:tc>
        <w:tc>
          <w:tcPr>
            <w:tcW w:w="693" w:type="pct"/>
            <w:noWrap/>
            <w:hideMark/>
          </w:tcPr>
          <w:p w14:paraId="5CB920B0" w14:textId="77777777" w:rsidR="00404A8B" w:rsidRPr="00404A8B" w:rsidRDefault="00404A8B" w:rsidP="00404A8B">
            <w:r w:rsidRPr="00404A8B">
              <w:t>-0.14771</w:t>
            </w:r>
          </w:p>
        </w:tc>
        <w:tc>
          <w:tcPr>
            <w:tcW w:w="693" w:type="pct"/>
            <w:noWrap/>
            <w:hideMark/>
          </w:tcPr>
          <w:p w14:paraId="4527E504" w14:textId="77777777" w:rsidR="00404A8B" w:rsidRPr="00404A8B" w:rsidRDefault="00404A8B" w:rsidP="00404A8B">
            <w:r w:rsidRPr="00404A8B">
              <w:t>-0.07702</w:t>
            </w:r>
          </w:p>
        </w:tc>
        <w:tc>
          <w:tcPr>
            <w:tcW w:w="693" w:type="pct"/>
            <w:noWrap/>
            <w:hideMark/>
          </w:tcPr>
          <w:p w14:paraId="2689A591" w14:textId="77777777" w:rsidR="00404A8B" w:rsidRPr="00404A8B" w:rsidRDefault="00404A8B" w:rsidP="00404A8B">
            <w:r w:rsidRPr="00404A8B">
              <w:t>1.84E-09</w:t>
            </w:r>
          </w:p>
        </w:tc>
      </w:tr>
      <w:tr w:rsidR="00404A8B" w:rsidRPr="00404A8B" w14:paraId="1E78A228" w14:textId="77777777" w:rsidTr="00404A8B">
        <w:trPr>
          <w:trHeight w:val="300"/>
        </w:trPr>
        <w:tc>
          <w:tcPr>
            <w:tcW w:w="1448" w:type="pct"/>
            <w:noWrap/>
            <w:hideMark/>
          </w:tcPr>
          <w:p w14:paraId="13D3F2E8" w14:textId="77777777" w:rsidR="00404A8B" w:rsidRPr="00404A8B" w:rsidRDefault="00404A8B">
            <w:r w:rsidRPr="00404A8B">
              <w:t>hsa-miR-195-3p</w:t>
            </w:r>
          </w:p>
        </w:tc>
        <w:tc>
          <w:tcPr>
            <w:tcW w:w="780" w:type="pct"/>
            <w:noWrap/>
            <w:hideMark/>
          </w:tcPr>
          <w:p w14:paraId="451A5C83" w14:textId="77777777" w:rsidR="00404A8B" w:rsidRPr="00404A8B" w:rsidRDefault="00404A8B" w:rsidP="00404A8B">
            <w:r w:rsidRPr="00404A8B">
              <w:t>-0.11437</w:t>
            </w:r>
          </w:p>
        </w:tc>
        <w:tc>
          <w:tcPr>
            <w:tcW w:w="693" w:type="pct"/>
            <w:noWrap/>
            <w:hideMark/>
          </w:tcPr>
          <w:p w14:paraId="1F5BEA34" w14:textId="77777777" w:rsidR="00404A8B" w:rsidRPr="00404A8B" w:rsidRDefault="00404A8B" w:rsidP="00404A8B">
            <w:r w:rsidRPr="00404A8B">
              <w:t>1.41E-09</w:t>
            </w:r>
          </w:p>
        </w:tc>
        <w:tc>
          <w:tcPr>
            <w:tcW w:w="693" w:type="pct"/>
            <w:noWrap/>
            <w:hideMark/>
          </w:tcPr>
          <w:p w14:paraId="243493DA" w14:textId="77777777" w:rsidR="00404A8B" w:rsidRPr="00404A8B" w:rsidRDefault="00404A8B" w:rsidP="00404A8B">
            <w:r w:rsidRPr="00404A8B">
              <w:t>-0.15137</w:t>
            </w:r>
          </w:p>
        </w:tc>
        <w:tc>
          <w:tcPr>
            <w:tcW w:w="693" w:type="pct"/>
            <w:noWrap/>
            <w:hideMark/>
          </w:tcPr>
          <w:p w14:paraId="1018C633" w14:textId="77777777" w:rsidR="00404A8B" w:rsidRPr="00404A8B" w:rsidRDefault="00404A8B" w:rsidP="00404A8B">
            <w:r w:rsidRPr="00404A8B">
              <w:t>-0.07738</w:t>
            </w:r>
          </w:p>
        </w:tc>
        <w:tc>
          <w:tcPr>
            <w:tcW w:w="693" w:type="pct"/>
            <w:noWrap/>
            <w:hideMark/>
          </w:tcPr>
          <w:p w14:paraId="21784841" w14:textId="77777777" w:rsidR="00404A8B" w:rsidRPr="00404A8B" w:rsidRDefault="00404A8B" w:rsidP="00404A8B">
            <w:r w:rsidRPr="00404A8B">
              <w:t>5.06E-09</w:t>
            </w:r>
          </w:p>
        </w:tc>
      </w:tr>
      <w:tr w:rsidR="00404A8B" w:rsidRPr="00404A8B" w14:paraId="45FE70DC" w14:textId="77777777" w:rsidTr="00404A8B">
        <w:trPr>
          <w:trHeight w:val="300"/>
        </w:trPr>
        <w:tc>
          <w:tcPr>
            <w:tcW w:w="1448" w:type="pct"/>
            <w:noWrap/>
            <w:hideMark/>
          </w:tcPr>
          <w:p w14:paraId="14F1A962" w14:textId="77777777" w:rsidR="00404A8B" w:rsidRPr="00404A8B" w:rsidRDefault="00404A8B">
            <w:r w:rsidRPr="00404A8B">
              <w:t>hsa-miR-499a-5p</w:t>
            </w:r>
          </w:p>
        </w:tc>
        <w:tc>
          <w:tcPr>
            <w:tcW w:w="780" w:type="pct"/>
            <w:noWrap/>
            <w:hideMark/>
          </w:tcPr>
          <w:p w14:paraId="15FBC7B5" w14:textId="77777777" w:rsidR="00404A8B" w:rsidRPr="00404A8B" w:rsidRDefault="00404A8B" w:rsidP="00404A8B">
            <w:r w:rsidRPr="00404A8B">
              <w:t>-0.11509</w:t>
            </w:r>
          </w:p>
        </w:tc>
        <w:tc>
          <w:tcPr>
            <w:tcW w:w="693" w:type="pct"/>
            <w:noWrap/>
            <w:hideMark/>
          </w:tcPr>
          <w:p w14:paraId="77291995" w14:textId="77777777" w:rsidR="00404A8B" w:rsidRPr="00404A8B" w:rsidRDefault="00404A8B" w:rsidP="00404A8B">
            <w:r w:rsidRPr="00404A8B">
              <w:t>2.67E-08</w:t>
            </w:r>
          </w:p>
        </w:tc>
        <w:tc>
          <w:tcPr>
            <w:tcW w:w="693" w:type="pct"/>
            <w:noWrap/>
            <w:hideMark/>
          </w:tcPr>
          <w:p w14:paraId="7EC7571F" w14:textId="77777777" w:rsidR="00404A8B" w:rsidRPr="00404A8B" w:rsidRDefault="00404A8B" w:rsidP="00404A8B">
            <w:r w:rsidRPr="00404A8B">
              <w:t>-0.15562</w:t>
            </w:r>
          </w:p>
        </w:tc>
        <w:tc>
          <w:tcPr>
            <w:tcW w:w="693" w:type="pct"/>
            <w:noWrap/>
            <w:hideMark/>
          </w:tcPr>
          <w:p w14:paraId="406632FA" w14:textId="77777777" w:rsidR="00404A8B" w:rsidRPr="00404A8B" w:rsidRDefault="00404A8B" w:rsidP="00404A8B">
            <w:r w:rsidRPr="00404A8B">
              <w:t>-0.07456</w:t>
            </w:r>
          </w:p>
        </w:tc>
        <w:tc>
          <w:tcPr>
            <w:tcW w:w="693" w:type="pct"/>
            <w:noWrap/>
            <w:hideMark/>
          </w:tcPr>
          <w:p w14:paraId="2BBE7E42" w14:textId="77777777" w:rsidR="00404A8B" w:rsidRPr="00404A8B" w:rsidRDefault="00404A8B" w:rsidP="00404A8B">
            <w:r w:rsidRPr="00404A8B">
              <w:t>8.30E-08</w:t>
            </w:r>
          </w:p>
        </w:tc>
      </w:tr>
      <w:tr w:rsidR="00404A8B" w:rsidRPr="00404A8B" w14:paraId="55809701" w14:textId="77777777" w:rsidTr="00404A8B">
        <w:trPr>
          <w:trHeight w:val="300"/>
        </w:trPr>
        <w:tc>
          <w:tcPr>
            <w:tcW w:w="1448" w:type="pct"/>
            <w:noWrap/>
            <w:hideMark/>
          </w:tcPr>
          <w:p w14:paraId="4D3C7B51" w14:textId="77777777" w:rsidR="00404A8B" w:rsidRPr="00404A8B" w:rsidRDefault="00404A8B">
            <w:r w:rsidRPr="00404A8B">
              <w:t>hsa-miR-140-3p</w:t>
            </w:r>
          </w:p>
        </w:tc>
        <w:tc>
          <w:tcPr>
            <w:tcW w:w="780" w:type="pct"/>
            <w:noWrap/>
            <w:hideMark/>
          </w:tcPr>
          <w:p w14:paraId="2453B2A3" w14:textId="77777777" w:rsidR="00404A8B" w:rsidRPr="00404A8B" w:rsidRDefault="00404A8B" w:rsidP="00404A8B">
            <w:r w:rsidRPr="00404A8B">
              <w:t>-0.11573</w:t>
            </w:r>
          </w:p>
        </w:tc>
        <w:tc>
          <w:tcPr>
            <w:tcW w:w="693" w:type="pct"/>
            <w:noWrap/>
            <w:hideMark/>
          </w:tcPr>
          <w:p w14:paraId="39F8D362" w14:textId="77777777" w:rsidR="00404A8B" w:rsidRPr="00404A8B" w:rsidRDefault="00404A8B" w:rsidP="00404A8B">
            <w:r w:rsidRPr="00404A8B">
              <w:t>3.17E-11</w:t>
            </w:r>
          </w:p>
        </w:tc>
        <w:tc>
          <w:tcPr>
            <w:tcW w:w="693" w:type="pct"/>
            <w:noWrap/>
            <w:hideMark/>
          </w:tcPr>
          <w:p w14:paraId="19D22AF9" w14:textId="77777777" w:rsidR="00404A8B" w:rsidRPr="00404A8B" w:rsidRDefault="00404A8B" w:rsidP="00404A8B">
            <w:r w:rsidRPr="00404A8B">
              <w:t>-0.14986</w:t>
            </w:r>
          </w:p>
        </w:tc>
        <w:tc>
          <w:tcPr>
            <w:tcW w:w="693" w:type="pct"/>
            <w:noWrap/>
            <w:hideMark/>
          </w:tcPr>
          <w:p w14:paraId="2EC75A2A" w14:textId="77777777" w:rsidR="00404A8B" w:rsidRPr="00404A8B" w:rsidRDefault="00404A8B" w:rsidP="00404A8B">
            <w:r w:rsidRPr="00404A8B">
              <w:t>-0.0816</w:t>
            </w:r>
          </w:p>
        </w:tc>
        <w:tc>
          <w:tcPr>
            <w:tcW w:w="693" w:type="pct"/>
            <w:noWrap/>
            <w:hideMark/>
          </w:tcPr>
          <w:p w14:paraId="30DAD094" w14:textId="77777777" w:rsidR="00404A8B" w:rsidRPr="00404A8B" w:rsidRDefault="00404A8B" w:rsidP="00404A8B">
            <w:r w:rsidRPr="00404A8B">
              <w:t>1.44E-10</w:t>
            </w:r>
          </w:p>
        </w:tc>
      </w:tr>
      <w:tr w:rsidR="00404A8B" w:rsidRPr="00404A8B" w14:paraId="54480ABC" w14:textId="77777777" w:rsidTr="00404A8B">
        <w:trPr>
          <w:trHeight w:val="300"/>
        </w:trPr>
        <w:tc>
          <w:tcPr>
            <w:tcW w:w="1448" w:type="pct"/>
            <w:noWrap/>
            <w:hideMark/>
          </w:tcPr>
          <w:p w14:paraId="412DE804" w14:textId="77777777" w:rsidR="00404A8B" w:rsidRPr="00404A8B" w:rsidRDefault="00404A8B">
            <w:r w:rsidRPr="00404A8B">
              <w:t>hsa-miR-892a</w:t>
            </w:r>
          </w:p>
        </w:tc>
        <w:tc>
          <w:tcPr>
            <w:tcW w:w="780" w:type="pct"/>
            <w:noWrap/>
            <w:hideMark/>
          </w:tcPr>
          <w:p w14:paraId="192AB573" w14:textId="77777777" w:rsidR="00404A8B" w:rsidRPr="00404A8B" w:rsidRDefault="00404A8B" w:rsidP="00404A8B">
            <w:r w:rsidRPr="00404A8B">
              <w:t>-0.1166</w:t>
            </w:r>
          </w:p>
        </w:tc>
        <w:tc>
          <w:tcPr>
            <w:tcW w:w="693" w:type="pct"/>
            <w:noWrap/>
            <w:hideMark/>
          </w:tcPr>
          <w:p w14:paraId="167FC802" w14:textId="77777777" w:rsidR="00404A8B" w:rsidRPr="00404A8B" w:rsidRDefault="00404A8B" w:rsidP="00404A8B">
            <w:r w:rsidRPr="00404A8B">
              <w:t>2.98E-12</w:t>
            </w:r>
          </w:p>
        </w:tc>
        <w:tc>
          <w:tcPr>
            <w:tcW w:w="693" w:type="pct"/>
            <w:noWrap/>
            <w:hideMark/>
          </w:tcPr>
          <w:p w14:paraId="3F28B64A" w14:textId="77777777" w:rsidR="00404A8B" w:rsidRPr="00404A8B" w:rsidRDefault="00404A8B" w:rsidP="00404A8B">
            <w:r w:rsidRPr="00404A8B">
              <w:t>-0.14931</w:t>
            </w:r>
          </w:p>
        </w:tc>
        <w:tc>
          <w:tcPr>
            <w:tcW w:w="693" w:type="pct"/>
            <w:noWrap/>
            <w:hideMark/>
          </w:tcPr>
          <w:p w14:paraId="17E60C41" w14:textId="77777777" w:rsidR="00404A8B" w:rsidRPr="00404A8B" w:rsidRDefault="00404A8B" w:rsidP="00404A8B">
            <w:r w:rsidRPr="00404A8B">
              <w:t>-0.08389</w:t>
            </w:r>
          </w:p>
        </w:tc>
        <w:tc>
          <w:tcPr>
            <w:tcW w:w="693" w:type="pct"/>
            <w:noWrap/>
            <w:hideMark/>
          </w:tcPr>
          <w:p w14:paraId="6F70C525" w14:textId="77777777" w:rsidR="00404A8B" w:rsidRPr="00404A8B" w:rsidRDefault="00404A8B" w:rsidP="00404A8B">
            <w:r w:rsidRPr="00404A8B">
              <w:t>1.53E-11</w:t>
            </w:r>
          </w:p>
        </w:tc>
      </w:tr>
      <w:tr w:rsidR="00404A8B" w:rsidRPr="00404A8B" w14:paraId="3DD0B00F" w14:textId="77777777" w:rsidTr="00404A8B">
        <w:trPr>
          <w:trHeight w:val="300"/>
        </w:trPr>
        <w:tc>
          <w:tcPr>
            <w:tcW w:w="1448" w:type="pct"/>
            <w:noWrap/>
            <w:hideMark/>
          </w:tcPr>
          <w:p w14:paraId="6AD0B685" w14:textId="77777777" w:rsidR="00404A8B" w:rsidRPr="00404A8B" w:rsidRDefault="00404A8B">
            <w:r w:rsidRPr="00404A8B">
              <w:t>hsa-miR-30b-5p</w:t>
            </w:r>
          </w:p>
        </w:tc>
        <w:tc>
          <w:tcPr>
            <w:tcW w:w="780" w:type="pct"/>
            <w:noWrap/>
            <w:hideMark/>
          </w:tcPr>
          <w:p w14:paraId="63F6FF8E" w14:textId="77777777" w:rsidR="00404A8B" w:rsidRPr="00404A8B" w:rsidRDefault="00404A8B" w:rsidP="00404A8B">
            <w:r w:rsidRPr="00404A8B">
              <w:t>-0.11905</w:t>
            </w:r>
          </w:p>
        </w:tc>
        <w:tc>
          <w:tcPr>
            <w:tcW w:w="693" w:type="pct"/>
            <w:noWrap/>
            <w:hideMark/>
          </w:tcPr>
          <w:p w14:paraId="15B6D284" w14:textId="77777777" w:rsidR="00404A8B" w:rsidRPr="00404A8B" w:rsidRDefault="00404A8B" w:rsidP="00404A8B">
            <w:r w:rsidRPr="00404A8B">
              <w:t>8.84E-13</w:t>
            </w:r>
          </w:p>
        </w:tc>
        <w:tc>
          <w:tcPr>
            <w:tcW w:w="693" w:type="pct"/>
            <w:noWrap/>
            <w:hideMark/>
          </w:tcPr>
          <w:p w14:paraId="21B6C2F5" w14:textId="77777777" w:rsidR="00404A8B" w:rsidRPr="00404A8B" w:rsidRDefault="00404A8B" w:rsidP="00404A8B">
            <w:r w:rsidRPr="00404A8B">
              <w:t>-0.15165</w:t>
            </w:r>
          </w:p>
        </w:tc>
        <w:tc>
          <w:tcPr>
            <w:tcW w:w="693" w:type="pct"/>
            <w:noWrap/>
            <w:hideMark/>
          </w:tcPr>
          <w:p w14:paraId="7B6202E6" w14:textId="77777777" w:rsidR="00404A8B" w:rsidRPr="00404A8B" w:rsidRDefault="00404A8B" w:rsidP="00404A8B">
            <w:r w:rsidRPr="00404A8B">
              <w:t>-0.08645</w:t>
            </w:r>
          </w:p>
        </w:tc>
        <w:tc>
          <w:tcPr>
            <w:tcW w:w="693" w:type="pct"/>
            <w:noWrap/>
            <w:hideMark/>
          </w:tcPr>
          <w:p w14:paraId="7A161FD9" w14:textId="77777777" w:rsidR="00404A8B" w:rsidRPr="00404A8B" w:rsidRDefault="00404A8B" w:rsidP="00404A8B">
            <w:r w:rsidRPr="00404A8B">
              <w:t>4.69E-12</w:t>
            </w:r>
          </w:p>
        </w:tc>
      </w:tr>
      <w:tr w:rsidR="00404A8B" w:rsidRPr="00404A8B" w14:paraId="76C7F5E7" w14:textId="77777777" w:rsidTr="00404A8B">
        <w:trPr>
          <w:trHeight w:val="300"/>
        </w:trPr>
        <w:tc>
          <w:tcPr>
            <w:tcW w:w="1448" w:type="pct"/>
            <w:noWrap/>
            <w:hideMark/>
          </w:tcPr>
          <w:p w14:paraId="09FEFC67" w14:textId="77777777" w:rsidR="00404A8B" w:rsidRPr="00404A8B" w:rsidRDefault="00404A8B">
            <w:r w:rsidRPr="00404A8B">
              <w:t>hsa-miR-195-5p</w:t>
            </w:r>
          </w:p>
        </w:tc>
        <w:tc>
          <w:tcPr>
            <w:tcW w:w="780" w:type="pct"/>
            <w:noWrap/>
            <w:hideMark/>
          </w:tcPr>
          <w:p w14:paraId="1625C3CD" w14:textId="77777777" w:rsidR="00404A8B" w:rsidRPr="00404A8B" w:rsidRDefault="00404A8B" w:rsidP="00404A8B">
            <w:r w:rsidRPr="00404A8B">
              <w:t>-0.1205</w:t>
            </w:r>
          </w:p>
        </w:tc>
        <w:tc>
          <w:tcPr>
            <w:tcW w:w="693" w:type="pct"/>
            <w:noWrap/>
            <w:hideMark/>
          </w:tcPr>
          <w:p w14:paraId="41D554C8" w14:textId="77777777" w:rsidR="00404A8B" w:rsidRPr="00404A8B" w:rsidRDefault="00404A8B" w:rsidP="00404A8B">
            <w:r w:rsidRPr="00404A8B">
              <w:t>3.16E-13</w:t>
            </w:r>
          </w:p>
        </w:tc>
        <w:tc>
          <w:tcPr>
            <w:tcW w:w="693" w:type="pct"/>
            <w:noWrap/>
            <w:hideMark/>
          </w:tcPr>
          <w:p w14:paraId="3022572C" w14:textId="77777777" w:rsidR="00404A8B" w:rsidRPr="00404A8B" w:rsidRDefault="00404A8B" w:rsidP="00404A8B">
            <w:r w:rsidRPr="00404A8B">
              <w:t>-0.15287</w:t>
            </w:r>
          </w:p>
        </w:tc>
        <w:tc>
          <w:tcPr>
            <w:tcW w:w="693" w:type="pct"/>
            <w:noWrap/>
            <w:hideMark/>
          </w:tcPr>
          <w:p w14:paraId="3076F6A5" w14:textId="77777777" w:rsidR="00404A8B" w:rsidRPr="00404A8B" w:rsidRDefault="00404A8B" w:rsidP="00404A8B">
            <w:r w:rsidRPr="00404A8B">
              <w:t>-0.08814</w:t>
            </w:r>
          </w:p>
        </w:tc>
        <w:tc>
          <w:tcPr>
            <w:tcW w:w="693" w:type="pct"/>
            <w:noWrap/>
            <w:hideMark/>
          </w:tcPr>
          <w:p w14:paraId="5EE0F29A" w14:textId="77777777" w:rsidR="00404A8B" w:rsidRPr="00404A8B" w:rsidRDefault="00404A8B" w:rsidP="00404A8B">
            <w:r w:rsidRPr="00404A8B">
              <w:t>1.75E-12</w:t>
            </w:r>
          </w:p>
        </w:tc>
      </w:tr>
      <w:tr w:rsidR="00404A8B" w:rsidRPr="00404A8B" w14:paraId="3EAA4A5A" w14:textId="77777777" w:rsidTr="00404A8B">
        <w:trPr>
          <w:trHeight w:val="300"/>
        </w:trPr>
        <w:tc>
          <w:tcPr>
            <w:tcW w:w="1448" w:type="pct"/>
            <w:noWrap/>
            <w:hideMark/>
          </w:tcPr>
          <w:p w14:paraId="703197B3" w14:textId="77777777" w:rsidR="00404A8B" w:rsidRPr="00404A8B" w:rsidRDefault="00404A8B">
            <w:r w:rsidRPr="00404A8B">
              <w:t>hsa-miR-204-5p</w:t>
            </w:r>
          </w:p>
        </w:tc>
        <w:tc>
          <w:tcPr>
            <w:tcW w:w="780" w:type="pct"/>
            <w:noWrap/>
            <w:hideMark/>
          </w:tcPr>
          <w:p w14:paraId="3995A6BD" w14:textId="77777777" w:rsidR="00404A8B" w:rsidRPr="00404A8B" w:rsidRDefault="00404A8B" w:rsidP="00404A8B">
            <w:r w:rsidRPr="00404A8B">
              <w:t>-0.12438</w:t>
            </w:r>
          </w:p>
        </w:tc>
        <w:tc>
          <w:tcPr>
            <w:tcW w:w="693" w:type="pct"/>
            <w:noWrap/>
            <w:hideMark/>
          </w:tcPr>
          <w:p w14:paraId="3D2A6C1D" w14:textId="77777777" w:rsidR="00404A8B" w:rsidRPr="00404A8B" w:rsidRDefault="00404A8B" w:rsidP="00404A8B">
            <w:r w:rsidRPr="00404A8B">
              <w:t>2.64E-16</w:t>
            </w:r>
          </w:p>
        </w:tc>
        <w:tc>
          <w:tcPr>
            <w:tcW w:w="693" w:type="pct"/>
            <w:noWrap/>
            <w:hideMark/>
          </w:tcPr>
          <w:p w14:paraId="1F826B01" w14:textId="77777777" w:rsidR="00404A8B" w:rsidRPr="00404A8B" w:rsidRDefault="00404A8B" w:rsidP="00404A8B">
            <w:r w:rsidRPr="00404A8B">
              <w:t>-0.15409</w:t>
            </w:r>
          </w:p>
        </w:tc>
        <w:tc>
          <w:tcPr>
            <w:tcW w:w="693" w:type="pct"/>
            <w:noWrap/>
            <w:hideMark/>
          </w:tcPr>
          <w:p w14:paraId="694FD05D" w14:textId="77777777" w:rsidR="00404A8B" w:rsidRPr="00404A8B" w:rsidRDefault="00404A8B" w:rsidP="00404A8B">
            <w:r w:rsidRPr="00404A8B">
              <w:t>-0.09466</w:t>
            </w:r>
          </w:p>
        </w:tc>
        <w:tc>
          <w:tcPr>
            <w:tcW w:w="693" w:type="pct"/>
            <w:noWrap/>
            <w:hideMark/>
          </w:tcPr>
          <w:p w14:paraId="35F9792C" w14:textId="77777777" w:rsidR="00404A8B" w:rsidRPr="00404A8B" w:rsidRDefault="00404A8B" w:rsidP="00404A8B">
            <w:r w:rsidRPr="00404A8B">
              <w:t>1.78E-15</w:t>
            </w:r>
          </w:p>
        </w:tc>
      </w:tr>
      <w:tr w:rsidR="00404A8B" w:rsidRPr="00404A8B" w14:paraId="4B2774D4" w14:textId="77777777" w:rsidTr="00404A8B">
        <w:trPr>
          <w:trHeight w:val="300"/>
        </w:trPr>
        <w:tc>
          <w:tcPr>
            <w:tcW w:w="1448" w:type="pct"/>
            <w:noWrap/>
            <w:hideMark/>
          </w:tcPr>
          <w:p w14:paraId="25F32F78" w14:textId="77777777" w:rsidR="00404A8B" w:rsidRPr="00404A8B" w:rsidRDefault="00404A8B">
            <w:r w:rsidRPr="00404A8B">
              <w:t>hsa-miR-6715b-3p</w:t>
            </w:r>
          </w:p>
        </w:tc>
        <w:tc>
          <w:tcPr>
            <w:tcW w:w="780" w:type="pct"/>
            <w:noWrap/>
            <w:hideMark/>
          </w:tcPr>
          <w:p w14:paraId="7D70E116" w14:textId="77777777" w:rsidR="00404A8B" w:rsidRPr="00404A8B" w:rsidRDefault="00404A8B" w:rsidP="00404A8B">
            <w:r w:rsidRPr="00404A8B">
              <w:t>-0.12503</w:t>
            </w:r>
          </w:p>
        </w:tc>
        <w:tc>
          <w:tcPr>
            <w:tcW w:w="693" w:type="pct"/>
            <w:noWrap/>
            <w:hideMark/>
          </w:tcPr>
          <w:p w14:paraId="6E7808AB" w14:textId="77777777" w:rsidR="00404A8B" w:rsidRPr="00404A8B" w:rsidRDefault="00404A8B" w:rsidP="00404A8B">
            <w:r w:rsidRPr="00404A8B">
              <w:t>2.67E-12</w:t>
            </w:r>
          </w:p>
        </w:tc>
        <w:tc>
          <w:tcPr>
            <w:tcW w:w="693" w:type="pct"/>
            <w:noWrap/>
            <w:hideMark/>
          </w:tcPr>
          <w:p w14:paraId="0DF175BF" w14:textId="77777777" w:rsidR="00404A8B" w:rsidRPr="00404A8B" w:rsidRDefault="00404A8B" w:rsidP="00404A8B">
            <w:r w:rsidRPr="00404A8B">
              <w:t>-0.16002</w:t>
            </w:r>
          </w:p>
        </w:tc>
        <w:tc>
          <w:tcPr>
            <w:tcW w:w="693" w:type="pct"/>
            <w:noWrap/>
            <w:hideMark/>
          </w:tcPr>
          <w:p w14:paraId="033EC9FA" w14:textId="77777777" w:rsidR="00404A8B" w:rsidRPr="00404A8B" w:rsidRDefault="00404A8B" w:rsidP="00404A8B">
            <w:r w:rsidRPr="00404A8B">
              <w:t>-0.09003</w:t>
            </w:r>
          </w:p>
        </w:tc>
        <w:tc>
          <w:tcPr>
            <w:tcW w:w="693" w:type="pct"/>
            <w:noWrap/>
            <w:hideMark/>
          </w:tcPr>
          <w:p w14:paraId="1AD72808" w14:textId="77777777" w:rsidR="00404A8B" w:rsidRPr="00404A8B" w:rsidRDefault="00404A8B" w:rsidP="00404A8B">
            <w:r w:rsidRPr="00404A8B">
              <w:t>1.38E-11</w:t>
            </w:r>
          </w:p>
        </w:tc>
      </w:tr>
      <w:tr w:rsidR="00404A8B" w:rsidRPr="00404A8B" w14:paraId="63630040" w14:textId="77777777" w:rsidTr="00404A8B">
        <w:trPr>
          <w:trHeight w:val="300"/>
        </w:trPr>
        <w:tc>
          <w:tcPr>
            <w:tcW w:w="1448" w:type="pct"/>
            <w:noWrap/>
            <w:hideMark/>
          </w:tcPr>
          <w:p w14:paraId="43B9C328" w14:textId="77777777" w:rsidR="00404A8B" w:rsidRPr="00404A8B" w:rsidRDefault="00404A8B">
            <w:r w:rsidRPr="00404A8B">
              <w:t>hsa-miR-30d-3p</w:t>
            </w:r>
          </w:p>
        </w:tc>
        <w:tc>
          <w:tcPr>
            <w:tcW w:w="780" w:type="pct"/>
            <w:noWrap/>
            <w:hideMark/>
          </w:tcPr>
          <w:p w14:paraId="48809CB7" w14:textId="77777777" w:rsidR="00404A8B" w:rsidRPr="00404A8B" w:rsidRDefault="00404A8B" w:rsidP="00404A8B">
            <w:r w:rsidRPr="00404A8B">
              <w:t>-0.12963</w:t>
            </w:r>
          </w:p>
        </w:tc>
        <w:tc>
          <w:tcPr>
            <w:tcW w:w="693" w:type="pct"/>
            <w:noWrap/>
            <w:hideMark/>
          </w:tcPr>
          <w:p w14:paraId="0908E164" w14:textId="77777777" w:rsidR="00404A8B" w:rsidRPr="00404A8B" w:rsidRDefault="00404A8B" w:rsidP="00404A8B">
            <w:r w:rsidRPr="00404A8B">
              <w:t>5.89E-16</w:t>
            </w:r>
          </w:p>
        </w:tc>
        <w:tc>
          <w:tcPr>
            <w:tcW w:w="693" w:type="pct"/>
            <w:noWrap/>
            <w:hideMark/>
          </w:tcPr>
          <w:p w14:paraId="34BB62B1" w14:textId="77777777" w:rsidR="00404A8B" w:rsidRPr="00404A8B" w:rsidRDefault="00404A8B" w:rsidP="00404A8B">
            <w:r w:rsidRPr="00404A8B">
              <w:t>-0.16098</w:t>
            </w:r>
          </w:p>
        </w:tc>
        <w:tc>
          <w:tcPr>
            <w:tcW w:w="693" w:type="pct"/>
            <w:noWrap/>
            <w:hideMark/>
          </w:tcPr>
          <w:p w14:paraId="13C5DDF8" w14:textId="77777777" w:rsidR="00404A8B" w:rsidRPr="00404A8B" w:rsidRDefault="00404A8B" w:rsidP="00404A8B">
            <w:r w:rsidRPr="00404A8B">
              <w:t>-0.09828</w:t>
            </w:r>
          </w:p>
        </w:tc>
        <w:tc>
          <w:tcPr>
            <w:tcW w:w="693" w:type="pct"/>
            <w:noWrap/>
            <w:hideMark/>
          </w:tcPr>
          <w:p w14:paraId="28E13961" w14:textId="77777777" w:rsidR="00404A8B" w:rsidRPr="00404A8B" w:rsidRDefault="00404A8B" w:rsidP="00404A8B">
            <w:r w:rsidRPr="00404A8B">
              <w:t>3.93E-15</w:t>
            </w:r>
          </w:p>
        </w:tc>
      </w:tr>
      <w:tr w:rsidR="00404A8B" w:rsidRPr="00404A8B" w14:paraId="16068581" w14:textId="77777777" w:rsidTr="00404A8B">
        <w:trPr>
          <w:trHeight w:val="300"/>
        </w:trPr>
        <w:tc>
          <w:tcPr>
            <w:tcW w:w="1448" w:type="pct"/>
            <w:noWrap/>
            <w:hideMark/>
          </w:tcPr>
          <w:p w14:paraId="680D7210" w14:textId="77777777" w:rsidR="00404A8B" w:rsidRPr="00404A8B" w:rsidRDefault="00404A8B">
            <w:r w:rsidRPr="00404A8B">
              <w:t>hsa-miR-660-5p</w:t>
            </w:r>
          </w:p>
        </w:tc>
        <w:tc>
          <w:tcPr>
            <w:tcW w:w="780" w:type="pct"/>
            <w:noWrap/>
            <w:hideMark/>
          </w:tcPr>
          <w:p w14:paraId="66DDAF58" w14:textId="77777777" w:rsidR="00404A8B" w:rsidRPr="00404A8B" w:rsidRDefault="00404A8B" w:rsidP="00404A8B">
            <w:r w:rsidRPr="00404A8B">
              <w:t>-0.12984</w:t>
            </w:r>
          </w:p>
        </w:tc>
        <w:tc>
          <w:tcPr>
            <w:tcW w:w="693" w:type="pct"/>
            <w:noWrap/>
            <w:hideMark/>
          </w:tcPr>
          <w:p w14:paraId="619CB382" w14:textId="77777777" w:rsidR="00404A8B" w:rsidRPr="00404A8B" w:rsidRDefault="00404A8B" w:rsidP="00404A8B">
            <w:r w:rsidRPr="00404A8B">
              <w:t>1.69E-13</w:t>
            </w:r>
          </w:p>
        </w:tc>
        <w:tc>
          <w:tcPr>
            <w:tcW w:w="693" w:type="pct"/>
            <w:noWrap/>
            <w:hideMark/>
          </w:tcPr>
          <w:p w14:paraId="539F7BAF" w14:textId="77777777" w:rsidR="00404A8B" w:rsidRPr="00404A8B" w:rsidRDefault="00404A8B" w:rsidP="00404A8B">
            <w:r w:rsidRPr="00404A8B">
              <w:t>-0.16432</w:t>
            </w:r>
          </w:p>
        </w:tc>
        <w:tc>
          <w:tcPr>
            <w:tcW w:w="693" w:type="pct"/>
            <w:noWrap/>
            <w:hideMark/>
          </w:tcPr>
          <w:p w14:paraId="2858D346" w14:textId="77777777" w:rsidR="00404A8B" w:rsidRPr="00404A8B" w:rsidRDefault="00404A8B" w:rsidP="00404A8B">
            <w:r w:rsidRPr="00404A8B">
              <w:t>-0.09537</w:t>
            </w:r>
          </w:p>
        </w:tc>
        <w:tc>
          <w:tcPr>
            <w:tcW w:w="693" w:type="pct"/>
            <w:noWrap/>
            <w:hideMark/>
          </w:tcPr>
          <w:p w14:paraId="72ADF114" w14:textId="77777777" w:rsidR="00404A8B" w:rsidRPr="00404A8B" w:rsidRDefault="00404A8B" w:rsidP="00404A8B">
            <w:r w:rsidRPr="00404A8B">
              <w:t>9.68E-13</w:t>
            </w:r>
          </w:p>
        </w:tc>
      </w:tr>
      <w:tr w:rsidR="00404A8B" w:rsidRPr="00404A8B" w14:paraId="534A69B6" w14:textId="77777777" w:rsidTr="00404A8B">
        <w:trPr>
          <w:trHeight w:val="300"/>
        </w:trPr>
        <w:tc>
          <w:tcPr>
            <w:tcW w:w="1448" w:type="pct"/>
            <w:noWrap/>
            <w:hideMark/>
          </w:tcPr>
          <w:p w14:paraId="133C5572" w14:textId="77777777" w:rsidR="00404A8B" w:rsidRPr="00404A8B" w:rsidRDefault="00404A8B">
            <w:r w:rsidRPr="00404A8B">
              <w:t>hsa-miR-892c-3p</w:t>
            </w:r>
          </w:p>
        </w:tc>
        <w:tc>
          <w:tcPr>
            <w:tcW w:w="780" w:type="pct"/>
            <w:noWrap/>
            <w:hideMark/>
          </w:tcPr>
          <w:p w14:paraId="0CA6B701" w14:textId="77777777" w:rsidR="00404A8B" w:rsidRPr="00404A8B" w:rsidRDefault="00404A8B" w:rsidP="00404A8B">
            <w:r w:rsidRPr="00404A8B">
              <w:t>-0.12997</w:t>
            </w:r>
          </w:p>
        </w:tc>
        <w:tc>
          <w:tcPr>
            <w:tcW w:w="693" w:type="pct"/>
            <w:noWrap/>
            <w:hideMark/>
          </w:tcPr>
          <w:p w14:paraId="72C76ADD" w14:textId="77777777" w:rsidR="00404A8B" w:rsidRPr="00404A8B" w:rsidRDefault="00404A8B" w:rsidP="00404A8B">
            <w:r w:rsidRPr="00404A8B">
              <w:t>4.68E-14</w:t>
            </w:r>
          </w:p>
        </w:tc>
        <w:tc>
          <w:tcPr>
            <w:tcW w:w="693" w:type="pct"/>
            <w:noWrap/>
            <w:hideMark/>
          </w:tcPr>
          <w:p w14:paraId="675BA7C1" w14:textId="77777777" w:rsidR="00404A8B" w:rsidRPr="00404A8B" w:rsidRDefault="00404A8B" w:rsidP="00404A8B">
            <w:r w:rsidRPr="00404A8B">
              <w:t>-0.16371</w:t>
            </w:r>
          </w:p>
        </w:tc>
        <w:tc>
          <w:tcPr>
            <w:tcW w:w="693" w:type="pct"/>
            <w:noWrap/>
            <w:hideMark/>
          </w:tcPr>
          <w:p w14:paraId="423F808A" w14:textId="77777777" w:rsidR="00404A8B" w:rsidRPr="00404A8B" w:rsidRDefault="00404A8B" w:rsidP="00404A8B">
            <w:r w:rsidRPr="00404A8B">
              <w:t>-0.09624</w:t>
            </w:r>
          </w:p>
        </w:tc>
        <w:tc>
          <w:tcPr>
            <w:tcW w:w="693" w:type="pct"/>
            <w:noWrap/>
            <w:hideMark/>
          </w:tcPr>
          <w:p w14:paraId="1932F76A" w14:textId="77777777" w:rsidR="00404A8B" w:rsidRPr="00404A8B" w:rsidRDefault="00404A8B" w:rsidP="00404A8B">
            <w:r w:rsidRPr="00404A8B">
              <w:t>2.77E-13</w:t>
            </w:r>
          </w:p>
        </w:tc>
      </w:tr>
      <w:tr w:rsidR="00404A8B" w:rsidRPr="00404A8B" w14:paraId="3A3B7EB4" w14:textId="77777777" w:rsidTr="00404A8B">
        <w:trPr>
          <w:trHeight w:val="300"/>
        </w:trPr>
        <w:tc>
          <w:tcPr>
            <w:tcW w:w="1448" w:type="pct"/>
            <w:noWrap/>
            <w:hideMark/>
          </w:tcPr>
          <w:p w14:paraId="68C63A8A" w14:textId="77777777" w:rsidR="00404A8B" w:rsidRPr="00404A8B" w:rsidRDefault="00404A8B">
            <w:r w:rsidRPr="00404A8B">
              <w:t>hsa-miR-532-5p</w:t>
            </w:r>
          </w:p>
        </w:tc>
        <w:tc>
          <w:tcPr>
            <w:tcW w:w="780" w:type="pct"/>
            <w:noWrap/>
            <w:hideMark/>
          </w:tcPr>
          <w:p w14:paraId="17C0AEA8" w14:textId="77777777" w:rsidR="00404A8B" w:rsidRPr="00404A8B" w:rsidRDefault="00404A8B" w:rsidP="00404A8B">
            <w:r w:rsidRPr="00404A8B">
              <w:t>-0.13703</w:t>
            </w:r>
          </w:p>
        </w:tc>
        <w:tc>
          <w:tcPr>
            <w:tcW w:w="693" w:type="pct"/>
            <w:noWrap/>
            <w:hideMark/>
          </w:tcPr>
          <w:p w14:paraId="55F9136F" w14:textId="77777777" w:rsidR="00404A8B" w:rsidRPr="00404A8B" w:rsidRDefault="00404A8B" w:rsidP="00404A8B">
            <w:r w:rsidRPr="00404A8B">
              <w:t>4.40E-13</w:t>
            </w:r>
          </w:p>
        </w:tc>
        <w:tc>
          <w:tcPr>
            <w:tcW w:w="693" w:type="pct"/>
            <w:noWrap/>
            <w:hideMark/>
          </w:tcPr>
          <w:p w14:paraId="4F6B7033" w14:textId="77777777" w:rsidR="00404A8B" w:rsidRPr="00404A8B" w:rsidRDefault="00404A8B" w:rsidP="00404A8B">
            <w:r w:rsidRPr="00404A8B">
              <w:t>-0.17406</w:t>
            </w:r>
          </w:p>
        </w:tc>
        <w:tc>
          <w:tcPr>
            <w:tcW w:w="693" w:type="pct"/>
            <w:noWrap/>
            <w:hideMark/>
          </w:tcPr>
          <w:p w14:paraId="67BC3D6D" w14:textId="77777777" w:rsidR="00404A8B" w:rsidRPr="00404A8B" w:rsidRDefault="00404A8B" w:rsidP="00404A8B">
            <w:r w:rsidRPr="00404A8B">
              <w:t>-0.1</w:t>
            </w:r>
          </w:p>
        </w:tc>
        <w:tc>
          <w:tcPr>
            <w:tcW w:w="693" w:type="pct"/>
            <w:noWrap/>
            <w:hideMark/>
          </w:tcPr>
          <w:p w14:paraId="3B8D63D4" w14:textId="77777777" w:rsidR="00404A8B" w:rsidRPr="00404A8B" w:rsidRDefault="00404A8B" w:rsidP="00404A8B">
            <w:r w:rsidRPr="00404A8B">
              <w:t>2.40E-12</w:t>
            </w:r>
          </w:p>
        </w:tc>
      </w:tr>
      <w:tr w:rsidR="00404A8B" w:rsidRPr="00404A8B" w14:paraId="6AA65421" w14:textId="77777777" w:rsidTr="00404A8B">
        <w:trPr>
          <w:trHeight w:val="300"/>
        </w:trPr>
        <w:tc>
          <w:tcPr>
            <w:tcW w:w="1448" w:type="pct"/>
            <w:noWrap/>
            <w:hideMark/>
          </w:tcPr>
          <w:p w14:paraId="17788C32" w14:textId="77777777" w:rsidR="00404A8B" w:rsidRPr="00404A8B" w:rsidRDefault="00404A8B">
            <w:r w:rsidRPr="00404A8B">
              <w:t>hsa-miR-1179</w:t>
            </w:r>
          </w:p>
        </w:tc>
        <w:tc>
          <w:tcPr>
            <w:tcW w:w="780" w:type="pct"/>
            <w:noWrap/>
            <w:hideMark/>
          </w:tcPr>
          <w:p w14:paraId="06A7149D" w14:textId="77777777" w:rsidR="00404A8B" w:rsidRPr="00404A8B" w:rsidRDefault="00404A8B" w:rsidP="00404A8B">
            <w:r w:rsidRPr="00404A8B">
              <w:t>-0.14872</w:t>
            </w:r>
          </w:p>
        </w:tc>
        <w:tc>
          <w:tcPr>
            <w:tcW w:w="693" w:type="pct"/>
            <w:noWrap/>
            <w:hideMark/>
          </w:tcPr>
          <w:p w14:paraId="52CE7239" w14:textId="77777777" w:rsidR="00404A8B" w:rsidRPr="00404A8B" w:rsidRDefault="00404A8B" w:rsidP="00404A8B">
            <w:r w:rsidRPr="00404A8B">
              <w:t>1.10E-21</w:t>
            </w:r>
          </w:p>
        </w:tc>
        <w:tc>
          <w:tcPr>
            <w:tcW w:w="693" w:type="pct"/>
            <w:noWrap/>
            <w:hideMark/>
          </w:tcPr>
          <w:p w14:paraId="5500CE78" w14:textId="77777777" w:rsidR="00404A8B" w:rsidRPr="00404A8B" w:rsidRDefault="00404A8B" w:rsidP="00404A8B">
            <w:r w:rsidRPr="00404A8B">
              <w:t>-0.17911</w:t>
            </w:r>
          </w:p>
        </w:tc>
        <w:tc>
          <w:tcPr>
            <w:tcW w:w="693" w:type="pct"/>
            <w:noWrap/>
            <w:hideMark/>
          </w:tcPr>
          <w:p w14:paraId="1AFDC2AA" w14:textId="77777777" w:rsidR="00404A8B" w:rsidRPr="00404A8B" w:rsidRDefault="00404A8B" w:rsidP="00404A8B">
            <w:r w:rsidRPr="00404A8B">
              <w:t>-0.11832</w:t>
            </w:r>
          </w:p>
        </w:tc>
        <w:tc>
          <w:tcPr>
            <w:tcW w:w="693" w:type="pct"/>
            <w:noWrap/>
            <w:hideMark/>
          </w:tcPr>
          <w:p w14:paraId="1421AAE8" w14:textId="77777777" w:rsidR="00404A8B" w:rsidRPr="00404A8B" w:rsidRDefault="00404A8B" w:rsidP="00404A8B">
            <w:r w:rsidRPr="00404A8B">
              <w:t>1.23E-20</w:t>
            </w:r>
          </w:p>
        </w:tc>
      </w:tr>
      <w:tr w:rsidR="00404A8B" w:rsidRPr="00404A8B" w14:paraId="0DF94CFF" w14:textId="77777777" w:rsidTr="00404A8B">
        <w:trPr>
          <w:trHeight w:val="300"/>
        </w:trPr>
        <w:tc>
          <w:tcPr>
            <w:tcW w:w="1448" w:type="pct"/>
            <w:noWrap/>
            <w:hideMark/>
          </w:tcPr>
          <w:p w14:paraId="09F66BA1" w14:textId="77777777" w:rsidR="00404A8B" w:rsidRPr="00404A8B" w:rsidRDefault="00404A8B">
            <w:r w:rsidRPr="00404A8B">
              <w:t>hsa-miR-30b-3p</w:t>
            </w:r>
          </w:p>
        </w:tc>
        <w:tc>
          <w:tcPr>
            <w:tcW w:w="780" w:type="pct"/>
            <w:noWrap/>
            <w:hideMark/>
          </w:tcPr>
          <w:p w14:paraId="4D8BB9B5" w14:textId="77777777" w:rsidR="00404A8B" w:rsidRPr="00404A8B" w:rsidRDefault="00404A8B" w:rsidP="00404A8B">
            <w:r w:rsidRPr="00404A8B">
              <w:t>-0.15003</w:t>
            </w:r>
          </w:p>
        </w:tc>
        <w:tc>
          <w:tcPr>
            <w:tcW w:w="693" w:type="pct"/>
            <w:noWrap/>
            <w:hideMark/>
          </w:tcPr>
          <w:p w14:paraId="046033C4" w14:textId="77777777" w:rsidR="00404A8B" w:rsidRPr="00404A8B" w:rsidRDefault="00404A8B" w:rsidP="00404A8B">
            <w:r w:rsidRPr="00404A8B">
              <w:t>6.33E-18</w:t>
            </w:r>
          </w:p>
        </w:tc>
        <w:tc>
          <w:tcPr>
            <w:tcW w:w="693" w:type="pct"/>
            <w:noWrap/>
            <w:hideMark/>
          </w:tcPr>
          <w:p w14:paraId="79AEA5F7" w14:textId="77777777" w:rsidR="00404A8B" w:rsidRPr="00404A8B" w:rsidRDefault="00404A8B" w:rsidP="00404A8B">
            <w:r w:rsidRPr="00404A8B">
              <w:t>-0.18406</w:t>
            </w:r>
          </w:p>
        </w:tc>
        <w:tc>
          <w:tcPr>
            <w:tcW w:w="693" w:type="pct"/>
            <w:noWrap/>
            <w:hideMark/>
          </w:tcPr>
          <w:p w14:paraId="3C21E4AD" w14:textId="77777777" w:rsidR="00404A8B" w:rsidRPr="00404A8B" w:rsidRDefault="00404A8B" w:rsidP="00404A8B">
            <w:r w:rsidRPr="00404A8B">
              <w:t>-0.11601</w:t>
            </w:r>
          </w:p>
        </w:tc>
        <w:tc>
          <w:tcPr>
            <w:tcW w:w="693" w:type="pct"/>
            <w:noWrap/>
            <w:hideMark/>
          </w:tcPr>
          <w:p w14:paraId="7B4E82B5" w14:textId="77777777" w:rsidR="00404A8B" w:rsidRPr="00404A8B" w:rsidRDefault="00404A8B" w:rsidP="00404A8B">
            <w:r w:rsidRPr="00404A8B">
              <w:t>5.05E-17</w:t>
            </w:r>
          </w:p>
        </w:tc>
      </w:tr>
      <w:tr w:rsidR="00404A8B" w:rsidRPr="00404A8B" w14:paraId="6638CE1D" w14:textId="77777777" w:rsidTr="00404A8B">
        <w:trPr>
          <w:trHeight w:val="300"/>
        </w:trPr>
        <w:tc>
          <w:tcPr>
            <w:tcW w:w="1448" w:type="pct"/>
            <w:noWrap/>
            <w:hideMark/>
          </w:tcPr>
          <w:p w14:paraId="300B9433" w14:textId="77777777" w:rsidR="00404A8B" w:rsidRPr="00404A8B" w:rsidRDefault="00404A8B">
            <w:r w:rsidRPr="00404A8B">
              <w:t>hsa-miR-30e-5p</w:t>
            </w:r>
          </w:p>
        </w:tc>
        <w:tc>
          <w:tcPr>
            <w:tcW w:w="780" w:type="pct"/>
            <w:noWrap/>
            <w:hideMark/>
          </w:tcPr>
          <w:p w14:paraId="47413FE5" w14:textId="77777777" w:rsidR="00404A8B" w:rsidRPr="00404A8B" w:rsidRDefault="00404A8B" w:rsidP="00404A8B">
            <w:r w:rsidRPr="00404A8B">
              <w:t>-0.15367</w:t>
            </w:r>
          </w:p>
        </w:tc>
        <w:tc>
          <w:tcPr>
            <w:tcW w:w="693" w:type="pct"/>
            <w:noWrap/>
            <w:hideMark/>
          </w:tcPr>
          <w:p w14:paraId="2D3D0617" w14:textId="77777777" w:rsidR="00404A8B" w:rsidRPr="00404A8B" w:rsidRDefault="00404A8B" w:rsidP="00404A8B">
            <w:r w:rsidRPr="00404A8B">
              <w:t>1.39E-29</w:t>
            </w:r>
          </w:p>
        </w:tc>
        <w:tc>
          <w:tcPr>
            <w:tcW w:w="693" w:type="pct"/>
            <w:noWrap/>
            <w:hideMark/>
          </w:tcPr>
          <w:p w14:paraId="191F684A" w14:textId="77777777" w:rsidR="00404A8B" w:rsidRPr="00404A8B" w:rsidRDefault="00404A8B" w:rsidP="00404A8B">
            <w:r w:rsidRPr="00404A8B">
              <w:t>-0.18025</w:t>
            </w:r>
          </w:p>
        </w:tc>
        <w:tc>
          <w:tcPr>
            <w:tcW w:w="693" w:type="pct"/>
            <w:noWrap/>
            <w:hideMark/>
          </w:tcPr>
          <w:p w14:paraId="64F0A0BE" w14:textId="77777777" w:rsidR="00404A8B" w:rsidRPr="00404A8B" w:rsidRDefault="00404A8B" w:rsidP="00404A8B">
            <w:r w:rsidRPr="00404A8B">
              <w:t>-0.12709</w:t>
            </w:r>
          </w:p>
        </w:tc>
        <w:tc>
          <w:tcPr>
            <w:tcW w:w="693" w:type="pct"/>
            <w:noWrap/>
            <w:hideMark/>
          </w:tcPr>
          <w:p w14:paraId="7E538C42" w14:textId="77777777" w:rsidR="00404A8B" w:rsidRPr="00404A8B" w:rsidRDefault="00404A8B" w:rsidP="00404A8B">
            <w:r w:rsidRPr="00404A8B">
              <w:t>2.41E-28</w:t>
            </w:r>
          </w:p>
        </w:tc>
      </w:tr>
      <w:tr w:rsidR="00404A8B" w:rsidRPr="00404A8B" w14:paraId="395E8708" w14:textId="77777777" w:rsidTr="00404A8B">
        <w:trPr>
          <w:trHeight w:val="300"/>
        </w:trPr>
        <w:tc>
          <w:tcPr>
            <w:tcW w:w="1448" w:type="pct"/>
            <w:noWrap/>
            <w:hideMark/>
          </w:tcPr>
          <w:p w14:paraId="2C481E68" w14:textId="77777777" w:rsidR="00404A8B" w:rsidRPr="00404A8B" w:rsidRDefault="00404A8B">
            <w:r w:rsidRPr="00404A8B">
              <w:t>hsa-miR-362-5p</w:t>
            </w:r>
          </w:p>
        </w:tc>
        <w:tc>
          <w:tcPr>
            <w:tcW w:w="780" w:type="pct"/>
            <w:noWrap/>
            <w:hideMark/>
          </w:tcPr>
          <w:p w14:paraId="65C33686" w14:textId="77777777" w:rsidR="00404A8B" w:rsidRPr="00404A8B" w:rsidRDefault="00404A8B" w:rsidP="00404A8B">
            <w:r w:rsidRPr="00404A8B">
              <w:t>-0.15601</w:t>
            </w:r>
          </w:p>
        </w:tc>
        <w:tc>
          <w:tcPr>
            <w:tcW w:w="693" w:type="pct"/>
            <w:noWrap/>
            <w:hideMark/>
          </w:tcPr>
          <w:p w14:paraId="0D0F9C1B" w14:textId="77777777" w:rsidR="00404A8B" w:rsidRPr="00404A8B" w:rsidRDefault="00404A8B" w:rsidP="00404A8B">
            <w:r w:rsidRPr="00404A8B">
              <w:t>1.37E-16</w:t>
            </w:r>
          </w:p>
        </w:tc>
        <w:tc>
          <w:tcPr>
            <w:tcW w:w="693" w:type="pct"/>
            <w:noWrap/>
            <w:hideMark/>
          </w:tcPr>
          <w:p w14:paraId="2AE48117" w14:textId="77777777" w:rsidR="00404A8B" w:rsidRPr="00404A8B" w:rsidRDefault="00404A8B" w:rsidP="00404A8B">
            <w:r w:rsidRPr="00404A8B">
              <w:t>-0.19294</w:t>
            </w:r>
          </w:p>
        </w:tc>
        <w:tc>
          <w:tcPr>
            <w:tcW w:w="693" w:type="pct"/>
            <w:noWrap/>
            <w:hideMark/>
          </w:tcPr>
          <w:p w14:paraId="1B391B8F" w14:textId="77777777" w:rsidR="00404A8B" w:rsidRPr="00404A8B" w:rsidRDefault="00404A8B" w:rsidP="00404A8B">
            <w:r w:rsidRPr="00404A8B">
              <w:t>-0.11909</w:t>
            </w:r>
          </w:p>
        </w:tc>
        <w:tc>
          <w:tcPr>
            <w:tcW w:w="693" w:type="pct"/>
            <w:noWrap/>
            <w:hideMark/>
          </w:tcPr>
          <w:p w14:paraId="78E30C5F" w14:textId="77777777" w:rsidR="00404A8B" w:rsidRPr="00404A8B" w:rsidRDefault="00404A8B" w:rsidP="00404A8B">
            <w:r w:rsidRPr="00404A8B">
              <w:t>9.52E-16</w:t>
            </w:r>
          </w:p>
        </w:tc>
      </w:tr>
      <w:tr w:rsidR="00404A8B" w:rsidRPr="00404A8B" w14:paraId="40363275" w14:textId="77777777" w:rsidTr="00404A8B">
        <w:trPr>
          <w:trHeight w:val="300"/>
        </w:trPr>
        <w:tc>
          <w:tcPr>
            <w:tcW w:w="1448" w:type="pct"/>
            <w:noWrap/>
            <w:hideMark/>
          </w:tcPr>
          <w:p w14:paraId="7A6F14BF" w14:textId="77777777" w:rsidR="00404A8B" w:rsidRPr="00404A8B" w:rsidRDefault="00404A8B">
            <w:r w:rsidRPr="00404A8B">
              <w:t>hsa-miR-664a-5p</w:t>
            </w:r>
          </w:p>
        </w:tc>
        <w:tc>
          <w:tcPr>
            <w:tcW w:w="780" w:type="pct"/>
            <w:noWrap/>
            <w:hideMark/>
          </w:tcPr>
          <w:p w14:paraId="127BD13C" w14:textId="77777777" w:rsidR="00404A8B" w:rsidRPr="00404A8B" w:rsidRDefault="00404A8B" w:rsidP="00404A8B">
            <w:r w:rsidRPr="00404A8B">
              <w:t>-0.159</w:t>
            </w:r>
          </w:p>
        </w:tc>
        <w:tc>
          <w:tcPr>
            <w:tcW w:w="693" w:type="pct"/>
            <w:noWrap/>
            <w:hideMark/>
          </w:tcPr>
          <w:p w14:paraId="3316A95D" w14:textId="77777777" w:rsidR="00404A8B" w:rsidRPr="00404A8B" w:rsidRDefault="00404A8B" w:rsidP="00404A8B">
            <w:r w:rsidRPr="00404A8B">
              <w:t>1.55E-20</w:t>
            </w:r>
          </w:p>
        </w:tc>
        <w:tc>
          <w:tcPr>
            <w:tcW w:w="693" w:type="pct"/>
            <w:noWrap/>
            <w:hideMark/>
          </w:tcPr>
          <w:p w14:paraId="076C21F7" w14:textId="77777777" w:rsidR="00404A8B" w:rsidRPr="00404A8B" w:rsidRDefault="00404A8B" w:rsidP="00404A8B">
            <w:r w:rsidRPr="00404A8B">
              <w:t>-0.19248</w:t>
            </w:r>
          </w:p>
        </w:tc>
        <w:tc>
          <w:tcPr>
            <w:tcW w:w="693" w:type="pct"/>
            <w:noWrap/>
            <w:hideMark/>
          </w:tcPr>
          <w:p w14:paraId="5A5FB7A7" w14:textId="77777777" w:rsidR="00404A8B" w:rsidRPr="00404A8B" w:rsidRDefault="00404A8B" w:rsidP="00404A8B">
            <w:r w:rsidRPr="00404A8B">
              <w:t>-0.12553</w:t>
            </w:r>
          </w:p>
        </w:tc>
        <w:tc>
          <w:tcPr>
            <w:tcW w:w="693" w:type="pct"/>
            <w:noWrap/>
            <w:hideMark/>
          </w:tcPr>
          <w:p w14:paraId="251560FB" w14:textId="77777777" w:rsidR="00404A8B" w:rsidRPr="00404A8B" w:rsidRDefault="00404A8B" w:rsidP="00404A8B">
            <w:r w:rsidRPr="00404A8B">
              <w:t>1.50E-19</w:t>
            </w:r>
          </w:p>
        </w:tc>
      </w:tr>
      <w:tr w:rsidR="00404A8B" w:rsidRPr="00404A8B" w14:paraId="4CFF5FCB" w14:textId="77777777" w:rsidTr="00404A8B">
        <w:trPr>
          <w:trHeight w:val="300"/>
        </w:trPr>
        <w:tc>
          <w:tcPr>
            <w:tcW w:w="1448" w:type="pct"/>
            <w:noWrap/>
            <w:hideMark/>
          </w:tcPr>
          <w:p w14:paraId="7A3A91F6" w14:textId="77777777" w:rsidR="00404A8B" w:rsidRPr="00404A8B" w:rsidRDefault="00404A8B">
            <w:r w:rsidRPr="00404A8B">
              <w:t>hsa-miR-29c-3p</w:t>
            </w:r>
          </w:p>
        </w:tc>
        <w:tc>
          <w:tcPr>
            <w:tcW w:w="780" w:type="pct"/>
            <w:noWrap/>
            <w:hideMark/>
          </w:tcPr>
          <w:p w14:paraId="33FE73F1" w14:textId="77777777" w:rsidR="00404A8B" w:rsidRPr="00404A8B" w:rsidRDefault="00404A8B" w:rsidP="00404A8B">
            <w:r w:rsidRPr="00404A8B">
              <w:t>-0.16352</w:t>
            </w:r>
          </w:p>
        </w:tc>
        <w:tc>
          <w:tcPr>
            <w:tcW w:w="693" w:type="pct"/>
            <w:noWrap/>
            <w:hideMark/>
          </w:tcPr>
          <w:p w14:paraId="43B2BBD8" w14:textId="77777777" w:rsidR="00404A8B" w:rsidRPr="00404A8B" w:rsidRDefault="00404A8B" w:rsidP="00404A8B">
            <w:r w:rsidRPr="00404A8B">
              <w:t>8.28E-31</w:t>
            </w:r>
          </w:p>
        </w:tc>
        <w:tc>
          <w:tcPr>
            <w:tcW w:w="693" w:type="pct"/>
            <w:noWrap/>
            <w:hideMark/>
          </w:tcPr>
          <w:p w14:paraId="3ADD1866" w14:textId="77777777" w:rsidR="00404A8B" w:rsidRPr="00404A8B" w:rsidRDefault="00404A8B" w:rsidP="00404A8B">
            <w:r w:rsidRPr="00404A8B">
              <w:t>-0.1912</w:t>
            </w:r>
          </w:p>
        </w:tc>
        <w:tc>
          <w:tcPr>
            <w:tcW w:w="693" w:type="pct"/>
            <w:noWrap/>
            <w:hideMark/>
          </w:tcPr>
          <w:p w14:paraId="4EFDCD1B" w14:textId="77777777" w:rsidR="00404A8B" w:rsidRPr="00404A8B" w:rsidRDefault="00404A8B" w:rsidP="00404A8B">
            <w:r w:rsidRPr="00404A8B">
              <w:t>-0.13585</w:t>
            </w:r>
          </w:p>
        </w:tc>
        <w:tc>
          <w:tcPr>
            <w:tcW w:w="693" w:type="pct"/>
            <w:noWrap/>
            <w:hideMark/>
          </w:tcPr>
          <w:p w14:paraId="79B26CA8" w14:textId="77777777" w:rsidR="00404A8B" w:rsidRPr="00404A8B" w:rsidRDefault="00404A8B" w:rsidP="00404A8B">
            <w:r w:rsidRPr="00404A8B">
              <w:t>1.54E-29</w:t>
            </w:r>
          </w:p>
        </w:tc>
      </w:tr>
      <w:tr w:rsidR="00404A8B" w:rsidRPr="00404A8B" w14:paraId="3FBAF72C" w14:textId="77777777" w:rsidTr="00404A8B">
        <w:trPr>
          <w:trHeight w:val="300"/>
        </w:trPr>
        <w:tc>
          <w:tcPr>
            <w:tcW w:w="1448" w:type="pct"/>
            <w:noWrap/>
            <w:hideMark/>
          </w:tcPr>
          <w:p w14:paraId="7C0AC4D6" w14:textId="77777777" w:rsidR="00404A8B" w:rsidRPr="00404A8B" w:rsidRDefault="00404A8B">
            <w:r w:rsidRPr="00404A8B">
              <w:t>hsa-miR-30d-5p</w:t>
            </w:r>
          </w:p>
        </w:tc>
        <w:tc>
          <w:tcPr>
            <w:tcW w:w="780" w:type="pct"/>
            <w:noWrap/>
            <w:hideMark/>
          </w:tcPr>
          <w:p w14:paraId="442E3AA1" w14:textId="77777777" w:rsidR="00404A8B" w:rsidRPr="00404A8B" w:rsidRDefault="00404A8B" w:rsidP="00404A8B">
            <w:r w:rsidRPr="00404A8B">
              <w:t>-0.16675</w:t>
            </w:r>
          </w:p>
        </w:tc>
        <w:tc>
          <w:tcPr>
            <w:tcW w:w="693" w:type="pct"/>
            <w:noWrap/>
            <w:hideMark/>
          </w:tcPr>
          <w:p w14:paraId="3C8C1A1D" w14:textId="77777777" w:rsidR="00404A8B" w:rsidRPr="00404A8B" w:rsidRDefault="00404A8B" w:rsidP="00404A8B">
            <w:r w:rsidRPr="00404A8B">
              <w:t>1.39E-26</w:t>
            </w:r>
          </w:p>
        </w:tc>
        <w:tc>
          <w:tcPr>
            <w:tcW w:w="693" w:type="pct"/>
            <w:noWrap/>
            <w:hideMark/>
          </w:tcPr>
          <w:p w14:paraId="65D2AC64" w14:textId="77777777" w:rsidR="00404A8B" w:rsidRPr="00404A8B" w:rsidRDefault="00404A8B" w:rsidP="00404A8B">
            <w:r w:rsidRPr="00404A8B">
              <w:t>-0.19729</w:t>
            </w:r>
          </w:p>
        </w:tc>
        <w:tc>
          <w:tcPr>
            <w:tcW w:w="693" w:type="pct"/>
            <w:noWrap/>
            <w:hideMark/>
          </w:tcPr>
          <w:p w14:paraId="5E2C5AB5" w14:textId="77777777" w:rsidR="00404A8B" w:rsidRPr="00404A8B" w:rsidRDefault="00404A8B" w:rsidP="00404A8B">
            <w:r w:rsidRPr="00404A8B">
              <w:t>-0.13622</w:t>
            </w:r>
          </w:p>
        </w:tc>
        <w:tc>
          <w:tcPr>
            <w:tcW w:w="693" w:type="pct"/>
            <w:noWrap/>
            <w:hideMark/>
          </w:tcPr>
          <w:p w14:paraId="66A0BE8C" w14:textId="77777777" w:rsidR="00404A8B" w:rsidRPr="00404A8B" w:rsidRDefault="00404A8B" w:rsidP="00404A8B">
            <w:r w:rsidRPr="00404A8B">
              <w:t>1.94E-25</w:t>
            </w:r>
          </w:p>
        </w:tc>
      </w:tr>
      <w:tr w:rsidR="00404A8B" w:rsidRPr="00404A8B" w14:paraId="220A381F" w14:textId="77777777" w:rsidTr="00404A8B">
        <w:trPr>
          <w:trHeight w:val="300"/>
        </w:trPr>
        <w:tc>
          <w:tcPr>
            <w:tcW w:w="1448" w:type="pct"/>
            <w:noWrap/>
            <w:hideMark/>
          </w:tcPr>
          <w:p w14:paraId="02A9258F" w14:textId="77777777" w:rsidR="00404A8B" w:rsidRPr="00404A8B" w:rsidRDefault="00404A8B">
            <w:r w:rsidRPr="00404A8B">
              <w:t>hsa-miR-1275</w:t>
            </w:r>
          </w:p>
        </w:tc>
        <w:tc>
          <w:tcPr>
            <w:tcW w:w="780" w:type="pct"/>
            <w:noWrap/>
            <w:hideMark/>
          </w:tcPr>
          <w:p w14:paraId="2E1298DF" w14:textId="77777777" w:rsidR="00404A8B" w:rsidRPr="00404A8B" w:rsidRDefault="00404A8B" w:rsidP="00404A8B">
            <w:r w:rsidRPr="00404A8B">
              <w:t>-0.16907</w:t>
            </w:r>
          </w:p>
        </w:tc>
        <w:tc>
          <w:tcPr>
            <w:tcW w:w="693" w:type="pct"/>
            <w:noWrap/>
            <w:hideMark/>
          </w:tcPr>
          <w:p w14:paraId="1A7F6627" w14:textId="77777777" w:rsidR="00404A8B" w:rsidRPr="00404A8B" w:rsidRDefault="00404A8B" w:rsidP="00404A8B">
            <w:r w:rsidRPr="00404A8B">
              <w:t>1.73E-18</w:t>
            </w:r>
          </w:p>
        </w:tc>
        <w:tc>
          <w:tcPr>
            <w:tcW w:w="693" w:type="pct"/>
            <w:noWrap/>
            <w:hideMark/>
          </w:tcPr>
          <w:p w14:paraId="247EA70F" w14:textId="77777777" w:rsidR="00404A8B" w:rsidRPr="00404A8B" w:rsidRDefault="00404A8B" w:rsidP="00404A8B">
            <w:r w:rsidRPr="00404A8B">
              <w:t>-0.20677</w:t>
            </w:r>
          </w:p>
        </w:tc>
        <w:tc>
          <w:tcPr>
            <w:tcW w:w="693" w:type="pct"/>
            <w:noWrap/>
            <w:hideMark/>
          </w:tcPr>
          <w:p w14:paraId="29DBA977" w14:textId="77777777" w:rsidR="00404A8B" w:rsidRPr="00404A8B" w:rsidRDefault="00404A8B" w:rsidP="00404A8B">
            <w:r w:rsidRPr="00404A8B">
              <w:t>-0.13138</w:t>
            </w:r>
          </w:p>
        </w:tc>
        <w:tc>
          <w:tcPr>
            <w:tcW w:w="693" w:type="pct"/>
            <w:noWrap/>
            <w:hideMark/>
          </w:tcPr>
          <w:p w14:paraId="6B010ADA" w14:textId="77777777" w:rsidR="00404A8B" w:rsidRPr="00404A8B" w:rsidRDefault="00404A8B" w:rsidP="00404A8B">
            <w:r w:rsidRPr="00404A8B">
              <w:t>1.43E-17</w:t>
            </w:r>
          </w:p>
        </w:tc>
      </w:tr>
      <w:tr w:rsidR="00404A8B" w:rsidRPr="00404A8B" w14:paraId="1E9D9982" w14:textId="77777777" w:rsidTr="00404A8B">
        <w:trPr>
          <w:trHeight w:val="300"/>
        </w:trPr>
        <w:tc>
          <w:tcPr>
            <w:tcW w:w="1448" w:type="pct"/>
            <w:noWrap/>
            <w:hideMark/>
          </w:tcPr>
          <w:p w14:paraId="7D17B887" w14:textId="77777777" w:rsidR="00404A8B" w:rsidRPr="00404A8B" w:rsidRDefault="00404A8B">
            <w:r w:rsidRPr="00404A8B">
              <w:t>hsa-miR-99a-5p</w:t>
            </w:r>
          </w:p>
        </w:tc>
        <w:tc>
          <w:tcPr>
            <w:tcW w:w="780" w:type="pct"/>
            <w:noWrap/>
            <w:hideMark/>
          </w:tcPr>
          <w:p w14:paraId="120F06E3" w14:textId="77777777" w:rsidR="00404A8B" w:rsidRPr="00404A8B" w:rsidRDefault="00404A8B" w:rsidP="00404A8B">
            <w:r w:rsidRPr="00404A8B">
              <w:t>-0.17014</w:t>
            </w:r>
          </w:p>
        </w:tc>
        <w:tc>
          <w:tcPr>
            <w:tcW w:w="693" w:type="pct"/>
            <w:noWrap/>
            <w:hideMark/>
          </w:tcPr>
          <w:p w14:paraId="6587DF0C" w14:textId="77777777" w:rsidR="00404A8B" w:rsidRPr="00404A8B" w:rsidRDefault="00404A8B" w:rsidP="00404A8B">
            <w:r w:rsidRPr="00404A8B">
              <w:t>2.87E-27</w:t>
            </w:r>
          </w:p>
        </w:tc>
        <w:tc>
          <w:tcPr>
            <w:tcW w:w="693" w:type="pct"/>
            <w:noWrap/>
            <w:hideMark/>
          </w:tcPr>
          <w:p w14:paraId="2884AC1F" w14:textId="77777777" w:rsidR="00404A8B" w:rsidRPr="00404A8B" w:rsidRDefault="00404A8B" w:rsidP="00404A8B">
            <w:r w:rsidRPr="00404A8B">
              <w:t>-0.20088</w:t>
            </w:r>
          </w:p>
        </w:tc>
        <w:tc>
          <w:tcPr>
            <w:tcW w:w="693" w:type="pct"/>
            <w:noWrap/>
            <w:hideMark/>
          </w:tcPr>
          <w:p w14:paraId="04CBF629" w14:textId="77777777" w:rsidR="00404A8B" w:rsidRPr="00404A8B" w:rsidRDefault="00404A8B" w:rsidP="00404A8B">
            <w:r w:rsidRPr="00404A8B">
              <w:t>-0.1394</w:t>
            </w:r>
          </w:p>
        </w:tc>
        <w:tc>
          <w:tcPr>
            <w:tcW w:w="693" w:type="pct"/>
            <w:noWrap/>
            <w:hideMark/>
          </w:tcPr>
          <w:p w14:paraId="1FAF2EA8" w14:textId="77777777" w:rsidR="00404A8B" w:rsidRPr="00404A8B" w:rsidRDefault="00404A8B" w:rsidP="00404A8B">
            <w:r w:rsidRPr="00404A8B">
              <w:t>4.26E-26</w:t>
            </w:r>
          </w:p>
        </w:tc>
      </w:tr>
      <w:tr w:rsidR="00404A8B" w:rsidRPr="00404A8B" w14:paraId="4BC2A8FE" w14:textId="77777777" w:rsidTr="00404A8B">
        <w:trPr>
          <w:trHeight w:val="300"/>
        </w:trPr>
        <w:tc>
          <w:tcPr>
            <w:tcW w:w="1448" w:type="pct"/>
            <w:noWrap/>
            <w:hideMark/>
          </w:tcPr>
          <w:p w14:paraId="1F16C5BA" w14:textId="77777777" w:rsidR="00404A8B" w:rsidRPr="00404A8B" w:rsidRDefault="00404A8B">
            <w:r w:rsidRPr="00404A8B">
              <w:t>hsa-miR-29b-2-5p</w:t>
            </w:r>
          </w:p>
        </w:tc>
        <w:tc>
          <w:tcPr>
            <w:tcW w:w="780" w:type="pct"/>
            <w:noWrap/>
            <w:hideMark/>
          </w:tcPr>
          <w:p w14:paraId="47AC3E92" w14:textId="77777777" w:rsidR="00404A8B" w:rsidRPr="00404A8B" w:rsidRDefault="00404A8B" w:rsidP="00404A8B">
            <w:r w:rsidRPr="00404A8B">
              <w:t>-0.17212</w:t>
            </w:r>
          </w:p>
        </w:tc>
        <w:tc>
          <w:tcPr>
            <w:tcW w:w="693" w:type="pct"/>
            <w:noWrap/>
            <w:hideMark/>
          </w:tcPr>
          <w:p w14:paraId="35E94440" w14:textId="77777777" w:rsidR="00404A8B" w:rsidRPr="00404A8B" w:rsidRDefault="00404A8B" w:rsidP="00404A8B">
            <w:r w:rsidRPr="00404A8B">
              <w:t>5.77E-26</w:t>
            </w:r>
          </w:p>
        </w:tc>
        <w:tc>
          <w:tcPr>
            <w:tcW w:w="693" w:type="pct"/>
            <w:noWrap/>
            <w:hideMark/>
          </w:tcPr>
          <w:p w14:paraId="50EC2397" w14:textId="77777777" w:rsidR="00404A8B" w:rsidRPr="00404A8B" w:rsidRDefault="00404A8B" w:rsidP="00404A8B">
            <w:r w:rsidRPr="00404A8B">
              <w:t>-0.20403</w:t>
            </w:r>
          </w:p>
        </w:tc>
        <w:tc>
          <w:tcPr>
            <w:tcW w:w="693" w:type="pct"/>
            <w:noWrap/>
            <w:hideMark/>
          </w:tcPr>
          <w:p w14:paraId="0E1E379E" w14:textId="77777777" w:rsidR="00404A8B" w:rsidRPr="00404A8B" w:rsidRDefault="00404A8B" w:rsidP="00404A8B">
            <w:r w:rsidRPr="00404A8B">
              <w:t>-0.1402</w:t>
            </w:r>
          </w:p>
        </w:tc>
        <w:tc>
          <w:tcPr>
            <w:tcW w:w="693" w:type="pct"/>
            <w:noWrap/>
            <w:hideMark/>
          </w:tcPr>
          <w:p w14:paraId="3848611F" w14:textId="77777777" w:rsidR="00404A8B" w:rsidRPr="00404A8B" w:rsidRDefault="00404A8B" w:rsidP="00404A8B">
            <w:r w:rsidRPr="00404A8B">
              <w:t>7.76E-25</w:t>
            </w:r>
          </w:p>
        </w:tc>
      </w:tr>
      <w:tr w:rsidR="00404A8B" w:rsidRPr="00404A8B" w14:paraId="1B586226" w14:textId="77777777" w:rsidTr="00404A8B">
        <w:trPr>
          <w:trHeight w:val="300"/>
        </w:trPr>
        <w:tc>
          <w:tcPr>
            <w:tcW w:w="1448" w:type="pct"/>
            <w:noWrap/>
            <w:hideMark/>
          </w:tcPr>
          <w:p w14:paraId="05DA0419" w14:textId="77777777" w:rsidR="00404A8B" w:rsidRPr="00404A8B" w:rsidRDefault="00404A8B">
            <w:r w:rsidRPr="00404A8B">
              <w:t>hsa-miR-7-2-3p</w:t>
            </w:r>
          </w:p>
        </w:tc>
        <w:tc>
          <w:tcPr>
            <w:tcW w:w="780" w:type="pct"/>
            <w:noWrap/>
            <w:hideMark/>
          </w:tcPr>
          <w:p w14:paraId="17DBF52C" w14:textId="77777777" w:rsidR="00404A8B" w:rsidRPr="00404A8B" w:rsidRDefault="00404A8B" w:rsidP="00404A8B">
            <w:r w:rsidRPr="00404A8B">
              <w:t>-0.17309</w:t>
            </w:r>
          </w:p>
        </w:tc>
        <w:tc>
          <w:tcPr>
            <w:tcW w:w="693" w:type="pct"/>
            <w:noWrap/>
            <w:hideMark/>
          </w:tcPr>
          <w:p w14:paraId="6C595466" w14:textId="77777777" w:rsidR="00404A8B" w:rsidRPr="00404A8B" w:rsidRDefault="00404A8B" w:rsidP="00404A8B">
            <w:r w:rsidRPr="00404A8B">
              <w:t>1.38E-35</w:t>
            </w:r>
          </w:p>
        </w:tc>
        <w:tc>
          <w:tcPr>
            <w:tcW w:w="693" w:type="pct"/>
            <w:noWrap/>
            <w:hideMark/>
          </w:tcPr>
          <w:p w14:paraId="3A07CED5" w14:textId="77777777" w:rsidR="00404A8B" w:rsidRPr="00404A8B" w:rsidRDefault="00404A8B" w:rsidP="00404A8B">
            <w:r w:rsidRPr="00404A8B">
              <w:t>-0.20023</w:t>
            </w:r>
          </w:p>
        </w:tc>
        <w:tc>
          <w:tcPr>
            <w:tcW w:w="693" w:type="pct"/>
            <w:noWrap/>
            <w:hideMark/>
          </w:tcPr>
          <w:p w14:paraId="58968BEE" w14:textId="77777777" w:rsidR="00404A8B" w:rsidRPr="00404A8B" w:rsidRDefault="00404A8B" w:rsidP="00404A8B">
            <w:r w:rsidRPr="00404A8B">
              <w:t>-0.14596</w:t>
            </w:r>
          </w:p>
        </w:tc>
        <w:tc>
          <w:tcPr>
            <w:tcW w:w="693" w:type="pct"/>
            <w:noWrap/>
            <w:hideMark/>
          </w:tcPr>
          <w:p w14:paraId="22831F66" w14:textId="77777777" w:rsidR="00404A8B" w:rsidRPr="00404A8B" w:rsidRDefault="00404A8B" w:rsidP="00404A8B">
            <w:r w:rsidRPr="00404A8B">
              <w:t>3.13E-34</w:t>
            </w:r>
          </w:p>
        </w:tc>
      </w:tr>
      <w:tr w:rsidR="00404A8B" w:rsidRPr="00404A8B" w14:paraId="57CA3A3F" w14:textId="77777777" w:rsidTr="00404A8B">
        <w:trPr>
          <w:trHeight w:val="300"/>
        </w:trPr>
        <w:tc>
          <w:tcPr>
            <w:tcW w:w="1448" w:type="pct"/>
            <w:noWrap/>
            <w:hideMark/>
          </w:tcPr>
          <w:p w14:paraId="28BA1A55" w14:textId="77777777" w:rsidR="00404A8B" w:rsidRPr="00404A8B" w:rsidRDefault="00404A8B">
            <w:r w:rsidRPr="00404A8B">
              <w:t>hsa-miR-101-5p</w:t>
            </w:r>
          </w:p>
        </w:tc>
        <w:tc>
          <w:tcPr>
            <w:tcW w:w="780" w:type="pct"/>
            <w:noWrap/>
            <w:hideMark/>
          </w:tcPr>
          <w:p w14:paraId="0690F025" w14:textId="77777777" w:rsidR="00404A8B" w:rsidRPr="00404A8B" w:rsidRDefault="00404A8B" w:rsidP="00404A8B">
            <w:r w:rsidRPr="00404A8B">
              <w:t>-0.17347</w:t>
            </w:r>
          </w:p>
        </w:tc>
        <w:tc>
          <w:tcPr>
            <w:tcW w:w="693" w:type="pct"/>
            <w:noWrap/>
            <w:hideMark/>
          </w:tcPr>
          <w:p w14:paraId="015976F0" w14:textId="77777777" w:rsidR="00404A8B" w:rsidRPr="00404A8B" w:rsidRDefault="00404A8B" w:rsidP="00404A8B">
            <w:r w:rsidRPr="00404A8B">
              <w:t>1.48E-27</w:t>
            </w:r>
          </w:p>
        </w:tc>
        <w:tc>
          <w:tcPr>
            <w:tcW w:w="693" w:type="pct"/>
            <w:noWrap/>
            <w:hideMark/>
          </w:tcPr>
          <w:p w14:paraId="60349134" w14:textId="77777777" w:rsidR="00404A8B" w:rsidRPr="00404A8B" w:rsidRDefault="00404A8B" w:rsidP="00404A8B">
            <w:r w:rsidRPr="00404A8B">
              <w:t>-0.20463</w:t>
            </w:r>
          </w:p>
        </w:tc>
        <w:tc>
          <w:tcPr>
            <w:tcW w:w="693" w:type="pct"/>
            <w:noWrap/>
            <w:hideMark/>
          </w:tcPr>
          <w:p w14:paraId="5BB364B0" w14:textId="77777777" w:rsidR="00404A8B" w:rsidRPr="00404A8B" w:rsidRDefault="00404A8B" w:rsidP="00404A8B">
            <w:r w:rsidRPr="00404A8B">
              <w:t>-0.14231</w:t>
            </w:r>
          </w:p>
        </w:tc>
        <w:tc>
          <w:tcPr>
            <w:tcW w:w="693" w:type="pct"/>
            <w:noWrap/>
            <w:hideMark/>
          </w:tcPr>
          <w:p w14:paraId="0C2A8F5A" w14:textId="77777777" w:rsidR="00404A8B" w:rsidRPr="00404A8B" w:rsidRDefault="00404A8B" w:rsidP="00404A8B">
            <w:r w:rsidRPr="00404A8B">
              <w:t>2.25E-26</w:t>
            </w:r>
          </w:p>
        </w:tc>
      </w:tr>
      <w:tr w:rsidR="00404A8B" w:rsidRPr="00404A8B" w14:paraId="4D821A39" w14:textId="77777777" w:rsidTr="00404A8B">
        <w:trPr>
          <w:trHeight w:val="300"/>
        </w:trPr>
        <w:tc>
          <w:tcPr>
            <w:tcW w:w="1448" w:type="pct"/>
            <w:noWrap/>
            <w:hideMark/>
          </w:tcPr>
          <w:p w14:paraId="042978D4" w14:textId="77777777" w:rsidR="00404A8B" w:rsidRPr="00404A8B" w:rsidRDefault="00404A8B">
            <w:r w:rsidRPr="00404A8B">
              <w:t>hsa-miR-30a-3p</w:t>
            </w:r>
          </w:p>
        </w:tc>
        <w:tc>
          <w:tcPr>
            <w:tcW w:w="780" w:type="pct"/>
            <w:noWrap/>
            <w:hideMark/>
          </w:tcPr>
          <w:p w14:paraId="460D0CBF" w14:textId="77777777" w:rsidR="00404A8B" w:rsidRPr="00404A8B" w:rsidRDefault="00404A8B" w:rsidP="00404A8B">
            <w:r w:rsidRPr="00404A8B">
              <w:t>-0.17365</w:t>
            </w:r>
          </w:p>
        </w:tc>
        <w:tc>
          <w:tcPr>
            <w:tcW w:w="693" w:type="pct"/>
            <w:noWrap/>
            <w:hideMark/>
          </w:tcPr>
          <w:p w14:paraId="7DAEC9E8" w14:textId="77777777" w:rsidR="00404A8B" w:rsidRPr="00404A8B" w:rsidRDefault="00404A8B" w:rsidP="00404A8B">
            <w:r w:rsidRPr="00404A8B">
              <w:t>2.11E-36</w:t>
            </w:r>
          </w:p>
        </w:tc>
        <w:tc>
          <w:tcPr>
            <w:tcW w:w="693" w:type="pct"/>
            <w:noWrap/>
            <w:hideMark/>
          </w:tcPr>
          <w:p w14:paraId="3584D745" w14:textId="77777777" w:rsidR="00404A8B" w:rsidRPr="00404A8B" w:rsidRDefault="00404A8B" w:rsidP="00404A8B">
            <w:r w:rsidRPr="00404A8B">
              <w:t>-0.20055</w:t>
            </w:r>
          </w:p>
        </w:tc>
        <w:tc>
          <w:tcPr>
            <w:tcW w:w="693" w:type="pct"/>
            <w:noWrap/>
            <w:hideMark/>
          </w:tcPr>
          <w:p w14:paraId="444353FF" w14:textId="77777777" w:rsidR="00404A8B" w:rsidRPr="00404A8B" w:rsidRDefault="00404A8B" w:rsidP="00404A8B">
            <w:r w:rsidRPr="00404A8B">
              <w:t>-0.14675</w:t>
            </w:r>
          </w:p>
        </w:tc>
        <w:tc>
          <w:tcPr>
            <w:tcW w:w="693" w:type="pct"/>
            <w:noWrap/>
            <w:hideMark/>
          </w:tcPr>
          <w:p w14:paraId="65FA46FC" w14:textId="77777777" w:rsidR="00404A8B" w:rsidRPr="00404A8B" w:rsidRDefault="00404A8B" w:rsidP="00404A8B">
            <w:r w:rsidRPr="00404A8B">
              <w:t>5.12E-35</w:t>
            </w:r>
          </w:p>
        </w:tc>
      </w:tr>
      <w:tr w:rsidR="00404A8B" w:rsidRPr="00404A8B" w14:paraId="785708C7" w14:textId="77777777" w:rsidTr="00404A8B">
        <w:trPr>
          <w:trHeight w:val="300"/>
        </w:trPr>
        <w:tc>
          <w:tcPr>
            <w:tcW w:w="1448" w:type="pct"/>
            <w:noWrap/>
            <w:hideMark/>
          </w:tcPr>
          <w:p w14:paraId="1334CD09" w14:textId="77777777" w:rsidR="00404A8B" w:rsidRPr="00404A8B" w:rsidRDefault="00404A8B">
            <w:r w:rsidRPr="00404A8B">
              <w:t>hsa-miR-6715a-3p</w:t>
            </w:r>
          </w:p>
        </w:tc>
        <w:tc>
          <w:tcPr>
            <w:tcW w:w="780" w:type="pct"/>
            <w:noWrap/>
            <w:hideMark/>
          </w:tcPr>
          <w:p w14:paraId="6BAA7AF4" w14:textId="77777777" w:rsidR="00404A8B" w:rsidRPr="00404A8B" w:rsidRDefault="00404A8B" w:rsidP="00404A8B">
            <w:r w:rsidRPr="00404A8B">
              <w:t>-0.1743</w:t>
            </w:r>
          </w:p>
        </w:tc>
        <w:tc>
          <w:tcPr>
            <w:tcW w:w="693" w:type="pct"/>
            <w:noWrap/>
            <w:hideMark/>
          </w:tcPr>
          <w:p w14:paraId="063BD4AF" w14:textId="77777777" w:rsidR="00404A8B" w:rsidRPr="00404A8B" w:rsidRDefault="00404A8B" w:rsidP="00404A8B">
            <w:r w:rsidRPr="00404A8B">
              <w:t>1.27E-26</w:t>
            </w:r>
          </w:p>
        </w:tc>
        <w:tc>
          <w:tcPr>
            <w:tcW w:w="693" w:type="pct"/>
            <w:noWrap/>
            <w:hideMark/>
          </w:tcPr>
          <w:p w14:paraId="405B02BC" w14:textId="77777777" w:rsidR="00404A8B" w:rsidRPr="00404A8B" w:rsidRDefault="00404A8B" w:rsidP="00404A8B">
            <w:r w:rsidRPr="00404A8B">
              <w:t>-0.2062</w:t>
            </w:r>
          </w:p>
        </w:tc>
        <w:tc>
          <w:tcPr>
            <w:tcW w:w="693" w:type="pct"/>
            <w:noWrap/>
            <w:hideMark/>
          </w:tcPr>
          <w:p w14:paraId="7E84B2DF" w14:textId="77777777" w:rsidR="00404A8B" w:rsidRPr="00404A8B" w:rsidRDefault="00404A8B" w:rsidP="00404A8B">
            <w:r w:rsidRPr="00404A8B">
              <w:t>-0.14241</w:t>
            </w:r>
          </w:p>
        </w:tc>
        <w:tc>
          <w:tcPr>
            <w:tcW w:w="693" w:type="pct"/>
            <w:noWrap/>
            <w:hideMark/>
          </w:tcPr>
          <w:p w14:paraId="43CF0747" w14:textId="77777777" w:rsidR="00404A8B" w:rsidRPr="00404A8B" w:rsidRDefault="00404A8B" w:rsidP="00404A8B">
            <w:r w:rsidRPr="00404A8B">
              <w:t>1.81E-25</w:t>
            </w:r>
          </w:p>
        </w:tc>
      </w:tr>
      <w:tr w:rsidR="00404A8B" w:rsidRPr="00404A8B" w14:paraId="6DDD3A8A" w14:textId="77777777" w:rsidTr="00404A8B">
        <w:trPr>
          <w:trHeight w:val="300"/>
        </w:trPr>
        <w:tc>
          <w:tcPr>
            <w:tcW w:w="1448" w:type="pct"/>
            <w:noWrap/>
            <w:hideMark/>
          </w:tcPr>
          <w:p w14:paraId="3DF8C044" w14:textId="77777777" w:rsidR="00404A8B" w:rsidRPr="00404A8B" w:rsidRDefault="00404A8B">
            <w:r w:rsidRPr="00404A8B">
              <w:lastRenderedPageBreak/>
              <w:t>hsa-miR-30c-2-3p</w:t>
            </w:r>
          </w:p>
        </w:tc>
        <w:tc>
          <w:tcPr>
            <w:tcW w:w="780" w:type="pct"/>
            <w:noWrap/>
            <w:hideMark/>
          </w:tcPr>
          <w:p w14:paraId="0AF4C1DB" w14:textId="77777777" w:rsidR="00404A8B" w:rsidRPr="00404A8B" w:rsidRDefault="00404A8B" w:rsidP="00404A8B">
            <w:r w:rsidRPr="00404A8B">
              <w:t>-0.17916</w:t>
            </w:r>
          </w:p>
        </w:tc>
        <w:tc>
          <w:tcPr>
            <w:tcW w:w="693" w:type="pct"/>
            <w:noWrap/>
            <w:hideMark/>
          </w:tcPr>
          <w:p w14:paraId="6ABD972B" w14:textId="77777777" w:rsidR="00404A8B" w:rsidRPr="00404A8B" w:rsidRDefault="00404A8B" w:rsidP="00404A8B">
            <w:r w:rsidRPr="00404A8B">
              <w:t>3.61E-35</w:t>
            </w:r>
          </w:p>
        </w:tc>
        <w:tc>
          <w:tcPr>
            <w:tcW w:w="693" w:type="pct"/>
            <w:noWrap/>
            <w:hideMark/>
          </w:tcPr>
          <w:p w14:paraId="065D37B3" w14:textId="77777777" w:rsidR="00404A8B" w:rsidRPr="00404A8B" w:rsidRDefault="00404A8B" w:rsidP="00404A8B">
            <w:r w:rsidRPr="00404A8B">
              <w:t>-0.20742</w:t>
            </w:r>
          </w:p>
        </w:tc>
        <w:tc>
          <w:tcPr>
            <w:tcW w:w="693" w:type="pct"/>
            <w:noWrap/>
            <w:hideMark/>
          </w:tcPr>
          <w:p w14:paraId="412E70CB" w14:textId="77777777" w:rsidR="00404A8B" w:rsidRPr="00404A8B" w:rsidRDefault="00404A8B" w:rsidP="00404A8B">
            <w:r w:rsidRPr="00404A8B">
              <w:t>-0.15089</w:t>
            </w:r>
          </w:p>
        </w:tc>
        <w:tc>
          <w:tcPr>
            <w:tcW w:w="693" w:type="pct"/>
            <w:noWrap/>
            <w:hideMark/>
          </w:tcPr>
          <w:p w14:paraId="2DAA0060" w14:textId="77777777" w:rsidR="00404A8B" w:rsidRPr="00404A8B" w:rsidRDefault="00404A8B" w:rsidP="00404A8B">
            <w:r w:rsidRPr="00404A8B">
              <w:t>7.72E-34</w:t>
            </w:r>
          </w:p>
        </w:tc>
      </w:tr>
      <w:tr w:rsidR="00404A8B" w:rsidRPr="00404A8B" w14:paraId="14F24D8F" w14:textId="77777777" w:rsidTr="00404A8B">
        <w:trPr>
          <w:trHeight w:val="300"/>
        </w:trPr>
        <w:tc>
          <w:tcPr>
            <w:tcW w:w="1448" w:type="pct"/>
            <w:noWrap/>
            <w:hideMark/>
          </w:tcPr>
          <w:p w14:paraId="5B1BADE7" w14:textId="77777777" w:rsidR="00404A8B" w:rsidRPr="00404A8B" w:rsidRDefault="00404A8B">
            <w:r w:rsidRPr="00404A8B">
              <w:t>hsa-miR-30e-3p</w:t>
            </w:r>
          </w:p>
        </w:tc>
        <w:tc>
          <w:tcPr>
            <w:tcW w:w="780" w:type="pct"/>
            <w:noWrap/>
            <w:hideMark/>
          </w:tcPr>
          <w:p w14:paraId="4FEB54CD" w14:textId="77777777" w:rsidR="00404A8B" w:rsidRPr="00404A8B" w:rsidRDefault="00404A8B" w:rsidP="00404A8B">
            <w:r w:rsidRPr="00404A8B">
              <w:t>-0.18268</w:t>
            </w:r>
          </w:p>
        </w:tc>
        <w:tc>
          <w:tcPr>
            <w:tcW w:w="693" w:type="pct"/>
            <w:noWrap/>
            <w:hideMark/>
          </w:tcPr>
          <w:p w14:paraId="12212D2B" w14:textId="77777777" w:rsidR="00404A8B" w:rsidRPr="00404A8B" w:rsidRDefault="00404A8B" w:rsidP="00404A8B">
            <w:r w:rsidRPr="00404A8B">
              <w:t>2.25E-23</w:t>
            </w:r>
          </w:p>
        </w:tc>
        <w:tc>
          <w:tcPr>
            <w:tcW w:w="693" w:type="pct"/>
            <w:noWrap/>
            <w:hideMark/>
          </w:tcPr>
          <w:p w14:paraId="1DCE854B" w14:textId="77777777" w:rsidR="00404A8B" w:rsidRPr="00404A8B" w:rsidRDefault="00404A8B" w:rsidP="00404A8B">
            <w:r w:rsidRPr="00404A8B">
              <w:t>-0.21853</w:t>
            </w:r>
          </w:p>
        </w:tc>
        <w:tc>
          <w:tcPr>
            <w:tcW w:w="693" w:type="pct"/>
            <w:noWrap/>
            <w:hideMark/>
          </w:tcPr>
          <w:p w14:paraId="16DC4A57" w14:textId="77777777" w:rsidR="00404A8B" w:rsidRPr="00404A8B" w:rsidRDefault="00404A8B" w:rsidP="00404A8B">
            <w:r w:rsidRPr="00404A8B">
              <w:t>-0.14683</w:t>
            </w:r>
          </w:p>
        </w:tc>
        <w:tc>
          <w:tcPr>
            <w:tcW w:w="693" w:type="pct"/>
            <w:noWrap/>
            <w:hideMark/>
          </w:tcPr>
          <w:p w14:paraId="1C1CB902" w14:textId="77777777" w:rsidR="00404A8B" w:rsidRPr="00404A8B" w:rsidRDefault="00404A8B" w:rsidP="00404A8B">
            <w:r w:rsidRPr="00404A8B">
              <w:t>2.77E-22</w:t>
            </w:r>
          </w:p>
        </w:tc>
      </w:tr>
      <w:tr w:rsidR="00404A8B" w:rsidRPr="00404A8B" w14:paraId="09201EAF" w14:textId="77777777" w:rsidTr="00404A8B">
        <w:trPr>
          <w:trHeight w:val="300"/>
        </w:trPr>
        <w:tc>
          <w:tcPr>
            <w:tcW w:w="1448" w:type="pct"/>
            <w:noWrap/>
            <w:hideMark/>
          </w:tcPr>
          <w:p w14:paraId="2E961388" w14:textId="77777777" w:rsidR="00404A8B" w:rsidRPr="00404A8B" w:rsidRDefault="00404A8B">
            <w:r w:rsidRPr="00404A8B">
              <w:t>hsa-miR-30a-5p</w:t>
            </w:r>
          </w:p>
        </w:tc>
        <w:tc>
          <w:tcPr>
            <w:tcW w:w="780" w:type="pct"/>
            <w:noWrap/>
            <w:hideMark/>
          </w:tcPr>
          <w:p w14:paraId="4E78252B" w14:textId="77777777" w:rsidR="00404A8B" w:rsidRPr="00404A8B" w:rsidRDefault="00404A8B" w:rsidP="00404A8B">
            <w:r w:rsidRPr="00404A8B">
              <w:t>-0.18363</w:t>
            </w:r>
          </w:p>
        </w:tc>
        <w:tc>
          <w:tcPr>
            <w:tcW w:w="693" w:type="pct"/>
            <w:noWrap/>
            <w:hideMark/>
          </w:tcPr>
          <w:p w14:paraId="7236B783" w14:textId="77777777" w:rsidR="00404A8B" w:rsidRPr="00404A8B" w:rsidRDefault="00404A8B" w:rsidP="00404A8B">
            <w:r w:rsidRPr="00404A8B">
              <w:t>3.70E-44</w:t>
            </w:r>
          </w:p>
        </w:tc>
        <w:tc>
          <w:tcPr>
            <w:tcW w:w="693" w:type="pct"/>
            <w:noWrap/>
            <w:hideMark/>
          </w:tcPr>
          <w:p w14:paraId="382B1513" w14:textId="77777777" w:rsidR="00404A8B" w:rsidRPr="00404A8B" w:rsidRDefault="00404A8B" w:rsidP="00404A8B">
            <w:r w:rsidRPr="00404A8B">
              <w:t>-0.20931</w:t>
            </w:r>
          </w:p>
        </w:tc>
        <w:tc>
          <w:tcPr>
            <w:tcW w:w="693" w:type="pct"/>
            <w:noWrap/>
            <w:hideMark/>
          </w:tcPr>
          <w:p w14:paraId="67D456BD" w14:textId="77777777" w:rsidR="00404A8B" w:rsidRPr="00404A8B" w:rsidRDefault="00404A8B" w:rsidP="00404A8B">
            <w:r w:rsidRPr="00404A8B">
              <w:t>-0.15794</w:t>
            </w:r>
          </w:p>
        </w:tc>
        <w:tc>
          <w:tcPr>
            <w:tcW w:w="693" w:type="pct"/>
            <w:noWrap/>
            <w:hideMark/>
          </w:tcPr>
          <w:p w14:paraId="58106C85" w14:textId="77777777" w:rsidR="00404A8B" w:rsidRPr="00404A8B" w:rsidRDefault="00404A8B" w:rsidP="00404A8B">
            <w:r w:rsidRPr="00404A8B">
              <w:t>1.17E-42</w:t>
            </w:r>
          </w:p>
        </w:tc>
      </w:tr>
      <w:tr w:rsidR="00404A8B" w:rsidRPr="00404A8B" w14:paraId="00F9D7D9" w14:textId="77777777" w:rsidTr="00404A8B">
        <w:trPr>
          <w:trHeight w:val="300"/>
        </w:trPr>
        <w:tc>
          <w:tcPr>
            <w:tcW w:w="1448" w:type="pct"/>
            <w:noWrap/>
            <w:hideMark/>
          </w:tcPr>
          <w:p w14:paraId="3045D66C" w14:textId="77777777" w:rsidR="00404A8B" w:rsidRPr="00404A8B" w:rsidRDefault="00404A8B">
            <w:r w:rsidRPr="00404A8B">
              <w:t>hsa-miR-30c-5p</w:t>
            </w:r>
          </w:p>
        </w:tc>
        <w:tc>
          <w:tcPr>
            <w:tcW w:w="780" w:type="pct"/>
            <w:noWrap/>
            <w:hideMark/>
          </w:tcPr>
          <w:p w14:paraId="023FC594" w14:textId="77777777" w:rsidR="00404A8B" w:rsidRPr="00404A8B" w:rsidRDefault="00404A8B" w:rsidP="00404A8B">
            <w:r w:rsidRPr="00404A8B">
              <w:t>-0.18617</w:t>
            </w:r>
          </w:p>
        </w:tc>
        <w:tc>
          <w:tcPr>
            <w:tcW w:w="693" w:type="pct"/>
            <w:noWrap/>
            <w:hideMark/>
          </w:tcPr>
          <w:p w14:paraId="638B7829" w14:textId="77777777" w:rsidR="00404A8B" w:rsidRPr="00404A8B" w:rsidRDefault="00404A8B" w:rsidP="00404A8B">
            <w:r w:rsidRPr="00404A8B">
              <w:t>2.68E-29</w:t>
            </w:r>
          </w:p>
        </w:tc>
        <w:tc>
          <w:tcPr>
            <w:tcW w:w="693" w:type="pct"/>
            <w:noWrap/>
            <w:hideMark/>
          </w:tcPr>
          <w:p w14:paraId="788D9BFA" w14:textId="77777777" w:rsidR="00404A8B" w:rsidRPr="00404A8B" w:rsidRDefault="00404A8B" w:rsidP="00404A8B">
            <w:r w:rsidRPr="00404A8B">
              <w:t>-0.21853</w:t>
            </w:r>
          </w:p>
        </w:tc>
        <w:tc>
          <w:tcPr>
            <w:tcW w:w="693" w:type="pct"/>
            <w:noWrap/>
            <w:hideMark/>
          </w:tcPr>
          <w:p w14:paraId="6BA5C9EB" w14:textId="77777777" w:rsidR="00404A8B" w:rsidRPr="00404A8B" w:rsidRDefault="00404A8B" w:rsidP="00404A8B">
            <w:r w:rsidRPr="00404A8B">
              <w:t>-0.15381</w:t>
            </w:r>
          </w:p>
        </w:tc>
        <w:tc>
          <w:tcPr>
            <w:tcW w:w="693" w:type="pct"/>
            <w:noWrap/>
            <w:hideMark/>
          </w:tcPr>
          <w:p w14:paraId="52401F33" w14:textId="77777777" w:rsidR="00404A8B" w:rsidRPr="00404A8B" w:rsidRDefault="00404A8B" w:rsidP="00404A8B">
            <w:r w:rsidRPr="00404A8B">
              <w:t>4.52E-28</w:t>
            </w:r>
          </w:p>
        </w:tc>
      </w:tr>
      <w:tr w:rsidR="00404A8B" w:rsidRPr="00404A8B" w14:paraId="6C42AC16" w14:textId="77777777" w:rsidTr="00404A8B">
        <w:trPr>
          <w:trHeight w:val="300"/>
        </w:trPr>
        <w:tc>
          <w:tcPr>
            <w:tcW w:w="1448" w:type="pct"/>
            <w:noWrap/>
            <w:hideMark/>
          </w:tcPr>
          <w:p w14:paraId="0BDA5E07" w14:textId="77777777" w:rsidR="00404A8B" w:rsidRPr="00404A8B" w:rsidRDefault="00404A8B">
            <w:r w:rsidRPr="00404A8B">
              <w:t>hsa-miR-101-3p</w:t>
            </w:r>
          </w:p>
        </w:tc>
        <w:tc>
          <w:tcPr>
            <w:tcW w:w="780" w:type="pct"/>
            <w:noWrap/>
            <w:hideMark/>
          </w:tcPr>
          <w:p w14:paraId="5355DCE1" w14:textId="77777777" w:rsidR="00404A8B" w:rsidRPr="00404A8B" w:rsidRDefault="00404A8B" w:rsidP="00404A8B">
            <w:r w:rsidRPr="00404A8B">
              <w:t>-0.19181</w:t>
            </w:r>
          </w:p>
        </w:tc>
        <w:tc>
          <w:tcPr>
            <w:tcW w:w="693" w:type="pct"/>
            <w:noWrap/>
            <w:hideMark/>
          </w:tcPr>
          <w:p w14:paraId="20077AC5" w14:textId="77777777" w:rsidR="00404A8B" w:rsidRPr="00404A8B" w:rsidRDefault="00404A8B" w:rsidP="00404A8B">
            <w:r w:rsidRPr="00404A8B">
              <w:t>2.39E-56</w:t>
            </w:r>
          </w:p>
        </w:tc>
        <w:tc>
          <w:tcPr>
            <w:tcW w:w="693" w:type="pct"/>
            <w:noWrap/>
            <w:hideMark/>
          </w:tcPr>
          <w:p w14:paraId="59FD9D40" w14:textId="77777777" w:rsidR="00404A8B" w:rsidRPr="00404A8B" w:rsidRDefault="00404A8B" w:rsidP="00404A8B">
            <w:r w:rsidRPr="00404A8B">
              <w:t>-0.21542</w:t>
            </w:r>
          </w:p>
        </w:tc>
        <w:tc>
          <w:tcPr>
            <w:tcW w:w="693" w:type="pct"/>
            <w:noWrap/>
            <w:hideMark/>
          </w:tcPr>
          <w:p w14:paraId="7186773D" w14:textId="77777777" w:rsidR="00404A8B" w:rsidRPr="00404A8B" w:rsidRDefault="00404A8B" w:rsidP="00404A8B">
            <w:r w:rsidRPr="00404A8B">
              <w:t>-0.1682</w:t>
            </w:r>
          </w:p>
        </w:tc>
        <w:tc>
          <w:tcPr>
            <w:tcW w:w="693" w:type="pct"/>
            <w:noWrap/>
            <w:hideMark/>
          </w:tcPr>
          <w:p w14:paraId="4E995AF1" w14:textId="77777777" w:rsidR="00404A8B" w:rsidRPr="00404A8B" w:rsidRDefault="00404A8B" w:rsidP="00404A8B">
            <w:r w:rsidRPr="00404A8B">
              <w:t>1.24E-54</w:t>
            </w:r>
          </w:p>
        </w:tc>
      </w:tr>
      <w:tr w:rsidR="00404A8B" w:rsidRPr="00404A8B" w14:paraId="22AEC5A8" w14:textId="77777777" w:rsidTr="00404A8B">
        <w:trPr>
          <w:trHeight w:val="300"/>
        </w:trPr>
        <w:tc>
          <w:tcPr>
            <w:tcW w:w="1448" w:type="pct"/>
            <w:noWrap/>
            <w:hideMark/>
          </w:tcPr>
          <w:p w14:paraId="54D0AE58" w14:textId="77777777" w:rsidR="00404A8B" w:rsidRPr="00404A8B" w:rsidRDefault="00404A8B">
            <w:r w:rsidRPr="00404A8B">
              <w:t>hsa-miR-29c-5p</w:t>
            </w:r>
          </w:p>
        </w:tc>
        <w:tc>
          <w:tcPr>
            <w:tcW w:w="780" w:type="pct"/>
            <w:noWrap/>
            <w:hideMark/>
          </w:tcPr>
          <w:p w14:paraId="64BD449A" w14:textId="77777777" w:rsidR="00404A8B" w:rsidRPr="00404A8B" w:rsidRDefault="00404A8B" w:rsidP="00404A8B">
            <w:r w:rsidRPr="00404A8B">
              <w:t>-0.20375</w:t>
            </w:r>
          </w:p>
        </w:tc>
        <w:tc>
          <w:tcPr>
            <w:tcW w:w="693" w:type="pct"/>
            <w:noWrap/>
            <w:hideMark/>
          </w:tcPr>
          <w:p w14:paraId="4BFDB198" w14:textId="77777777" w:rsidR="00404A8B" w:rsidRPr="00404A8B" w:rsidRDefault="00404A8B" w:rsidP="00404A8B">
            <w:r w:rsidRPr="00404A8B">
              <w:t>8.67E-35</w:t>
            </w:r>
          </w:p>
        </w:tc>
        <w:tc>
          <w:tcPr>
            <w:tcW w:w="693" w:type="pct"/>
            <w:noWrap/>
            <w:hideMark/>
          </w:tcPr>
          <w:p w14:paraId="5E92F267" w14:textId="77777777" w:rsidR="00404A8B" w:rsidRPr="00404A8B" w:rsidRDefault="00404A8B" w:rsidP="00404A8B">
            <w:r w:rsidRPr="00404A8B">
              <w:t>-0.23608</w:t>
            </w:r>
          </w:p>
        </w:tc>
        <w:tc>
          <w:tcPr>
            <w:tcW w:w="693" w:type="pct"/>
            <w:noWrap/>
            <w:hideMark/>
          </w:tcPr>
          <w:p w14:paraId="466A3F9F" w14:textId="77777777" w:rsidR="00404A8B" w:rsidRPr="00404A8B" w:rsidRDefault="00404A8B" w:rsidP="00404A8B">
            <w:r w:rsidRPr="00404A8B">
              <w:t>-0.17142</w:t>
            </w:r>
          </w:p>
        </w:tc>
        <w:tc>
          <w:tcPr>
            <w:tcW w:w="693" w:type="pct"/>
            <w:noWrap/>
            <w:hideMark/>
          </w:tcPr>
          <w:p w14:paraId="7517874F" w14:textId="77777777" w:rsidR="00404A8B" w:rsidRPr="00404A8B" w:rsidRDefault="00404A8B" w:rsidP="00404A8B">
            <w:r w:rsidRPr="00404A8B">
              <w:t>1.75E-33</w:t>
            </w:r>
          </w:p>
        </w:tc>
      </w:tr>
      <w:tr w:rsidR="00404A8B" w:rsidRPr="00404A8B" w14:paraId="0892D6A8" w14:textId="77777777" w:rsidTr="00404A8B">
        <w:trPr>
          <w:trHeight w:val="300"/>
        </w:trPr>
        <w:tc>
          <w:tcPr>
            <w:tcW w:w="1448" w:type="pct"/>
            <w:noWrap/>
            <w:hideMark/>
          </w:tcPr>
          <w:p w14:paraId="25E17D7F" w14:textId="77777777" w:rsidR="00404A8B" w:rsidRPr="00404A8B" w:rsidRDefault="00404A8B">
            <w:r w:rsidRPr="00404A8B">
              <w:t>hsa-miR-139-3p</w:t>
            </w:r>
          </w:p>
        </w:tc>
        <w:tc>
          <w:tcPr>
            <w:tcW w:w="780" w:type="pct"/>
            <w:noWrap/>
            <w:hideMark/>
          </w:tcPr>
          <w:p w14:paraId="56984535" w14:textId="77777777" w:rsidR="00404A8B" w:rsidRPr="00404A8B" w:rsidRDefault="00404A8B" w:rsidP="00404A8B">
            <w:r w:rsidRPr="00404A8B">
              <w:t>-0.23762</w:t>
            </w:r>
          </w:p>
        </w:tc>
        <w:tc>
          <w:tcPr>
            <w:tcW w:w="693" w:type="pct"/>
            <w:noWrap/>
            <w:hideMark/>
          </w:tcPr>
          <w:p w14:paraId="2AA3D474" w14:textId="77777777" w:rsidR="00404A8B" w:rsidRPr="00404A8B" w:rsidRDefault="00404A8B" w:rsidP="00404A8B">
            <w:r w:rsidRPr="00404A8B">
              <w:t>1.24E-49</w:t>
            </w:r>
          </w:p>
        </w:tc>
        <w:tc>
          <w:tcPr>
            <w:tcW w:w="693" w:type="pct"/>
            <w:noWrap/>
            <w:hideMark/>
          </w:tcPr>
          <w:p w14:paraId="6A1A2394" w14:textId="77777777" w:rsidR="00404A8B" w:rsidRPr="00404A8B" w:rsidRDefault="00404A8B" w:rsidP="00404A8B">
            <w:r w:rsidRPr="00404A8B">
              <w:t>-0.26888</w:t>
            </w:r>
          </w:p>
        </w:tc>
        <w:tc>
          <w:tcPr>
            <w:tcW w:w="693" w:type="pct"/>
            <w:noWrap/>
            <w:hideMark/>
          </w:tcPr>
          <w:p w14:paraId="07D3E2E0" w14:textId="77777777" w:rsidR="00404A8B" w:rsidRPr="00404A8B" w:rsidRDefault="00404A8B" w:rsidP="00404A8B">
            <w:r w:rsidRPr="00404A8B">
              <w:t>-0.20636</w:t>
            </w:r>
          </w:p>
        </w:tc>
        <w:tc>
          <w:tcPr>
            <w:tcW w:w="693" w:type="pct"/>
            <w:noWrap/>
            <w:hideMark/>
          </w:tcPr>
          <w:p w14:paraId="66B35362" w14:textId="77777777" w:rsidR="00404A8B" w:rsidRPr="00404A8B" w:rsidRDefault="00404A8B" w:rsidP="00404A8B">
            <w:r w:rsidRPr="00404A8B">
              <w:t>4.99E-48</w:t>
            </w:r>
          </w:p>
        </w:tc>
      </w:tr>
      <w:tr w:rsidR="00404A8B" w:rsidRPr="00404A8B" w14:paraId="2D260476" w14:textId="77777777" w:rsidTr="00404A8B">
        <w:trPr>
          <w:trHeight w:val="315"/>
        </w:trPr>
        <w:tc>
          <w:tcPr>
            <w:tcW w:w="1448" w:type="pct"/>
            <w:noWrap/>
            <w:hideMark/>
          </w:tcPr>
          <w:p w14:paraId="0441AEC5" w14:textId="77777777" w:rsidR="00404A8B" w:rsidRPr="00404A8B" w:rsidRDefault="00404A8B">
            <w:r w:rsidRPr="00404A8B">
              <w:t>hsa-miR-139-5p</w:t>
            </w:r>
          </w:p>
        </w:tc>
        <w:tc>
          <w:tcPr>
            <w:tcW w:w="780" w:type="pct"/>
            <w:noWrap/>
            <w:hideMark/>
          </w:tcPr>
          <w:p w14:paraId="66DA76D5" w14:textId="77777777" w:rsidR="00404A8B" w:rsidRPr="00404A8B" w:rsidRDefault="00404A8B" w:rsidP="00404A8B">
            <w:r w:rsidRPr="00404A8B">
              <w:t>-0.2805</w:t>
            </w:r>
          </w:p>
        </w:tc>
        <w:tc>
          <w:tcPr>
            <w:tcW w:w="693" w:type="pct"/>
            <w:noWrap/>
            <w:hideMark/>
          </w:tcPr>
          <w:p w14:paraId="660DBD37" w14:textId="77777777" w:rsidR="00404A8B" w:rsidRPr="00404A8B" w:rsidRDefault="00404A8B" w:rsidP="00404A8B">
            <w:r w:rsidRPr="00404A8B">
              <w:t>3.07E-68</w:t>
            </w:r>
          </w:p>
        </w:tc>
        <w:tc>
          <w:tcPr>
            <w:tcW w:w="693" w:type="pct"/>
            <w:noWrap/>
            <w:hideMark/>
          </w:tcPr>
          <w:p w14:paraId="3820E024" w14:textId="77777777" w:rsidR="00404A8B" w:rsidRPr="00404A8B" w:rsidRDefault="00404A8B" w:rsidP="00404A8B">
            <w:r w:rsidRPr="00404A8B">
              <w:t>-0.31174</w:t>
            </w:r>
          </w:p>
        </w:tc>
        <w:tc>
          <w:tcPr>
            <w:tcW w:w="693" w:type="pct"/>
            <w:noWrap/>
            <w:hideMark/>
          </w:tcPr>
          <w:p w14:paraId="604393E7" w14:textId="77777777" w:rsidR="00404A8B" w:rsidRPr="00404A8B" w:rsidRDefault="00404A8B" w:rsidP="00404A8B">
            <w:r w:rsidRPr="00404A8B">
              <w:t>-0.24926</w:t>
            </w:r>
          </w:p>
        </w:tc>
        <w:tc>
          <w:tcPr>
            <w:tcW w:w="693" w:type="pct"/>
            <w:noWrap/>
            <w:hideMark/>
          </w:tcPr>
          <w:p w14:paraId="1B8DE20E" w14:textId="77777777" w:rsidR="00404A8B" w:rsidRPr="00404A8B" w:rsidRDefault="00404A8B" w:rsidP="00404A8B">
            <w:r w:rsidRPr="00404A8B">
              <w:t>2.23E-66</w:t>
            </w:r>
          </w:p>
        </w:tc>
      </w:tr>
    </w:tbl>
    <w:p w14:paraId="2685E063" w14:textId="77777777" w:rsidR="00834980" w:rsidRDefault="00834980" w:rsidP="00E94A4B"/>
    <w:p w14:paraId="78FDEE4F" w14:textId="77777777" w:rsidR="00834980" w:rsidRDefault="00834980"/>
    <w:p w14:paraId="40AC3D51" w14:textId="77777777" w:rsidR="00992488" w:rsidRDefault="00992488"/>
    <w:p w14:paraId="2AB92691" w14:textId="77777777" w:rsidR="00992488" w:rsidRDefault="00992488">
      <w:pPr>
        <w:sectPr w:rsidR="00992488" w:rsidSect="009454F5">
          <w:pgSz w:w="11906" w:h="16838"/>
          <w:pgMar w:top="1440" w:right="1440" w:bottom="1440" w:left="1440" w:header="709" w:footer="709" w:gutter="0"/>
          <w:cols w:space="708"/>
          <w:docGrid w:linePitch="360"/>
        </w:sectPr>
      </w:pPr>
    </w:p>
    <w:p w14:paraId="1C094FDC" w14:textId="57558D1D" w:rsidR="00D7185A" w:rsidRDefault="001E6FD9">
      <w:r>
        <w:rPr>
          <w:noProof/>
          <w:lang w:eastAsia="en-GB"/>
        </w:rPr>
        <w:lastRenderedPageBreak/>
        <w:drawing>
          <wp:inline distT="0" distB="0" distL="0" distR="0" wp14:anchorId="08136C6D" wp14:editId="58BDB763">
            <wp:extent cx="8540750" cy="4270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s_core_genes.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40750" cy="4270375"/>
                    </a:xfrm>
                    <a:prstGeom prst="rect">
                      <a:avLst/>
                    </a:prstGeom>
                  </pic:spPr>
                </pic:pic>
              </a:graphicData>
            </a:graphic>
          </wp:inline>
        </w:drawing>
      </w:r>
    </w:p>
    <w:p w14:paraId="2C4973D4" w14:textId="06FC8A8C" w:rsidR="00FC18F4" w:rsidRDefault="00203F8C">
      <w:r w:rsidRPr="008B023D">
        <w:rPr>
          <w:b/>
        </w:rPr>
        <w:t>Supplementary Figure S1</w:t>
      </w:r>
      <w:r w:rsidR="00D7185A">
        <w:t xml:space="preserve"> </w:t>
      </w:r>
      <w:r w:rsidR="008B023D">
        <w:t>Hypoxia gene expression phenotypes. Each plot is a cancer type from TCGA, where unsupervised clustering on 52 core hypoxia genes (</w:t>
      </w:r>
      <w:r w:rsidR="00BA31CD">
        <w:t>row</w:t>
      </w:r>
      <w:r w:rsidR="008B023D">
        <w:t>) stratified primary tumours (</w:t>
      </w:r>
      <w:r w:rsidR="00BA31CD">
        <w:t>column)</w:t>
      </w:r>
      <w:r w:rsidR="008B023D">
        <w:t xml:space="preserve"> into high-hypoxia (column bar: red) and low-hypoxia phenotype (column bar: blue). In each cancer type, almost all 52 core hypoxia genes were up-regulated in the high-hypoxia tumours. </w:t>
      </w:r>
    </w:p>
    <w:p w14:paraId="67DB8091" w14:textId="77777777" w:rsidR="004615C5" w:rsidRDefault="004615C5"/>
    <w:p w14:paraId="6AE03A5A" w14:textId="77777777" w:rsidR="004615C5" w:rsidRDefault="004615C5"/>
    <w:p w14:paraId="39393E45" w14:textId="77777777" w:rsidR="00C20182" w:rsidRDefault="00C20182">
      <w:pPr>
        <w:sectPr w:rsidR="00C20182" w:rsidSect="00AA397A">
          <w:pgSz w:w="16838" w:h="11906" w:orient="landscape"/>
          <w:pgMar w:top="1440" w:right="1440" w:bottom="1440" w:left="1440" w:header="709" w:footer="709" w:gutter="0"/>
          <w:cols w:space="708"/>
          <w:docGrid w:linePitch="360"/>
        </w:sectPr>
      </w:pPr>
    </w:p>
    <w:p w14:paraId="372B7C51" w14:textId="3A9675FD" w:rsidR="004615C5" w:rsidRPr="00C20182" w:rsidRDefault="00C20182">
      <w:pPr>
        <w:rPr>
          <w:b/>
        </w:rPr>
      </w:pPr>
      <w:r w:rsidRPr="00C20182">
        <w:rPr>
          <w:b/>
        </w:rPr>
        <w:lastRenderedPageBreak/>
        <w:t>Reference</w:t>
      </w:r>
    </w:p>
    <w:p w14:paraId="7678AE00" w14:textId="2873CE7E"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C20182">
        <w:rPr>
          <w:rFonts w:ascii="Calibri" w:hAnsi="Calibri" w:cs="Times New Roman"/>
          <w:noProof/>
          <w:szCs w:val="24"/>
        </w:rPr>
        <w:t xml:space="preserve">1. </w:t>
      </w:r>
      <w:r w:rsidRPr="00C20182">
        <w:rPr>
          <w:rFonts w:ascii="Calibri" w:hAnsi="Calibri" w:cs="Times New Roman"/>
          <w:noProof/>
          <w:szCs w:val="24"/>
        </w:rPr>
        <w:tab/>
        <w:t xml:space="preserve">Yang L, West CML. Hypoxia gene expression signatures as predictive biomarkers for personalising radiotherapy. </w:t>
      </w:r>
      <w:r w:rsidRPr="00C20182">
        <w:rPr>
          <w:rFonts w:ascii="Calibri" w:hAnsi="Calibri" w:cs="Times New Roman"/>
          <w:i/>
          <w:iCs/>
          <w:noProof/>
          <w:szCs w:val="24"/>
        </w:rPr>
        <w:t>Br J Radiol</w:t>
      </w:r>
      <w:r w:rsidRPr="00C20182">
        <w:rPr>
          <w:rFonts w:ascii="Calibri" w:hAnsi="Calibri" w:cs="Times New Roman"/>
          <w:noProof/>
          <w:szCs w:val="24"/>
        </w:rPr>
        <w:t>. March 2018:20180036.</w:t>
      </w:r>
    </w:p>
    <w:p w14:paraId="0EB8348F"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2. </w:t>
      </w:r>
      <w:r w:rsidRPr="00C20182">
        <w:rPr>
          <w:rFonts w:ascii="Calibri" w:hAnsi="Calibri" w:cs="Times New Roman"/>
          <w:noProof/>
          <w:szCs w:val="24"/>
        </w:rPr>
        <w:tab/>
        <w:t xml:space="preserve">Harris BHL, Barberis A, West CML, Buffa FM. Gene Expression Signatures as Biomarkers of Tumour Hypoxia. </w:t>
      </w:r>
      <w:r w:rsidRPr="00C20182">
        <w:rPr>
          <w:rFonts w:ascii="Calibri" w:hAnsi="Calibri" w:cs="Times New Roman"/>
          <w:i/>
          <w:iCs/>
          <w:noProof/>
          <w:szCs w:val="24"/>
        </w:rPr>
        <w:t>Clin Oncol</w:t>
      </w:r>
      <w:r w:rsidRPr="00C20182">
        <w:rPr>
          <w:rFonts w:ascii="Calibri" w:hAnsi="Calibri" w:cs="Times New Roman"/>
          <w:noProof/>
          <w:szCs w:val="24"/>
        </w:rPr>
        <w:t>. 2017;27(10):547-560. doi:10.1016/j.clon.2015.07.004</w:t>
      </w:r>
    </w:p>
    <w:p w14:paraId="4BC4FD7B"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3. </w:t>
      </w:r>
      <w:r w:rsidRPr="00C20182">
        <w:rPr>
          <w:rFonts w:ascii="Calibri" w:hAnsi="Calibri" w:cs="Times New Roman"/>
          <w:noProof/>
          <w:szCs w:val="24"/>
        </w:rPr>
        <w:tab/>
        <w:t xml:space="preserve">Elvidge GP, Glenny L, Appelhoff RJ, Ratcliffe PJ, Ragoussis J, Gleadle JM. Concordant Regulation of Gene Expression by Hypoxia and 2-Oxoglutarate-dependent Dioxygenase Inhibition: THE ROLE OF HIF-1α, HIF-2α, AND OTHER PATHWAYS . </w:t>
      </w:r>
      <w:r w:rsidRPr="00C20182">
        <w:rPr>
          <w:rFonts w:ascii="Calibri" w:hAnsi="Calibri" w:cs="Times New Roman"/>
          <w:i/>
          <w:iCs/>
          <w:noProof/>
          <w:szCs w:val="24"/>
        </w:rPr>
        <w:t xml:space="preserve">J Biol Chem </w:t>
      </w:r>
      <w:r w:rsidRPr="00C20182">
        <w:rPr>
          <w:rFonts w:ascii="Calibri" w:hAnsi="Calibri" w:cs="Times New Roman"/>
          <w:noProof/>
          <w:szCs w:val="24"/>
        </w:rPr>
        <w:t>. 2006;281(22):15215-15226. doi:10.1074/jbc.M511408200</w:t>
      </w:r>
    </w:p>
    <w:p w14:paraId="5F3D45FA"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4. </w:t>
      </w:r>
      <w:r w:rsidRPr="00C20182">
        <w:rPr>
          <w:rFonts w:ascii="Calibri" w:hAnsi="Calibri" w:cs="Times New Roman"/>
          <w:noProof/>
          <w:szCs w:val="24"/>
        </w:rPr>
        <w:tab/>
        <w:t xml:space="preserve">Aprelikova O, Wood M, Tackett S, Chandramouli GVR, Barrett JC. Role of ETS Transcription Factors in the Hypoxia-Inducible Factor-2 Target Gene Selection. </w:t>
      </w:r>
      <w:r w:rsidRPr="00C20182">
        <w:rPr>
          <w:rFonts w:ascii="Calibri" w:hAnsi="Calibri" w:cs="Times New Roman"/>
          <w:i/>
          <w:iCs/>
          <w:noProof/>
          <w:szCs w:val="24"/>
        </w:rPr>
        <w:t>Cancer Res</w:t>
      </w:r>
      <w:r w:rsidRPr="00C20182">
        <w:rPr>
          <w:rFonts w:ascii="Calibri" w:hAnsi="Calibri" w:cs="Times New Roman"/>
          <w:noProof/>
          <w:szCs w:val="24"/>
        </w:rPr>
        <w:t>. 2006;66(11):5641 LP-5647.</w:t>
      </w:r>
    </w:p>
    <w:p w14:paraId="4CB2700C"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5. </w:t>
      </w:r>
      <w:r w:rsidRPr="00C20182">
        <w:rPr>
          <w:rFonts w:ascii="Calibri" w:hAnsi="Calibri" w:cs="Times New Roman"/>
          <w:noProof/>
          <w:szCs w:val="24"/>
        </w:rPr>
        <w:tab/>
        <w:t xml:space="preserve">Wang V, Davis DA, Haque M, Huang LE, Yarchoan R. Differential Gene Up-Regulation by Hypoxia-Inducible Factor-1α and Hypoxia-Inducible Factor-2α in HEK293T Cells. </w:t>
      </w:r>
      <w:r w:rsidRPr="00C20182">
        <w:rPr>
          <w:rFonts w:ascii="Calibri" w:hAnsi="Calibri" w:cs="Times New Roman"/>
          <w:i/>
          <w:iCs/>
          <w:noProof/>
          <w:szCs w:val="24"/>
        </w:rPr>
        <w:t>Cancer Res</w:t>
      </w:r>
      <w:r w:rsidRPr="00C20182">
        <w:rPr>
          <w:rFonts w:ascii="Calibri" w:hAnsi="Calibri" w:cs="Times New Roman"/>
          <w:noProof/>
          <w:szCs w:val="24"/>
        </w:rPr>
        <w:t>. 2005;65(8):3299 LP-3306. http://cancerres.aacrjournals.org/content/65/8/3299.abstract.</w:t>
      </w:r>
    </w:p>
    <w:p w14:paraId="7481493C"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6. </w:t>
      </w:r>
      <w:r w:rsidRPr="00C20182">
        <w:rPr>
          <w:rFonts w:ascii="Calibri" w:hAnsi="Calibri" w:cs="Times New Roman"/>
          <w:noProof/>
          <w:szCs w:val="24"/>
        </w:rPr>
        <w:tab/>
        <w:t xml:space="preserve">Mense SM, Sengupta A, Zhou M, et al. Gene expression profiling reveals the profound upregulation of hypoxia-responsive genes in primary human astrocytes. </w:t>
      </w:r>
      <w:r w:rsidRPr="00C20182">
        <w:rPr>
          <w:rFonts w:ascii="Calibri" w:hAnsi="Calibri" w:cs="Times New Roman"/>
          <w:i/>
          <w:iCs/>
          <w:noProof/>
          <w:szCs w:val="24"/>
        </w:rPr>
        <w:t>Physiol Genomics</w:t>
      </w:r>
      <w:r w:rsidRPr="00C20182">
        <w:rPr>
          <w:rFonts w:ascii="Calibri" w:hAnsi="Calibri" w:cs="Times New Roman"/>
          <w:noProof/>
          <w:szCs w:val="24"/>
        </w:rPr>
        <w:t>. 2006;25(3):435-449.</w:t>
      </w:r>
    </w:p>
    <w:p w14:paraId="1EE36A93"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7. </w:t>
      </w:r>
      <w:r w:rsidRPr="00C20182">
        <w:rPr>
          <w:rFonts w:ascii="Calibri" w:hAnsi="Calibri" w:cs="Times New Roman"/>
          <w:noProof/>
          <w:szCs w:val="24"/>
        </w:rPr>
        <w:tab/>
        <w:t xml:space="preserve">Bosco MC, Puppo M, Santangelo C, et al. Hypoxia Modifies the Transcriptome of Primary Human Monocytes: Modulation of Novel Immune-Related Genes and Identification Of CC-Chemokine Ligand 20 as a New Hypoxia-Inducible Gene. </w:t>
      </w:r>
      <w:r w:rsidRPr="00C20182">
        <w:rPr>
          <w:rFonts w:ascii="Calibri" w:hAnsi="Calibri" w:cs="Times New Roman"/>
          <w:i/>
          <w:iCs/>
          <w:noProof/>
          <w:szCs w:val="24"/>
        </w:rPr>
        <w:t>J Immunol</w:t>
      </w:r>
      <w:r w:rsidRPr="00C20182">
        <w:rPr>
          <w:rFonts w:ascii="Calibri" w:hAnsi="Calibri" w:cs="Times New Roman"/>
          <w:noProof/>
          <w:szCs w:val="24"/>
        </w:rPr>
        <w:t>. 2006;177(3):1941 LP-1955.</w:t>
      </w:r>
    </w:p>
    <w:p w14:paraId="157C52E9"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8. </w:t>
      </w:r>
      <w:r w:rsidRPr="00C20182">
        <w:rPr>
          <w:rFonts w:ascii="Calibri" w:hAnsi="Calibri" w:cs="Times New Roman"/>
          <w:noProof/>
          <w:szCs w:val="24"/>
        </w:rPr>
        <w:tab/>
        <w:t xml:space="preserve">Detwiller KY, Fernando NT, Segal NH, Ryeom SW, D&amp;#039;Amore PA, Yoon SS. Analysis of Hypoxia-Related Gene Expression in Sarcomas and Effect of Hypoxia on RNA Interference of Vascular Endothelial Cell Growth Factor A. </w:t>
      </w:r>
      <w:r w:rsidRPr="00C20182">
        <w:rPr>
          <w:rFonts w:ascii="Calibri" w:hAnsi="Calibri" w:cs="Times New Roman"/>
          <w:i/>
          <w:iCs/>
          <w:noProof/>
          <w:szCs w:val="24"/>
        </w:rPr>
        <w:t>Cancer Res</w:t>
      </w:r>
      <w:r w:rsidRPr="00C20182">
        <w:rPr>
          <w:rFonts w:ascii="Calibri" w:hAnsi="Calibri" w:cs="Times New Roman"/>
          <w:noProof/>
          <w:szCs w:val="24"/>
        </w:rPr>
        <w:t>. 2005;65(13):5881 LP-5889.</w:t>
      </w:r>
    </w:p>
    <w:p w14:paraId="5D856F63"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9. </w:t>
      </w:r>
      <w:r w:rsidRPr="00C20182">
        <w:rPr>
          <w:rFonts w:ascii="Calibri" w:hAnsi="Calibri" w:cs="Times New Roman"/>
          <w:noProof/>
          <w:szCs w:val="24"/>
        </w:rPr>
        <w:tab/>
        <w:t xml:space="preserve">Benita Y, Kikuchi H, Smith AD, Zhang MQ, Chung DC, Xavier RJ. An integrative genomics approach identifies Hypoxia Inducible Factor-1 (HIF-1)-target genes that form the core response to hypoxia. </w:t>
      </w:r>
      <w:r w:rsidRPr="00C20182">
        <w:rPr>
          <w:rFonts w:ascii="Calibri" w:hAnsi="Calibri" w:cs="Times New Roman"/>
          <w:i/>
          <w:iCs/>
          <w:noProof/>
          <w:szCs w:val="24"/>
        </w:rPr>
        <w:t>Nucleic Acids Res</w:t>
      </w:r>
      <w:r w:rsidRPr="00C20182">
        <w:rPr>
          <w:rFonts w:ascii="Calibri" w:hAnsi="Calibri" w:cs="Times New Roman"/>
          <w:noProof/>
          <w:szCs w:val="24"/>
        </w:rPr>
        <w:t>. 2009;37(14):4587-4602.</w:t>
      </w:r>
    </w:p>
    <w:p w14:paraId="630F1263"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10. </w:t>
      </w:r>
      <w:r w:rsidRPr="00C20182">
        <w:rPr>
          <w:rFonts w:ascii="Calibri" w:hAnsi="Calibri" w:cs="Times New Roman"/>
          <w:noProof/>
          <w:szCs w:val="24"/>
        </w:rPr>
        <w:tab/>
        <w:t xml:space="preserve">Seigneuric R, Starmans MHW, Fung G, et al. Impact of supervised gene signatures of early hypoxia on patient survival. </w:t>
      </w:r>
      <w:r w:rsidRPr="00C20182">
        <w:rPr>
          <w:rFonts w:ascii="Calibri" w:hAnsi="Calibri" w:cs="Times New Roman"/>
          <w:i/>
          <w:iCs/>
          <w:noProof/>
          <w:szCs w:val="24"/>
        </w:rPr>
        <w:t>Radiother Oncol</w:t>
      </w:r>
      <w:r w:rsidRPr="00C20182">
        <w:rPr>
          <w:rFonts w:ascii="Calibri" w:hAnsi="Calibri" w:cs="Times New Roman"/>
          <w:noProof/>
          <w:szCs w:val="24"/>
        </w:rPr>
        <w:t>. 2007;83(3):374-382.</w:t>
      </w:r>
    </w:p>
    <w:p w14:paraId="54414F9B"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11. </w:t>
      </w:r>
      <w:r w:rsidRPr="00C20182">
        <w:rPr>
          <w:rFonts w:ascii="Calibri" w:hAnsi="Calibri" w:cs="Times New Roman"/>
          <w:noProof/>
          <w:szCs w:val="24"/>
        </w:rPr>
        <w:tab/>
        <w:t xml:space="preserve">Chi J-T, Wang Z, Nuyten DSA, et al. Gene Expression Programs in Response to Hypoxia: Cell Type Specificity and Prognostic Significance in Human Cancers. </w:t>
      </w:r>
      <w:r w:rsidRPr="00C20182">
        <w:rPr>
          <w:rFonts w:ascii="Calibri" w:hAnsi="Calibri" w:cs="Times New Roman"/>
          <w:i/>
          <w:iCs/>
          <w:noProof/>
          <w:szCs w:val="24"/>
        </w:rPr>
        <w:t>PLOS Med</w:t>
      </w:r>
      <w:r w:rsidRPr="00C20182">
        <w:rPr>
          <w:rFonts w:ascii="Calibri" w:hAnsi="Calibri" w:cs="Times New Roman"/>
          <w:noProof/>
          <w:szCs w:val="24"/>
        </w:rPr>
        <w:t>. 2006;3(3):e47. https://doi.org/10.1371/journal.pmed.0030047.</w:t>
      </w:r>
    </w:p>
    <w:p w14:paraId="6897DFDF"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12. </w:t>
      </w:r>
      <w:r w:rsidRPr="00C20182">
        <w:rPr>
          <w:rFonts w:ascii="Calibri" w:hAnsi="Calibri" w:cs="Times New Roman"/>
          <w:noProof/>
          <w:szCs w:val="24"/>
        </w:rPr>
        <w:tab/>
        <w:t xml:space="preserve">Jögi A, Vallon-Christersson J, Holmquist L, Axelson H, Borg Å, Påhlman S. Human neuroblastoma cells exposed to hypoxia: induction of genes associated with growth, survival, and aggressive behavior. </w:t>
      </w:r>
      <w:r w:rsidRPr="00C20182">
        <w:rPr>
          <w:rFonts w:ascii="Calibri" w:hAnsi="Calibri" w:cs="Times New Roman"/>
          <w:i/>
          <w:iCs/>
          <w:noProof/>
          <w:szCs w:val="24"/>
        </w:rPr>
        <w:t>Exp Cell Res</w:t>
      </w:r>
      <w:r w:rsidRPr="00C20182">
        <w:rPr>
          <w:rFonts w:ascii="Calibri" w:hAnsi="Calibri" w:cs="Times New Roman"/>
          <w:noProof/>
          <w:szCs w:val="24"/>
        </w:rPr>
        <w:t>. 2004;295(2):469-487.</w:t>
      </w:r>
    </w:p>
    <w:p w14:paraId="257463CD"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13. </w:t>
      </w:r>
      <w:r w:rsidRPr="00C20182">
        <w:rPr>
          <w:rFonts w:ascii="Calibri" w:hAnsi="Calibri" w:cs="Times New Roman"/>
          <w:noProof/>
          <w:szCs w:val="24"/>
        </w:rPr>
        <w:tab/>
        <w:t xml:space="preserve">Fardin P, Barla A, Mosci S, et al. A biology-driven approach identifies the hypoxia gene signature as a predictor of the outcome of neuroblastoma patients. </w:t>
      </w:r>
      <w:r w:rsidRPr="00C20182">
        <w:rPr>
          <w:rFonts w:ascii="Calibri" w:hAnsi="Calibri" w:cs="Times New Roman"/>
          <w:i/>
          <w:iCs/>
          <w:noProof/>
          <w:szCs w:val="24"/>
        </w:rPr>
        <w:t>Mol Cancer</w:t>
      </w:r>
      <w:r w:rsidRPr="00C20182">
        <w:rPr>
          <w:rFonts w:ascii="Calibri" w:hAnsi="Calibri" w:cs="Times New Roman"/>
          <w:noProof/>
          <w:szCs w:val="24"/>
        </w:rPr>
        <w:t>. 2010;9(1):185.</w:t>
      </w:r>
    </w:p>
    <w:p w14:paraId="7D2577A0" w14:textId="77777777" w:rsidR="00C20182" w:rsidRPr="00C20182" w:rsidRDefault="00C20182" w:rsidP="00C20182">
      <w:pPr>
        <w:widowControl w:val="0"/>
        <w:autoSpaceDE w:val="0"/>
        <w:autoSpaceDN w:val="0"/>
        <w:adjustRightInd w:val="0"/>
        <w:spacing w:line="240" w:lineRule="auto"/>
        <w:ind w:left="640" w:hanging="640"/>
        <w:rPr>
          <w:rFonts w:ascii="Calibri" w:hAnsi="Calibri" w:cs="Times New Roman"/>
          <w:noProof/>
          <w:szCs w:val="24"/>
        </w:rPr>
      </w:pPr>
      <w:r w:rsidRPr="00C20182">
        <w:rPr>
          <w:rFonts w:ascii="Calibri" w:hAnsi="Calibri" w:cs="Times New Roman"/>
          <w:noProof/>
          <w:szCs w:val="24"/>
        </w:rPr>
        <w:t xml:space="preserve">14. </w:t>
      </w:r>
      <w:r w:rsidRPr="00C20182">
        <w:rPr>
          <w:rFonts w:ascii="Calibri" w:hAnsi="Calibri" w:cs="Times New Roman"/>
          <w:noProof/>
          <w:szCs w:val="24"/>
        </w:rPr>
        <w:tab/>
        <w:t xml:space="preserve">Fjeldbo CS, Julin CH, Lando M, et al. Integrative Analysis of DCE-MRI and Gene Expression Profiles in Construction of a Gene Classifier for Assessment of Hypoxia-Related Risk of </w:t>
      </w:r>
      <w:r w:rsidRPr="00C20182">
        <w:rPr>
          <w:rFonts w:ascii="Calibri" w:hAnsi="Calibri" w:cs="Times New Roman"/>
          <w:noProof/>
          <w:szCs w:val="24"/>
        </w:rPr>
        <w:lastRenderedPageBreak/>
        <w:t xml:space="preserve">Chemoradiotherapy Failure in Cervical Cancer. </w:t>
      </w:r>
      <w:r w:rsidRPr="00C20182">
        <w:rPr>
          <w:rFonts w:ascii="Calibri" w:hAnsi="Calibri" w:cs="Times New Roman"/>
          <w:i/>
          <w:iCs/>
          <w:noProof/>
          <w:szCs w:val="24"/>
        </w:rPr>
        <w:t>Clin Cancer Res</w:t>
      </w:r>
      <w:r w:rsidRPr="00C20182">
        <w:rPr>
          <w:rFonts w:ascii="Calibri" w:hAnsi="Calibri" w:cs="Times New Roman"/>
          <w:noProof/>
          <w:szCs w:val="24"/>
        </w:rPr>
        <w:t>. 2016;22(16):4067 LP-4076.</w:t>
      </w:r>
    </w:p>
    <w:p w14:paraId="216B3242" w14:textId="77777777" w:rsidR="00C20182" w:rsidRPr="00C20182" w:rsidRDefault="00C20182" w:rsidP="00C20182">
      <w:pPr>
        <w:widowControl w:val="0"/>
        <w:autoSpaceDE w:val="0"/>
        <w:autoSpaceDN w:val="0"/>
        <w:adjustRightInd w:val="0"/>
        <w:spacing w:line="240" w:lineRule="auto"/>
        <w:ind w:left="640" w:hanging="640"/>
        <w:rPr>
          <w:rFonts w:ascii="Calibri" w:hAnsi="Calibri"/>
          <w:noProof/>
        </w:rPr>
      </w:pPr>
      <w:r w:rsidRPr="00C20182">
        <w:rPr>
          <w:rFonts w:ascii="Calibri" w:hAnsi="Calibri" w:cs="Times New Roman"/>
          <w:noProof/>
          <w:szCs w:val="24"/>
        </w:rPr>
        <w:t xml:space="preserve">15. </w:t>
      </w:r>
      <w:r w:rsidRPr="00C20182">
        <w:rPr>
          <w:rFonts w:ascii="Calibri" w:hAnsi="Calibri" w:cs="Times New Roman"/>
          <w:noProof/>
          <w:szCs w:val="24"/>
        </w:rPr>
        <w:tab/>
        <w:t xml:space="preserve">Harris AL. Hypoxia — a key regulatory factor in tumour growth. </w:t>
      </w:r>
      <w:r w:rsidRPr="00C20182">
        <w:rPr>
          <w:rFonts w:ascii="Calibri" w:hAnsi="Calibri" w:cs="Times New Roman"/>
          <w:i/>
          <w:iCs/>
          <w:noProof/>
          <w:szCs w:val="24"/>
        </w:rPr>
        <w:t>Nat Rev Cancer</w:t>
      </w:r>
      <w:r w:rsidRPr="00C20182">
        <w:rPr>
          <w:rFonts w:ascii="Calibri" w:hAnsi="Calibri" w:cs="Times New Roman"/>
          <w:noProof/>
          <w:szCs w:val="24"/>
        </w:rPr>
        <w:t>. 2002;2:38.</w:t>
      </w:r>
    </w:p>
    <w:p w14:paraId="58306A1A" w14:textId="00DA6CF5" w:rsidR="00C20182" w:rsidRDefault="00C20182" w:rsidP="00C20182">
      <w:pPr>
        <w:widowControl w:val="0"/>
        <w:autoSpaceDE w:val="0"/>
        <w:autoSpaceDN w:val="0"/>
        <w:adjustRightInd w:val="0"/>
        <w:spacing w:line="240" w:lineRule="auto"/>
        <w:ind w:left="640" w:hanging="640"/>
      </w:pPr>
      <w:r>
        <w:fldChar w:fldCharType="end"/>
      </w:r>
    </w:p>
    <w:sectPr w:rsidR="00C20182" w:rsidSect="00C20182">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4374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43746F" w16cid:durableId="1F12B21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1CCE4E" w14:textId="77777777" w:rsidR="00905D2D" w:rsidRDefault="00905D2D" w:rsidP="006C4027">
      <w:pPr>
        <w:spacing w:after="0" w:line="240" w:lineRule="auto"/>
      </w:pPr>
      <w:r>
        <w:separator/>
      </w:r>
    </w:p>
  </w:endnote>
  <w:endnote w:type="continuationSeparator" w:id="0">
    <w:p w14:paraId="0A6CD8B0" w14:textId="77777777" w:rsidR="00905D2D" w:rsidRDefault="00905D2D" w:rsidP="006C4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9633792"/>
      <w:docPartObj>
        <w:docPartGallery w:val="Page Numbers (Bottom of Page)"/>
        <w:docPartUnique/>
      </w:docPartObj>
    </w:sdtPr>
    <w:sdtEndPr>
      <w:rPr>
        <w:noProof/>
      </w:rPr>
    </w:sdtEndPr>
    <w:sdtContent>
      <w:p w14:paraId="1EFA2253" w14:textId="77777777" w:rsidR="004615C5" w:rsidRDefault="004615C5">
        <w:pPr>
          <w:pStyle w:val="Footer"/>
          <w:jc w:val="right"/>
        </w:pPr>
        <w:r>
          <w:fldChar w:fldCharType="begin"/>
        </w:r>
        <w:r>
          <w:instrText xml:space="preserve"> PAGE   \* MERGEFORMAT </w:instrText>
        </w:r>
        <w:r>
          <w:fldChar w:fldCharType="separate"/>
        </w:r>
        <w:r w:rsidR="002D0A72">
          <w:rPr>
            <w:noProof/>
          </w:rPr>
          <w:t>1</w:t>
        </w:r>
        <w:r>
          <w:rPr>
            <w:noProof/>
          </w:rPr>
          <w:fldChar w:fldCharType="end"/>
        </w:r>
      </w:p>
    </w:sdtContent>
  </w:sdt>
  <w:p w14:paraId="7D0391A1" w14:textId="77777777" w:rsidR="004615C5" w:rsidRDefault="004615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D3B61" w14:textId="77777777" w:rsidR="00905D2D" w:rsidRDefault="00905D2D" w:rsidP="006C4027">
      <w:pPr>
        <w:spacing w:after="0" w:line="240" w:lineRule="auto"/>
      </w:pPr>
      <w:r>
        <w:separator/>
      </w:r>
    </w:p>
  </w:footnote>
  <w:footnote w:type="continuationSeparator" w:id="0">
    <w:p w14:paraId="58DCF5A2" w14:textId="77777777" w:rsidR="00905D2D" w:rsidRDefault="00905D2D" w:rsidP="006C402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w15:presenceInfo w15:providerId="None" w15:userId="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A43"/>
    <w:rsid w:val="0001657C"/>
    <w:rsid w:val="00021BBC"/>
    <w:rsid w:val="00041802"/>
    <w:rsid w:val="00041942"/>
    <w:rsid w:val="00066FBD"/>
    <w:rsid w:val="00076B12"/>
    <w:rsid w:val="000A2B2F"/>
    <w:rsid w:val="000B2523"/>
    <w:rsid w:val="000B3821"/>
    <w:rsid w:val="000B3ABE"/>
    <w:rsid w:val="000C3251"/>
    <w:rsid w:val="0010518D"/>
    <w:rsid w:val="00112F97"/>
    <w:rsid w:val="00133CAD"/>
    <w:rsid w:val="00162119"/>
    <w:rsid w:val="00176EBD"/>
    <w:rsid w:val="00182904"/>
    <w:rsid w:val="00195B72"/>
    <w:rsid w:val="00197AC0"/>
    <w:rsid w:val="001A7822"/>
    <w:rsid w:val="001D1529"/>
    <w:rsid w:val="001D15BA"/>
    <w:rsid w:val="001D7A43"/>
    <w:rsid w:val="001E0DED"/>
    <w:rsid w:val="001E1E8A"/>
    <w:rsid w:val="001E6FD9"/>
    <w:rsid w:val="001E78CD"/>
    <w:rsid w:val="00202B99"/>
    <w:rsid w:val="00203F8C"/>
    <w:rsid w:val="00205E93"/>
    <w:rsid w:val="0023201E"/>
    <w:rsid w:val="0024489D"/>
    <w:rsid w:val="00246A22"/>
    <w:rsid w:val="00255C5D"/>
    <w:rsid w:val="0027064D"/>
    <w:rsid w:val="00272E59"/>
    <w:rsid w:val="002808C4"/>
    <w:rsid w:val="00286637"/>
    <w:rsid w:val="002957CA"/>
    <w:rsid w:val="002A0ADA"/>
    <w:rsid w:val="002B1A69"/>
    <w:rsid w:val="002C2015"/>
    <w:rsid w:val="002C29F1"/>
    <w:rsid w:val="002D0A72"/>
    <w:rsid w:val="002E2F81"/>
    <w:rsid w:val="002F1292"/>
    <w:rsid w:val="002F5C56"/>
    <w:rsid w:val="003073E2"/>
    <w:rsid w:val="00315584"/>
    <w:rsid w:val="003648F9"/>
    <w:rsid w:val="00370906"/>
    <w:rsid w:val="00376991"/>
    <w:rsid w:val="003B3805"/>
    <w:rsid w:val="003F31E3"/>
    <w:rsid w:val="00404A8B"/>
    <w:rsid w:val="00412B11"/>
    <w:rsid w:val="00423EEA"/>
    <w:rsid w:val="004300BB"/>
    <w:rsid w:val="00433D3C"/>
    <w:rsid w:val="004615C5"/>
    <w:rsid w:val="00477DB7"/>
    <w:rsid w:val="004E0110"/>
    <w:rsid w:val="004E6ED2"/>
    <w:rsid w:val="005026AC"/>
    <w:rsid w:val="00540733"/>
    <w:rsid w:val="00542566"/>
    <w:rsid w:val="00570977"/>
    <w:rsid w:val="00572278"/>
    <w:rsid w:val="005800AA"/>
    <w:rsid w:val="005955E6"/>
    <w:rsid w:val="005C0B98"/>
    <w:rsid w:val="005C59BC"/>
    <w:rsid w:val="005D3166"/>
    <w:rsid w:val="005D698C"/>
    <w:rsid w:val="005E2C04"/>
    <w:rsid w:val="005E2C8E"/>
    <w:rsid w:val="00603EA5"/>
    <w:rsid w:val="00613476"/>
    <w:rsid w:val="00621F65"/>
    <w:rsid w:val="006343B2"/>
    <w:rsid w:val="0064004E"/>
    <w:rsid w:val="006818C7"/>
    <w:rsid w:val="006867FD"/>
    <w:rsid w:val="006902AB"/>
    <w:rsid w:val="00691D4C"/>
    <w:rsid w:val="006A05D2"/>
    <w:rsid w:val="006A2306"/>
    <w:rsid w:val="006B05A9"/>
    <w:rsid w:val="006C4027"/>
    <w:rsid w:val="006D4105"/>
    <w:rsid w:val="006F2B96"/>
    <w:rsid w:val="00702302"/>
    <w:rsid w:val="007150E5"/>
    <w:rsid w:val="007525A8"/>
    <w:rsid w:val="007649E5"/>
    <w:rsid w:val="00785477"/>
    <w:rsid w:val="00794C03"/>
    <w:rsid w:val="007C224A"/>
    <w:rsid w:val="007C6779"/>
    <w:rsid w:val="007D75F4"/>
    <w:rsid w:val="007F7C9A"/>
    <w:rsid w:val="00802504"/>
    <w:rsid w:val="00804AD8"/>
    <w:rsid w:val="008056AF"/>
    <w:rsid w:val="00812694"/>
    <w:rsid w:val="008225AE"/>
    <w:rsid w:val="00827153"/>
    <w:rsid w:val="00834980"/>
    <w:rsid w:val="0084651E"/>
    <w:rsid w:val="00875FF0"/>
    <w:rsid w:val="0087783A"/>
    <w:rsid w:val="00893B37"/>
    <w:rsid w:val="00894AF1"/>
    <w:rsid w:val="00897314"/>
    <w:rsid w:val="008B023D"/>
    <w:rsid w:val="008B7E86"/>
    <w:rsid w:val="008D2976"/>
    <w:rsid w:val="00905D2D"/>
    <w:rsid w:val="00907457"/>
    <w:rsid w:val="00925C7D"/>
    <w:rsid w:val="009454F5"/>
    <w:rsid w:val="009500CF"/>
    <w:rsid w:val="00951B90"/>
    <w:rsid w:val="00952C55"/>
    <w:rsid w:val="0095442A"/>
    <w:rsid w:val="009877EA"/>
    <w:rsid w:val="00992488"/>
    <w:rsid w:val="009A550F"/>
    <w:rsid w:val="009B1FEB"/>
    <w:rsid w:val="009C3053"/>
    <w:rsid w:val="009D1BCA"/>
    <w:rsid w:val="009F34CC"/>
    <w:rsid w:val="009F3D63"/>
    <w:rsid w:val="009F64FA"/>
    <w:rsid w:val="009F706A"/>
    <w:rsid w:val="00A03E56"/>
    <w:rsid w:val="00A1268E"/>
    <w:rsid w:val="00A2150E"/>
    <w:rsid w:val="00A23DC2"/>
    <w:rsid w:val="00A419DD"/>
    <w:rsid w:val="00A54B1B"/>
    <w:rsid w:val="00A84C46"/>
    <w:rsid w:val="00A8775C"/>
    <w:rsid w:val="00A95D64"/>
    <w:rsid w:val="00AA397A"/>
    <w:rsid w:val="00AA75F7"/>
    <w:rsid w:val="00AC775D"/>
    <w:rsid w:val="00AE467E"/>
    <w:rsid w:val="00AF7DC2"/>
    <w:rsid w:val="00B10311"/>
    <w:rsid w:val="00B10E2B"/>
    <w:rsid w:val="00B27543"/>
    <w:rsid w:val="00B35C9C"/>
    <w:rsid w:val="00B66BAD"/>
    <w:rsid w:val="00B70351"/>
    <w:rsid w:val="00BA31CD"/>
    <w:rsid w:val="00BA6763"/>
    <w:rsid w:val="00BA6A36"/>
    <w:rsid w:val="00BA73A6"/>
    <w:rsid w:val="00BC0440"/>
    <w:rsid w:val="00BC7156"/>
    <w:rsid w:val="00BD3EA1"/>
    <w:rsid w:val="00BE10B6"/>
    <w:rsid w:val="00C150D9"/>
    <w:rsid w:val="00C15CB1"/>
    <w:rsid w:val="00C178EB"/>
    <w:rsid w:val="00C17C02"/>
    <w:rsid w:val="00C20182"/>
    <w:rsid w:val="00C26FA8"/>
    <w:rsid w:val="00C657BA"/>
    <w:rsid w:val="00C72E68"/>
    <w:rsid w:val="00C97621"/>
    <w:rsid w:val="00CA5738"/>
    <w:rsid w:val="00CE5F7F"/>
    <w:rsid w:val="00CF56B3"/>
    <w:rsid w:val="00CF5B11"/>
    <w:rsid w:val="00D06FD8"/>
    <w:rsid w:val="00D075DC"/>
    <w:rsid w:val="00D3521E"/>
    <w:rsid w:val="00D5337B"/>
    <w:rsid w:val="00D643B9"/>
    <w:rsid w:val="00D7185A"/>
    <w:rsid w:val="00D87BF8"/>
    <w:rsid w:val="00D95E8C"/>
    <w:rsid w:val="00DA4556"/>
    <w:rsid w:val="00DB33CA"/>
    <w:rsid w:val="00DE2263"/>
    <w:rsid w:val="00E00EB4"/>
    <w:rsid w:val="00E06861"/>
    <w:rsid w:val="00E17E97"/>
    <w:rsid w:val="00E347ED"/>
    <w:rsid w:val="00E35480"/>
    <w:rsid w:val="00E56C14"/>
    <w:rsid w:val="00E64735"/>
    <w:rsid w:val="00E65004"/>
    <w:rsid w:val="00E658D7"/>
    <w:rsid w:val="00E65D0C"/>
    <w:rsid w:val="00E86DA5"/>
    <w:rsid w:val="00E94A4B"/>
    <w:rsid w:val="00E959DE"/>
    <w:rsid w:val="00EA0D07"/>
    <w:rsid w:val="00EA22F9"/>
    <w:rsid w:val="00EA4771"/>
    <w:rsid w:val="00EB74AF"/>
    <w:rsid w:val="00EC0154"/>
    <w:rsid w:val="00ED17CF"/>
    <w:rsid w:val="00EF662B"/>
    <w:rsid w:val="00F23108"/>
    <w:rsid w:val="00F37E63"/>
    <w:rsid w:val="00F44610"/>
    <w:rsid w:val="00F619BB"/>
    <w:rsid w:val="00F70C64"/>
    <w:rsid w:val="00F754DA"/>
    <w:rsid w:val="00F83878"/>
    <w:rsid w:val="00F93497"/>
    <w:rsid w:val="00F95BC7"/>
    <w:rsid w:val="00FB6DA1"/>
    <w:rsid w:val="00FC18F4"/>
    <w:rsid w:val="00FE6966"/>
    <w:rsid w:val="00FF57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60A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9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6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40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027"/>
  </w:style>
  <w:style w:type="paragraph" w:styleId="Footer">
    <w:name w:val="footer"/>
    <w:basedOn w:val="Normal"/>
    <w:link w:val="FooterChar"/>
    <w:uiPriority w:val="99"/>
    <w:unhideWhenUsed/>
    <w:rsid w:val="006C40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027"/>
  </w:style>
  <w:style w:type="paragraph" w:styleId="BalloonText">
    <w:name w:val="Balloon Text"/>
    <w:basedOn w:val="Normal"/>
    <w:link w:val="BalloonTextChar"/>
    <w:uiPriority w:val="99"/>
    <w:semiHidden/>
    <w:unhideWhenUsed/>
    <w:rsid w:val="00D718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85A"/>
    <w:rPr>
      <w:rFonts w:ascii="Tahoma" w:hAnsi="Tahoma" w:cs="Tahoma"/>
      <w:sz w:val="16"/>
      <w:szCs w:val="16"/>
    </w:rPr>
  </w:style>
  <w:style w:type="character" w:styleId="Hyperlink">
    <w:name w:val="Hyperlink"/>
    <w:basedOn w:val="DefaultParagraphFont"/>
    <w:uiPriority w:val="99"/>
    <w:semiHidden/>
    <w:unhideWhenUsed/>
    <w:rsid w:val="003073E2"/>
    <w:rPr>
      <w:color w:val="0000FF"/>
      <w:u w:val="single"/>
    </w:rPr>
  </w:style>
  <w:style w:type="character" w:styleId="FollowedHyperlink">
    <w:name w:val="FollowedHyperlink"/>
    <w:basedOn w:val="DefaultParagraphFont"/>
    <w:uiPriority w:val="99"/>
    <w:semiHidden/>
    <w:unhideWhenUsed/>
    <w:rsid w:val="003073E2"/>
    <w:rPr>
      <w:color w:val="800080"/>
      <w:u w:val="single"/>
    </w:rPr>
  </w:style>
  <w:style w:type="paragraph" w:customStyle="1" w:styleId="xl65">
    <w:name w:val="xl65"/>
    <w:basedOn w:val="Normal"/>
    <w:rsid w:val="00404A8B"/>
    <w:pPr>
      <w:pBdr>
        <w:top w:val="single" w:sz="8"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6">
    <w:name w:val="xl66"/>
    <w:basedOn w:val="Normal"/>
    <w:rsid w:val="00404A8B"/>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7">
    <w:name w:val="xl67"/>
    <w:basedOn w:val="Normal"/>
    <w:rsid w:val="00404A8B"/>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404A8B"/>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9">
    <w:name w:val="xl69"/>
    <w:basedOn w:val="Normal"/>
    <w:rsid w:val="00404A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404A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F3D63"/>
    <w:rPr>
      <w:sz w:val="16"/>
      <w:szCs w:val="16"/>
    </w:rPr>
  </w:style>
  <w:style w:type="paragraph" w:styleId="CommentText">
    <w:name w:val="annotation text"/>
    <w:basedOn w:val="Normal"/>
    <w:link w:val="CommentTextChar"/>
    <w:uiPriority w:val="99"/>
    <w:semiHidden/>
    <w:unhideWhenUsed/>
    <w:rsid w:val="009F3D63"/>
    <w:pPr>
      <w:spacing w:line="240" w:lineRule="auto"/>
    </w:pPr>
    <w:rPr>
      <w:sz w:val="20"/>
      <w:szCs w:val="20"/>
    </w:rPr>
  </w:style>
  <w:style w:type="character" w:customStyle="1" w:styleId="CommentTextChar">
    <w:name w:val="Comment Text Char"/>
    <w:basedOn w:val="DefaultParagraphFont"/>
    <w:link w:val="CommentText"/>
    <w:uiPriority w:val="99"/>
    <w:semiHidden/>
    <w:rsid w:val="009F3D63"/>
    <w:rPr>
      <w:sz w:val="20"/>
      <w:szCs w:val="20"/>
    </w:rPr>
  </w:style>
  <w:style w:type="paragraph" w:styleId="CommentSubject">
    <w:name w:val="annotation subject"/>
    <w:basedOn w:val="CommentText"/>
    <w:next w:val="CommentText"/>
    <w:link w:val="CommentSubjectChar"/>
    <w:uiPriority w:val="99"/>
    <w:semiHidden/>
    <w:unhideWhenUsed/>
    <w:rsid w:val="009F3D63"/>
    <w:rPr>
      <w:b/>
      <w:bCs/>
    </w:rPr>
  </w:style>
  <w:style w:type="character" w:customStyle="1" w:styleId="CommentSubjectChar">
    <w:name w:val="Comment Subject Char"/>
    <w:basedOn w:val="CommentTextChar"/>
    <w:link w:val="CommentSubject"/>
    <w:uiPriority w:val="99"/>
    <w:semiHidden/>
    <w:rsid w:val="009F3D6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9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6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40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027"/>
  </w:style>
  <w:style w:type="paragraph" w:styleId="Footer">
    <w:name w:val="footer"/>
    <w:basedOn w:val="Normal"/>
    <w:link w:val="FooterChar"/>
    <w:uiPriority w:val="99"/>
    <w:unhideWhenUsed/>
    <w:rsid w:val="006C40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027"/>
  </w:style>
  <w:style w:type="paragraph" w:styleId="BalloonText">
    <w:name w:val="Balloon Text"/>
    <w:basedOn w:val="Normal"/>
    <w:link w:val="BalloonTextChar"/>
    <w:uiPriority w:val="99"/>
    <w:semiHidden/>
    <w:unhideWhenUsed/>
    <w:rsid w:val="00D718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85A"/>
    <w:rPr>
      <w:rFonts w:ascii="Tahoma" w:hAnsi="Tahoma" w:cs="Tahoma"/>
      <w:sz w:val="16"/>
      <w:szCs w:val="16"/>
    </w:rPr>
  </w:style>
  <w:style w:type="character" w:styleId="Hyperlink">
    <w:name w:val="Hyperlink"/>
    <w:basedOn w:val="DefaultParagraphFont"/>
    <w:uiPriority w:val="99"/>
    <w:semiHidden/>
    <w:unhideWhenUsed/>
    <w:rsid w:val="003073E2"/>
    <w:rPr>
      <w:color w:val="0000FF"/>
      <w:u w:val="single"/>
    </w:rPr>
  </w:style>
  <w:style w:type="character" w:styleId="FollowedHyperlink">
    <w:name w:val="FollowedHyperlink"/>
    <w:basedOn w:val="DefaultParagraphFont"/>
    <w:uiPriority w:val="99"/>
    <w:semiHidden/>
    <w:unhideWhenUsed/>
    <w:rsid w:val="003073E2"/>
    <w:rPr>
      <w:color w:val="800080"/>
      <w:u w:val="single"/>
    </w:rPr>
  </w:style>
  <w:style w:type="paragraph" w:customStyle="1" w:styleId="xl65">
    <w:name w:val="xl65"/>
    <w:basedOn w:val="Normal"/>
    <w:rsid w:val="00404A8B"/>
    <w:pPr>
      <w:pBdr>
        <w:top w:val="single" w:sz="8"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6">
    <w:name w:val="xl66"/>
    <w:basedOn w:val="Normal"/>
    <w:rsid w:val="00404A8B"/>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7">
    <w:name w:val="xl67"/>
    <w:basedOn w:val="Normal"/>
    <w:rsid w:val="00404A8B"/>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404A8B"/>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9">
    <w:name w:val="xl69"/>
    <w:basedOn w:val="Normal"/>
    <w:rsid w:val="00404A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404A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F3D63"/>
    <w:rPr>
      <w:sz w:val="16"/>
      <w:szCs w:val="16"/>
    </w:rPr>
  </w:style>
  <w:style w:type="paragraph" w:styleId="CommentText">
    <w:name w:val="annotation text"/>
    <w:basedOn w:val="Normal"/>
    <w:link w:val="CommentTextChar"/>
    <w:uiPriority w:val="99"/>
    <w:semiHidden/>
    <w:unhideWhenUsed/>
    <w:rsid w:val="009F3D63"/>
    <w:pPr>
      <w:spacing w:line="240" w:lineRule="auto"/>
    </w:pPr>
    <w:rPr>
      <w:sz w:val="20"/>
      <w:szCs w:val="20"/>
    </w:rPr>
  </w:style>
  <w:style w:type="character" w:customStyle="1" w:styleId="CommentTextChar">
    <w:name w:val="Comment Text Char"/>
    <w:basedOn w:val="DefaultParagraphFont"/>
    <w:link w:val="CommentText"/>
    <w:uiPriority w:val="99"/>
    <w:semiHidden/>
    <w:rsid w:val="009F3D63"/>
    <w:rPr>
      <w:sz w:val="20"/>
      <w:szCs w:val="20"/>
    </w:rPr>
  </w:style>
  <w:style w:type="paragraph" w:styleId="CommentSubject">
    <w:name w:val="annotation subject"/>
    <w:basedOn w:val="CommentText"/>
    <w:next w:val="CommentText"/>
    <w:link w:val="CommentSubjectChar"/>
    <w:uiPriority w:val="99"/>
    <w:semiHidden/>
    <w:unhideWhenUsed/>
    <w:rsid w:val="009F3D63"/>
    <w:rPr>
      <w:b/>
      <w:bCs/>
    </w:rPr>
  </w:style>
  <w:style w:type="character" w:customStyle="1" w:styleId="CommentSubjectChar">
    <w:name w:val="Comment Subject Char"/>
    <w:basedOn w:val="CommentTextChar"/>
    <w:link w:val="CommentSubject"/>
    <w:uiPriority w:val="99"/>
    <w:semiHidden/>
    <w:rsid w:val="009F3D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78808">
      <w:bodyDiv w:val="1"/>
      <w:marLeft w:val="0"/>
      <w:marRight w:val="0"/>
      <w:marTop w:val="0"/>
      <w:marBottom w:val="0"/>
      <w:divBdr>
        <w:top w:val="none" w:sz="0" w:space="0" w:color="auto"/>
        <w:left w:val="none" w:sz="0" w:space="0" w:color="auto"/>
        <w:bottom w:val="none" w:sz="0" w:space="0" w:color="auto"/>
        <w:right w:val="none" w:sz="0" w:space="0" w:color="auto"/>
      </w:divBdr>
    </w:div>
    <w:div w:id="86269332">
      <w:bodyDiv w:val="1"/>
      <w:marLeft w:val="0"/>
      <w:marRight w:val="0"/>
      <w:marTop w:val="0"/>
      <w:marBottom w:val="0"/>
      <w:divBdr>
        <w:top w:val="none" w:sz="0" w:space="0" w:color="auto"/>
        <w:left w:val="none" w:sz="0" w:space="0" w:color="auto"/>
        <w:bottom w:val="none" w:sz="0" w:space="0" w:color="auto"/>
        <w:right w:val="none" w:sz="0" w:space="0" w:color="auto"/>
      </w:divBdr>
    </w:div>
    <w:div w:id="117574536">
      <w:bodyDiv w:val="1"/>
      <w:marLeft w:val="0"/>
      <w:marRight w:val="0"/>
      <w:marTop w:val="0"/>
      <w:marBottom w:val="0"/>
      <w:divBdr>
        <w:top w:val="none" w:sz="0" w:space="0" w:color="auto"/>
        <w:left w:val="none" w:sz="0" w:space="0" w:color="auto"/>
        <w:bottom w:val="none" w:sz="0" w:space="0" w:color="auto"/>
        <w:right w:val="none" w:sz="0" w:space="0" w:color="auto"/>
      </w:divBdr>
    </w:div>
    <w:div w:id="277294661">
      <w:bodyDiv w:val="1"/>
      <w:marLeft w:val="0"/>
      <w:marRight w:val="0"/>
      <w:marTop w:val="0"/>
      <w:marBottom w:val="0"/>
      <w:divBdr>
        <w:top w:val="none" w:sz="0" w:space="0" w:color="auto"/>
        <w:left w:val="none" w:sz="0" w:space="0" w:color="auto"/>
        <w:bottom w:val="none" w:sz="0" w:space="0" w:color="auto"/>
        <w:right w:val="none" w:sz="0" w:space="0" w:color="auto"/>
      </w:divBdr>
    </w:div>
    <w:div w:id="315845708">
      <w:bodyDiv w:val="1"/>
      <w:marLeft w:val="0"/>
      <w:marRight w:val="0"/>
      <w:marTop w:val="0"/>
      <w:marBottom w:val="0"/>
      <w:divBdr>
        <w:top w:val="none" w:sz="0" w:space="0" w:color="auto"/>
        <w:left w:val="none" w:sz="0" w:space="0" w:color="auto"/>
        <w:bottom w:val="none" w:sz="0" w:space="0" w:color="auto"/>
        <w:right w:val="none" w:sz="0" w:space="0" w:color="auto"/>
      </w:divBdr>
    </w:div>
    <w:div w:id="345712142">
      <w:bodyDiv w:val="1"/>
      <w:marLeft w:val="0"/>
      <w:marRight w:val="0"/>
      <w:marTop w:val="0"/>
      <w:marBottom w:val="0"/>
      <w:divBdr>
        <w:top w:val="none" w:sz="0" w:space="0" w:color="auto"/>
        <w:left w:val="none" w:sz="0" w:space="0" w:color="auto"/>
        <w:bottom w:val="none" w:sz="0" w:space="0" w:color="auto"/>
        <w:right w:val="none" w:sz="0" w:space="0" w:color="auto"/>
      </w:divBdr>
    </w:div>
    <w:div w:id="383213236">
      <w:bodyDiv w:val="1"/>
      <w:marLeft w:val="0"/>
      <w:marRight w:val="0"/>
      <w:marTop w:val="0"/>
      <w:marBottom w:val="0"/>
      <w:divBdr>
        <w:top w:val="none" w:sz="0" w:space="0" w:color="auto"/>
        <w:left w:val="none" w:sz="0" w:space="0" w:color="auto"/>
        <w:bottom w:val="none" w:sz="0" w:space="0" w:color="auto"/>
        <w:right w:val="none" w:sz="0" w:space="0" w:color="auto"/>
      </w:divBdr>
    </w:div>
    <w:div w:id="449593156">
      <w:bodyDiv w:val="1"/>
      <w:marLeft w:val="0"/>
      <w:marRight w:val="0"/>
      <w:marTop w:val="0"/>
      <w:marBottom w:val="0"/>
      <w:divBdr>
        <w:top w:val="none" w:sz="0" w:space="0" w:color="auto"/>
        <w:left w:val="none" w:sz="0" w:space="0" w:color="auto"/>
        <w:bottom w:val="none" w:sz="0" w:space="0" w:color="auto"/>
        <w:right w:val="none" w:sz="0" w:space="0" w:color="auto"/>
      </w:divBdr>
    </w:div>
    <w:div w:id="457066708">
      <w:bodyDiv w:val="1"/>
      <w:marLeft w:val="0"/>
      <w:marRight w:val="0"/>
      <w:marTop w:val="0"/>
      <w:marBottom w:val="0"/>
      <w:divBdr>
        <w:top w:val="none" w:sz="0" w:space="0" w:color="auto"/>
        <w:left w:val="none" w:sz="0" w:space="0" w:color="auto"/>
        <w:bottom w:val="none" w:sz="0" w:space="0" w:color="auto"/>
        <w:right w:val="none" w:sz="0" w:space="0" w:color="auto"/>
      </w:divBdr>
    </w:div>
    <w:div w:id="468590392">
      <w:bodyDiv w:val="1"/>
      <w:marLeft w:val="0"/>
      <w:marRight w:val="0"/>
      <w:marTop w:val="0"/>
      <w:marBottom w:val="0"/>
      <w:divBdr>
        <w:top w:val="none" w:sz="0" w:space="0" w:color="auto"/>
        <w:left w:val="none" w:sz="0" w:space="0" w:color="auto"/>
        <w:bottom w:val="none" w:sz="0" w:space="0" w:color="auto"/>
        <w:right w:val="none" w:sz="0" w:space="0" w:color="auto"/>
      </w:divBdr>
    </w:div>
    <w:div w:id="492647231">
      <w:bodyDiv w:val="1"/>
      <w:marLeft w:val="0"/>
      <w:marRight w:val="0"/>
      <w:marTop w:val="0"/>
      <w:marBottom w:val="0"/>
      <w:divBdr>
        <w:top w:val="none" w:sz="0" w:space="0" w:color="auto"/>
        <w:left w:val="none" w:sz="0" w:space="0" w:color="auto"/>
        <w:bottom w:val="none" w:sz="0" w:space="0" w:color="auto"/>
        <w:right w:val="none" w:sz="0" w:space="0" w:color="auto"/>
      </w:divBdr>
    </w:div>
    <w:div w:id="574434784">
      <w:bodyDiv w:val="1"/>
      <w:marLeft w:val="0"/>
      <w:marRight w:val="0"/>
      <w:marTop w:val="0"/>
      <w:marBottom w:val="0"/>
      <w:divBdr>
        <w:top w:val="none" w:sz="0" w:space="0" w:color="auto"/>
        <w:left w:val="none" w:sz="0" w:space="0" w:color="auto"/>
        <w:bottom w:val="none" w:sz="0" w:space="0" w:color="auto"/>
        <w:right w:val="none" w:sz="0" w:space="0" w:color="auto"/>
      </w:divBdr>
    </w:div>
    <w:div w:id="586577283">
      <w:bodyDiv w:val="1"/>
      <w:marLeft w:val="0"/>
      <w:marRight w:val="0"/>
      <w:marTop w:val="0"/>
      <w:marBottom w:val="0"/>
      <w:divBdr>
        <w:top w:val="none" w:sz="0" w:space="0" w:color="auto"/>
        <w:left w:val="none" w:sz="0" w:space="0" w:color="auto"/>
        <w:bottom w:val="none" w:sz="0" w:space="0" w:color="auto"/>
        <w:right w:val="none" w:sz="0" w:space="0" w:color="auto"/>
      </w:divBdr>
    </w:div>
    <w:div w:id="609900875">
      <w:bodyDiv w:val="1"/>
      <w:marLeft w:val="0"/>
      <w:marRight w:val="0"/>
      <w:marTop w:val="0"/>
      <w:marBottom w:val="0"/>
      <w:divBdr>
        <w:top w:val="none" w:sz="0" w:space="0" w:color="auto"/>
        <w:left w:val="none" w:sz="0" w:space="0" w:color="auto"/>
        <w:bottom w:val="none" w:sz="0" w:space="0" w:color="auto"/>
        <w:right w:val="none" w:sz="0" w:space="0" w:color="auto"/>
      </w:divBdr>
    </w:div>
    <w:div w:id="625237491">
      <w:bodyDiv w:val="1"/>
      <w:marLeft w:val="0"/>
      <w:marRight w:val="0"/>
      <w:marTop w:val="0"/>
      <w:marBottom w:val="0"/>
      <w:divBdr>
        <w:top w:val="none" w:sz="0" w:space="0" w:color="auto"/>
        <w:left w:val="none" w:sz="0" w:space="0" w:color="auto"/>
        <w:bottom w:val="none" w:sz="0" w:space="0" w:color="auto"/>
        <w:right w:val="none" w:sz="0" w:space="0" w:color="auto"/>
      </w:divBdr>
    </w:div>
    <w:div w:id="677511907">
      <w:bodyDiv w:val="1"/>
      <w:marLeft w:val="0"/>
      <w:marRight w:val="0"/>
      <w:marTop w:val="0"/>
      <w:marBottom w:val="0"/>
      <w:divBdr>
        <w:top w:val="none" w:sz="0" w:space="0" w:color="auto"/>
        <w:left w:val="none" w:sz="0" w:space="0" w:color="auto"/>
        <w:bottom w:val="none" w:sz="0" w:space="0" w:color="auto"/>
        <w:right w:val="none" w:sz="0" w:space="0" w:color="auto"/>
      </w:divBdr>
    </w:div>
    <w:div w:id="684865726">
      <w:bodyDiv w:val="1"/>
      <w:marLeft w:val="0"/>
      <w:marRight w:val="0"/>
      <w:marTop w:val="0"/>
      <w:marBottom w:val="0"/>
      <w:divBdr>
        <w:top w:val="none" w:sz="0" w:space="0" w:color="auto"/>
        <w:left w:val="none" w:sz="0" w:space="0" w:color="auto"/>
        <w:bottom w:val="none" w:sz="0" w:space="0" w:color="auto"/>
        <w:right w:val="none" w:sz="0" w:space="0" w:color="auto"/>
      </w:divBdr>
    </w:div>
    <w:div w:id="690181148">
      <w:bodyDiv w:val="1"/>
      <w:marLeft w:val="0"/>
      <w:marRight w:val="0"/>
      <w:marTop w:val="0"/>
      <w:marBottom w:val="0"/>
      <w:divBdr>
        <w:top w:val="none" w:sz="0" w:space="0" w:color="auto"/>
        <w:left w:val="none" w:sz="0" w:space="0" w:color="auto"/>
        <w:bottom w:val="none" w:sz="0" w:space="0" w:color="auto"/>
        <w:right w:val="none" w:sz="0" w:space="0" w:color="auto"/>
      </w:divBdr>
    </w:div>
    <w:div w:id="694813567">
      <w:bodyDiv w:val="1"/>
      <w:marLeft w:val="0"/>
      <w:marRight w:val="0"/>
      <w:marTop w:val="0"/>
      <w:marBottom w:val="0"/>
      <w:divBdr>
        <w:top w:val="none" w:sz="0" w:space="0" w:color="auto"/>
        <w:left w:val="none" w:sz="0" w:space="0" w:color="auto"/>
        <w:bottom w:val="none" w:sz="0" w:space="0" w:color="auto"/>
        <w:right w:val="none" w:sz="0" w:space="0" w:color="auto"/>
      </w:divBdr>
    </w:div>
    <w:div w:id="718359010">
      <w:bodyDiv w:val="1"/>
      <w:marLeft w:val="0"/>
      <w:marRight w:val="0"/>
      <w:marTop w:val="0"/>
      <w:marBottom w:val="0"/>
      <w:divBdr>
        <w:top w:val="none" w:sz="0" w:space="0" w:color="auto"/>
        <w:left w:val="none" w:sz="0" w:space="0" w:color="auto"/>
        <w:bottom w:val="none" w:sz="0" w:space="0" w:color="auto"/>
        <w:right w:val="none" w:sz="0" w:space="0" w:color="auto"/>
      </w:divBdr>
    </w:div>
    <w:div w:id="731661796">
      <w:bodyDiv w:val="1"/>
      <w:marLeft w:val="0"/>
      <w:marRight w:val="0"/>
      <w:marTop w:val="0"/>
      <w:marBottom w:val="0"/>
      <w:divBdr>
        <w:top w:val="none" w:sz="0" w:space="0" w:color="auto"/>
        <w:left w:val="none" w:sz="0" w:space="0" w:color="auto"/>
        <w:bottom w:val="none" w:sz="0" w:space="0" w:color="auto"/>
        <w:right w:val="none" w:sz="0" w:space="0" w:color="auto"/>
      </w:divBdr>
    </w:div>
    <w:div w:id="738943118">
      <w:bodyDiv w:val="1"/>
      <w:marLeft w:val="0"/>
      <w:marRight w:val="0"/>
      <w:marTop w:val="0"/>
      <w:marBottom w:val="0"/>
      <w:divBdr>
        <w:top w:val="none" w:sz="0" w:space="0" w:color="auto"/>
        <w:left w:val="none" w:sz="0" w:space="0" w:color="auto"/>
        <w:bottom w:val="none" w:sz="0" w:space="0" w:color="auto"/>
        <w:right w:val="none" w:sz="0" w:space="0" w:color="auto"/>
      </w:divBdr>
    </w:div>
    <w:div w:id="792289387">
      <w:bodyDiv w:val="1"/>
      <w:marLeft w:val="0"/>
      <w:marRight w:val="0"/>
      <w:marTop w:val="0"/>
      <w:marBottom w:val="0"/>
      <w:divBdr>
        <w:top w:val="none" w:sz="0" w:space="0" w:color="auto"/>
        <w:left w:val="none" w:sz="0" w:space="0" w:color="auto"/>
        <w:bottom w:val="none" w:sz="0" w:space="0" w:color="auto"/>
        <w:right w:val="none" w:sz="0" w:space="0" w:color="auto"/>
      </w:divBdr>
    </w:div>
    <w:div w:id="918829446">
      <w:bodyDiv w:val="1"/>
      <w:marLeft w:val="0"/>
      <w:marRight w:val="0"/>
      <w:marTop w:val="0"/>
      <w:marBottom w:val="0"/>
      <w:divBdr>
        <w:top w:val="none" w:sz="0" w:space="0" w:color="auto"/>
        <w:left w:val="none" w:sz="0" w:space="0" w:color="auto"/>
        <w:bottom w:val="none" w:sz="0" w:space="0" w:color="auto"/>
        <w:right w:val="none" w:sz="0" w:space="0" w:color="auto"/>
      </w:divBdr>
    </w:div>
    <w:div w:id="984167873">
      <w:bodyDiv w:val="1"/>
      <w:marLeft w:val="0"/>
      <w:marRight w:val="0"/>
      <w:marTop w:val="0"/>
      <w:marBottom w:val="0"/>
      <w:divBdr>
        <w:top w:val="none" w:sz="0" w:space="0" w:color="auto"/>
        <w:left w:val="none" w:sz="0" w:space="0" w:color="auto"/>
        <w:bottom w:val="none" w:sz="0" w:space="0" w:color="auto"/>
        <w:right w:val="none" w:sz="0" w:space="0" w:color="auto"/>
      </w:divBdr>
    </w:div>
    <w:div w:id="1038821653">
      <w:bodyDiv w:val="1"/>
      <w:marLeft w:val="0"/>
      <w:marRight w:val="0"/>
      <w:marTop w:val="0"/>
      <w:marBottom w:val="0"/>
      <w:divBdr>
        <w:top w:val="none" w:sz="0" w:space="0" w:color="auto"/>
        <w:left w:val="none" w:sz="0" w:space="0" w:color="auto"/>
        <w:bottom w:val="none" w:sz="0" w:space="0" w:color="auto"/>
        <w:right w:val="none" w:sz="0" w:space="0" w:color="auto"/>
      </w:divBdr>
    </w:div>
    <w:div w:id="1074546967">
      <w:bodyDiv w:val="1"/>
      <w:marLeft w:val="0"/>
      <w:marRight w:val="0"/>
      <w:marTop w:val="0"/>
      <w:marBottom w:val="0"/>
      <w:divBdr>
        <w:top w:val="none" w:sz="0" w:space="0" w:color="auto"/>
        <w:left w:val="none" w:sz="0" w:space="0" w:color="auto"/>
        <w:bottom w:val="none" w:sz="0" w:space="0" w:color="auto"/>
        <w:right w:val="none" w:sz="0" w:space="0" w:color="auto"/>
      </w:divBdr>
    </w:div>
    <w:div w:id="1099331416">
      <w:bodyDiv w:val="1"/>
      <w:marLeft w:val="0"/>
      <w:marRight w:val="0"/>
      <w:marTop w:val="0"/>
      <w:marBottom w:val="0"/>
      <w:divBdr>
        <w:top w:val="none" w:sz="0" w:space="0" w:color="auto"/>
        <w:left w:val="none" w:sz="0" w:space="0" w:color="auto"/>
        <w:bottom w:val="none" w:sz="0" w:space="0" w:color="auto"/>
        <w:right w:val="none" w:sz="0" w:space="0" w:color="auto"/>
      </w:divBdr>
    </w:div>
    <w:div w:id="1159233411">
      <w:bodyDiv w:val="1"/>
      <w:marLeft w:val="0"/>
      <w:marRight w:val="0"/>
      <w:marTop w:val="0"/>
      <w:marBottom w:val="0"/>
      <w:divBdr>
        <w:top w:val="none" w:sz="0" w:space="0" w:color="auto"/>
        <w:left w:val="none" w:sz="0" w:space="0" w:color="auto"/>
        <w:bottom w:val="none" w:sz="0" w:space="0" w:color="auto"/>
        <w:right w:val="none" w:sz="0" w:space="0" w:color="auto"/>
      </w:divBdr>
    </w:div>
    <w:div w:id="1178808661">
      <w:bodyDiv w:val="1"/>
      <w:marLeft w:val="0"/>
      <w:marRight w:val="0"/>
      <w:marTop w:val="0"/>
      <w:marBottom w:val="0"/>
      <w:divBdr>
        <w:top w:val="none" w:sz="0" w:space="0" w:color="auto"/>
        <w:left w:val="none" w:sz="0" w:space="0" w:color="auto"/>
        <w:bottom w:val="none" w:sz="0" w:space="0" w:color="auto"/>
        <w:right w:val="none" w:sz="0" w:space="0" w:color="auto"/>
      </w:divBdr>
    </w:div>
    <w:div w:id="1204249276">
      <w:bodyDiv w:val="1"/>
      <w:marLeft w:val="0"/>
      <w:marRight w:val="0"/>
      <w:marTop w:val="0"/>
      <w:marBottom w:val="0"/>
      <w:divBdr>
        <w:top w:val="none" w:sz="0" w:space="0" w:color="auto"/>
        <w:left w:val="none" w:sz="0" w:space="0" w:color="auto"/>
        <w:bottom w:val="none" w:sz="0" w:space="0" w:color="auto"/>
        <w:right w:val="none" w:sz="0" w:space="0" w:color="auto"/>
      </w:divBdr>
    </w:div>
    <w:div w:id="1245141421">
      <w:bodyDiv w:val="1"/>
      <w:marLeft w:val="0"/>
      <w:marRight w:val="0"/>
      <w:marTop w:val="0"/>
      <w:marBottom w:val="0"/>
      <w:divBdr>
        <w:top w:val="none" w:sz="0" w:space="0" w:color="auto"/>
        <w:left w:val="none" w:sz="0" w:space="0" w:color="auto"/>
        <w:bottom w:val="none" w:sz="0" w:space="0" w:color="auto"/>
        <w:right w:val="none" w:sz="0" w:space="0" w:color="auto"/>
      </w:divBdr>
    </w:div>
    <w:div w:id="1271205168">
      <w:bodyDiv w:val="1"/>
      <w:marLeft w:val="0"/>
      <w:marRight w:val="0"/>
      <w:marTop w:val="0"/>
      <w:marBottom w:val="0"/>
      <w:divBdr>
        <w:top w:val="none" w:sz="0" w:space="0" w:color="auto"/>
        <w:left w:val="none" w:sz="0" w:space="0" w:color="auto"/>
        <w:bottom w:val="none" w:sz="0" w:space="0" w:color="auto"/>
        <w:right w:val="none" w:sz="0" w:space="0" w:color="auto"/>
      </w:divBdr>
    </w:div>
    <w:div w:id="1370060715">
      <w:bodyDiv w:val="1"/>
      <w:marLeft w:val="0"/>
      <w:marRight w:val="0"/>
      <w:marTop w:val="0"/>
      <w:marBottom w:val="0"/>
      <w:divBdr>
        <w:top w:val="none" w:sz="0" w:space="0" w:color="auto"/>
        <w:left w:val="none" w:sz="0" w:space="0" w:color="auto"/>
        <w:bottom w:val="none" w:sz="0" w:space="0" w:color="auto"/>
        <w:right w:val="none" w:sz="0" w:space="0" w:color="auto"/>
      </w:divBdr>
    </w:div>
    <w:div w:id="1410343950">
      <w:bodyDiv w:val="1"/>
      <w:marLeft w:val="0"/>
      <w:marRight w:val="0"/>
      <w:marTop w:val="0"/>
      <w:marBottom w:val="0"/>
      <w:divBdr>
        <w:top w:val="none" w:sz="0" w:space="0" w:color="auto"/>
        <w:left w:val="none" w:sz="0" w:space="0" w:color="auto"/>
        <w:bottom w:val="none" w:sz="0" w:space="0" w:color="auto"/>
        <w:right w:val="none" w:sz="0" w:space="0" w:color="auto"/>
      </w:divBdr>
    </w:div>
    <w:div w:id="1424913297">
      <w:bodyDiv w:val="1"/>
      <w:marLeft w:val="0"/>
      <w:marRight w:val="0"/>
      <w:marTop w:val="0"/>
      <w:marBottom w:val="0"/>
      <w:divBdr>
        <w:top w:val="none" w:sz="0" w:space="0" w:color="auto"/>
        <w:left w:val="none" w:sz="0" w:space="0" w:color="auto"/>
        <w:bottom w:val="none" w:sz="0" w:space="0" w:color="auto"/>
        <w:right w:val="none" w:sz="0" w:space="0" w:color="auto"/>
      </w:divBdr>
    </w:div>
    <w:div w:id="1481732503">
      <w:bodyDiv w:val="1"/>
      <w:marLeft w:val="0"/>
      <w:marRight w:val="0"/>
      <w:marTop w:val="0"/>
      <w:marBottom w:val="0"/>
      <w:divBdr>
        <w:top w:val="none" w:sz="0" w:space="0" w:color="auto"/>
        <w:left w:val="none" w:sz="0" w:space="0" w:color="auto"/>
        <w:bottom w:val="none" w:sz="0" w:space="0" w:color="auto"/>
        <w:right w:val="none" w:sz="0" w:space="0" w:color="auto"/>
      </w:divBdr>
    </w:div>
    <w:div w:id="1535000450">
      <w:bodyDiv w:val="1"/>
      <w:marLeft w:val="0"/>
      <w:marRight w:val="0"/>
      <w:marTop w:val="0"/>
      <w:marBottom w:val="0"/>
      <w:divBdr>
        <w:top w:val="none" w:sz="0" w:space="0" w:color="auto"/>
        <w:left w:val="none" w:sz="0" w:space="0" w:color="auto"/>
        <w:bottom w:val="none" w:sz="0" w:space="0" w:color="auto"/>
        <w:right w:val="none" w:sz="0" w:space="0" w:color="auto"/>
      </w:divBdr>
    </w:div>
    <w:div w:id="1573274023">
      <w:bodyDiv w:val="1"/>
      <w:marLeft w:val="0"/>
      <w:marRight w:val="0"/>
      <w:marTop w:val="0"/>
      <w:marBottom w:val="0"/>
      <w:divBdr>
        <w:top w:val="none" w:sz="0" w:space="0" w:color="auto"/>
        <w:left w:val="none" w:sz="0" w:space="0" w:color="auto"/>
        <w:bottom w:val="none" w:sz="0" w:space="0" w:color="auto"/>
        <w:right w:val="none" w:sz="0" w:space="0" w:color="auto"/>
      </w:divBdr>
    </w:div>
    <w:div w:id="1576821119">
      <w:bodyDiv w:val="1"/>
      <w:marLeft w:val="0"/>
      <w:marRight w:val="0"/>
      <w:marTop w:val="0"/>
      <w:marBottom w:val="0"/>
      <w:divBdr>
        <w:top w:val="none" w:sz="0" w:space="0" w:color="auto"/>
        <w:left w:val="none" w:sz="0" w:space="0" w:color="auto"/>
        <w:bottom w:val="none" w:sz="0" w:space="0" w:color="auto"/>
        <w:right w:val="none" w:sz="0" w:space="0" w:color="auto"/>
      </w:divBdr>
    </w:div>
    <w:div w:id="1595938215">
      <w:bodyDiv w:val="1"/>
      <w:marLeft w:val="0"/>
      <w:marRight w:val="0"/>
      <w:marTop w:val="0"/>
      <w:marBottom w:val="0"/>
      <w:divBdr>
        <w:top w:val="none" w:sz="0" w:space="0" w:color="auto"/>
        <w:left w:val="none" w:sz="0" w:space="0" w:color="auto"/>
        <w:bottom w:val="none" w:sz="0" w:space="0" w:color="auto"/>
        <w:right w:val="none" w:sz="0" w:space="0" w:color="auto"/>
      </w:divBdr>
    </w:div>
    <w:div w:id="1647007721">
      <w:bodyDiv w:val="1"/>
      <w:marLeft w:val="0"/>
      <w:marRight w:val="0"/>
      <w:marTop w:val="0"/>
      <w:marBottom w:val="0"/>
      <w:divBdr>
        <w:top w:val="none" w:sz="0" w:space="0" w:color="auto"/>
        <w:left w:val="none" w:sz="0" w:space="0" w:color="auto"/>
        <w:bottom w:val="none" w:sz="0" w:space="0" w:color="auto"/>
        <w:right w:val="none" w:sz="0" w:space="0" w:color="auto"/>
      </w:divBdr>
    </w:div>
    <w:div w:id="1655337091">
      <w:bodyDiv w:val="1"/>
      <w:marLeft w:val="0"/>
      <w:marRight w:val="0"/>
      <w:marTop w:val="0"/>
      <w:marBottom w:val="0"/>
      <w:divBdr>
        <w:top w:val="none" w:sz="0" w:space="0" w:color="auto"/>
        <w:left w:val="none" w:sz="0" w:space="0" w:color="auto"/>
        <w:bottom w:val="none" w:sz="0" w:space="0" w:color="auto"/>
        <w:right w:val="none" w:sz="0" w:space="0" w:color="auto"/>
      </w:divBdr>
    </w:div>
    <w:div w:id="1700814635">
      <w:bodyDiv w:val="1"/>
      <w:marLeft w:val="0"/>
      <w:marRight w:val="0"/>
      <w:marTop w:val="0"/>
      <w:marBottom w:val="0"/>
      <w:divBdr>
        <w:top w:val="none" w:sz="0" w:space="0" w:color="auto"/>
        <w:left w:val="none" w:sz="0" w:space="0" w:color="auto"/>
        <w:bottom w:val="none" w:sz="0" w:space="0" w:color="auto"/>
        <w:right w:val="none" w:sz="0" w:space="0" w:color="auto"/>
      </w:divBdr>
    </w:div>
    <w:div w:id="1741827809">
      <w:bodyDiv w:val="1"/>
      <w:marLeft w:val="0"/>
      <w:marRight w:val="0"/>
      <w:marTop w:val="0"/>
      <w:marBottom w:val="0"/>
      <w:divBdr>
        <w:top w:val="none" w:sz="0" w:space="0" w:color="auto"/>
        <w:left w:val="none" w:sz="0" w:space="0" w:color="auto"/>
        <w:bottom w:val="none" w:sz="0" w:space="0" w:color="auto"/>
        <w:right w:val="none" w:sz="0" w:space="0" w:color="auto"/>
      </w:divBdr>
    </w:div>
    <w:div w:id="1755974162">
      <w:bodyDiv w:val="1"/>
      <w:marLeft w:val="0"/>
      <w:marRight w:val="0"/>
      <w:marTop w:val="0"/>
      <w:marBottom w:val="0"/>
      <w:divBdr>
        <w:top w:val="none" w:sz="0" w:space="0" w:color="auto"/>
        <w:left w:val="none" w:sz="0" w:space="0" w:color="auto"/>
        <w:bottom w:val="none" w:sz="0" w:space="0" w:color="auto"/>
        <w:right w:val="none" w:sz="0" w:space="0" w:color="auto"/>
      </w:divBdr>
    </w:div>
    <w:div w:id="1792167217">
      <w:bodyDiv w:val="1"/>
      <w:marLeft w:val="0"/>
      <w:marRight w:val="0"/>
      <w:marTop w:val="0"/>
      <w:marBottom w:val="0"/>
      <w:divBdr>
        <w:top w:val="none" w:sz="0" w:space="0" w:color="auto"/>
        <w:left w:val="none" w:sz="0" w:space="0" w:color="auto"/>
        <w:bottom w:val="none" w:sz="0" w:space="0" w:color="auto"/>
        <w:right w:val="none" w:sz="0" w:space="0" w:color="auto"/>
      </w:divBdr>
    </w:div>
    <w:div w:id="1825856051">
      <w:bodyDiv w:val="1"/>
      <w:marLeft w:val="0"/>
      <w:marRight w:val="0"/>
      <w:marTop w:val="0"/>
      <w:marBottom w:val="0"/>
      <w:divBdr>
        <w:top w:val="none" w:sz="0" w:space="0" w:color="auto"/>
        <w:left w:val="none" w:sz="0" w:space="0" w:color="auto"/>
        <w:bottom w:val="none" w:sz="0" w:space="0" w:color="auto"/>
        <w:right w:val="none" w:sz="0" w:space="0" w:color="auto"/>
      </w:divBdr>
    </w:div>
    <w:div w:id="1829201860">
      <w:bodyDiv w:val="1"/>
      <w:marLeft w:val="0"/>
      <w:marRight w:val="0"/>
      <w:marTop w:val="0"/>
      <w:marBottom w:val="0"/>
      <w:divBdr>
        <w:top w:val="none" w:sz="0" w:space="0" w:color="auto"/>
        <w:left w:val="none" w:sz="0" w:space="0" w:color="auto"/>
        <w:bottom w:val="none" w:sz="0" w:space="0" w:color="auto"/>
        <w:right w:val="none" w:sz="0" w:space="0" w:color="auto"/>
      </w:divBdr>
    </w:div>
    <w:div w:id="1859270849">
      <w:bodyDiv w:val="1"/>
      <w:marLeft w:val="0"/>
      <w:marRight w:val="0"/>
      <w:marTop w:val="0"/>
      <w:marBottom w:val="0"/>
      <w:divBdr>
        <w:top w:val="none" w:sz="0" w:space="0" w:color="auto"/>
        <w:left w:val="none" w:sz="0" w:space="0" w:color="auto"/>
        <w:bottom w:val="none" w:sz="0" w:space="0" w:color="auto"/>
        <w:right w:val="none" w:sz="0" w:space="0" w:color="auto"/>
      </w:divBdr>
    </w:div>
    <w:div w:id="1898199468">
      <w:bodyDiv w:val="1"/>
      <w:marLeft w:val="0"/>
      <w:marRight w:val="0"/>
      <w:marTop w:val="0"/>
      <w:marBottom w:val="0"/>
      <w:divBdr>
        <w:top w:val="none" w:sz="0" w:space="0" w:color="auto"/>
        <w:left w:val="none" w:sz="0" w:space="0" w:color="auto"/>
        <w:bottom w:val="none" w:sz="0" w:space="0" w:color="auto"/>
        <w:right w:val="none" w:sz="0" w:space="0" w:color="auto"/>
      </w:divBdr>
    </w:div>
    <w:div w:id="1921674406">
      <w:bodyDiv w:val="1"/>
      <w:marLeft w:val="0"/>
      <w:marRight w:val="0"/>
      <w:marTop w:val="0"/>
      <w:marBottom w:val="0"/>
      <w:divBdr>
        <w:top w:val="none" w:sz="0" w:space="0" w:color="auto"/>
        <w:left w:val="none" w:sz="0" w:space="0" w:color="auto"/>
        <w:bottom w:val="none" w:sz="0" w:space="0" w:color="auto"/>
        <w:right w:val="none" w:sz="0" w:space="0" w:color="auto"/>
      </w:divBdr>
    </w:div>
    <w:div w:id="1944923811">
      <w:bodyDiv w:val="1"/>
      <w:marLeft w:val="0"/>
      <w:marRight w:val="0"/>
      <w:marTop w:val="0"/>
      <w:marBottom w:val="0"/>
      <w:divBdr>
        <w:top w:val="none" w:sz="0" w:space="0" w:color="auto"/>
        <w:left w:val="none" w:sz="0" w:space="0" w:color="auto"/>
        <w:bottom w:val="none" w:sz="0" w:space="0" w:color="auto"/>
        <w:right w:val="none" w:sz="0" w:space="0" w:color="auto"/>
      </w:divBdr>
    </w:div>
    <w:div w:id="1947426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37220-D20C-4412-BC9A-7667E4572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2549</Words>
  <Characters>7153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3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jian Yang</dc:creator>
  <cp:lastModifiedBy>Lingjian Yang</cp:lastModifiedBy>
  <cp:revision>4</cp:revision>
  <cp:lastPrinted>2018-07-05T06:04:00Z</cp:lastPrinted>
  <dcterms:created xsi:type="dcterms:W3CDTF">2018-08-06T09:39:00Z</dcterms:created>
  <dcterms:modified xsi:type="dcterms:W3CDTF">2018-08-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243f42ad-86f3-3641-b1ec-61364d1eb09f</vt:lpwstr>
  </property>
  <property fmtid="{D5CDD505-2E9C-101B-9397-08002B2CF9AE}" pid="3" name="Mendeley Citation Style_1">
    <vt:lpwstr>http://www.zotero.org/styles/american-medical-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